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649A6B" w14:textId="7C1786D0" w:rsidR="008E78CB" w:rsidRDefault="00067C14" w:rsidP="00067C14">
      <w:pPr>
        <w:jc w:val="center"/>
        <w:rPr>
          <w:b/>
          <w:bCs/>
          <w:noProof/>
          <w:sz w:val="32"/>
        </w:rPr>
      </w:pPr>
      <w:bookmarkStart w:id="0" w:name="_Toc113871698"/>
      <w:bookmarkStart w:id="1" w:name="_Toc113916284"/>
      <w:r>
        <w:rPr>
          <w:b/>
          <w:bCs/>
          <w:noProof/>
          <w:sz w:val="32"/>
        </w:rPr>
        <w:t>M.Sc. Thesis</w:t>
      </w:r>
    </w:p>
    <w:p w14:paraId="3184E319" w14:textId="46EE6818" w:rsidR="008E78CB" w:rsidRPr="001474CF" w:rsidRDefault="008E78CB" w:rsidP="008E78CB">
      <w:pPr>
        <w:jc w:val="center"/>
        <w:rPr>
          <w:b/>
          <w:bCs/>
          <w:noProof/>
          <w:sz w:val="38"/>
        </w:rPr>
      </w:pPr>
      <w:r w:rsidRPr="001474CF">
        <w:rPr>
          <w:b/>
          <w:bCs/>
          <w:noProof/>
          <w:sz w:val="38"/>
        </w:rPr>
        <w:t xml:space="preserve"> </w:t>
      </w:r>
      <w:bookmarkStart w:id="2" w:name="_Hlk115559367"/>
      <w:r>
        <w:rPr>
          <w:b/>
          <w:bCs/>
          <w:noProof/>
          <w:sz w:val="38"/>
        </w:rPr>
        <w:t>B</w:t>
      </w:r>
      <w:r w:rsidRPr="00D77355">
        <w:rPr>
          <w:b/>
          <w:bCs/>
          <w:noProof/>
          <w:sz w:val="38"/>
        </w:rPr>
        <w:t xml:space="preserve">ird voice classification using Mask </w:t>
      </w:r>
      <w:bookmarkEnd w:id="2"/>
      <w:r w:rsidR="00AE5973" w:rsidRPr="00AE5973">
        <w:rPr>
          <w:b/>
          <w:bCs/>
          <w:noProof/>
          <w:sz w:val="38"/>
        </w:rPr>
        <w:t>Region-based Convolutional Neural Network</w:t>
      </w:r>
    </w:p>
    <w:p w14:paraId="3EC358C8" w14:textId="27839880" w:rsidR="008E78CB" w:rsidRDefault="00067C14" w:rsidP="00067C14">
      <w:pPr>
        <w:jc w:val="center"/>
        <w:rPr>
          <w:b/>
          <w:bCs/>
          <w:noProof/>
          <w:sz w:val="32"/>
        </w:rPr>
      </w:pPr>
      <w:r>
        <w:rPr>
          <w:noProof/>
        </w:rPr>
        <w:drawing>
          <wp:inline distT="0" distB="0" distL="0" distR="0" wp14:anchorId="5BD6FE1B" wp14:editId="6F1DC795">
            <wp:extent cx="4514850" cy="2508250"/>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21764" cy="2512091"/>
                    </a:xfrm>
                    <a:prstGeom prst="rect">
                      <a:avLst/>
                    </a:prstGeom>
                    <a:noFill/>
                    <a:ln>
                      <a:noFill/>
                    </a:ln>
                  </pic:spPr>
                </pic:pic>
              </a:graphicData>
            </a:graphic>
          </wp:inline>
        </w:drawing>
      </w:r>
    </w:p>
    <w:p w14:paraId="0BFD62A3" w14:textId="77777777" w:rsidR="00067C14" w:rsidRDefault="00067C14" w:rsidP="008E78CB">
      <w:pPr>
        <w:jc w:val="center"/>
        <w:rPr>
          <w:b/>
          <w:bCs/>
          <w:noProof/>
          <w:sz w:val="32"/>
        </w:rPr>
      </w:pPr>
    </w:p>
    <w:p w14:paraId="6731BA15" w14:textId="3F35BF6C" w:rsidR="008E78CB" w:rsidRDefault="00067C14" w:rsidP="008E78CB">
      <w:pPr>
        <w:jc w:val="center"/>
        <w:rPr>
          <w:b/>
          <w:bCs/>
          <w:noProof/>
          <w:sz w:val="32"/>
        </w:rPr>
      </w:pPr>
      <w:r w:rsidRPr="00067C14">
        <w:rPr>
          <w:b/>
          <w:bCs/>
          <w:noProof/>
          <w:sz w:val="32"/>
        </w:rPr>
        <w:t>Scholar</w:t>
      </w:r>
    </w:p>
    <w:p w14:paraId="5429241F" w14:textId="6B2C8D38" w:rsidR="00067C14" w:rsidRDefault="00067C14" w:rsidP="008E78CB">
      <w:pPr>
        <w:jc w:val="center"/>
        <w:rPr>
          <w:b/>
          <w:bCs/>
          <w:noProof/>
          <w:sz w:val="32"/>
        </w:rPr>
      </w:pPr>
      <w:r>
        <w:rPr>
          <w:b/>
          <w:bCs/>
          <w:noProof/>
          <w:sz w:val="32"/>
        </w:rPr>
        <w:t>Payal</w:t>
      </w:r>
    </w:p>
    <w:p w14:paraId="273297B4" w14:textId="062730D3" w:rsidR="00067C14" w:rsidRDefault="00067C14" w:rsidP="008E78CB">
      <w:pPr>
        <w:jc w:val="center"/>
        <w:rPr>
          <w:b/>
          <w:bCs/>
          <w:noProof/>
          <w:sz w:val="32"/>
        </w:rPr>
      </w:pPr>
      <w:r w:rsidRPr="00067C14">
        <w:rPr>
          <w:b/>
          <w:bCs/>
          <w:noProof/>
          <w:sz w:val="32"/>
        </w:rPr>
        <w:t>Student ID</w:t>
      </w:r>
      <w:r w:rsidR="00CD2945">
        <w:rPr>
          <w:b/>
          <w:bCs/>
          <w:noProof/>
          <w:sz w:val="32"/>
        </w:rPr>
        <w:t xml:space="preserve">: </w:t>
      </w:r>
      <w:r w:rsidRPr="00067C14">
        <w:rPr>
          <w:b/>
          <w:bCs/>
          <w:noProof/>
          <w:sz w:val="32"/>
        </w:rPr>
        <w:t>00646914</w:t>
      </w:r>
    </w:p>
    <w:p w14:paraId="1F0C4596" w14:textId="77777777" w:rsidR="00067C14" w:rsidRDefault="00067C14" w:rsidP="008E78CB">
      <w:pPr>
        <w:jc w:val="center"/>
        <w:rPr>
          <w:b/>
          <w:bCs/>
          <w:noProof/>
          <w:sz w:val="32"/>
        </w:rPr>
      </w:pPr>
    </w:p>
    <w:p w14:paraId="79BCB821" w14:textId="48703117" w:rsidR="008E78CB" w:rsidRDefault="00067C14" w:rsidP="008E78CB">
      <w:pPr>
        <w:jc w:val="center"/>
        <w:rPr>
          <w:b/>
          <w:bCs/>
          <w:noProof/>
          <w:sz w:val="32"/>
        </w:rPr>
      </w:pPr>
      <w:r>
        <w:rPr>
          <w:b/>
          <w:bCs/>
          <w:noProof/>
          <w:sz w:val="32"/>
        </w:rPr>
        <w:t>Supervisor</w:t>
      </w:r>
    </w:p>
    <w:p w14:paraId="1318282F" w14:textId="7036112B" w:rsidR="00067C14" w:rsidRDefault="00067C14" w:rsidP="008E78CB">
      <w:pPr>
        <w:jc w:val="center"/>
        <w:rPr>
          <w:b/>
          <w:bCs/>
          <w:noProof/>
          <w:sz w:val="32"/>
        </w:rPr>
      </w:pPr>
      <w:r>
        <w:rPr>
          <w:b/>
          <w:bCs/>
          <w:noProof/>
          <w:sz w:val="32"/>
        </w:rPr>
        <w:t xml:space="preserve">Dr. </w:t>
      </w:r>
      <w:r w:rsidRPr="00067C14">
        <w:rPr>
          <w:b/>
          <w:bCs/>
          <w:noProof/>
          <w:sz w:val="32"/>
        </w:rPr>
        <w:t>Chris J Hughes</w:t>
      </w:r>
    </w:p>
    <w:p w14:paraId="57F0B788" w14:textId="494D9972" w:rsidR="008E78CB" w:rsidRDefault="00067C14" w:rsidP="008E78CB">
      <w:pPr>
        <w:jc w:val="center"/>
        <w:rPr>
          <w:b/>
          <w:bCs/>
          <w:noProof/>
          <w:sz w:val="32"/>
        </w:rPr>
      </w:pPr>
      <w:r w:rsidRPr="00067C14">
        <w:rPr>
          <w:b/>
          <w:bCs/>
          <w:noProof/>
          <w:sz w:val="32"/>
        </w:rPr>
        <w:t>Lecturer</w:t>
      </w:r>
    </w:p>
    <w:p w14:paraId="41049856" w14:textId="77777777" w:rsidR="00BC7734" w:rsidRDefault="00BC7734" w:rsidP="008E78CB">
      <w:pPr>
        <w:jc w:val="center"/>
        <w:rPr>
          <w:b/>
          <w:bCs/>
          <w:noProof/>
          <w:sz w:val="32"/>
        </w:rPr>
      </w:pPr>
    </w:p>
    <w:p w14:paraId="500DECE9" w14:textId="5FE22672" w:rsidR="00067C14" w:rsidRPr="00067C14" w:rsidRDefault="00067C14" w:rsidP="00067C14">
      <w:pPr>
        <w:spacing w:after="0"/>
        <w:jc w:val="center"/>
        <w:rPr>
          <w:b/>
          <w:bCs/>
          <w:noProof/>
          <w:sz w:val="32"/>
        </w:rPr>
      </w:pPr>
      <w:r w:rsidRPr="00067C14">
        <w:rPr>
          <w:b/>
          <w:bCs/>
          <w:noProof/>
          <w:sz w:val="32"/>
        </w:rPr>
        <w:t>School of Science, Engineering</w:t>
      </w:r>
      <w:r w:rsidR="00871FCD">
        <w:rPr>
          <w:b/>
          <w:bCs/>
          <w:noProof/>
          <w:sz w:val="32"/>
        </w:rPr>
        <w:t>,</w:t>
      </w:r>
      <w:r w:rsidRPr="00067C14">
        <w:rPr>
          <w:b/>
          <w:bCs/>
          <w:noProof/>
          <w:sz w:val="32"/>
        </w:rPr>
        <w:t xml:space="preserve"> and Environment</w:t>
      </w:r>
    </w:p>
    <w:p w14:paraId="50C41EFD" w14:textId="1C5EF8B8" w:rsidR="00067C14" w:rsidRPr="00067C14" w:rsidRDefault="00067C14" w:rsidP="00067C14">
      <w:pPr>
        <w:spacing w:after="0"/>
        <w:jc w:val="center"/>
        <w:rPr>
          <w:b/>
          <w:bCs/>
          <w:noProof/>
          <w:sz w:val="32"/>
        </w:rPr>
      </w:pPr>
      <w:r w:rsidRPr="00067C14">
        <w:rPr>
          <w:b/>
          <w:bCs/>
          <w:noProof/>
          <w:sz w:val="32"/>
        </w:rPr>
        <w:t>University of Salford</w:t>
      </w:r>
    </w:p>
    <w:p w14:paraId="5EA1E324" w14:textId="77777777" w:rsidR="00067C14" w:rsidRDefault="00067C14" w:rsidP="00067C14">
      <w:pPr>
        <w:spacing w:after="0"/>
        <w:jc w:val="center"/>
        <w:rPr>
          <w:b/>
          <w:bCs/>
          <w:noProof/>
          <w:sz w:val="32"/>
        </w:rPr>
      </w:pPr>
      <w:r w:rsidRPr="00067C14">
        <w:rPr>
          <w:b/>
          <w:bCs/>
          <w:noProof/>
          <w:sz w:val="32"/>
        </w:rPr>
        <w:t xml:space="preserve">Manchester </w:t>
      </w:r>
    </w:p>
    <w:p w14:paraId="04E01B6E" w14:textId="2D603BC8" w:rsidR="008E78CB" w:rsidRPr="00957DAF" w:rsidRDefault="00067C14" w:rsidP="00957DAF">
      <w:pPr>
        <w:spacing w:after="0"/>
        <w:jc w:val="center"/>
        <w:rPr>
          <w:b/>
          <w:bCs/>
          <w:noProof/>
          <w:sz w:val="32"/>
        </w:rPr>
      </w:pPr>
      <w:r>
        <w:rPr>
          <w:b/>
          <w:bCs/>
          <w:noProof/>
          <w:sz w:val="32"/>
        </w:rPr>
        <w:t>Sept</w:t>
      </w:r>
      <w:r w:rsidR="00871FCD">
        <w:rPr>
          <w:b/>
          <w:bCs/>
          <w:noProof/>
          <w:sz w:val="32"/>
        </w:rPr>
        <w:t>e</w:t>
      </w:r>
      <w:r>
        <w:rPr>
          <w:b/>
          <w:bCs/>
          <w:noProof/>
          <w:sz w:val="32"/>
        </w:rPr>
        <w:t xml:space="preserve">mber </w:t>
      </w:r>
      <w:r w:rsidRPr="00067C14">
        <w:rPr>
          <w:b/>
          <w:bCs/>
          <w:noProof/>
          <w:sz w:val="32"/>
        </w:rPr>
        <w:t>202</w:t>
      </w:r>
      <w:r>
        <w:rPr>
          <w:b/>
          <w:bCs/>
          <w:noProof/>
          <w:sz w:val="32"/>
        </w:rPr>
        <w:t>2</w:t>
      </w:r>
    </w:p>
    <w:p w14:paraId="0B9BFF4D" w14:textId="79262292" w:rsidR="00AE5973" w:rsidRDefault="00AE5973" w:rsidP="00AE5973">
      <w:pPr>
        <w:jc w:val="center"/>
        <w:rPr>
          <w:b/>
          <w:bCs/>
          <w:noProof/>
          <w:sz w:val="32"/>
        </w:rPr>
      </w:pPr>
      <w:r w:rsidRPr="00D77355">
        <w:rPr>
          <w:b/>
          <w:bCs/>
          <w:noProof/>
          <w:sz w:val="38"/>
        </w:rPr>
        <w:lastRenderedPageBreak/>
        <w:t xml:space="preserve">Bird voice classification using Mask </w:t>
      </w:r>
      <w:r w:rsidRPr="00AE5973">
        <w:rPr>
          <w:b/>
          <w:bCs/>
          <w:noProof/>
          <w:sz w:val="38"/>
        </w:rPr>
        <w:t>Region-based Convolutional Neural Network</w:t>
      </w:r>
    </w:p>
    <w:p w14:paraId="635B35CA" w14:textId="77777777" w:rsidR="00AE5973" w:rsidRDefault="00AE5973" w:rsidP="00AE5973">
      <w:pPr>
        <w:jc w:val="center"/>
        <w:rPr>
          <w:b/>
          <w:sz w:val="32"/>
        </w:rPr>
      </w:pPr>
    </w:p>
    <w:p w14:paraId="088C662F" w14:textId="609586A4" w:rsidR="00AE5973" w:rsidRPr="00AE5973" w:rsidRDefault="00AE5973" w:rsidP="00AE5973">
      <w:pPr>
        <w:jc w:val="center"/>
        <w:rPr>
          <w:b/>
          <w:sz w:val="32"/>
        </w:rPr>
      </w:pPr>
      <w:r w:rsidRPr="00AE5973">
        <w:rPr>
          <w:b/>
          <w:sz w:val="32"/>
        </w:rPr>
        <w:t>Scholar</w:t>
      </w:r>
    </w:p>
    <w:p w14:paraId="0C5A05E8" w14:textId="77777777" w:rsidR="00AE5973" w:rsidRDefault="00AE5973" w:rsidP="00AE5973">
      <w:pPr>
        <w:jc w:val="center"/>
        <w:rPr>
          <w:b/>
          <w:bCs/>
          <w:noProof/>
          <w:sz w:val="32"/>
        </w:rPr>
      </w:pPr>
      <w:r>
        <w:rPr>
          <w:b/>
          <w:bCs/>
          <w:noProof/>
          <w:sz w:val="32"/>
        </w:rPr>
        <w:t>Payal</w:t>
      </w:r>
    </w:p>
    <w:p w14:paraId="74A1599D" w14:textId="2F66883E" w:rsidR="00AE5973" w:rsidRDefault="00CD2945" w:rsidP="00AE5973">
      <w:pPr>
        <w:jc w:val="center"/>
        <w:rPr>
          <w:b/>
          <w:bCs/>
          <w:noProof/>
          <w:sz w:val="32"/>
        </w:rPr>
      </w:pPr>
      <w:r>
        <w:rPr>
          <w:b/>
          <w:bCs/>
          <w:noProof/>
          <w:sz w:val="32"/>
        </w:rPr>
        <w:t xml:space="preserve">Student </w:t>
      </w:r>
      <w:r w:rsidR="002E6B79">
        <w:rPr>
          <w:b/>
          <w:bCs/>
          <w:noProof/>
          <w:sz w:val="32"/>
        </w:rPr>
        <w:t>ID:</w:t>
      </w:r>
      <w:r w:rsidR="00AE5973" w:rsidRPr="00067C14">
        <w:rPr>
          <w:b/>
          <w:bCs/>
          <w:noProof/>
          <w:sz w:val="32"/>
        </w:rPr>
        <w:t xml:space="preserve"> 00646914</w:t>
      </w:r>
    </w:p>
    <w:p w14:paraId="2DC5DFF1" w14:textId="251EDC11" w:rsidR="00AE5973" w:rsidRPr="00AE5973" w:rsidRDefault="00AE5973" w:rsidP="00AE5973">
      <w:pPr>
        <w:spacing w:after="0"/>
        <w:jc w:val="center"/>
        <w:rPr>
          <w:bCs/>
          <w:sz w:val="26"/>
          <w:szCs w:val="16"/>
        </w:rPr>
      </w:pPr>
      <w:r w:rsidRPr="00AE5973">
        <w:rPr>
          <w:bCs/>
          <w:sz w:val="26"/>
          <w:szCs w:val="16"/>
        </w:rPr>
        <w:t xml:space="preserve">A Dissertation Submitted in Partial Fulfilment of the Requirements for the Degree of Master of Data Science at the </w:t>
      </w:r>
      <w:r w:rsidRPr="00AE5973">
        <w:rPr>
          <w:bCs/>
          <w:noProof/>
          <w:sz w:val="26"/>
          <w:szCs w:val="16"/>
        </w:rPr>
        <w:t>University of Salford</w:t>
      </w:r>
      <w:r>
        <w:rPr>
          <w:bCs/>
          <w:noProof/>
          <w:sz w:val="26"/>
          <w:szCs w:val="16"/>
        </w:rPr>
        <w:t xml:space="preserve"> </w:t>
      </w:r>
      <w:r w:rsidRPr="00AE5973">
        <w:rPr>
          <w:bCs/>
          <w:noProof/>
          <w:sz w:val="26"/>
          <w:szCs w:val="16"/>
        </w:rPr>
        <w:t>Manchester</w:t>
      </w:r>
    </w:p>
    <w:p w14:paraId="6CF7CF0C" w14:textId="77777777" w:rsidR="00AE5973" w:rsidRDefault="00AE5973" w:rsidP="00AE5973">
      <w:pPr>
        <w:jc w:val="center"/>
        <w:rPr>
          <w:b/>
          <w:bCs/>
          <w:noProof/>
          <w:sz w:val="32"/>
        </w:rPr>
      </w:pPr>
    </w:p>
    <w:p w14:paraId="7FA842A1" w14:textId="77777777" w:rsidR="00AE5973" w:rsidRPr="00AE5973" w:rsidRDefault="00AE5973" w:rsidP="00AE5973">
      <w:pPr>
        <w:jc w:val="center"/>
        <w:rPr>
          <w:b/>
          <w:sz w:val="32"/>
        </w:rPr>
      </w:pPr>
      <w:r w:rsidRPr="00AE5973">
        <w:rPr>
          <w:b/>
          <w:sz w:val="32"/>
        </w:rPr>
        <w:t>Thesis Supervisor</w:t>
      </w:r>
    </w:p>
    <w:p w14:paraId="6EB9697E" w14:textId="77777777" w:rsidR="00AE5973" w:rsidRDefault="00AE5973" w:rsidP="00AE5973">
      <w:pPr>
        <w:jc w:val="center"/>
        <w:rPr>
          <w:b/>
          <w:bCs/>
          <w:noProof/>
          <w:sz w:val="32"/>
        </w:rPr>
      </w:pPr>
      <w:r>
        <w:rPr>
          <w:b/>
          <w:bCs/>
          <w:noProof/>
          <w:sz w:val="32"/>
        </w:rPr>
        <w:t xml:space="preserve">Dr. </w:t>
      </w:r>
      <w:r w:rsidRPr="00067C14">
        <w:rPr>
          <w:b/>
          <w:bCs/>
          <w:noProof/>
          <w:sz w:val="32"/>
        </w:rPr>
        <w:t>Chris J Hughes</w:t>
      </w:r>
    </w:p>
    <w:p w14:paraId="2B1D36C7" w14:textId="3ACEFF08" w:rsidR="00AE5973" w:rsidRDefault="00AE5973" w:rsidP="00AE5973">
      <w:pPr>
        <w:jc w:val="center"/>
        <w:rPr>
          <w:b/>
          <w:sz w:val="32"/>
        </w:rPr>
      </w:pPr>
      <w:r>
        <w:rPr>
          <w:b/>
          <w:sz w:val="32"/>
        </w:rPr>
        <w:t>Lecturer</w:t>
      </w:r>
    </w:p>
    <w:p w14:paraId="321A9D17" w14:textId="42094443" w:rsidR="00AE5973" w:rsidRDefault="00AE5973" w:rsidP="00AE5973">
      <w:pPr>
        <w:jc w:val="center"/>
        <w:rPr>
          <w:b/>
          <w:sz w:val="32"/>
        </w:rPr>
      </w:pPr>
    </w:p>
    <w:p w14:paraId="788C8E0F" w14:textId="77777777" w:rsidR="00AE5973" w:rsidRPr="00AE5973" w:rsidRDefault="00AE5973" w:rsidP="00AE5973">
      <w:pPr>
        <w:jc w:val="center"/>
        <w:rPr>
          <w:b/>
          <w:sz w:val="32"/>
        </w:rPr>
      </w:pPr>
    </w:p>
    <w:p w14:paraId="1E9CF973" w14:textId="2F12A823" w:rsidR="008E78CB" w:rsidRDefault="00AE5973" w:rsidP="00AE5973">
      <w:pPr>
        <w:jc w:val="center"/>
        <w:rPr>
          <w:b/>
          <w:sz w:val="32"/>
        </w:rPr>
      </w:pPr>
      <w:r w:rsidRPr="00AE5973">
        <w:rPr>
          <w:b/>
          <w:sz w:val="32"/>
        </w:rPr>
        <w:t xml:space="preserve">Thesis Supervisor: </w:t>
      </w:r>
      <w:r>
        <w:rPr>
          <w:b/>
          <w:sz w:val="32"/>
        </w:rPr>
        <w:t>__</w:t>
      </w:r>
      <w:r w:rsidRPr="00AE5973">
        <w:rPr>
          <w:b/>
          <w:sz w:val="32"/>
        </w:rPr>
        <w:t>____________________________</w:t>
      </w:r>
    </w:p>
    <w:p w14:paraId="47D664FC" w14:textId="77777777" w:rsidR="008E78CB" w:rsidRDefault="008E78CB" w:rsidP="00AE5973">
      <w:pPr>
        <w:rPr>
          <w:b/>
          <w:sz w:val="32"/>
        </w:rPr>
      </w:pPr>
    </w:p>
    <w:p w14:paraId="06ED0505" w14:textId="77777777" w:rsidR="008E78CB" w:rsidRPr="001D60BF" w:rsidRDefault="008E78CB" w:rsidP="008E78CB">
      <w:pPr>
        <w:jc w:val="center"/>
        <w:rPr>
          <w:b/>
          <w:bCs/>
          <w:noProof/>
          <w:sz w:val="42"/>
        </w:rPr>
      </w:pPr>
      <w:r>
        <w:rPr>
          <w:b/>
          <w:sz w:val="32"/>
        </w:rPr>
        <w:t>Title</w:t>
      </w:r>
    </w:p>
    <w:p w14:paraId="180189F6" w14:textId="77777777" w:rsidR="008E78CB" w:rsidRDefault="008E78CB" w:rsidP="008E78CB">
      <w:pPr>
        <w:jc w:val="center"/>
        <w:rPr>
          <w:b/>
          <w:bCs/>
          <w:noProof/>
          <w:sz w:val="32"/>
        </w:rPr>
      </w:pPr>
    </w:p>
    <w:p w14:paraId="7A48309A" w14:textId="41D3A1E2" w:rsidR="00AE5973" w:rsidRPr="00067C14" w:rsidRDefault="00AE5973" w:rsidP="00AE5973">
      <w:pPr>
        <w:spacing w:after="0"/>
        <w:jc w:val="center"/>
        <w:rPr>
          <w:b/>
          <w:bCs/>
          <w:noProof/>
          <w:sz w:val="32"/>
        </w:rPr>
      </w:pPr>
      <w:r w:rsidRPr="00067C14">
        <w:rPr>
          <w:b/>
          <w:bCs/>
          <w:noProof/>
          <w:sz w:val="32"/>
        </w:rPr>
        <w:t>School of Science, Engineering</w:t>
      </w:r>
      <w:r w:rsidR="00871FCD">
        <w:rPr>
          <w:b/>
          <w:bCs/>
          <w:noProof/>
          <w:sz w:val="32"/>
        </w:rPr>
        <w:t>,</w:t>
      </w:r>
      <w:r w:rsidRPr="00067C14">
        <w:rPr>
          <w:b/>
          <w:bCs/>
          <w:noProof/>
          <w:sz w:val="32"/>
        </w:rPr>
        <w:t xml:space="preserve"> and Environment</w:t>
      </w:r>
    </w:p>
    <w:p w14:paraId="3E7D8F76" w14:textId="77777777" w:rsidR="00AE5973" w:rsidRPr="00067C14" w:rsidRDefault="00AE5973" w:rsidP="00AE5973">
      <w:pPr>
        <w:spacing w:after="0"/>
        <w:jc w:val="center"/>
        <w:rPr>
          <w:b/>
          <w:bCs/>
          <w:noProof/>
          <w:sz w:val="32"/>
        </w:rPr>
      </w:pPr>
      <w:r w:rsidRPr="00067C14">
        <w:rPr>
          <w:b/>
          <w:bCs/>
          <w:noProof/>
          <w:sz w:val="32"/>
        </w:rPr>
        <w:t>University of Salford</w:t>
      </w:r>
    </w:p>
    <w:p w14:paraId="71F58418" w14:textId="6EF6432B" w:rsidR="00AE5973" w:rsidRDefault="00AE5973" w:rsidP="00AE5973">
      <w:pPr>
        <w:spacing w:after="0"/>
        <w:jc w:val="center"/>
        <w:rPr>
          <w:b/>
          <w:bCs/>
          <w:noProof/>
          <w:sz w:val="32"/>
        </w:rPr>
      </w:pPr>
      <w:r w:rsidRPr="00067C14">
        <w:rPr>
          <w:b/>
          <w:bCs/>
          <w:noProof/>
          <w:sz w:val="32"/>
        </w:rPr>
        <w:t xml:space="preserve">Manchester </w:t>
      </w:r>
    </w:p>
    <w:p w14:paraId="787BC406" w14:textId="77777777" w:rsidR="00871FCD" w:rsidRDefault="00871FCD" w:rsidP="00AE5973">
      <w:pPr>
        <w:spacing w:after="0"/>
        <w:jc w:val="center"/>
        <w:rPr>
          <w:b/>
          <w:bCs/>
          <w:noProof/>
          <w:sz w:val="32"/>
        </w:rPr>
      </w:pPr>
    </w:p>
    <w:p w14:paraId="72D991F0" w14:textId="004A6A10" w:rsidR="00AE5973" w:rsidRDefault="00AE5973" w:rsidP="00AE5973">
      <w:pPr>
        <w:spacing w:after="0"/>
        <w:jc w:val="center"/>
        <w:rPr>
          <w:b/>
          <w:bCs/>
          <w:noProof/>
          <w:sz w:val="32"/>
        </w:rPr>
      </w:pPr>
      <w:r>
        <w:rPr>
          <w:b/>
          <w:bCs/>
          <w:noProof/>
          <w:sz w:val="32"/>
        </w:rPr>
        <w:t>Sept</w:t>
      </w:r>
      <w:r w:rsidR="00871FCD">
        <w:rPr>
          <w:b/>
          <w:bCs/>
          <w:noProof/>
          <w:sz w:val="32"/>
        </w:rPr>
        <w:t>e</w:t>
      </w:r>
      <w:r>
        <w:rPr>
          <w:b/>
          <w:bCs/>
          <w:noProof/>
          <w:sz w:val="32"/>
        </w:rPr>
        <w:t xml:space="preserve">mber </w:t>
      </w:r>
      <w:r w:rsidRPr="00067C14">
        <w:rPr>
          <w:b/>
          <w:bCs/>
          <w:noProof/>
          <w:sz w:val="32"/>
        </w:rPr>
        <w:t>202</w:t>
      </w:r>
      <w:r>
        <w:rPr>
          <w:b/>
          <w:bCs/>
          <w:noProof/>
          <w:sz w:val="32"/>
        </w:rPr>
        <w:t>2</w:t>
      </w:r>
    </w:p>
    <w:p w14:paraId="0C384AB8" w14:textId="77777777" w:rsidR="008E78CB" w:rsidRDefault="008E78CB" w:rsidP="008E78CB">
      <w:pPr>
        <w:jc w:val="center"/>
        <w:rPr>
          <w:b/>
          <w:bCs/>
          <w:noProof/>
          <w:sz w:val="32"/>
        </w:rPr>
      </w:pPr>
    </w:p>
    <w:p w14:paraId="3368E9F3" w14:textId="77777777" w:rsidR="008E78CB" w:rsidRPr="00597889" w:rsidRDefault="008E78CB" w:rsidP="002E6B79">
      <w:pPr>
        <w:pStyle w:val="Heading1"/>
        <w:numPr>
          <w:ilvl w:val="0"/>
          <w:numId w:val="0"/>
        </w:numPr>
        <w:spacing w:after="240"/>
        <w:ind w:left="432" w:hanging="432"/>
        <w:rPr>
          <w:b/>
          <w:bCs/>
        </w:rPr>
      </w:pPr>
      <w:bookmarkStart w:id="3" w:name="_Toc115639742"/>
      <w:r w:rsidRPr="00597889">
        <w:rPr>
          <w:b/>
          <w:bCs/>
        </w:rPr>
        <w:lastRenderedPageBreak/>
        <w:t>Abstract</w:t>
      </w:r>
      <w:bookmarkEnd w:id="3"/>
    </w:p>
    <w:p w14:paraId="5AE3EDE9" w14:textId="55DD9566" w:rsidR="008E78CB" w:rsidRPr="005D694F" w:rsidRDefault="008E78CB" w:rsidP="008E78CB">
      <w:pPr>
        <w:spacing w:line="360" w:lineRule="auto"/>
        <w:jc w:val="both"/>
        <w:rPr>
          <w:rFonts w:cstheme="minorHAnsi"/>
          <w:sz w:val="24"/>
          <w:szCs w:val="24"/>
        </w:rPr>
      </w:pPr>
      <w:r w:rsidRPr="005D694F">
        <w:rPr>
          <w:rFonts w:cstheme="minorHAnsi"/>
          <w:sz w:val="24"/>
          <w:szCs w:val="24"/>
        </w:rPr>
        <w:t xml:space="preserve">Our everyday lives depend heavily on our ability to hear. Numerous </w:t>
      </w:r>
      <w:r w:rsidR="00AE5973" w:rsidRPr="005D694F">
        <w:rPr>
          <w:rFonts w:cstheme="minorHAnsi"/>
          <w:sz w:val="24"/>
          <w:szCs w:val="24"/>
        </w:rPr>
        <w:t>research</w:t>
      </w:r>
      <w:r w:rsidRPr="005D694F">
        <w:rPr>
          <w:rFonts w:cstheme="minorHAnsi"/>
          <w:sz w:val="24"/>
          <w:szCs w:val="24"/>
        </w:rPr>
        <w:t xml:space="preserve"> ha</w:t>
      </w:r>
      <w:r w:rsidR="00871FCD">
        <w:rPr>
          <w:rFonts w:cstheme="minorHAnsi"/>
          <w:sz w:val="24"/>
          <w:szCs w:val="24"/>
        </w:rPr>
        <w:t>s</w:t>
      </w:r>
      <w:r w:rsidRPr="005D694F">
        <w:rPr>
          <w:rFonts w:cstheme="minorHAnsi"/>
          <w:sz w:val="24"/>
          <w:szCs w:val="24"/>
        </w:rPr>
        <w:t xml:space="preserve"> been conducted in recent years to translate this skill to computers. To help the computers classify various sound occurrences, we build and apply deep learning-based algorithms in this dissertation. In this thesis, we will evaluate and research the classification of bird sounds, which distinguishes between different bird species based on their sound events and event types. We employed deep learning techniques, such as region-based convolutional neural networks and deep convolutional neural networks, to </w:t>
      </w:r>
      <w:r w:rsidR="002E6B79" w:rsidRPr="005D694F">
        <w:rPr>
          <w:rFonts w:cstheme="minorHAnsi"/>
          <w:sz w:val="24"/>
          <w:szCs w:val="24"/>
        </w:rPr>
        <w:t>categorize</w:t>
      </w:r>
      <w:r w:rsidRPr="005D694F">
        <w:rPr>
          <w:rFonts w:cstheme="minorHAnsi"/>
          <w:sz w:val="24"/>
          <w:szCs w:val="24"/>
        </w:rPr>
        <w:t xml:space="preserve"> and identify different bird species based on their sounds. With this technique, we consider the sound's </w:t>
      </w:r>
      <w:r w:rsidR="00565E2C">
        <w:rPr>
          <w:rFonts w:cstheme="minorHAnsi"/>
          <w:sz w:val="24"/>
          <w:szCs w:val="24"/>
        </w:rPr>
        <w:t>Spectrogram</w:t>
      </w:r>
      <w:r w:rsidRPr="005D694F">
        <w:rPr>
          <w:rFonts w:cstheme="minorHAnsi"/>
          <w:sz w:val="24"/>
          <w:szCs w:val="24"/>
        </w:rPr>
        <w:t xml:space="preserve">s as images and turn the challenge of </w:t>
      </w:r>
      <w:r w:rsidR="002E6B79" w:rsidRPr="005D694F">
        <w:rPr>
          <w:rFonts w:cstheme="minorHAnsi"/>
          <w:sz w:val="24"/>
          <w:szCs w:val="24"/>
        </w:rPr>
        <w:t>recognizing</w:t>
      </w:r>
      <w:r w:rsidRPr="005D694F">
        <w:rPr>
          <w:rFonts w:cstheme="minorHAnsi"/>
          <w:sz w:val="24"/>
          <w:szCs w:val="24"/>
        </w:rPr>
        <w:t xml:space="preserve"> temporal bounds for a bird's sound type into the problem of detecting things in pictures. The log-scaled </w:t>
      </w:r>
      <w:r w:rsidR="00565E2C">
        <w:rPr>
          <w:rFonts w:cstheme="minorHAnsi"/>
          <w:sz w:val="24"/>
          <w:szCs w:val="24"/>
        </w:rPr>
        <w:t>MEL</w:t>
      </w:r>
      <w:r w:rsidRPr="005D694F">
        <w:rPr>
          <w:rFonts w:cstheme="minorHAnsi"/>
          <w:sz w:val="24"/>
          <w:szCs w:val="24"/>
        </w:rPr>
        <w:t>-</w:t>
      </w:r>
      <w:r w:rsidR="00565E2C">
        <w:rPr>
          <w:rFonts w:cstheme="minorHAnsi"/>
          <w:sz w:val="24"/>
          <w:szCs w:val="24"/>
        </w:rPr>
        <w:t>Spectrogram</w:t>
      </w:r>
      <w:r w:rsidRPr="005D694F">
        <w:rPr>
          <w:rFonts w:cstheme="minorHAnsi"/>
          <w:sz w:val="24"/>
          <w:szCs w:val="24"/>
        </w:rPr>
        <w:t>s of the sound files are first used by the Deep Learning</w:t>
      </w:r>
      <w:r w:rsidR="00871FCD">
        <w:rPr>
          <w:rFonts w:cstheme="minorHAnsi"/>
          <w:sz w:val="24"/>
          <w:szCs w:val="24"/>
        </w:rPr>
        <w:t>-</w:t>
      </w:r>
      <w:r w:rsidRPr="005D694F">
        <w:rPr>
          <w:rFonts w:cstheme="minorHAnsi"/>
          <w:sz w:val="24"/>
          <w:szCs w:val="24"/>
        </w:rPr>
        <w:t xml:space="preserve">based model to Mask R-CNN, a technique for </w:t>
      </w:r>
      <w:r w:rsidR="002E6B79" w:rsidRPr="005D694F">
        <w:rPr>
          <w:rFonts w:cstheme="minorHAnsi"/>
          <w:sz w:val="24"/>
          <w:szCs w:val="24"/>
        </w:rPr>
        <w:t>recognizing</w:t>
      </w:r>
      <w:r w:rsidRPr="005D694F">
        <w:rPr>
          <w:rFonts w:cstheme="minorHAnsi"/>
          <w:sz w:val="24"/>
          <w:szCs w:val="24"/>
        </w:rPr>
        <w:t xml:space="preserve"> objects in pictures. After that, we send these cropped sections to a straightforward CNN classifier, which will </w:t>
      </w:r>
      <w:r w:rsidR="002E6B79" w:rsidRPr="005D694F">
        <w:rPr>
          <w:rFonts w:cstheme="minorHAnsi"/>
          <w:sz w:val="24"/>
          <w:szCs w:val="24"/>
        </w:rPr>
        <w:t>categorize</w:t>
      </w:r>
      <w:r w:rsidRPr="005D694F">
        <w:rPr>
          <w:rFonts w:cstheme="minorHAnsi"/>
          <w:sz w:val="24"/>
          <w:szCs w:val="24"/>
        </w:rPr>
        <w:t xml:space="preserve"> them according to the type of bird sound they belong to. The classifier model, which was independently trained, will examine the scaled </w:t>
      </w:r>
      <w:r w:rsidR="00565E2C">
        <w:rPr>
          <w:rFonts w:cstheme="minorHAnsi"/>
          <w:sz w:val="24"/>
          <w:szCs w:val="24"/>
        </w:rPr>
        <w:t>MEL</w:t>
      </w:r>
      <w:r w:rsidRPr="005D694F">
        <w:rPr>
          <w:rFonts w:cstheme="minorHAnsi"/>
          <w:sz w:val="24"/>
          <w:szCs w:val="24"/>
        </w:rPr>
        <w:t xml:space="preserve"> </w:t>
      </w:r>
      <w:r w:rsidR="00565E2C">
        <w:rPr>
          <w:rFonts w:cstheme="minorHAnsi"/>
          <w:sz w:val="24"/>
          <w:szCs w:val="24"/>
        </w:rPr>
        <w:t>Spectrogram</w:t>
      </w:r>
      <w:r w:rsidRPr="005D694F">
        <w:rPr>
          <w:rFonts w:cstheme="minorHAnsi"/>
          <w:sz w:val="24"/>
          <w:szCs w:val="24"/>
        </w:rPr>
        <w:t xml:space="preserve">'s extracted region. Our analysis shows that this method may be applied in a bird sound classification system with </w:t>
      </w:r>
      <w:r w:rsidR="00D2683E" w:rsidRPr="005D694F">
        <w:rPr>
          <w:rFonts w:cstheme="minorHAnsi"/>
          <w:sz w:val="24"/>
          <w:szCs w:val="24"/>
        </w:rPr>
        <w:t>innovative</w:t>
      </w:r>
      <w:r w:rsidRPr="005D694F">
        <w:rPr>
          <w:rFonts w:cstheme="minorHAnsi"/>
          <w:sz w:val="24"/>
          <w:szCs w:val="24"/>
        </w:rPr>
        <w:t xml:space="preserve"> outcomes and correctly identify the bird</w:t>
      </w:r>
      <w:r w:rsidR="00871FCD">
        <w:rPr>
          <w:rFonts w:cstheme="minorHAnsi"/>
          <w:sz w:val="24"/>
          <w:szCs w:val="24"/>
        </w:rPr>
        <w:t>’s</w:t>
      </w:r>
      <w:r w:rsidRPr="005D694F">
        <w:rPr>
          <w:rFonts w:cstheme="minorHAnsi"/>
          <w:sz w:val="24"/>
          <w:szCs w:val="24"/>
        </w:rPr>
        <w:t xml:space="preserve"> sound with bounds on that particular portion of the sound.</w:t>
      </w:r>
    </w:p>
    <w:p w14:paraId="752AED4A" w14:textId="77777777" w:rsidR="008E78CB" w:rsidRPr="005D694F" w:rsidRDefault="008E78CB" w:rsidP="008E78CB">
      <w:pPr>
        <w:pStyle w:val="TableofFigures"/>
        <w:tabs>
          <w:tab w:val="right" w:leader="dot" w:pos="9016"/>
        </w:tabs>
        <w:rPr>
          <w:rFonts w:cstheme="minorHAnsi"/>
        </w:rPr>
      </w:pPr>
    </w:p>
    <w:p w14:paraId="79C0EFD2" w14:textId="77777777" w:rsidR="00753DEA" w:rsidRPr="005D694F" w:rsidRDefault="00753DEA" w:rsidP="00753DEA">
      <w:pPr>
        <w:rPr>
          <w:rFonts w:cstheme="minorHAnsi"/>
          <w:b/>
          <w:bCs/>
          <w:sz w:val="24"/>
          <w:szCs w:val="24"/>
        </w:rPr>
      </w:pPr>
      <w:r w:rsidRPr="005D694F">
        <w:rPr>
          <w:rFonts w:cstheme="minorHAnsi"/>
          <w:b/>
          <w:bCs/>
          <w:sz w:val="24"/>
          <w:szCs w:val="24"/>
        </w:rPr>
        <w:t>Key words:</w:t>
      </w:r>
    </w:p>
    <w:p w14:paraId="0ADE346F" w14:textId="5045E4A7" w:rsidR="008E78CB" w:rsidRPr="005D694F" w:rsidRDefault="00753DEA" w:rsidP="005D694F">
      <w:pPr>
        <w:spacing w:line="360" w:lineRule="auto"/>
        <w:jc w:val="both"/>
        <w:rPr>
          <w:rFonts w:cstheme="minorHAnsi"/>
          <w:sz w:val="24"/>
          <w:szCs w:val="24"/>
        </w:rPr>
      </w:pPr>
      <w:r w:rsidRPr="005D694F">
        <w:rPr>
          <w:rFonts w:cstheme="minorHAnsi"/>
          <w:sz w:val="24"/>
          <w:szCs w:val="24"/>
        </w:rPr>
        <w:t xml:space="preserve">Deep learning, Bird Songs, Mask-RCNN, Machine Learning, multiclass classification, </w:t>
      </w:r>
      <w:r w:rsidR="00565E2C">
        <w:rPr>
          <w:rFonts w:cstheme="minorHAnsi"/>
          <w:sz w:val="24"/>
          <w:szCs w:val="24"/>
        </w:rPr>
        <w:t>MEL</w:t>
      </w:r>
      <w:r w:rsidRPr="005D694F">
        <w:rPr>
          <w:rFonts w:cstheme="minorHAnsi"/>
          <w:sz w:val="24"/>
          <w:szCs w:val="24"/>
        </w:rPr>
        <w:t xml:space="preserve"> </w:t>
      </w:r>
      <w:r w:rsidR="00565E2C">
        <w:rPr>
          <w:rFonts w:cstheme="minorHAnsi"/>
          <w:sz w:val="24"/>
          <w:szCs w:val="24"/>
        </w:rPr>
        <w:t>Spectrogram</w:t>
      </w:r>
      <w:r w:rsidRPr="005D694F">
        <w:rPr>
          <w:rFonts w:cstheme="minorHAnsi"/>
          <w:sz w:val="24"/>
          <w:szCs w:val="24"/>
        </w:rPr>
        <w:t>.</w:t>
      </w:r>
    </w:p>
    <w:p w14:paraId="2056338E" w14:textId="26047F84" w:rsidR="00771C0B" w:rsidRDefault="00771C0B" w:rsidP="008E78CB"/>
    <w:p w14:paraId="159CB5E2" w14:textId="37FA6B28" w:rsidR="00771C0B" w:rsidRDefault="00771C0B" w:rsidP="008E78CB"/>
    <w:p w14:paraId="1CED9F05" w14:textId="62FA5336" w:rsidR="00771C0B" w:rsidRDefault="00771C0B" w:rsidP="008E78CB"/>
    <w:p w14:paraId="38573B00" w14:textId="057F368F" w:rsidR="00771C0B" w:rsidRDefault="00771C0B" w:rsidP="008E78CB"/>
    <w:p w14:paraId="7C5CD154" w14:textId="0FD78B5D" w:rsidR="00771C0B" w:rsidRDefault="00771C0B" w:rsidP="008E78CB"/>
    <w:p w14:paraId="5B0A2E66" w14:textId="30A2E110" w:rsidR="00771C0B" w:rsidRDefault="00771C0B" w:rsidP="008E78CB"/>
    <w:p w14:paraId="73A0ECC4" w14:textId="7FA7FFC1" w:rsidR="00771C0B" w:rsidRDefault="00771C0B" w:rsidP="008E78CB"/>
    <w:p w14:paraId="4AB04833" w14:textId="79AB7538" w:rsidR="00771C0B" w:rsidRPr="00597889" w:rsidRDefault="00771C0B" w:rsidP="00E05A08">
      <w:pPr>
        <w:pStyle w:val="Heading1"/>
        <w:numPr>
          <w:ilvl w:val="0"/>
          <w:numId w:val="0"/>
        </w:numPr>
        <w:spacing w:after="240"/>
        <w:ind w:left="432" w:hanging="432"/>
        <w:rPr>
          <w:b/>
          <w:bCs/>
        </w:rPr>
      </w:pPr>
      <w:bookmarkStart w:id="4" w:name="_Toc115639743"/>
      <w:r w:rsidRPr="00597889">
        <w:rPr>
          <w:b/>
          <w:bCs/>
        </w:rPr>
        <w:lastRenderedPageBreak/>
        <w:t>Undertaking</w:t>
      </w:r>
      <w:bookmarkEnd w:id="4"/>
    </w:p>
    <w:p w14:paraId="0BB7459A" w14:textId="76E4D12B" w:rsidR="00771C0B" w:rsidRDefault="00771C0B" w:rsidP="0012051F">
      <w:pPr>
        <w:spacing w:line="360" w:lineRule="auto"/>
        <w:jc w:val="both"/>
        <w:rPr>
          <w:i/>
          <w:iCs/>
          <w:color w:val="000000"/>
        </w:rPr>
      </w:pPr>
      <w:r>
        <w:rPr>
          <w:i/>
          <w:iCs/>
          <w:color w:val="000000"/>
        </w:rPr>
        <w:t xml:space="preserve">I certify that </w:t>
      </w:r>
      <w:r w:rsidR="00871FCD">
        <w:rPr>
          <w:i/>
          <w:iCs/>
          <w:color w:val="000000"/>
        </w:rPr>
        <w:t xml:space="preserve">the </w:t>
      </w:r>
      <w:r>
        <w:rPr>
          <w:i/>
          <w:iCs/>
          <w:color w:val="000000"/>
        </w:rPr>
        <w:t>research work titled ― “</w:t>
      </w:r>
      <w:r w:rsidRPr="00771C0B">
        <w:rPr>
          <w:i/>
          <w:iCs/>
          <w:color w:val="000000"/>
        </w:rPr>
        <w:t xml:space="preserve">Bird voice classification using Mask </w:t>
      </w:r>
      <w:r w:rsidR="00D92D45" w:rsidRPr="00D92D45">
        <w:rPr>
          <w:i/>
          <w:iCs/>
          <w:color w:val="000000"/>
        </w:rPr>
        <w:t>Region-based Convolutional Neural Network</w:t>
      </w:r>
      <w:r>
        <w:rPr>
          <w:i/>
          <w:iCs/>
          <w:color w:val="000000"/>
        </w:rPr>
        <w:t xml:space="preserve">” is my work. The work has not been presented elsewhere for assessment. Due reference and acknowledgment have been made, where necessary, to </w:t>
      </w:r>
      <w:r w:rsidR="00871FCD">
        <w:rPr>
          <w:i/>
          <w:iCs/>
          <w:color w:val="000000"/>
        </w:rPr>
        <w:t xml:space="preserve">the </w:t>
      </w:r>
      <w:r>
        <w:rPr>
          <w:i/>
          <w:iCs/>
          <w:color w:val="000000"/>
        </w:rPr>
        <w:t>work of the others.</w:t>
      </w:r>
    </w:p>
    <w:p w14:paraId="41BCCB9F" w14:textId="336D9198" w:rsidR="00771C0B" w:rsidRDefault="00771C0B" w:rsidP="00771C0B">
      <w:pPr>
        <w:jc w:val="right"/>
        <w:rPr>
          <w:b/>
          <w:bCs/>
          <w:i/>
          <w:iCs/>
          <w:color w:val="000000"/>
        </w:rPr>
      </w:pPr>
      <w:r>
        <w:rPr>
          <w:color w:val="000000"/>
        </w:rPr>
        <w:br/>
      </w:r>
      <w:r>
        <w:rPr>
          <w:b/>
          <w:bCs/>
          <w:color w:val="000000"/>
          <w:sz w:val="28"/>
          <w:szCs w:val="28"/>
        </w:rPr>
        <w:t>Signature of Student</w:t>
      </w:r>
      <w:r>
        <w:rPr>
          <w:color w:val="000000"/>
          <w:sz w:val="28"/>
          <w:szCs w:val="28"/>
        </w:rPr>
        <w:br/>
      </w:r>
      <w:r>
        <w:rPr>
          <w:b/>
          <w:bCs/>
          <w:i/>
          <w:iCs/>
          <w:color w:val="000000"/>
        </w:rPr>
        <w:t>Payal</w:t>
      </w:r>
      <w:r>
        <w:rPr>
          <w:color w:val="000000"/>
        </w:rPr>
        <w:br/>
      </w:r>
      <w:r>
        <w:rPr>
          <w:b/>
          <w:bCs/>
          <w:i/>
          <w:iCs/>
          <w:color w:val="000000"/>
        </w:rPr>
        <w:t>MSc-D</w:t>
      </w:r>
      <w:r w:rsidR="002E6B79">
        <w:rPr>
          <w:b/>
          <w:bCs/>
          <w:i/>
          <w:iCs/>
          <w:color w:val="000000"/>
        </w:rPr>
        <w:t xml:space="preserve">ata </w:t>
      </w:r>
      <w:r>
        <w:rPr>
          <w:b/>
          <w:bCs/>
          <w:i/>
          <w:iCs/>
          <w:color w:val="000000"/>
        </w:rPr>
        <w:t>S</w:t>
      </w:r>
      <w:r w:rsidR="002E6B79">
        <w:rPr>
          <w:b/>
          <w:bCs/>
          <w:i/>
          <w:iCs/>
          <w:color w:val="000000"/>
        </w:rPr>
        <w:t>cience</w:t>
      </w:r>
      <w:r w:rsidR="00E05A08">
        <w:rPr>
          <w:b/>
          <w:bCs/>
          <w:i/>
          <w:iCs/>
          <w:color w:val="000000"/>
        </w:rPr>
        <w:t>:</w:t>
      </w:r>
      <w:r w:rsidR="002E6B79">
        <w:rPr>
          <w:b/>
          <w:bCs/>
          <w:i/>
          <w:iCs/>
          <w:color w:val="000000"/>
        </w:rPr>
        <w:t xml:space="preserve"> </w:t>
      </w:r>
      <w:r w:rsidR="00E05A08" w:rsidRPr="00E05A08">
        <w:rPr>
          <w:b/>
          <w:bCs/>
          <w:i/>
          <w:iCs/>
          <w:color w:val="000000"/>
        </w:rPr>
        <w:t>00646914</w:t>
      </w:r>
      <w:r w:rsidR="00E05A08">
        <w:rPr>
          <w:b/>
          <w:bCs/>
          <w:i/>
          <w:iCs/>
          <w:color w:val="000000"/>
        </w:rPr>
        <w:t xml:space="preserve"> </w:t>
      </w:r>
    </w:p>
    <w:p w14:paraId="6967F193" w14:textId="53AB88D7" w:rsidR="00771C0B" w:rsidRDefault="00771C0B" w:rsidP="00771C0B">
      <w:pPr>
        <w:rPr>
          <w:b/>
          <w:bCs/>
          <w:i/>
          <w:iCs/>
          <w:color w:val="000000"/>
        </w:rPr>
      </w:pPr>
    </w:p>
    <w:p w14:paraId="76AD8448" w14:textId="79B8B8BC" w:rsidR="00771C0B" w:rsidRDefault="00771C0B" w:rsidP="00771C0B">
      <w:pPr>
        <w:rPr>
          <w:b/>
          <w:bCs/>
          <w:i/>
          <w:iCs/>
          <w:color w:val="000000"/>
        </w:rPr>
      </w:pPr>
    </w:p>
    <w:p w14:paraId="3E940ACB" w14:textId="506EE962" w:rsidR="00771C0B" w:rsidRDefault="00771C0B" w:rsidP="00771C0B">
      <w:pPr>
        <w:rPr>
          <w:b/>
          <w:bCs/>
          <w:i/>
          <w:iCs/>
          <w:color w:val="000000"/>
        </w:rPr>
      </w:pPr>
    </w:p>
    <w:p w14:paraId="49FC340F" w14:textId="6B660D05" w:rsidR="00771C0B" w:rsidRDefault="00771C0B" w:rsidP="00771C0B">
      <w:pPr>
        <w:rPr>
          <w:b/>
          <w:bCs/>
          <w:i/>
          <w:iCs/>
          <w:color w:val="000000"/>
        </w:rPr>
      </w:pPr>
    </w:p>
    <w:p w14:paraId="450E7665" w14:textId="56E0EB03" w:rsidR="00771C0B" w:rsidRDefault="00771C0B" w:rsidP="00771C0B">
      <w:pPr>
        <w:rPr>
          <w:b/>
          <w:bCs/>
          <w:i/>
          <w:iCs/>
          <w:color w:val="000000"/>
        </w:rPr>
      </w:pPr>
    </w:p>
    <w:p w14:paraId="0DA4C8A1" w14:textId="05B1899B" w:rsidR="00771C0B" w:rsidRDefault="00771C0B" w:rsidP="00771C0B">
      <w:pPr>
        <w:rPr>
          <w:b/>
          <w:bCs/>
          <w:i/>
          <w:iCs/>
          <w:color w:val="000000"/>
        </w:rPr>
      </w:pPr>
    </w:p>
    <w:p w14:paraId="06F8ACDE" w14:textId="0D0C84E9" w:rsidR="00771C0B" w:rsidRDefault="00771C0B" w:rsidP="00771C0B">
      <w:pPr>
        <w:rPr>
          <w:b/>
          <w:bCs/>
          <w:i/>
          <w:iCs/>
          <w:color w:val="000000"/>
        </w:rPr>
      </w:pPr>
    </w:p>
    <w:p w14:paraId="3453A454" w14:textId="07D40183" w:rsidR="00771C0B" w:rsidRDefault="00771C0B" w:rsidP="00771C0B">
      <w:pPr>
        <w:rPr>
          <w:b/>
          <w:bCs/>
          <w:i/>
          <w:iCs/>
          <w:color w:val="000000"/>
        </w:rPr>
      </w:pPr>
    </w:p>
    <w:p w14:paraId="6B4AADA4" w14:textId="2AF46F7B" w:rsidR="00771C0B" w:rsidRDefault="00771C0B" w:rsidP="00771C0B">
      <w:pPr>
        <w:rPr>
          <w:b/>
          <w:bCs/>
          <w:i/>
          <w:iCs/>
          <w:color w:val="000000"/>
        </w:rPr>
      </w:pPr>
    </w:p>
    <w:p w14:paraId="7E6581BE" w14:textId="172F61D8" w:rsidR="00771C0B" w:rsidRDefault="00771C0B" w:rsidP="00771C0B">
      <w:pPr>
        <w:rPr>
          <w:b/>
          <w:bCs/>
          <w:i/>
          <w:iCs/>
          <w:color w:val="000000"/>
        </w:rPr>
      </w:pPr>
    </w:p>
    <w:p w14:paraId="0FC94CDA" w14:textId="3895EF35" w:rsidR="00771C0B" w:rsidRDefault="00771C0B" w:rsidP="00771C0B">
      <w:pPr>
        <w:rPr>
          <w:b/>
          <w:bCs/>
          <w:i/>
          <w:iCs/>
          <w:color w:val="000000"/>
        </w:rPr>
      </w:pPr>
    </w:p>
    <w:p w14:paraId="6B069DF1" w14:textId="77E610A5" w:rsidR="00771C0B" w:rsidRDefault="00771C0B" w:rsidP="00771C0B">
      <w:pPr>
        <w:rPr>
          <w:b/>
          <w:bCs/>
          <w:i/>
          <w:iCs/>
          <w:color w:val="000000"/>
        </w:rPr>
      </w:pPr>
    </w:p>
    <w:p w14:paraId="501991F0" w14:textId="000071BE" w:rsidR="00771C0B" w:rsidRDefault="00771C0B" w:rsidP="00771C0B">
      <w:pPr>
        <w:rPr>
          <w:b/>
          <w:bCs/>
          <w:i/>
          <w:iCs/>
          <w:color w:val="000000"/>
        </w:rPr>
      </w:pPr>
    </w:p>
    <w:p w14:paraId="2C18396D" w14:textId="385FD54E" w:rsidR="00771C0B" w:rsidRDefault="00771C0B" w:rsidP="00771C0B">
      <w:pPr>
        <w:rPr>
          <w:b/>
          <w:bCs/>
          <w:i/>
          <w:iCs/>
          <w:color w:val="000000"/>
        </w:rPr>
      </w:pPr>
    </w:p>
    <w:p w14:paraId="4F86D645" w14:textId="02D6F31B" w:rsidR="00771C0B" w:rsidRDefault="00771C0B" w:rsidP="00771C0B">
      <w:pPr>
        <w:rPr>
          <w:b/>
          <w:bCs/>
          <w:i/>
          <w:iCs/>
          <w:color w:val="000000"/>
        </w:rPr>
      </w:pPr>
    </w:p>
    <w:p w14:paraId="0B3904B7" w14:textId="257692E9" w:rsidR="00771C0B" w:rsidRDefault="00771C0B" w:rsidP="00771C0B">
      <w:pPr>
        <w:rPr>
          <w:b/>
          <w:bCs/>
          <w:i/>
          <w:iCs/>
          <w:color w:val="000000"/>
        </w:rPr>
      </w:pPr>
    </w:p>
    <w:p w14:paraId="50EEC87B" w14:textId="738DEB16" w:rsidR="00771C0B" w:rsidRDefault="00771C0B" w:rsidP="00771C0B">
      <w:pPr>
        <w:rPr>
          <w:b/>
          <w:bCs/>
          <w:i/>
          <w:iCs/>
          <w:color w:val="000000"/>
        </w:rPr>
      </w:pPr>
    </w:p>
    <w:p w14:paraId="2680AFC4" w14:textId="31E3C6F3" w:rsidR="00771C0B" w:rsidRDefault="00771C0B" w:rsidP="00771C0B">
      <w:pPr>
        <w:rPr>
          <w:b/>
          <w:bCs/>
          <w:i/>
          <w:iCs/>
          <w:color w:val="000000"/>
        </w:rPr>
      </w:pPr>
    </w:p>
    <w:p w14:paraId="0A541C77" w14:textId="57D4BFF2" w:rsidR="00771C0B" w:rsidRDefault="00771C0B" w:rsidP="00771C0B">
      <w:pPr>
        <w:rPr>
          <w:b/>
          <w:bCs/>
          <w:i/>
          <w:iCs/>
          <w:color w:val="000000"/>
        </w:rPr>
      </w:pPr>
    </w:p>
    <w:p w14:paraId="1668298E" w14:textId="77777777" w:rsidR="00771C0B" w:rsidRPr="00771C0B" w:rsidRDefault="00771C0B" w:rsidP="00771C0B"/>
    <w:p w14:paraId="5D04362D" w14:textId="77777777" w:rsidR="00771C0B" w:rsidRPr="00771C0B" w:rsidRDefault="00771C0B" w:rsidP="00771C0B"/>
    <w:p w14:paraId="0DE219AD" w14:textId="70F75EFE" w:rsidR="00771C0B" w:rsidRPr="00597889" w:rsidRDefault="00771C0B" w:rsidP="00E05A08">
      <w:pPr>
        <w:pStyle w:val="Heading1"/>
        <w:numPr>
          <w:ilvl w:val="0"/>
          <w:numId w:val="0"/>
        </w:numPr>
        <w:spacing w:after="240"/>
        <w:ind w:left="432" w:hanging="432"/>
        <w:jc w:val="both"/>
        <w:rPr>
          <w:b/>
          <w:bCs/>
        </w:rPr>
      </w:pPr>
      <w:bookmarkStart w:id="5" w:name="_Toc115639744"/>
      <w:r w:rsidRPr="00597889">
        <w:rPr>
          <w:b/>
          <w:bCs/>
        </w:rPr>
        <w:lastRenderedPageBreak/>
        <w:t>Dedication</w:t>
      </w:r>
      <w:bookmarkEnd w:id="5"/>
    </w:p>
    <w:p w14:paraId="15ED608A" w14:textId="01FB38F1" w:rsidR="00771C0B" w:rsidRDefault="0012051F" w:rsidP="00FE6B68">
      <w:pPr>
        <w:spacing w:line="360" w:lineRule="auto"/>
        <w:jc w:val="both"/>
      </w:pPr>
      <w:r>
        <w:t>I dedicate this research work to my loving parents, who always pray for my success and support</w:t>
      </w:r>
      <w:r w:rsidR="006857D8">
        <w:t xml:space="preserve"> </w:t>
      </w:r>
      <w:r>
        <w:t>me at every stage of my life; my brothers and sister, who always demonstrate concern for my</w:t>
      </w:r>
      <w:r w:rsidR="006857D8">
        <w:t xml:space="preserve"> </w:t>
      </w:r>
      <w:r>
        <w:t xml:space="preserve">future. May </w:t>
      </w:r>
      <w:r w:rsidR="006857D8">
        <w:t>God</w:t>
      </w:r>
      <w:r>
        <w:t xml:space="preserve"> bless them with good health and long life</w:t>
      </w:r>
      <w:r w:rsidR="006857D8">
        <w:t>.</w:t>
      </w:r>
    </w:p>
    <w:p w14:paraId="1DC43491" w14:textId="0B216F4E" w:rsidR="006857D8" w:rsidRDefault="006857D8" w:rsidP="006857D8">
      <w:pPr>
        <w:spacing w:line="360" w:lineRule="auto"/>
      </w:pPr>
    </w:p>
    <w:p w14:paraId="1CB7B88A" w14:textId="4F2F3842" w:rsidR="006857D8" w:rsidRDefault="006857D8" w:rsidP="006857D8">
      <w:pPr>
        <w:spacing w:line="360" w:lineRule="auto"/>
      </w:pPr>
    </w:p>
    <w:p w14:paraId="618E29AB" w14:textId="25E18254" w:rsidR="006857D8" w:rsidRDefault="006857D8" w:rsidP="006857D8">
      <w:pPr>
        <w:spacing w:line="360" w:lineRule="auto"/>
      </w:pPr>
    </w:p>
    <w:p w14:paraId="575197FF" w14:textId="7040F66A" w:rsidR="006857D8" w:rsidRDefault="006857D8" w:rsidP="006857D8">
      <w:pPr>
        <w:spacing w:line="360" w:lineRule="auto"/>
      </w:pPr>
    </w:p>
    <w:p w14:paraId="073A261D" w14:textId="5CD4E5B3" w:rsidR="006857D8" w:rsidRDefault="006857D8" w:rsidP="006857D8">
      <w:pPr>
        <w:spacing w:line="360" w:lineRule="auto"/>
      </w:pPr>
    </w:p>
    <w:p w14:paraId="6E7CE296" w14:textId="480D772C" w:rsidR="006857D8" w:rsidRDefault="006857D8" w:rsidP="006857D8">
      <w:pPr>
        <w:spacing w:line="360" w:lineRule="auto"/>
      </w:pPr>
    </w:p>
    <w:p w14:paraId="47A1B55D" w14:textId="21B79D95" w:rsidR="006857D8" w:rsidRDefault="006857D8" w:rsidP="006857D8">
      <w:pPr>
        <w:spacing w:line="360" w:lineRule="auto"/>
      </w:pPr>
    </w:p>
    <w:p w14:paraId="1C252D14" w14:textId="593F2AD6" w:rsidR="006857D8" w:rsidRDefault="006857D8" w:rsidP="006857D8">
      <w:pPr>
        <w:spacing w:line="360" w:lineRule="auto"/>
      </w:pPr>
    </w:p>
    <w:p w14:paraId="675B3406" w14:textId="30E7B3AE" w:rsidR="006857D8" w:rsidRDefault="006857D8" w:rsidP="006857D8">
      <w:pPr>
        <w:spacing w:line="360" w:lineRule="auto"/>
      </w:pPr>
    </w:p>
    <w:p w14:paraId="43E4EA76" w14:textId="400378F3" w:rsidR="006857D8" w:rsidRDefault="006857D8" w:rsidP="006857D8">
      <w:pPr>
        <w:spacing w:line="360" w:lineRule="auto"/>
      </w:pPr>
    </w:p>
    <w:p w14:paraId="6043D213" w14:textId="24DF0DE7" w:rsidR="006857D8" w:rsidRDefault="006857D8" w:rsidP="006857D8">
      <w:pPr>
        <w:spacing w:line="360" w:lineRule="auto"/>
      </w:pPr>
    </w:p>
    <w:p w14:paraId="1C251915" w14:textId="563FFD04" w:rsidR="006857D8" w:rsidRDefault="006857D8" w:rsidP="006857D8">
      <w:pPr>
        <w:spacing w:line="360" w:lineRule="auto"/>
      </w:pPr>
    </w:p>
    <w:p w14:paraId="6FDA59BE" w14:textId="26B1BF51" w:rsidR="006857D8" w:rsidRDefault="006857D8" w:rsidP="006857D8">
      <w:pPr>
        <w:spacing w:line="360" w:lineRule="auto"/>
      </w:pPr>
    </w:p>
    <w:p w14:paraId="0C05527B" w14:textId="4339FA2C" w:rsidR="006857D8" w:rsidRDefault="006857D8" w:rsidP="006857D8">
      <w:pPr>
        <w:spacing w:line="360" w:lineRule="auto"/>
      </w:pPr>
    </w:p>
    <w:p w14:paraId="223F3A62" w14:textId="6EAF979E" w:rsidR="006857D8" w:rsidRDefault="006857D8" w:rsidP="006857D8">
      <w:pPr>
        <w:spacing w:line="360" w:lineRule="auto"/>
      </w:pPr>
    </w:p>
    <w:p w14:paraId="61587651" w14:textId="19BFED40" w:rsidR="006857D8" w:rsidRDefault="006857D8" w:rsidP="006857D8">
      <w:pPr>
        <w:spacing w:line="360" w:lineRule="auto"/>
      </w:pPr>
    </w:p>
    <w:p w14:paraId="72FD7255" w14:textId="00182F07" w:rsidR="006857D8" w:rsidRDefault="006857D8" w:rsidP="006857D8">
      <w:pPr>
        <w:spacing w:line="360" w:lineRule="auto"/>
      </w:pPr>
    </w:p>
    <w:p w14:paraId="3AD0D4AB" w14:textId="77777777" w:rsidR="006857D8" w:rsidRPr="00771C0B" w:rsidRDefault="006857D8" w:rsidP="006857D8">
      <w:pPr>
        <w:spacing w:line="360" w:lineRule="auto"/>
      </w:pPr>
    </w:p>
    <w:p w14:paraId="572E7C5F" w14:textId="43395A67" w:rsidR="00771C0B" w:rsidRPr="00597889" w:rsidRDefault="00771C0B" w:rsidP="006857D8">
      <w:pPr>
        <w:pStyle w:val="Heading1"/>
        <w:numPr>
          <w:ilvl w:val="0"/>
          <w:numId w:val="0"/>
        </w:numPr>
        <w:spacing w:after="240"/>
        <w:ind w:left="432" w:hanging="432"/>
        <w:rPr>
          <w:b/>
          <w:bCs/>
        </w:rPr>
      </w:pPr>
      <w:bookmarkStart w:id="6" w:name="_Toc115639745"/>
      <w:r w:rsidRPr="00597889">
        <w:rPr>
          <w:b/>
          <w:bCs/>
        </w:rPr>
        <w:lastRenderedPageBreak/>
        <w:t>Acknowledgment</w:t>
      </w:r>
      <w:bookmarkEnd w:id="6"/>
    </w:p>
    <w:p w14:paraId="6922E716" w14:textId="508B2865" w:rsidR="00771C0B" w:rsidRPr="00771C0B" w:rsidRDefault="006857D8" w:rsidP="00957DAF">
      <w:pPr>
        <w:spacing w:line="360" w:lineRule="auto"/>
        <w:jc w:val="both"/>
      </w:pPr>
      <w:r>
        <w:rPr>
          <w:color w:val="000000"/>
        </w:rPr>
        <w:t xml:space="preserve">I have all the praises to the Lord of the whole universe, who made me the super creature, blessed me with knowledge, and enabled me to accomplish this research work. I wish to express my profound gratitude and indebtedness to my advisor, </w:t>
      </w:r>
      <w:r>
        <w:rPr>
          <w:b/>
          <w:bCs/>
          <w:i/>
          <w:iCs/>
          <w:color w:val="000000"/>
        </w:rPr>
        <w:t xml:space="preserve">Dr. </w:t>
      </w:r>
      <w:r w:rsidR="00D2683E" w:rsidRPr="00D2683E">
        <w:rPr>
          <w:b/>
          <w:bCs/>
          <w:i/>
          <w:iCs/>
          <w:color w:val="000000"/>
        </w:rPr>
        <w:t>Chris J Hughe</w:t>
      </w:r>
      <w:r>
        <w:rPr>
          <w:b/>
          <w:bCs/>
          <w:i/>
          <w:iCs/>
          <w:color w:val="000000"/>
        </w:rPr>
        <w:t>.</w:t>
      </w:r>
      <w:r>
        <w:rPr>
          <w:color w:val="000000"/>
        </w:rPr>
        <w:t xml:space="preserve">, </w:t>
      </w:r>
      <w:r w:rsidR="00D92D45">
        <w:rPr>
          <w:color w:val="000000"/>
        </w:rPr>
        <w:t>Lecturer</w:t>
      </w:r>
      <w:r>
        <w:rPr>
          <w:color w:val="000000"/>
        </w:rPr>
        <w:t xml:space="preserve"> </w:t>
      </w:r>
      <w:r w:rsidR="00D92D45" w:rsidRPr="00D92D45">
        <w:rPr>
          <w:color w:val="000000"/>
        </w:rPr>
        <w:t>School of Science, Engineering and Environment</w:t>
      </w:r>
      <w:r w:rsidR="00D92D45">
        <w:rPr>
          <w:color w:val="000000"/>
        </w:rPr>
        <w:t xml:space="preserve"> </w:t>
      </w:r>
      <w:r w:rsidR="00D92D45" w:rsidRPr="00D92D45">
        <w:rPr>
          <w:color w:val="000000"/>
        </w:rPr>
        <w:t>University of Salford</w:t>
      </w:r>
      <w:r w:rsidR="00D92D45">
        <w:rPr>
          <w:color w:val="000000"/>
        </w:rPr>
        <w:t xml:space="preserve"> </w:t>
      </w:r>
      <w:r w:rsidR="00D92D45" w:rsidRPr="00D92D45">
        <w:rPr>
          <w:color w:val="000000"/>
        </w:rPr>
        <w:t>Manchester</w:t>
      </w:r>
      <w:r>
        <w:rPr>
          <w:color w:val="000000"/>
        </w:rPr>
        <w:t>,</w:t>
      </w:r>
      <w:r w:rsidR="00D92D45">
        <w:rPr>
          <w:color w:val="000000"/>
        </w:rPr>
        <w:t xml:space="preserve"> UK</w:t>
      </w:r>
      <w:r>
        <w:rPr>
          <w:color w:val="000000"/>
        </w:rPr>
        <w:t xml:space="preserve"> for providing inspirational guidance, support, encouragement, and valuable suggestion throughout my research work. I am deeply grateful to </w:t>
      </w:r>
      <w:r>
        <w:rPr>
          <w:b/>
          <w:bCs/>
          <w:i/>
          <w:iCs/>
          <w:color w:val="000000"/>
        </w:rPr>
        <w:t>Mrs</w:t>
      </w:r>
      <w:r w:rsidR="00D92D45">
        <w:rPr>
          <w:b/>
          <w:bCs/>
          <w:i/>
          <w:iCs/>
          <w:color w:val="000000"/>
        </w:rPr>
        <w:t xml:space="preserve">. </w:t>
      </w:r>
      <w:r w:rsidR="00D92D45" w:rsidRPr="00D92D45">
        <w:rPr>
          <w:b/>
          <w:bCs/>
          <w:i/>
          <w:iCs/>
          <w:color w:val="000000"/>
        </w:rPr>
        <w:t>Mo Saree</w:t>
      </w:r>
      <w:r>
        <w:rPr>
          <w:color w:val="000000"/>
        </w:rPr>
        <w:t>,</w:t>
      </w:r>
      <w:r w:rsidR="00D92D45">
        <w:rPr>
          <w:color w:val="000000"/>
        </w:rPr>
        <w:t xml:space="preserve"> course leader in the </w:t>
      </w:r>
      <w:r w:rsidR="00D92D45" w:rsidRPr="00D92D45">
        <w:rPr>
          <w:color w:val="000000"/>
        </w:rPr>
        <w:t>School of Science, Engineering and Environment</w:t>
      </w:r>
      <w:r w:rsidR="00D92D45">
        <w:rPr>
          <w:color w:val="000000"/>
        </w:rPr>
        <w:t xml:space="preserve"> </w:t>
      </w:r>
      <w:r w:rsidR="00D92D45" w:rsidRPr="00D92D45">
        <w:rPr>
          <w:color w:val="000000"/>
        </w:rPr>
        <w:t>University of Salford</w:t>
      </w:r>
      <w:r w:rsidR="00D92D45">
        <w:rPr>
          <w:color w:val="000000"/>
        </w:rPr>
        <w:t xml:space="preserve"> </w:t>
      </w:r>
      <w:r w:rsidR="00D92D45" w:rsidRPr="00D92D45">
        <w:rPr>
          <w:color w:val="000000"/>
        </w:rPr>
        <w:t>Manchester</w:t>
      </w:r>
      <w:r w:rsidR="00D92D45">
        <w:rPr>
          <w:color w:val="000000"/>
        </w:rPr>
        <w:t>, UK</w:t>
      </w:r>
      <w:r>
        <w:rPr>
          <w:color w:val="000000"/>
        </w:rPr>
        <w:t xml:space="preserve">, for providing guidance, and valuable technical support. I am thankful to </w:t>
      </w:r>
      <w:r w:rsidR="00D92D45">
        <w:rPr>
          <w:b/>
          <w:bCs/>
          <w:i/>
          <w:iCs/>
          <w:color w:val="000000"/>
        </w:rPr>
        <w:t>Mrs.</w:t>
      </w:r>
      <w:r w:rsidR="00D92D45" w:rsidRPr="00D92D45">
        <w:t xml:space="preserve"> </w:t>
      </w:r>
      <w:r w:rsidR="00D92D45" w:rsidRPr="00D92D45">
        <w:rPr>
          <w:b/>
          <w:bCs/>
          <w:i/>
          <w:iCs/>
          <w:color w:val="000000"/>
        </w:rPr>
        <w:t xml:space="preserve">Geoff </w:t>
      </w:r>
      <w:r w:rsidR="00D92D45">
        <w:rPr>
          <w:b/>
          <w:bCs/>
          <w:i/>
          <w:iCs/>
          <w:color w:val="000000"/>
        </w:rPr>
        <w:t>C</w:t>
      </w:r>
      <w:r w:rsidR="00D92D45" w:rsidRPr="00D92D45">
        <w:rPr>
          <w:b/>
          <w:bCs/>
          <w:i/>
          <w:iCs/>
          <w:color w:val="000000"/>
        </w:rPr>
        <w:t>arss</w:t>
      </w:r>
      <w:r w:rsidR="00D92D45">
        <w:rPr>
          <w:b/>
          <w:bCs/>
          <w:i/>
          <w:iCs/>
          <w:color w:val="000000"/>
        </w:rPr>
        <w:t xml:space="preserve">, </w:t>
      </w:r>
      <w:r w:rsidR="00D92D45">
        <w:rPr>
          <w:i/>
          <w:iCs/>
          <w:color w:val="000000"/>
        </w:rPr>
        <w:t>and</w:t>
      </w:r>
      <w:r w:rsidR="00D92D45" w:rsidRPr="00D92D45">
        <w:t xml:space="preserve"> </w:t>
      </w:r>
      <w:r w:rsidR="00D92D45" w:rsidRPr="00D92D45">
        <w:rPr>
          <w:b/>
          <w:bCs/>
          <w:color w:val="000000"/>
        </w:rPr>
        <w:t>Lorenzo</w:t>
      </w:r>
      <w:r w:rsidR="00871FCD">
        <w:rPr>
          <w:b/>
          <w:bCs/>
          <w:color w:val="000000"/>
        </w:rPr>
        <w:t>'s</w:t>
      </w:r>
      <w:r w:rsidR="00AD175C">
        <w:rPr>
          <w:b/>
          <w:bCs/>
          <w:color w:val="000000"/>
        </w:rPr>
        <w:t xml:space="preserve"> Trojan </w:t>
      </w:r>
      <w:r w:rsidR="00AD175C" w:rsidRPr="00AD175C">
        <w:rPr>
          <w:color w:val="000000"/>
        </w:rPr>
        <w:t>they</w:t>
      </w:r>
      <w:r w:rsidR="00AD175C">
        <w:rPr>
          <w:b/>
          <w:bCs/>
          <w:color w:val="000000"/>
        </w:rPr>
        <w:t xml:space="preserve"> </w:t>
      </w:r>
      <w:r w:rsidR="00AD175C" w:rsidRPr="00AD175C">
        <w:rPr>
          <w:color w:val="000000"/>
        </w:rPr>
        <w:t>offered me</w:t>
      </w:r>
      <w:r w:rsidR="006D7EDE">
        <w:rPr>
          <w:color w:val="000000"/>
        </w:rPr>
        <w:t xml:space="preserve"> to work on</w:t>
      </w:r>
      <w:r w:rsidR="00AD175C" w:rsidRPr="00AD175C">
        <w:rPr>
          <w:color w:val="000000"/>
        </w:rPr>
        <w:t xml:space="preserve"> Machi</w:t>
      </w:r>
      <w:r w:rsidR="00AD175C">
        <w:rPr>
          <w:color w:val="000000"/>
        </w:rPr>
        <w:t xml:space="preserve">ne learning project and I am very pleased for their </w:t>
      </w:r>
      <w:r>
        <w:rPr>
          <w:color w:val="000000"/>
        </w:rPr>
        <w:t xml:space="preserve">guidance, assistance, and suggestions throughout this project. </w:t>
      </w:r>
      <w:r w:rsidR="006D7EDE">
        <w:rPr>
          <w:color w:val="000000"/>
        </w:rPr>
        <w:t xml:space="preserve">I had learn atlot under their guidance and support and </w:t>
      </w:r>
      <w:r w:rsidR="00AD175C">
        <w:rPr>
          <w:color w:val="000000"/>
        </w:rPr>
        <w:t xml:space="preserve">curently </w:t>
      </w:r>
      <w:r w:rsidR="006D7EDE">
        <w:rPr>
          <w:color w:val="000000"/>
        </w:rPr>
        <w:t xml:space="preserve">they are </w:t>
      </w:r>
      <w:r w:rsidR="00AD175C">
        <w:rPr>
          <w:color w:val="000000"/>
        </w:rPr>
        <w:t xml:space="preserve">working with Wilder Sensing Technology as a lead partner. </w:t>
      </w:r>
      <w:r>
        <w:rPr>
          <w:color w:val="000000"/>
        </w:rPr>
        <w:t xml:space="preserve">I am very thankful to my loving father </w:t>
      </w:r>
      <w:r w:rsidR="00D2683E" w:rsidRPr="00D2683E">
        <w:rPr>
          <w:b/>
          <w:bCs/>
          <w:color w:val="000000"/>
        </w:rPr>
        <w:t>Pritam Singh Saharan</w:t>
      </w:r>
      <w:r w:rsidR="00D2683E">
        <w:rPr>
          <w:b/>
          <w:bCs/>
          <w:color w:val="000000"/>
        </w:rPr>
        <w:t xml:space="preserve"> </w:t>
      </w:r>
      <w:r>
        <w:rPr>
          <w:color w:val="000000"/>
        </w:rPr>
        <w:t xml:space="preserve">and </w:t>
      </w:r>
      <w:r w:rsidR="00D2683E" w:rsidRPr="00D2683E">
        <w:rPr>
          <w:b/>
          <w:bCs/>
          <w:color w:val="000000"/>
        </w:rPr>
        <w:t>Smt. Darshana Devi</w:t>
      </w:r>
      <w:r>
        <w:rPr>
          <w:color w:val="000000"/>
        </w:rPr>
        <w:t>, for their guidance, support</w:t>
      </w:r>
      <w:r w:rsidR="00871FCD">
        <w:rPr>
          <w:color w:val="000000"/>
        </w:rPr>
        <w:t>,</w:t>
      </w:r>
      <w:r>
        <w:rPr>
          <w:color w:val="000000"/>
        </w:rPr>
        <w:t xml:space="preserve"> and much care and love throughout my academic career. My sincere gratitude also extends to all my friends and class fellows who have patiently extended all sorts of help for accomplishing this study successfully</w:t>
      </w:r>
    </w:p>
    <w:p w14:paraId="1A7822F7" w14:textId="77777777" w:rsidR="00771C0B" w:rsidRPr="00771C0B" w:rsidRDefault="00771C0B" w:rsidP="00771C0B"/>
    <w:p w14:paraId="068F8644" w14:textId="77777777" w:rsidR="008E78CB" w:rsidRDefault="008E78CB" w:rsidP="008E78CB"/>
    <w:p w14:paraId="66C9A310" w14:textId="608196CB" w:rsidR="008E78CB" w:rsidRPr="008E78CB" w:rsidRDefault="008E78CB" w:rsidP="008E78CB"/>
    <w:p w14:paraId="6682DEDB" w14:textId="45AC7417" w:rsidR="008E78CB" w:rsidRDefault="008E78CB" w:rsidP="008E78CB"/>
    <w:p w14:paraId="03EE6BDA" w14:textId="5940B302" w:rsidR="008E78CB" w:rsidRDefault="008E78CB" w:rsidP="008E78CB"/>
    <w:p w14:paraId="2220422C" w14:textId="4A9761C8" w:rsidR="00771C0B" w:rsidRDefault="00771C0B" w:rsidP="008E78CB"/>
    <w:p w14:paraId="2C8F20A8" w14:textId="787B75A4" w:rsidR="00771C0B" w:rsidRDefault="00771C0B" w:rsidP="008E78CB"/>
    <w:p w14:paraId="335D1408" w14:textId="14D64FB3" w:rsidR="006857D8" w:rsidRDefault="006857D8" w:rsidP="008E78CB"/>
    <w:p w14:paraId="7CBC42DE" w14:textId="5D5E2B5E" w:rsidR="006857D8" w:rsidRDefault="006857D8" w:rsidP="008E78CB"/>
    <w:p w14:paraId="00B2A492" w14:textId="60602C56" w:rsidR="006857D8" w:rsidRDefault="006857D8" w:rsidP="008E78CB"/>
    <w:p w14:paraId="6491BB07" w14:textId="45C0F467" w:rsidR="006857D8" w:rsidRDefault="006857D8" w:rsidP="008E78CB"/>
    <w:p w14:paraId="166CECBC" w14:textId="6BC2AF8D" w:rsidR="006857D8" w:rsidRDefault="006857D8" w:rsidP="008E78CB"/>
    <w:p w14:paraId="26D5AA76" w14:textId="45B1E709" w:rsidR="006857D8" w:rsidRDefault="006857D8" w:rsidP="008E78CB"/>
    <w:p w14:paraId="54F9230E" w14:textId="77777777" w:rsidR="000F6A99" w:rsidRDefault="000F6A99" w:rsidP="008E78CB"/>
    <w:p w14:paraId="2076C59E" w14:textId="77777777" w:rsidR="008E78CB" w:rsidRDefault="008E78CB" w:rsidP="008E78CB"/>
    <w:bookmarkStart w:id="7" w:name="_Toc115639746" w:displacedByCustomXml="next"/>
    <w:sdt>
      <w:sdtPr>
        <w:rPr>
          <w:rFonts w:asciiTheme="minorHAnsi" w:eastAsiaTheme="minorHAnsi" w:hAnsiTheme="minorHAnsi" w:cstheme="minorBidi"/>
          <w:b/>
          <w:bCs/>
          <w:color w:val="auto"/>
          <w:sz w:val="22"/>
          <w:szCs w:val="22"/>
        </w:rPr>
        <w:id w:val="170077855"/>
        <w:docPartObj>
          <w:docPartGallery w:val="Table of Contents"/>
          <w:docPartUnique/>
        </w:docPartObj>
      </w:sdtPr>
      <w:sdtEndPr>
        <w:rPr>
          <w:noProof/>
        </w:rPr>
      </w:sdtEndPr>
      <w:sdtContent>
        <w:p w14:paraId="3CFB5EB0" w14:textId="2F1D3A09" w:rsidR="00E41E70" w:rsidRPr="00BF3044" w:rsidRDefault="00E41E70" w:rsidP="00161FCF">
          <w:pPr>
            <w:pStyle w:val="Heading1"/>
            <w:numPr>
              <w:ilvl w:val="0"/>
              <w:numId w:val="0"/>
            </w:numPr>
            <w:spacing w:after="240"/>
            <w:ind w:left="432" w:hanging="432"/>
            <w:rPr>
              <w:b/>
              <w:bCs/>
            </w:rPr>
          </w:pPr>
          <w:r w:rsidRPr="00BF3044">
            <w:rPr>
              <w:b/>
              <w:bCs/>
            </w:rPr>
            <w:t>Table of Contents</w:t>
          </w:r>
          <w:bookmarkEnd w:id="7"/>
        </w:p>
        <w:p w14:paraId="209851E7" w14:textId="52D5B80E" w:rsidR="00E46B58" w:rsidRDefault="00E41E70">
          <w:pPr>
            <w:pStyle w:val="TOC1"/>
            <w:tabs>
              <w:tab w:val="right" w:leader="dot" w:pos="9350"/>
            </w:tabs>
            <w:rPr>
              <w:rFonts w:eastAsiaTheme="minorEastAsia"/>
              <w:noProof/>
            </w:rPr>
          </w:pPr>
          <w:r w:rsidRPr="00BF3044">
            <w:rPr>
              <w:b/>
              <w:bCs/>
            </w:rPr>
            <w:fldChar w:fldCharType="begin"/>
          </w:r>
          <w:r w:rsidRPr="00BF3044">
            <w:rPr>
              <w:b/>
              <w:bCs/>
            </w:rPr>
            <w:instrText xml:space="preserve"> TOC \o "1-3" \h \z \u </w:instrText>
          </w:r>
          <w:r w:rsidRPr="00BF3044">
            <w:rPr>
              <w:b/>
              <w:bCs/>
            </w:rPr>
            <w:fldChar w:fldCharType="separate"/>
          </w:r>
          <w:hyperlink w:anchor="_Toc115639742" w:history="1">
            <w:r w:rsidR="00E46B58" w:rsidRPr="0059408B">
              <w:rPr>
                <w:rStyle w:val="Hyperlink"/>
                <w:b/>
                <w:bCs/>
                <w:noProof/>
              </w:rPr>
              <w:t>Abstract</w:t>
            </w:r>
            <w:r w:rsidR="00E46B58">
              <w:rPr>
                <w:noProof/>
                <w:webHidden/>
              </w:rPr>
              <w:tab/>
            </w:r>
            <w:r w:rsidR="00E46B58">
              <w:rPr>
                <w:noProof/>
                <w:webHidden/>
              </w:rPr>
              <w:fldChar w:fldCharType="begin"/>
            </w:r>
            <w:r w:rsidR="00E46B58">
              <w:rPr>
                <w:noProof/>
                <w:webHidden/>
              </w:rPr>
              <w:instrText xml:space="preserve"> PAGEREF _Toc115639742 \h </w:instrText>
            </w:r>
            <w:r w:rsidR="00E46B58">
              <w:rPr>
                <w:noProof/>
                <w:webHidden/>
              </w:rPr>
            </w:r>
            <w:r w:rsidR="00E46B58">
              <w:rPr>
                <w:noProof/>
                <w:webHidden/>
              </w:rPr>
              <w:fldChar w:fldCharType="separate"/>
            </w:r>
            <w:r w:rsidR="00AD175C">
              <w:rPr>
                <w:noProof/>
                <w:webHidden/>
              </w:rPr>
              <w:t>3</w:t>
            </w:r>
            <w:r w:rsidR="00E46B58">
              <w:rPr>
                <w:noProof/>
                <w:webHidden/>
              </w:rPr>
              <w:fldChar w:fldCharType="end"/>
            </w:r>
          </w:hyperlink>
        </w:p>
        <w:p w14:paraId="0E8ABD46" w14:textId="7A05F1DF" w:rsidR="00E46B58" w:rsidRDefault="00E46B58">
          <w:pPr>
            <w:pStyle w:val="TOC1"/>
            <w:tabs>
              <w:tab w:val="right" w:leader="dot" w:pos="9350"/>
            </w:tabs>
            <w:rPr>
              <w:rFonts w:eastAsiaTheme="minorEastAsia"/>
              <w:noProof/>
            </w:rPr>
          </w:pPr>
          <w:hyperlink w:anchor="_Toc115639743" w:history="1">
            <w:r w:rsidRPr="0059408B">
              <w:rPr>
                <w:rStyle w:val="Hyperlink"/>
                <w:b/>
                <w:bCs/>
                <w:noProof/>
              </w:rPr>
              <w:t>Undertaking</w:t>
            </w:r>
            <w:r>
              <w:rPr>
                <w:noProof/>
                <w:webHidden/>
              </w:rPr>
              <w:tab/>
            </w:r>
            <w:r>
              <w:rPr>
                <w:noProof/>
                <w:webHidden/>
              </w:rPr>
              <w:fldChar w:fldCharType="begin"/>
            </w:r>
            <w:r>
              <w:rPr>
                <w:noProof/>
                <w:webHidden/>
              </w:rPr>
              <w:instrText xml:space="preserve"> PAGEREF _Toc115639743 \h </w:instrText>
            </w:r>
            <w:r>
              <w:rPr>
                <w:noProof/>
                <w:webHidden/>
              </w:rPr>
            </w:r>
            <w:r>
              <w:rPr>
                <w:noProof/>
                <w:webHidden/>
              </w:rPr>
              <w:fldChar w:fldCharType="separate"/>
            </w:r>
            <w:r w:rsidR="00AD175C">
              <w:rPr>
                <w:noProof/>
                <w:webHidden/>
              </w:rPr>
              <w:t>4</w:t>
            </w:r>
            <w:r>
              <w:rPr>
                <w:noProof/>
                <w:webHidden/>
              </w:rPr>
              <w:fldChar w:fldCharType="end"/>
            </w:r>
          </w:hyperlink>
        </w:p>
        <w:p w14:paraId="7B8BE7CD" w14:textId="5DAABBE7" w:rsidR="00E46B58" w:rsidRDefault="00E46B58">
          <w:pPr>
            <w:pStyle w:val="TOC1"/>
            <w:tabs>
              <w:tab w:val="right" w:leader="dot" w:pos="9350"/>
            </w:tabs>
            <w:rPr>
              <w:rFonts w:eastAsiaTheme="minorEastAsia"/>
              <w:noProof/>
            </w:rPr>
          </w:pPr>
          <w:hyperlink w:anchor="_Toc115639744" w:history="1">
            <w:r w:rsidRPr="0059408B">
              <w:rPr>
                <w:rStyle w:val="Hyperlink"/>
                <w:b/>
                <w:bCs/>
                <w:noProof/>
              </w:rPr>
              <w:t>Dedication</w:t>
            </w:r>
            <w:r>
              <w:rPr>
                <w:noProof/>
                <w:webHidden/>
              </w:rPr>
              <w:tab/>
            </w:r>
            <w:r>
              <w:rPr>
                <w:noProof/>
                <w:webHidden/>
              </w:rPr>
              <w:fldChar w:fldCharType="begin"/>
            </w:r>
            <w:r>
              <w:rPr>
                <w:noProof/>
                <w:webHidden/>
              </w:rPr>
              <w:instrText xml:space="preserve"> PAGEREF _Toc115639744 \h </w:instrText>
            </w:r>
            <w:r>
              <w:rPr>
                <w:noProof/>
                <w:webHidden/>
              </w:rPr>
            </w:r>
            <w:r>
              <w:rPr>
                <w:noProof/>
                <w:webHidden/>
              </w:rPr>
              <w:fldChar w:fldCharType="separate"/>
            </w:r>
            <w:r w:rsidR="00AD175C">
              <w:rPr>
                <w:noProof/>
                <w:webHidden/>
              </w:rPr>
              <w:t>5</w:t>
            </w:r>
            <w:r>
              <w:rPr>
                <w:noProof/>
                <w:webHidden/>
              </w:rPr>
              <w:fldChar w:fldCharType="end"/>
            </w:r>
          </w:hyperlink>
        </w:p>
        <w:p w14:paraId="4148A2F7" w14:textId="22C396F0" w:rsidR="00E46B58" w:rsidRDefault="00E46B58">
          <w:pPr>
            <w:pStyle w:val="TOC1"/>
            <w:tabs>
              <w:tab w:val="right" w:leader="dot" w:pos="9350"/>
            </w:tabs>
            <w:rPr>
              <w:rFonts w:eastAsiaTheme="minorEastAsia"/>
              <w:noProof/>
            </w:rPr>
          </w:pPr>
          <w:hyperlink w:anchor="_Toc115639745" w:history="1">
            <w:r w:rsidRPr="0059408B">
              <w:rPr>
                <w:rStyle w:val="Hyperlink"/>
                <w:b/>
                <w:bCs/>
                <w:noProof/>
              </w:rPr>
              <w:t>Acknowledgment</w:t>
            </w:r>
            <w:r>
              <w:rPr>
                <w:noProof/>
                <w:webHidden/>
              </w:rPr>
              <w:tab/>
            </w:r>
            <w:r>
              <w:rPr>
                <w:noProof/>
                <w:webHidden/>
              </w:rPr>
              <w:fldChar w:fldCharType="begin"/>
            </w:r>
            <w:r>
              <w:rPr>
                <w:noProof/>
                <w:webHidden/>
              </w:rPr>
              <w:instrText xml:space="preserve"> PAGEREF _Toc115639745 \h </w:instrText>
            </w:r>
            <w:r>
              <w:rPr>
                <w:noProof/>
                <w:webHidden/>
              </w:rPr>
            </w:r>
            <w:r>
              <w:rPr>
                <w:noProof/>
                <w:webHidden/>
              </w:rPr>
              <w:fldChar w:fldCharType="separate"/>
            </w:r>
            <w:r w:rsidR="00AD175C">
              <w:rPr>
                <w:noProof/>
                <w:webHidden/>
              </w:rPr>
              <w:t>6</w:t>
            </w:r>
            <w:r>
              <w:rPr>
                <w:noProof/>
                <w:webHidden/>
              </w:rPr>
              <w:fldChar w:fldCharType="end"/>
            </w:r>
          </w:hyperlink>
        </w:p>
        <w:p w14:paraId="1AA0A6CA" w14:textId="502B15C2" w:rsidR="00E46B58" w:rsidRDefault="00E46B58">
          <w:pPr>
            <w:pStyle w:val="TOC1"/>
            <w:tabs>
              <w:tab w:val="right" w:leader="dot" w:pos="9350"/>
            </w:tabs>
            <w:rPr>
              <w:rFonts w:eastAsiaTheme="minorEastAsia"/>
              <w:noProof/>
            </w:rPr>
          </w:pPr>
          <w:hyperlink w:anchor="_Toc115639746" w:history="1">
            <w:r w:rsidRPr="0059408B">
              <w:rPr>
                <w:rStyle w:val="Hyperlink"/>
                <w:b/>
                <w:bCs/>
                <w:noProof/>
              </w:rPr>
              <w:t>Table of Contents</w:t>
            </w:r>
            <w:r>
              <w:rPr>
                <w:noProof/>
                <w:webHidden/>
              </w:rPr>
              <w:tab/>
            </w:r>
            <w:r>
              <w:rPr>
                <w:noProof/>
                <w:webHidden/>
              </w:rPr>
              <w:fldChar w:fldCharType="begin"/>
            </w:r>
            <w:r>
              <w:rPr>
                <w:noProof/>
                <w:webHidden/>
              </w:rPr>
              <w:instrText xml:space="preserve"> PAGEREF _Toc115639746 \h </w:instrText>
            </w:r>
            <w:r>
              <w:rPr>
                <w:noProof/>
                <w:webHidden/>
              </w:rPr>
            </w:r>
            <w:r>
              <w:rPr>
                <w:noProof/>
                <w:webHidden/>
              </w:rPr>
              <w:fldChar w:fldCharType="separate"/>
            </w:r>
            <w:r w:rsidR="00AD175C">
              <w:rPr>
                <w:noProof/>
                <w:webHidden/>
              </w:rPr>
              <w:t>7</w:t>
            </w:r>
            <w:r>
              <w:rPr>
                <w:noProof/>
                <w:webHidden/>
              </w:rPr>
              <w:fldChar w:fldCharType="end"/>
            </w:r>
          </w:hyperlink>
        </w:p>
        <w:p w14:paraId="202B4AAF" w14:textId="1D3D3346" w:rsidR="00E46B58" w:rsidRDefault="00E46B58">
          <w:pPr>
            <w:pStyle w:val="TOC1"/>
            <w:tabs>
              <w:tab w:val="right" w:leader="dot" w:pos="9350"/>
            </w:tabs>
            <w:rPr>
              <w:rFonts w:eastAsiaTheme="minorEastAsia"/>
              <w:noProof/>
            </w:rPr>
          </w:pPr>
          <w:hyperlink w:anchor="_Toc115639747" w:history="1">
            <w:r w:rsidRPr="0059408B">
              <w:rPr>
                <w:rStyle w:val="Hyperlink"/>
                <w:b/>
                <w:bCs/>
                <w:noProof/>
              </w:rPr>
              <w:t>List of Figures</w:t>
            </w:r>
            <w:r>
              <w:rPr>
                <w:noProof/>
                <w:webHidden/>
              </w:rPr>
              <w:tab/>
            </w:r>
            <w:r>
              <w:rPr>
                <w:noProof/>
                <w:webHidden/>
              </w:rPr>
              <w:fldChar w:fldCharType="begin"/>
            </w:r>
            <w:r>
              <w:rPr>
                <w:noProof/>
                <w:webHidden/>
              </w:rPr>
              <w:instrText xml:space="preserve"> PAGEREF _Toc115639747 \h </w:instrText>
            </w:r>
            <w:r>
              <w:rPr>
                <w:noProof/>
                <w:webHidden/>
              </w:rPr>
            </w:r>
            <w:r>
              <w:rPr>
                <w:noProof/>
                <w:webHidden/>
              </w:rPr>
              <w:fldChar w:fldCharType="separate"/>
            </w:r>
            <w:r w:rsidR="00AD175C">
              <w:rPr>
                <w:noProof/>
                <w:webHidden/>
              </w:rPr>
              <w:t>10</w:t>
            </w:r>
            <w:r>
              <w:rPr>
                <w:noProof/>
                <w:webHidden/>
              </w:rPr>
              <w:fldChar w:fldCharType="end"/>
            </w:r>
          </w:hyperlink>
        </w:p>
        <w:p w14:paraId="37DCD100" w14:textId="1613BE13" w:rsidR="00E46B58" w:rsidRDefault="00E46B58">
          <w:pPr>
            <w:pStyle w:val="TOC1"/>
            <w:tabs>
              <w:tab w:val="right" w:leader="dot" w:pos="9350"/>
            </w:tabs>
            <w:rPr>
              <w:rFonts w:eastAsiaTheme="minorEastAsia"/>
              <w:noProof/>
            </w:rPr>
          </w:pPr>
          <w:hyperlink w:anchor="_Toc115639748" w:history="1">
            <w:r w:rsidRPr="0059408B">
              <w:rPr>
                <w:rStyle w:val="Hyperlink"/>
                <w:b/>
                <w:bCs/>
                <w:noProof/>
              </w:rPr>
              <w:t>List of Tables</w:t>
            </w:r>
            <w:r>
              <w:rPr>
                <w:noProof/>
                <w:webHidden/>
              </w:rPr>
              <w:tab/>
            </w:r>
            <w:r>
              <w:rPr>
                <w:noProof/>
                <w:webHidden/>
              </w:rPr>
              <w:fldChar w:fldCharType="begin"/>
            </w:r>
            <w:r>
              <w:rPr>
                <w:noProof/>
                <w:webHidden/>
              </w:rPr>
              <w:instrText xml:space="preserve"> PAGEREF _Toc115639748 \h </w:instrText>
            </w:r>
            <w:r>
              <w:rPr>
                <w:noProof/>
                <w:webHidden/>
              </w:rPr>
            </w:r>
            <w:r>
              <w:rPr>
                <w:noProof/>
                <w:webHidden/>
              </w:rPr>
              <w:fldChar w:fldCharType="separate"/>
            </w:r>
            <w:r w:rsidR="00AD175C">
              <w:rPr>
                <w:noProof/>
                <w:webHidden/>
              </w:rPr>
              <w:t>11</w:t>
            </w:r>
            <w:r>
              <w:rPr>
                <w:noProof/>
                <w:webHidden/>
              </w:rPr>
              <w:fldChar w:fldCharType="end"/>
            </w:r>
          </w:hyperlink>
        </w:p>
        <w:p w14:paraId="2D4AB409" w14:textId="6B0FD0BC" w:rsidR="00E46B58" w:rsidRDefault="00E46B58">
          <w:pPr>
            <w:pStyle w:val="TOC1"/>
            <w:tabs>
              <w:tab w:val="left" w:pos="440"/>
              <w:tab w:val="right" w:leader="dot" w:pos="9350"/>
            </w:tabs>
            <w:rPr>
              <w:rFonts w:eastAsiaTheme="minorEastAsia"/>
              <w:noProof/>
            </w:rPr>
          </w:pPr>
          <w:hyperlink w:anchor="_Toc115639749" w:history="1">
            <w:r w:rsidRPr="0059408B">
              <w:rPr>
                <w:rStyle w:val="Hyperlink"/>
                <w:b/>
                <w:bCs/>
                <w:noProof/>
              </w:rPr>
              <w:t>1</w:t>
            </w:r>
            <w:r>
              <w:rPr>
                <w:rFonts w:eastAsiaTheme="minorEastAsia"/>
                <w:noProof/>
              </w:rPr>
              <w:tab/>
            </w:r>
            <w:r w:rsidRPr="0059408B">
              <w:rPr>
                <w:rStyle w:val="Hyperlink"/>
                <w:b/>
                <w:bCs/>
                <w:noProof/>
              </w:rPr>
              <w:t>Chapter 1: Introduction</w:t>
            </w:r>
            <w:r>
              <w:rPr>
                <w:noProof/>
                <w:webHidden/>
              </w:rPr>
              <w:tab/>
            </w:r>
            <w:r>
              <w:rPr>
                <w:noProof/>
                <w:webHidden/>
              </w:rPr>
              <w:fldChar w:fldCharType="begin"/>
            </w:r>
            <w:r>
              <w:rPr>
                <w:noProof/>
                <w:webHidden/>
              </w:rPr>
              <w:instrText xml:space="preserve"> PAGEREF _Toc115639749 \h </w:instrText>
            </w:r>
            <w:r>
              <w:rPr>
                <w:noProof/>
                <w:webHidden/>
              </w:rPr>
            </w:r>
            <w:r>
              <w:rPr>
                <w:noProof/>
                <w:webHidden/>
              </w:rPr>
              <w:fldChar w:fldCharType="separate"/>
            </w:r>
            <w:r w:rsidR="00AD175C">
              <w:rPr>
                <w:noProof/>
                <w:webHidden/>
              </w:rPr>
              <w:t>12</w:t>
            </w:r>
            <w:r>
              <w:rPr>
                <w:noProof/>
                <w:webHidden/>
              </w:rPr>
              <w:fldChar w:fldCharType="end"/>
            </w:r>
          </w:hyperlink>
        </w:p>
        <w:p w14:paraId="25E9783D" w14:textId="7D2ABF33" w:rsidR="00E46B58" w:rsidRDefault="00E46B58">
          <w:pPr>
            <w:pStyle w:val="TOC2"/>
            <w:tabs>
              <w:tab w:val="left" w:pos="880"/>
              <w:tab w:val="right" w:leader="dot" w:pos="9350"/>
            </w:tabs>
            <w:rPr>
              <w:rFonts w:eastAsiaTheme="minorEastAsia"/>
              <w:noProof/>
            </w:rPr>
          </w:pPr>
          <w:hyperlink w:anchor="_Toc115639750" w:history="1">
            <w:r w:rsidRPr="0059408B">
              <w:rPr>
                <w:rStyle w:val="Hyperlink"/>
                <w:b/>
                <w:bCs/>
                <w:noProof/>
              </w:rPr>
              <w:t>1.1</w:t>
            </w:r>
            <w:r>
              <w:rPr>
                <w:rFonts w:eastAsiaTheme="minorEastAsia"/>
                <w:noProof/>
              </w:rPr>
              <w:tab/>
            </w:r>
            <w:r w:rsidRPr="0059408B">
              <w:rPr>
                <w:rStyle w:val="Hyperlink"/>
                <w:b/>
                <w:bCs/>
                <w:noProof/>
              </w:rPr>
              <w:t>General Overview</w:t>
            </w:r>
            <w:r>
              <w:rPr>
                <w:noProof/>
                <w:webHidden/>
              </w:rPr>
              <w:tab/>
            </w:r>
            <w:r>
              <w:rPr>
                <w:noProof/>
                <w:webHidden/>
              </w:rPr>
              <w:fldChar w:fldCharType="begin"/>
            </w:r>
            <w:r>
              <w:rPr>
                <w:noProof/>
                <w:webHidden/>
              </w:rPr>
              <w:instrText xml:space="preserve"> PAGEREF _Toc115639750 \h </w:instrText>
            </w:r>
            <w:r>
              <w:rPr>
                <w:noProof/>
                <w:webHidden/>
              </w:rPr>
            </w:r>
            <w:r>
              <w:rPr>
                <w:noProof/>
                <w:webHidden/>
              </w:rPr>
              <w:fldChar w:fldCharType="separate"/>
            </w:r>
            <w:r w:rsidR="00AD175C">
              <w:rPr>
                <w:noProof/>
                <w:webHidden/>
              </w:rPr>
              <w:t>12</w:t>
            </w:r>
            <w:r>
              <w:rPr>
                <w:noProof/>
                <w:webHidden/>
              </w:rPr>
              <w:fldChar w:fldCharType="end"/>
            </w:r>
          </w:hyperlink>
        </w:p>
        <w:p w14:paraId="08B69421" w14:textId="55AAE41A" w:rsidR="00E46B58" w:rsidRDefault="00E46B58">
          <w:pPr>
            <w:pStyle w:val="TOC2"/>
            <w:tabs>
              <w:tab w:val="left" w:pos="880"/>
              <w:tab w:val="right" w:leader="dot" w:pos="9350"/>
            </w:tabs>
            <w:rPr>
              <w:rFonts w:eastAsiaTheme="minorEastAsia"/>
              <w:noProof/>
            </w:rPr>
          </w:pPr>
          <w:hyperlink w:anchor="_Toc115639751" w:history="1">
            <w:r w:rsidRPr="0059408B">
              <w:rPr>
                <w:rStyle w:val="Hyperlink"/>
                <w:b/>
                <w:bCs/>
                <w:noProof/>
              </w:rPr>
              <w:t>1.2</w:t>
            </w:r>
            <w:r>
              <w:rPr>
                <w:rFonts w:eastAsiaTheme="minorEastAsia"/>
                <w:noProof/>
              </w:rPr>
              <w:tab/>
            </w:r>
            <w:r w:rsidRPr="0059408B">
              <w:rPr>
                <w:rStyle w:val="Hyperlink"/>
                <w:b/>
                <w:bCs/>
                <w:noProof/>
              </w:rPr>
              <w:t>Aims and Objectives</w:t>
            </w:r>
            <w:r>
              <w:rPr>
                <w:noProof/>
                <w:webHidden/>
              </w:rPr>
              <w:tab/>
            </w:r>
            <w:r>
              <w:rPr>
                <w:noProof/>
                <w:webHidden/>
              </w:rPr>
              <w:fldChar w:fldCharType="begin"/>
            </w:r>
            <w:r>
              <w:rPr>
                <w:noProof/>
                <w:webHidden/>
              </w:rPr>
              <w:instrText xml:space="preserve"> PAGEREF _Toc115639751 \h </w:instrText>
            </w:r>
            <w:r>
              <w:rPr>
                <w:noProof/>
                <w:webHidden/>
              </w:rPr>
            </w:r>
            <w:r>
              <w:rPr>
                <w:noProof/>
                <w:webHidden/>
              </w:rPr>
              <w:fldChar w:fldCharType="separate"/>
            </w:r>
            <w:r w:rsidR="00AD175C">
              <w:rPr>
                <w:noProof/>
                <w:webHidden/>
              </w:rPr>
              <w:t>13</w:t>
            </w:r>
            <w:r>
              <w:rPr>
                <w:noProof/>
                <w:webHidden/>
              </w:rPr>
              <w:fldChar w:fldCharType="end"/>
            </w:r>
          </w:hyperlink>
        </w:p>
        <w:p w14:paraId="5F5D72E7" w14:textId="74F4359B" w:rsidR="00E46B58" w:rsidRDefault="00E46B58">
          <w:pPr>
            <w:pStyle w:val="TOC2"/>
            <w:tabs>
              <w:tab w:val="left" w:pos="880"/>
              <w:tab w:val="right" w:leader="dot" w:pos="9350"/>
            </w:tabs>
            <w:rPr>
              <w:rFonts w:eastAsiaTheme="minorEastAsia"/>
              <w:noProof/>
            </w:rPr>
          </w:pPr>
          <w:hyperlink w:anchor="_Toc115639752" w:history="1">
            <w:r w:rsidRPr="0059408B">
              <w:rPr>
                <w:rStyle w:val="Hyperlink"/>
                <w:b/>
                <w:bCs/>
                <w:noProof/>
              </w:rPr>
              <w:t>1.3</w:t>
            </w:r>
            <w:r>
              <w:rPr>
                <w:rFonts w:eastAsiaTheme="minorEastAsia"/>
                <w:noProof/>
              </w:rPr>
              <w:tab/>
            </w:r>
            <w:r w:rsidRPr="0059408B">
              <w:rPr>
                <w:rStyle w:val="Hyperlink"/>
                <w:b/>
                <w:bCs/>
                <w:noProof/>
              </w:rPr>
              <w:t>Scope of Research Work</w:t>
            </w:r>
            <w:r>
              <w:rPr>
                <w:noProof/>
                <w:webHidden/>
              </w:rPr>
              <w:tab/>
            </w:r>
            <w:r>
              <w:rPr>
                <w:noProof/>
                <w:webHidden/>
              </w:rPr>
              <w:fldChar w:fldCharType="begin"/>
            </w:r>
            <w:r>
              <w:rPr>
                <w:noProof/>
                <w:webHidden/>
              </w:rPr>
              <w:instrText xml:space="preserve"> PAGEREF _Toc115639752 \h </w:instrText>
            </w:r>
            <w:r>
              <w:rPr>
                <w:noProof/>
                <w:webHidden/>
              </w:rPr>
            </w:r>
            <w:r>
              <w:rPr>
                <w:noProof/>
                <w:webHidden/>
              </w:rPr>
              <w:fldChar w:fldCharType="separate"/>
            </w:r>
            <w:r w:rsidR="00AD175C">
              <w:rPr>
                <w:noProof/>
                <w:webHidden/>
              </w:rPr>
              <w:t>14</w:t>
            </w:r>
            <w:r>
              <w:rPr>
                <w:noProof/>
                <w:webHidden/>
              </w:rPr>
              <w:fldChar w:fldCharType="end"/>
            </w:r>
          </w:hyperlink>
        </w:p>
        <w:p w14:paraId="1F0DFB9C" w14:textId="7DBF10A2" w:rsidR="00E46B58" w:rsidRDefault="00E46B58">
          <w:pPr>
            <w:pStyle w:val="TOC2"/>
            <w:tabs>
              <w:tab w:val="left" w:pos="880"/>
              <w:tab w:val="right" w:leader="dot" w:pos="9350"/>
            </w:tabs>
            <w:rPr>
              <w:rFonts w:eastAsiaTheme="minorEastAsia"/>
              <w:noProof/>
            </w:rPr>
          </w:pPr>
          <w:hyperlink w:anchor="_Toc115639753" w:history="1">
            <w:r w:rsidRPr="0059408B">
              <w:rPr>
                <w:rStyle w:val="Hyperlink"/>
                <w:b/>
                <w:bCs/>
                <w:noProof/>
              </w:rPr>
              <w:t>1.4</w:t>
            </w:r>
            <w:r>
              <w:rPr>
                <w:rFonts w:eastAsiaTheme="minorEastAsia"/>
                <w:noProof/>
              </w:rPr>
              <w:tab/>
            </w:r>
            <w:r w:rsidRPr="0059408B">
              <w:rPr>
                <w:rStyle w:val="Hyperlink"/>
                <w:b/>
                <w:bCs/>
                <w:noProof/>
              </w:rPr>
              <w:t>Tools for Data Analysis</w:t>
            </w:r>
            <w:r>
              <w:rPr>
                <w:noProof/>
                <w:webHidden/>
              </w:rPr>
              <w:tab/>
            </w:r>
            <w:r>
              <w:rPr>
                <w:noProof/>
                <w:webHidden/>
              </w:rPr>
              <w:fldChar w:fldCharType="begin"/>
            </w:r>
            <w:r>
              <w:rPr>
                <w:noProof/>
                <w:webHidden/>
              </w:rPr>
              <w:instrText xml:space="preserve"> PAGEREF _Toc115639753 \h </w:instrText>
            </w:r>
            <w:r>
              <w:rPr>
                <w:noProof/>
                <w:webHidden/>
              </w:rPr>
            </w:r>
            <w:r>
              <w:rPr>
                <w:noProof/>
                <w:webHidden/>
              </w:rPr>
              <w:fldChar w:fldCharType="separate"/>
            </w:r>
            <w:r w:rsidR="00AD175C">
              <w:rPr>
                <w:noProof/>
                <w:webHidden/>
              </w:rPr>
              <w:t>14</w:t>
            </w:r>
            <w:r>
              <w:rPr>
                <w:noProof/>
                <w:webHidden/>
              </w:rPr>
              <w:fldChar w:fldCharType="end"/>
            </w:r>
          </w:hyperlink>
        </w:p>
        <w:p w14:paraId="767A5487" w14:textId="37D23E76" w:rsidR="00E46B58" w:rsidRDefault="00E46B58">
          <w:pPr>
            <w:pStyle w:val="TOC1"/>
            <w:tabs>
              <w:tab w:val="left" w:pos="440"/>
              <w:tab w:val="right" w:leader="dot" w:pos="9350"/>
            </w:tabs>
            <w:rPr>
              <w:rFonts w:eastAsiaTheme="minorEastAsia"/>
              <w:noProof/>
            </w:rPr>
          </w:pPr>
          <w:hyperlink w:anchor="_Toc115639754" w:history="1">
            <w:r w:rsidRPr="0059408B">
              <w:rPr>
                <w:rStyle w:val="Hyperlink"/>
                <w:b/>
                <w:bCs/>
                <w:noProof/>
              </w:rPr>
              <w:t>2</w:t>
            </w:r>
            <w:r>
              <w:rPr>
                <w:rFonts w:eastAsiaTheme="minorEastAsia"/>
                <w:noProof/>
              </w:rPr>
              <w:tab/>
            </w:r>
            <w:r w:rsidRPr="0059408B">
              <w:rPr>
                <w:rStyle w:val="Hyperlink"/>
                <w:b/>
                <w:bCs/>
                <w:noProof/>
              </w:rPr>
              <w:t>Chapter 2: Literature Review</w:t>
            </w:r>
            <w:r>
              <w:rPr>
                <w:noProof/>
                <w:webHidden/>
              </w:rPr>
              <w:tab/>
            </w:r>
            <w:r>
              <w:rPr>
                <w:noProof/>
                <w:webHidden/>
              </w:rPr>
              <w:fldChar w:fldCharType="begin"/>
            </w:r>
            <w:r>
              <w:rPr>
                <w:noProof/>
                <w:webHidden/>
              </w:rPr>
              <w:instrText xml:space="preserve"> PAGEREF _Toc115639754 \h </w:instrText>
            </w:r>
            <w:r>
              <w:rPr>
                <w:noProof/>
                <w:webHidden/>
              </w:rPr>
            </w:r>
            <w:r>
              <w:rPr>
                <w:noProof/>
                <w:webHidden/>
              </w:rPr>
              <w:fldChar w:fldCharType="separate"/>
            </w:r>
            <w:r w:rsidR="00AD175C">
              <w:rPr>
                <w:noProof/>
                <w:webHidden/>
              </w:rPr>
              <w:t>16</w:t>
            </w:r>
            <w:r>
              <w:rPr>
                <w:noProof/>
                <w:webHidden/>
              </w:rPr>
              <w:fldChar w:fldCharType="end"/>
            </w:r>
          </w:hyperlink>
        </w:p>
        <w:p w14:paraId="4E09BC79" w14:textId="4870C825" w:rsidR="00E46B58" w:rsidRDefault="00E46B58">
          <w:pPr>
            <w:pStyle w:val="TOC2"/>
            <w:tabs>
              <w:tab w:val="left" w:pos="880"/>
              <w:tab w:val="right" w:leader="dot" w:pos="9350"/>
            </w:tabs>
            <w:rPr>
              <w:rFonts w:eastAsiaTheme="minorEastAsia"/>
              <w:noProof/>
            </w:rPr>
          </w:pPr>
          <w:hyperlink w:anchor="_Toc115639755" w:history="1">
            <w:r w:rsidRPr="0059408B">
              <w:rPr>
                <w:rStyle w:val="Hyperlink"/>
                <w:b/>
                <w:bCs/>
                <w:noProof/>
              </w:rPr>
              <w:t>2.1</w:t>
            </w:r>
            <w:r>
              <w:rPr>
                <w:rFonts w:eastAsiaTheme="minorEastAsia"/>
                <w:noProof/>
              </w:rPr>
              <w:tab/>
            </w:r>
            <w:r w:rsidRPr="0059408B">
              <w:rPr>
                <w:rStyle w:val="Hyperlink"/>
                <w:b/>
                <w:bCs/>
                <w:noProof/>
              </w:rPr>
              <w:t>Related Work</w:t>
            </w:r>
            <w:r>
              <w:rPr>
                <w:noProof/>
                <w:webHidden/>
              </w:rPr>
              <w:tab/>
            </w:r>
            <w:r>
              <w:rPr>
                <w:noProof/>
                <w:webHidden/>
              </w:rPr>
              <w:fldChar w:fldCharType="begin"/>
            </w:r>
            <w:r>
              <w:rPr>
                <w:noProof/>
                <w:webHidden/>
              </w:rPr>
              <w:instrText xml:space="preserve"> PAGEREF _Toc115639755 \h </w:instrText>
            </w:r>
            <w:r>
              <w:rPr>
                <w:noProof/>
                <w:webHidden/>
              </w:rPr>
            </w:r>
            <w:r>
              <w:rPr>
                <w:noProof/>
                <w:webHidden/>
              </w:rPr>
              <w:fldChar w:fldCharType="separate"/>
            </w:r>
            <w:r w:rsidR="00AD175C">
              <w:rPr>
                <w:noProof/>
                <w:webHidden/>
              </w:rPr>
              <w:t>16</w:t>
            </w:r>
            <w:r>
              <w:rPr>
                <w:noProof/>
                <w:webHidden/>
              </w:rPr>
              <w:fldChar w:fldCharType="end"/>
            </w:r>
          </w:hyperlink>
        </w:p>
        <w:p w14:paraId="66904A7E" w14:textId="08EDA9D7" w:rsidR="00E46B58" w:rsidRDefault="00E46B58">
          <w:pPr>
            <w:pStyle w:val="TOC2"/>
            <w:tabs>
              <w:tab w:val="left" w:pos="880"/>
              <w:tab w:val="right" w:leader="dot" w:pos="9350"/>
            </w:tabs>
            <w:rPr>
              <w:rFonts w:eastAsiaTheme="minorEastAsia"/>
              <w:noProof/>
            </w:rPr>
          </w:pPr>
          <w:hyperlink w:anchor="_Toc115639756" w:history="1">
            <w:r w:rsidRPr="0059408B">
              <w:rPr>
                <w:rStyle w:val="Hyperlink"/>
                <w:b/>
                <w:bCs/>
                <w:noProof/>
              </w:rPr>
              <w:t>2.2</w:t>
            </w:r>
            <w:r>
              <w:rPr>
                <w:rFonts w:eastAsiaTheme="minorEastAsia"/>
                <w:noProof/>
              </w:rPr>
              <w:tab/>
            </w:r>
            <w:r w:rsidRPr="0059408B">
              <w:rPr>
                <w:rStyle w:val="Hyperlink"/>
                <w:b/>
                <w:bCs/>
                <w:noProof/>
              </w:rPr>
              <w:t>Sound Representations</w:t>
            </w:r>
            <w:r>
              <w:rPr>
                <w:noProof/>
                <w:webHidden/>
              </w:rPr>
              <w:tab/>
            </w:r>
            <w:r>
              <w:rPr>
                <w:noProof/>
                <w:webHidden/>
              </w:rPr>
              <w:fldChar w:fldCharType="begin"/>
            </w:r>
            <w:r>
              <w:rPr>
                <w:noProof/>
                <w:webHidden/>
              </w:rPr>
              <w:instrText xml:space="preserve"> PAGEREF _Toc115639756 \h </w:instrText>
            </w:r>
            <w:r>
              <w:rPr>
                <w:noProof/>
                <w:webHidden/>
              </w:rPr>
            </w:r>
            <w:r>
              <w:rPr>
                <w:noProof/>
                <w:webHidden/>
              </w:rPr>
              <w:fldChar w:fldCharType="separate"/>
            </w:r>
            <w:r w:rsidR="00AD175C">
              <w:rPr>
                <w:noProof/>
                <w:webHidden/>
              </w:rPr>
              <w:t>16</w:t>
            </w:r>
            <w:r>
              <w:rPr>
                <w:noProof/>
                <w:webHidden/>
              </w:rPr>
              <w:fldChar w:fldCharType="end"/>
            </w:r>
          </w:hyperlink>
        </w:p>
        <w:p w14:paraId="4886AA20" w14:textId="33E35F3E" w:rsidR="00E46B58" w:rsidRDefault="00E46B58">
          <w:pPr>
            <w:pStyle w:val="TOC3"/>
            <w:tabs>
              <w:tab w:val="left" w:pos="1320"/>
              <w:tab w:val="right" w:leader="dot" w:pos="9350"/>
            </w:tabs>
            <w:rPr>
              <w:rFonts w:eastAsiaTheme="minorEastAsia"/>
              <w:noProof/>
            </w:rPr>
          </w:pPr>
          <w:hyperlink w:anchor="_Toc115639757" w:history="1">
            <w:r w:rsidRPr="0059408B">
              <w:rPr>
                <w:rStyle w:val="Hyperlink"/>
                <w:b/>
                <w:noProof/>
              </w:rPr>
              <w:t>2.2.1</w:t>
            </w:r>
            <w:r>
              <w:rPr>
                <w:rFonts w:eastAsiaTheme="minorEastAsia"/>
                <w:noProof/>
              </w:rPr>
              <w:tab/>
            </w:r>
            <w:r w:rsidRPr="0059408B">
              <w:rPr>
                <w:rStyle w:val="Hyperlink"/>
                <w:b/>
                <w:bCs/>
                <w:noProof/>
              </w:rPr>
              <w:t>Spectrogram</w:t>
            </w:r>
            <w:r>
              <w:rPr>
                <w:noProof/>
                <w:webHidden/>
              </w:rPr>
              <w:tab/>
            </w:r>
            <w:r>
              <w:rPr>
                <w:noProof/>
                <w:webHidden/>
              </w:rPr>
              <w:fldChar w:fldCharType="begin"/>
            </w:r>
            <w:r>
              <w:rPr>
                <w:noProof/>
                <w:webHidden/>
              </w:rPr>
              <w:instrText xml:space="preserve"> PAGEREF _Toc115639757 \h </w:instrText>
            </w:r>
            <w:r>
              <w:rPr>
                <w:noProof/>
                <w:webHidden/>
              </w:rPr>
            </w:r>
            <w:r>
              <w:rPr>
                <w:noProof/>
                <w:webHidden/>
              </w:rPr>
              <w:fldChar w:fldCharType="separate"/>
            </w:r>
            <w:r w:rsidR="00AD175C">
              <w:rPr>
                <w:noProof/>
                <w:webHidden/>
              </w:rPr>
              <w:t>16</w:t>
            </w:r>
            <w:r>
              <w:rPr>
                <w:noProof/>
                <w:webHidden/>
              </w:rPr>
              <w:fldChar w:fldCharType="end"/>
            </w:r>
          </w:hyperlink>
        </w:p>
        <w:p w14:paraId="71396C1B" w14:textId="362C57B6" w:rsidR="00E46B58" w:rsidRDefault="00E46B58">
          <w:pPr>
            <w:pStyle w:val="TOC3"/>
            <w:tabs>
              <w:tab w:val="left" w:pos="1320"/>
              <w:tab w:val="right" w:leader="dot" w:pos="9350"/>
            </w:tabs>
            <w:rPr>
              <w:rFonts w:eastAsiaTheme="minorEastAsia"/>
              <w:noProof/>
            </w:rPr>
          </w:pPr>
          <w:hyperlink w:anchor="_Toc115639758" w:history="1">
            <w:r w:rsidRPr="0059408B">
              <w:rPr>
                <w:rStyle w:val="Hyperlink"/>
                <w:b/>
                <w:noProof/>
              </w:rPr>
              <w:t>2.2.2</w:t>
            </w:r>
            <w:r>
              <w:rPr>
                <w:rFonts w:eastAsiaTheme="minorEastAsia"/>
                <w:noProof/>
              </w:rPr>
              <w:tab/>
            </w:r>
            <w:r w:rsidRPr="0059408B">
              <w:rPr>
                <w:rStyle w:val="Hyperlink"/>
                <w:b/>
                <w:bCs/>
                <w:noProof/>
              </w:rPr>
              <w:t>Log-scaled MEL Spectrogram</w:t>
            </w:r>
            <w:r>
              <w:rPr>
                <w:noProof/>
                <w:webHidden/>
              </w:rPr>
              <w:tab/>
            </w:r>
            <w:r>
              <w:rPr>
                <w:noProof/>
                <w:webHidden/>
              </w:rPr>
              <w:fldChar w:fldCharType="begin"/>
            </w:r>
            <w:r>
              <w:rPr>
                <w:noProof/>
                <w:webHidden/>
              </w:rPr>
              <w:instrText xml:space="preserve"> PAGEREF _Toc115639758 \h </w:instrText>
            </w:r>
            <w:r>
              <w:rPr>
                <w:noProof/>
                <w:webHidden/>
              </w:rPr>
            </w:r>
            <w:r>
              <w:rPr>
                <w:noProof/>
                <w:webHidden/>
              </w:rPr>
              <w:fldChar w:fldCharType="separate"/>
            </w:r>
            <w:r w:rsidR="00AD175C">
              <w:rPr>
                <w:noProof/>
                <w:webHidden/>
              </w:rPr>
              <w:t>17</w:t>
            </w:r>
            <w:r>
              <w:rPr>
                <w:noProof/>
                <w:webHidden/>
              </w:rPr>
              <w:fldChar w:fldCharType="end"/>
            </w:r>
          </w:hyperlink>
        </w:p>
        <w:p w14:paraId="42F549E2" w14:textId="1795E6C7" w:rsidR="00E46B58" w:rsidRDefault="00E46B58">
          <w:pPr>
            <w:pStyle w:val="TOC2"/>
            <w:tabs>
              <w:tab w:val="left" w:pos="880"/>
              <w:tab w:val="right" w:leader="dot" w:pos="9350"/>
            </w:tabs>
            <w:rPr>
              <w:rFonts w:eastAsiaTheme="minorEastAsia"/>
              <w:noProof/>
            </w:rPr>
          </w:pPr>
          <w:hyperlink w:anchor="_Toc115639759" w:history="1">
            <w:r w:rsidRPr="0059408B">
              <w:rPr>
                <w:rStyle w:val="Hyperlink"/>
                <w:b/>
                <w:bCs/>
                <w:noProof/>
              </w:rPr>
              <w:t>2.3</w:t>
            </w:r>
            <w:r>
              <w:rPr>
                <w:rFonts w:eastAsiaTheme="minorEastAsia"/>
                <w:noProof/>
              </w:rPr>
              <w:tab/>
            </w:r>
            <w:r w:rsidRPr="0059408B">
              <w:rPr>
                <w:rStyle w:val="Hyperlink"/>
                <w:b/>
                <w:bCs/>
                <w:noProof/>
              </w:rPr>
              <w:t>Traditional Machine Learning methods for Bird’s Sound Classification</w:t>
            </w:r>
            <w:r>
              <w:rPr>
                <w:noProof/>
                <w:webHidden/>
              </w:rPr>
              <w:tab/>
            </w:r>
            <w:r>
              <w:rPr>
                <w:noProof/>
                <w:webHidden/>
              </w:rPr>
              <w:fldChar w:fldCharType="begin"/>
            </w:r>
            <w:r>
              <w:rPr>
                <w:noProof/>
                <w:webHidden/>
              </w:rPr>
              <w:instrText xml:space="preserve"> PAGEREF _Toc115639759 \h </w:instrText>
            </w:r>
            <w:r>
              <w:rPr>
                <w:noProof/>
                <w:webHidden/>
              </w:rPr>
            </w:r>
            <w:r>
              <w:rPr>
                <w:noProof/>
                <w:webHidden/>
              </w:rPr>
              <w:fldChar w:fldCharType="separate"/>
            </w:r>
            <w:r w:rsidR="00AD175C">
              <w:rPr>
                <w:noProof/>
                <w:webHidden/>
              </w:rPr>
              <w:t>18</w:t>
            </w:r>
            <w:r>
              <w:rPr>
                <w:noProof/>
                <w:webHidden/>
              </w:rPr>
              <w:fldChar w:fldCharType="end"/>
            </w:r>
          </w:hyperlink>
        </w:p>
        <w:p w14:paraId="57204987" w14:textId="1669753F" w:rsidR="00E46B58" w:rsidRDefault="00E46B58">
          <w:pPr>
            <w:pStyle w:val="TOC2"/>
            <w:tabs>
              <w:tab w:val="left" w:pos="880"/>
              <w:tab w:val="right" w:leader="dot" w:pos="9350"/>
            </w:tabs>
            <w:rPr>
              <w:rFonts w:eastAsiaTheme="minorEastAsia"/>
              <w:noProof/>
            </w:rPr>
          </w:pPr>
          <w:hyperlink w:anchor="_Toc115639760" w:history="1">
            <w:r w:rsidRPr="0059408B">
              <w:rPr>
                <w:rStyle w:val="Hyperlink"/>
                <w:b/>
                <w:bCs/>
                <w:noProof/>
              </w:rPr>
              <w:t>2.4</w:t>
            </w:r>
            <w:r>
              <w:rPr>
                <w:rFonts w:eastAsiaTheme="minorEastAsia"/>
                <w:noProof/>
              </w:rPr>
              <w:tab/>
            </w:r>
            <w:r w:rsidRPr="0059408B">
              <w:rPr>
                <w:rStyle w:val="Hyperlink"/>
                <w:b/>
                <w:bCs/>
                <w:noProof/>
              </w:rPr>
              <w:t>Deep Learning</w:t>
            </w:r>
            <w:r>
              <w:rPr>
                <w:noProof/>
                <w:webHidden/>
              </w:rPr>
              <w:tab/>
            </w:r>
            <w:r>
              <w:rPr>
                <w:noProof/>
                <w:webHidden/>
              </w:rPr>
              <w:fldChar w:fldCharType="begin"/>
            </w:r>
            <w:r>
              <w:rPr>
                <w:noProof/>
                <w:webHidden/>
              </w:rPr>
              <w:instrText xml:space="preserve"> PAGEREF _Toc115639760 \h </w:instrText>
            </w:r>
            <w:r>
              <w:rPr>
                <w:noProof/>
                <w:webHidden/>
              </w:rPr>
            </w:r>
            <w:r>
              <w:rPr>
                <w:noProof/>
                <w:webHidden/>
              </w:rPr>
              <w:fldChar w:fldCharType="separate"/>
            </w:r>
            <w:r w:rsidR="00AD175C">
              <w:rPr>
                <w:noProof/>
                <w:webHidden/>
              </w:rPr>
              <w:t>19</w:t>
            </w:r>
            <w:r>
              <w:rPr>
                <w:noProof/>
                <w:webHidden/>
              </w:rPr>
              <w:fldChar w:fldCharType="end"/>
            </w:r>
          </w:hyperlink>
        </w:p>
        <w:p w14:paraId="0CB1A580" w14:textId="7A4FB698" w:rsidR="00E46B58" w:rsidRDefault="00E46B58">
          <w:pPr>
            <w:pStyle w:val="TOC3"/>
            <w:tabs>
              <w:tab w:val="left" w:pos="1320"/>
              <w:tab w:val="right" w:leader="dot" w:pos="9350"/>
            </w:tabs>
            <w:rPr>
              <w:rFonts w:eastAsiaTheme="minorEastAsia"/>
              <w:noProof/>
            </w:rPr>
          </w:pPr>
          <w:hyperlink w:anchor="_Toc115639761" w:history="1">
            <w:r w:rsidRPr="0059408B">
              <w:rPr>
                <w:rStyle w:val="Hyperlink"/>
                <w:b/>
                <w:noProof/>
              </w:rPr>
              <w:t>2.4.1</w:t>
            </w:r>
            <w:r>
              <w:rPr>
                <w:rFonts w:eastAsiaTheme="minorEastAsia"/>
                <w:noProof/>
              </w:rPr>
              <w:tab/>
            </w:r>
            <w:r w:rsidRPr="0059408B">
              <w:rPr>
                <w:rStyle w:val="Hyperlink"/>
                <w:b/>
                <w:bCs/>
                <w:noProof/>
              </w:rPr>
              <w:t>Hyperparameters</w:t>
            </w:r>
            <w:r>
              <w:rPr>
                <w:noProof/>
                <w:webHidden/>
              </w:rPr>
              <w:tab/>
            </w:r>
            <w:r>
              <w:rPr>
                <w:noProof/>
                <w:webHidden/>
              </w:rPr>
              <w:fldChar w:fldCharType="begin"/>
            </w:r>
            <w:r>
              <w:rPr>
                <w:noProof/>
                <w:webHidden/>
              </w:rPr>
              <w:instrText xml:space="preserve"> PAGEREF _Toc115639761 \h </w:instrText>
            </w:r>
            <w:r>
              <w:rPr>
                <w:noProof/>
                <w:webHidden/>
              </w:rPr>
            </w:r>
            <w:r>
              <w:rPr>
                <w:noProof/>
                <w:webHidden/>
              </w:rPr>
              <w:fldChar w:fldCharType="separate"/>
            </w:r>
            <w:r w:rsidR="00AD175C">
              <w:rPr>
                <w:noProof/>
                <w:webHidden/>
              </w:rPr>
              <w:t>20</w:t>
            </w:r>
            <w:r>
              <w:rPr>
                <w:noProof/>
                <w:webHidden/>
              </w:rPr>
              <w:fldChar w:fldCharType="end"/>
            </w:r>
          </w:hyperlink>
        </w:p>
        <w:p w14:paraId="1626D0BB" w14:textId="6F4D1800" w:rsidR="00E46B58" w:rsidRDefault="00E46B58">
          <w:pPr>
            <w:pStyle w:val="TOC3"/>
            <w:tabs>
              <w:tab w:val="left" w:pos="1320"/>
              <w:tab w:val="right" w:leader="dot" w:pos="9350"/>
            </w:tabs>
            <w:rPr>
              <w:rFonts w:eastAsiaTheme="minorEastAsia"/>
              <w:noProof/>
            </w:rPr>
          </w:pPr>
          <w:hyperlink w:anchor="_Toc115639762" w:history="1">
            <w:r w:rsidRPr="0059408B">
              <w:rPr>
                <w:rStyle w:val="Hyperlink"/>
                <w:b/>
                <w:noProof/>
              </w:rPr>
              <w:t>2.4.2</w:t>
            </w:r>
            <w:r>
              <w:rPr>
                <w:rFonts w:eastAsiaTheme="minorEastAsia"/>
                <w:noProof/>
              </w:rPr>
              <w:tab/>
            </w:r>
            <w:r w:rsidRPr="0059408B">
              <w:rPr>
                <w:rStyle w:val="Hyperlink"/>
                <w:b/>
                <w:bCs/>
                <w:noProof/>
              </w:rPr>
              <w:t>Fully Connected Neural Networks</w:t>
            </w:r>
            <w:r>
              <w:rPr>
                <w:noProof/>
                <w:webHidden/>
              </w:rPr>
              <w:tab/>
            </w:r>
            <w:r>
              <w:rPr>
                <w:noProof/>
                <w:webHidden/>
              </w:rPr>
              <w:fldChar w:fldCharType="begin"/>
            </w:r>
            <w:r>
              <w:rPr>
                <w:noProof/>
                <w:webHidden/>
              </w:rPr>
              <w:instrText xml:space="preserve"> PAGEREF _Toc115639762 \h </w:instrText>
            </w:r>
            <w:r>
              <w:rPr>
                <w:noProof/>
                <w:webHidden/>
              </w:rPr>
            </w:r>
            <w:r>
              <w:rPr>
                <w:noProof/>
                <w:webHidden/>
              </w:rPr>
              <w:fldChar w:fldCharType="separate"/>
            </w:r>
            <w:r w:rsidR="00AD175C">
              <w:rPr>
                <w:noProof/>
                <w:webHidden/>
              </w:rPr>
              <w:t>21</w:t>
            </w:r>
            <w:r>
              <w:rPr>
                <w:noProof/>
                <w:webHidden/>
              </w:rPr>
              <w:fldChar w:fldCharType="end"/>
            </w:r>
          </w:hyperlink>
        </w:p>
        <w:p w14:paraId="6A22565F" w14:textId="11A064FD" w:rsidR="00E46B58" w:rsidRDefault="00E46B58">
          <w:pPr>
            <w:pStyle w:val="TOC3"/>
            <w:tabs>
              <w:tab w:val="left" w:pos="1320"/>
              <w:tab w:val="right" w:leader="dot" w:pos="9350"/>
            </w:tabs>
            <w:rPr>
              <w:rFonts w:eastAsiaTheme="minorEastAsia"/>
              <w:noProof/>
            </w:rPr>
          </w:pPr>
          <w:hyperlink w:anchor="_Toc115639763" w:history="1">
            <w:r w:rsidRPr="0059408B">
              <w:rPr>
                <w:rStyle w:val="Hyperlink"/>
                <w:b/>
                <w:noProof/>
              </w:rPr>
              <w:t>2.4.3</w:t>
            </w:r>
            <w:r>
              <w:rPr>
                <w:rFonts w:eastAsiaTheme="minorEastAsia"/>
                <w:noProof/>
              </w:rPr>
              <w:tab/>
            </w:r>
            <w:r w:rsidRPr="0059408B">
              <w:rPr>
                <w:rStyle w:val="Hyperlink"/>
                <w:b/>
                <w:bCs/>
                <w:noProof/>
              </w:rPr>
              <w:t>Convolutional Neural Networks</w:t>
            </w:r>
            <w:r>
              <w:rPr>
                <w:noProof/>
                <w:webHidden/>
              </w:rPr>
              <w:tab/>
            </w:r>
            <w:r>
              <w:rPr>
                <w:noProof/>
                <w:webHidden/>
              </w:rPr>
              <w:fldChar w:fldCharType="begin"/>
            </w:r>
            <w:r>
              <w:rPr>
                <w:noProof/>
                <w:webHidden/>
              </w:rPr>
              <w:instrText xml:space="preserve"> PAGEREF _Toc115639763 \h </w:instrText>
            </w:r>
            <w:r>
              <w:rPr>
                <w:noProof/>
                <w:webHidden/>
              </w:rPr>
            </w:r>
            <w:r>
              <w:rPr>
                <w:noProof/>
                <w:webHidden/>
              </w:rPr>
              <w:fldChar w:fldCharType="separate"/>
            </w:r>
            <w:r w:rsidR="00AD175C">
              <w:rPr>
                <w:noProof/>
                <w:webHidden/>
              </w:rPr>
              <w:t>22</w:t>
            </w:r>
            <w:r>
              <w:rPr>
                <w:noProof/>
                <w:webHidden/>
              </w:rPr>
              <w:fldChar w:fldCharType="end"/>
            </w:r>
          </w:hyperlink>
        </w:p>
        <w:p w14:paraId="42585C71" w14:textId="60328ABC" w:rsidR="00E46B58" w:rsidRDefault="00E46B58">
          <w:pPr>
            <w:pStyle w:val="TOC3"/>
            <w:tabs>
              <w:tab w:val="left" w:pos="1320"/>
              <w:tab w:val="right" w:leader="dot" w:pos="9350"/>
            </w:tabs>
            <w:rPr>
              <w:rFonts w:eastAsiaTheme="minorEastAsia"/>
              <w:noProof/>
            </w:rPr>
          </w:pPr>
          <w:hyperlink w:anchor="_Toc115639764" w:history="1">
            <w:r w:rsidRPr="0059408B">
              <w:rPr>
                <w:rStyle w:val="Hyperlink"/>
                <w:b/>
                <w:noProof/>
              </w:rPr>
              <w:t>2.4.4</w:t>
            </w:r>
            <w:r>
              <w:rPr>
                <w:rFonts w:eastAsiaTheme="minorEastAsia"/>
                <w:noProof/>
              </w:rPr>
              <w:tab/>
            </w:r>
            <w:r w:rsidRPr="0059408B">
              <w:rPr>
                <w:rStyle w:val="Hyperlink"/>
                <w:b/>
                <w:bCs/>
                <w:noProof/>
              </w:rPr>
              <w:t>Recurrent Neural Networks (RNN)</w:t>
            </w:r>
            <w:r>
              <w:rPr>
                <w:noProof/>
                <w:webHidden/>
              </w:rPr>
              <w:tab/>
            </w:r>
            <w:r>
              <w:rPr>
                <w:noProof/>
                <w:webHidden/>
              </w:rPr>
              <w:fldChar w:fldCharType="begin"/>
            </w:r>
            <w:r>
              <w:rPr>
                <w:noProof/>
                <w:webHidden/>
              </w:rPr>
              <w:instrText xml:space="preserve"> PAGEREF _Toc115639764 \h </w:instrText>
            </w:r>
            <w:r>
              <w:rPr>
                <w:noProof/>
                <w:webHidden/>
              </w:rPr>
            </w:r>
            <w:r>
              <w:rPr>
                <w:noProof/>
                <w:webHidden/>
              </w:rPr>
              <w:fldChar w:fldCharType="separate"/>
            </w:r>
            <w:r w:rsidR="00AD175C">
              <w:rPr>
                <w:noProof/>
                <w:webHidden/>
              </w:rPr>
              <w:t>22</w:t>
            </w:r>
            <w:r>
              <w:rPr>
                <w:noProof/>
                <w:webHidden/>
              </w:rPr>
              <w:fldChar w:fldCharType="end"/>
            </w:r>
          </w:hyperlink>
        </w:p>
        <w:p w14:paraId="52DF4466" w14:textId="5E7BCC3B" w:rsidR="00E46B58" w:rsidRDefault="00E46B58">
          <w:pPr>
            <w:pStyle w:val="TOC1"/>
            <w:tabs>
              <w:tab w:val="left" w:pos="440"/>
              <w:tab w:val="right" w:leader="dot" w:pos="9350"/>
            </w:tabs>
            <w:rPr>
              <w:rFonts w:eastAsiaTheme="minorEastAsia"/>
              <w:noProof/>
            </w:rPr>
          </w:pPr>
          <w:hyperlink w:anchor="_Toc115639765" w:history="1">
            <w:r w:rsidRPr="0059408B">
              <w:rPr>
                <w:rStyle w:val="Hyperlink"/>
                <w:b/>
                <w:bCs/>
                <w:noProof/>
              </w:rPr>
              <w:t>3</w:t>
            </w:r>
            <w:r>
              <w:rPr>
                <w:rFonts w:eastAsiaTheme="minorEastAsia"/>
                <w:noProof/>
              </w:rPr>
              <w:tab/>
            </w:r>
            <w:r w:rsidRPr="0059408B">
              <w:rPr>
                <w:rStyle w:val="Hyperlink"/>
                <w:b/>
                <w:bCs/>
                <w:noProof/>
              </w:rPr>
              <w:t>Chapter 3: DATA MATERIAL AND SELECTION</w:t>
            </w:r>
            <w:r>
              <w:rPr>
                <w:noProof/>
                <w:webHidden/>
              </w:rPr>
              <w:tab/>
            </w:r>
            <w:r>
              <w:rPr>
                <w:noProof/>
                <w:webHidden/>
              </w:rPr>
              <w:fldChar w:fldCharType="begin"/>
            </w:r>
            <w:r>
              <w:rPr>
                <w:noProof/>
                <w:webHidden/>
              </w:rPr>
              <w:instrText xml:space="preserve"> PAGEREF _Toc115639765 \h </w:instrText>
            </w:r>
            <w:r>
              <w:rPr>
                <w:noProof/>
                <w:webHidden/>
              </w:rPr>
            </w:r>
            <w:r>
              <w:rPr>
                <w:noProof/>
                <w:webHidden/>
              </w:rPr>
              <w:fldChar w:fldCharType="separate"/>
            </w:r>
            <w:r w:rsidR="00AD175C">
              <w:rPr>
                <w:noProof/>
                <w:webHidden/>
              </w:rPr>
              <w:t>24</w:t>
            </w:r>
            <w:r>
              <w:rPr>
                <w:noProof/>
                <w:webHidden/>
              </w:rPr>
              <w:fldChar w:fldCharType="end"/>
            </w:r>
          </w:hyperlink>
        </w:p>
        <w:p w14:paraId="5A4FE5BA" w14:textId="726CCF57" w:rsidR="00E46B58" w:rsidRDefault="00E46B58">
          <w:pPr>
            <w:pStyle w:val="TOC2"/>
            <w:tabs>
              <w:tab w:val="left" w:pos="880"/>
              <w:tab w:val="right" w:leader="dot" w:pos="9350"/>
            </w:tabs>
            <w:rPr>
              <w:rFonts w:eastAsiaTheme="minorEastAsia"/>
              <w:noProof/>
            </w:rPr>
          </w:pPr>
          <w:hyperlink w:anchor="_Toc115639766" w:history="1">
            <w:r w:rsidRPr="0059408B">
              <w:rPr>
                <w:rStyle w:val="Hyperlink"/>
                <w:b/>
                <w:bCs/>
                <w:noProof/>
              </w:rPr>
              <w:t>3.1</w:t>
            </w:r>
            <w:r>
              <w:rPr>
                <w:rFonts w:eastAsiaTheme="minorEastAsia"/>
                <w:noProof/>
              </w:rPr>
              <w:tab/>
            </w:r>
            <w:r w:rsidRPr="0059408B">
              <w:rPr>
                <w:rStyle w:val="Hyperlink"/>
                <w:b/>
                <w:bCs/>
                <w:noProof/>
              </w:rPr>
              <w:t>Introduction</w:t>
            </w:r>
            <w:r>
              <w:rPr>
                <w:noProof/>
                <w:webHidden/>
              </w:rPr>
              <w:tab/>
            </w:r>
            <w:r>
              <w:rPr>
                <w:noProof/>
                <w:webHidden/>
              </w:rPr>
              <w:fldChar w:fldCharType="begin"/>
            </w:r>
            <w:r>
              <w:rPr>
                <w:noProof/>
                <w:webHidden/>
              </w:rPr>
              <w:instrText xml:space="preserve"> PAGEREF _Toc115639766 \h </w:instrText>
            </w:r>
            <w:r>
              <w:rPr>
                <w:noProof/>
                <w:webHidden/>
              </w:rPr>
            </w:r>
            <w:r>
              <w:rPr>
                <w:noProof/>
                <w:webHidden/>
              </w:rPr>
              <w:fldChar w:fldCharType="separate"/>
            </w:r>
            <w:r w:rsidR="00AD175C">
              <w:rPr>
                <w:noProof/>
                <w:webHidden/>
              </w:rPr>
              <w:t>24</w:t>
            </w:r>
            <w:r>
              <w:rPr>
                <w:noProof/>
                <w:webHidden/>
              </w:rPr>
              <w:fldChar w:fldCharType="end"/>
            </w:r>
          </w:hyperlink>
        </w:p>
        <w:p w14:paraId="462D0742" w14:textId="6E3E62AF" w:rsidR="00E46B58" w:rsidRDefault="00E46B58">
          <w:pPr>
            <w:pStyle w:val="TOC2"/>
            <w:tabs>
              <w:tab w:val="left" w:pos="880"/>
              <w:tab w:val="right" w:leader="dot" w:pos="9350"/>
            </w:tabs>
            <w:rPr>
              <w:rFonts w:eastAsiaTheme="minorEastAsia"/>
              <w:noProof/>
            </w:rPr>
          </w:pPr>
          <w:hyperlink w:anchor="_Toc115639767" w:history="1">
            <w:r w:rsidRPr="0059408B">
              <w:rPr>
                <w:rStyle w:val="Hyperlink"/>
                <w:b/>
                <w:bCs/>
                <w:noProof/>
              </w:rPr>
              <w:t>3.2</w:t>
            </w:r>
            <w:r>
              <w:rPr>
                <w:rFonts w:eastAsiaTheme="minorEastAsia"/>
                <w:noProof/>
              </w:rPr>
              <w:tab/>
            </w:r>
            <w:r w:rsidRPr="0059408B">
              <w:rPr>
                <w:rStyle w:val="Hyperlink"/>
                <w:b/>
                <w:bCs/>
                <w:noProof/>
              </w:rPr>
              <w:t>Xanto-Cento Database</w:t>
            </w:r>
            <w:r>
              <w:rPr>
                <w:noProof/>
                <w:webHidden/>
              </w:rPr>
              <w:tab/>
            </w:r>
            <w:r>
              <w:rPr>
                <w:noProof/>
                <w:webHidden/>
              </w:rPr>
              <w:fldChar w:fldCharType="begin"/>
            </w:r>
            <w:r>
              <w:rPr>
                <w:noProof/>
                <w:webHidden/>
              </w:rPr>
              <w:instrText xml:space="preserve"> PAGEREF _Toc115639767 \h </w:instrText>
            </w:r>
            <w:r>
              <w:rPr>
                <w:noProof/>
                <w:webHidden/>
              </w:rPr>
            </w:r>
            <w:r>
              <w:rPr>
                <w:noProof/>
                <w:webHidden/>
              </w:rPr>
              <w:fldChar w:fldCharType="separate"/>
            </w:r>
            <w:r w:rsidR="00AD175C">
              <w:rPr>
                <w:noProof/>
                <w:webHidden/>
              </w:rPr>
              <w:t>24</w:t>
            </w:r>
            <w:r>
              <w:rPr>
                <w:noProof/>
                <w:webHidden/>
              </w:rPr>
              <w:fldChar w:fldCharType="end"/>
            </w:r>
          </w:hyperlink>
        </w:p>
        <w:p w14:paraId="487C3E07" w14:textId="05F32DF1" w:rsidR="00E46B58" w:rsidRDefault="00E46B58">
          <w:pPr>
            <w:pStyle w:val="TOC2"/>
            <w:tabs>
              <w:tab w:val="left" w:pos="880"/>
              <w:tab w:val="right" w:leader="dot" w:pos="9350"/>
            </w:tabs>
            <w:rPr>
              <w:rFonts w:eastAsiaTheme="minorEastAsia"/>
              <w:noProof/>
            </w:rPr>
          </w:pPr>
          <w:hyperlink w:anchor="_Toc115639768" w:history="1">
            <w:r w:rsidRPr="0059408B">
              <w:rPr>
                <w:rStyle w:val="Hyperlink"/>
                <w:b/>
                <w:bCs/>
                <w:noProof/>
              </w:rPr>
              <w:t>3.3</w:t>
            </w:r>
            <w:r>
              <w:rPr>
                <w:rFonts w:eastAsiaTheme="minorEastAsia"/>
                <w:noProof/>
              </w:rPr>
              <w:tab/>
            </w:r>
            <w:r w:rsidRPr="0059408B">
              <w:rPr>
                <w:rStyle w:val="Hyperlink"/>
                <w:b/>
                <w:bCs/>
                <w:noProof/>
              </w:rPr>
              <w:t>Statistics</w:t>
            </w:r>
            <w:r>
              <w:rPr>
                <w:noProof/>
                <w:webHidden/>
              </w:rPr>
              <w:tab/>
            </w:r>
            <w:r>
              <w:rPr>
                <w:noProof/>
                <w:webHidden/>
              </w:rPr>
              <w:fldChar w:fldCharType="begin"/>
            </w:r>
            <w:r>
              <w:rPr>
                <w:noProof/>
                <w:webHidden/>
              </w:rPr>
              <w:instrText xml:space="preserve"> PAGEREF _Toc115639768 \h </w:instrText>
            </w:r>
            <w:r>
              <w:rPr>
                <w:noProof/>
                <w:webHidden/>
              </w:rPr>
            </w:r>
            <w:r>
              <w:rPr>
                <w:noProof/>
                <w:webHidden/>
              </w:rPr>
              <w:fldChar w:fldCharType="separate"/>
            </w:r>
            <w:r w:rsidR="00AD175C">
              <w:rPr>
                <w:noProof/>
                <w:webHidden/>
              </w:rPr>
              <w:t>24</w:t>
            </w:r>
            <w:r>
              <w:rPr>
                <w:noProof/>
                <w:webHidden/>
              </w:rPr>
              <w:fldChar w:fldCharType="end"/>
            </w:r>
          </w:hyperlink>
        </w:p>
        <w:p w14:paraId="61645E38" w14:textId="049AA1D4" w:rsidR="00E46B58" w:rsidRDefault="00E46B58">
          <w:pPr>
            <w:pStyle w:val="TOC3"/>
            <w:tabs>
              <w:tab w:val="left" w:pos="1320"/>
              <w:tab w:val="right" w:leader="dot" w:pos="9350"/>
            </w:tabs>
            <w:rPr>
              <w:rFonts w:eastAsiaTheme="minorEastAsia"/>
              <w:noProof/>
            </w:rPr>
          </w:pPr>
          <w:hyperlink w:anchor="_Toc115639769" w:history="1">
            <w:r w:rsidRPr="0059408B">
              <w:rPr>
                <w:rStyle w:val="Hyperlink"/>
                <w:b/>
                <w:noProof/>
              </w:rPr>
              <w:t>3.3.1</w:t>
            </w:r>
            <w:r>
              <w:rPr>
                <w:rFonts w:eastAsiaTheme="minorEastAsia"/>
                <w:noProof/>
              </w:rPr>
              <w:tab/>
            </w:r>
            <w:r w:rsidRPr="0059408B">
              <w:rPr>
                <w:rStyle w:val="Hyperlink"/>
                <w:b/>
                <w:bCs/>
                <w:noProof/>
              </w:rPr>
              <w:t>Collection Graphs</w:t>
            </w:r>
            <w:r>
              <w:rPr>
                <w:noProof/>
                <w:webHidden/>
              </w:rPr>
              <w:tab/>
            </w:r>
            <w:r>
              <w:rPr>
                <w:noProof/>
                <w:webHidden/>
              </w:rPr>
              <w:fldChar w:fldCharType="begin"/>
            </w:r>
            <w:r>
              <w:rPr>
                <w:noProof/>
                <w:webHidden/>
              </w:rPr>
              <w:instrText xml:space="preserve"> PAGEREF _Toc115639769 \h </w:instrText>
            </w:r>
            <w:r>
              <w:rPr>
                <w:noProof/>
                <w:webHidden/>
              </w:rPr>
            </w:r>
            <w:r>
              <w:rPr>
                <w:noProof/>
                <w:webHidden/>
              </w:rPr>
              <w:fldChar w:fldCharType="separate"/>
            </w:r>
            <w:r w:rsidR="00AD175C">
              <w:rPr>
                <w:noProof/>
                <w:webHidden/>
              </w:rPr>
              <w:t>24</w:t>
            </w:r>
            <w:r>
              <w:rPr>
                <w:noProof/>
                <w:webHidden/>
              </w:rPr>
              <w:fldChar w:fldCharType="end"/>
            </w:r>
          </w:hyperlink>
        </w:p>
        <w:p w14:paraId="627F75B7" w14:textId="77E42562" w:rsidR="00E46B58" w:rsidRDefault="00E46B58">
          <w:pPr>
            <w:pStyle w:val="TOC3"/>
            <w:tabs>
              <w:tab w:val="left" w:pos="1320"/>
              <w:tab w:val="right" w:leader="dot" w:pos="9350"/>
            </w:tabs>
            <w:rPr>
              <w:rFonts w:eastAsiaTheme="minorEastAsia"/>
              <w:noProof/>
            </w:rPr>
          </w:pPr>
          <w:hyperlink w:anchor="_Toc115639770" w:history="1">
            <w:r w:rsidRPr="0059408B">
              <w:rPr>
                <w:rStyle w:val="Hyperlink"/>
                <w:b/>
                <w:noProof/>
              </w:rPr>
              <w:t>3.3.2</w:t>
            </w:r>
            <w:r>
              <w:rPr>
                <w:rFonts w:eastAsiaTheme="minorEastAsia"/>
                <w:noProof/>
              </w:rPr>
              <w:tab/>
            </w:r>
            <w:r w:rsidRPr="0059408B">
              <w:rPr>
                <w:rStyle w:val="Hyperlink"/>
                <w:b/>
                <w:bCs/>
                <w:noProof/>
              </w:rPr>
              <w:t>Recordist Statistics</w:t>
            </w:r>
            <w:r>
              <w:rPr>
                <w:noProof/>
                <w:webHidden/>
              </w:rPr>
              <w:tab/>
            </w:r>
            <w:r>
              <w:rPr>
                <w:noProof/>
                <w:webHidden/>
              </w:rPr>
              <w:fldChar w:fldCharType="begin"/>
            </w:r>
            <w:r>
              <w:rPr>
                <w:noProof/>
                <w:webHidden/>
              </w:rPr>
              <w:instrText xml:space="preserve"> PAGEREF _Toc115639770 \h </w:instrText>
            </w:r>
            <w:r>
              <w:rPr>
                <w:noProof/>
                <w:webHidden/>
              </w:rPr>
            </w:r>
            <w:r>
              <w:rPr>
                <w:noProof/>
                <w:webHidden/>
              </w:rPr>
              <w:fldChar w:fldCharType="separate"/>
            </w:r>
            <w:r w:rsidR="00AD175C">
              <w:rPr>
                <w:noProof/>
                <w:webHidden/>
              </w:rPr>
              <w:t>27</w:t>
            </w:r>
            <w:r>
              <w:rPr>
                <w:noProof/>
                <w:webHidden/>
              </w:rPr>
              <w:fldChar w:fldCharType="end"/>
            </w:r>
          </w:hyperlink>
        </w:p>
        <w:p w14:paraId="4ED3D27C" w14:textId="3CFF6CA6" w:rsidR="00E46B58" w:rsidRDefault="00E46B58">
          <w:pPr>
            <w:pStyle w:val="TOC2"/>
            <w:tabs>
              <w:tab w:val="left" w:pos="880"/>
              <w:tab w:val="right" w:leader="dot" w:pos="9350"/>
            </w:tabs>
            <w:rPr>
              <w:rFonts w:eastAsiaTheme="minorEastAsia"/>
              <w:noProof/>
            </w:rPr>
          </w:pPr>
          <w:hyperlink w:anchor="_Toc115639771" w:history="1">
            <w:r w:rsidRPr="0059408B">
              <w:rPr>
                <w:rStyle w:val="Hyperlink"/>
                <w:b/>
                <w:bCs/>
                <w:noProof/>
              </w:rPr>
              <w:t>3.4</w:t>
            </w:r>
            <w:r>
              <w:rPr>
                <w:rFonts w:eastAsiaTheme="minorEastAsia"/>
                <w:noProof/>
              </w:rPr>
              <w:tab/>
            </w:r>
            <w:r w:rsidRPr="0059408B">
              <w:rPr>
                <w:rStyle w:val="Hyperlink"/>
                <w:b/>
                <w:bCs/>
                <w:noProof/>
              </w:rPr>
              <w:t>Species</w:t>
            </w:r>
            <w:r>
              <w:rPr>
                <w:noProof/>
                <w:webHidden/>
              </w:rPr>
              <w:tab/>
            </w:r>
            <w:r>
              <w:rPr>
                <w:noProof/>
                <w:webHidden/>
              </w:rPr>
              <w:fldChar w:fldCharType="begin"/>
            </w:r>
            <w:r>
              <w:rPr>
                <w:noProof/>
                <w:webHidden/>
              </w:rPr>
              <w:instrText xml:space="preserve"> PAGEREF _Toc115639771 \h </w:instrText>
            </w:r>
            <w:r>
              <w:rPr>
                <w:noProof/>
                <w:webHidden/>
              </w:rPr>
            </w:r>
            <w:r>
              <w:rPr>
                <w:noProof/>
                <w:webHidden/>
              </w:rPr>
              <w:fldChar w:fldCharType="separate"/>
            </w:r>
            <w:r w:rsidR="00AD175C">
              <w:rPr>
                <w:noProof/>
                <w:webHidden/>
              </w:rPr>
              <w:t>28</w:t>
            </w:r>
            <w:r>
              <w:rPr>
                <w:noProof/>
                <w:webHidden/>
              </w:rPr>
              <w:fldChar w:fldCharType="end"/>
            </w:r>
          </w:hyperlink>
        </w:p>
        <w:p w14:paraId="2F3EB331" w14:textId="1CCA59B1" w:rsidR="00E46B58" w:rsidRDefault="00E46B58">
          <w:pPr>
            <w:pStyle w:val="TOC3"/>
            <w:tabs>
              <w:tab w:val="left" w:pos="1320"/>
              <w:tab w:val="right" w:leader="dot" w:pos="9350"/>
            </w:tabs>
            <w:rPr>
              <w:rFonts w:eastAsiaTheme="minorEastAsia"/>
              <w:noProof/>
            </w:rPr>
          </w:pPr>
          <w:hyperlink w:anchor="_Toc115639772" w:history="1">
            <w:r w:rsidRPr="0059408B">
              <w:rPr>
                <w:rStyle w:val="Hyperlink"/>
                <w:b/>
                <w:noProof/>
              </w:rPr>
              <w:t>3.4.1</w:t>
            </w:r>
            <w:r>
              <w:rPr>
                <w:rFonts w:eastAsiaTheme="minorEastAsia"/>
                <w:noProof/>
              </w:rPr>
              <w:tab/>
            </w:r>
            <w:r w:rsidRPr="0059408B">
              <w:rPr>
                <w:rStyle w:val="Hyperlink"/>
                <w:b/>
                <w:bCs/>
                <w:noProof/>
              </w:rPr>
              <w:t>All Species</w:t>
            </w:r>
            <w:r>
              <w:rPr>
                <w:noProof/>
                <w:webHidden/>
              </w:rPr>
              <w:tab/>
            </w:r>
            <w:r>
              <w:rPr>
                <w:noProof/>
                <w:webHidden/>
              </w:rPr>
              <w:fldChar w:fldCharType="begin"/>
            </w:r>
            <w:r>
              <w:rPr>
                <w:noProof/>
                <w:webHidden/>
              </w:rPr>
              <w:instrText xml:space="preserve"> PAGEREF _Toc115639772 \h </w:instrText>
            </w:r>
            <w:r>
              <w:rPr>
                <w:noProof/>
                <w:webHidden/>
              </w:rPr>
            </w:r>
            <w:r>
              <w:rPr>
                <w:noProof/>
                <w:webHidden/>
              </w:rPr>
              <w:fldChar w:fldCharType="separate"/>
            </w:r>
            <w:r w:rsidR="00AD175C">
              <w:rPr>
                <w:noProof/>
                <w:webHidden/>
              </w:rPr>
              <w:t>28</w:t>
            </w:r>
            <w:r>
              <w:rPr>
                <w:noProof/>
                <w:webHidden/>
              </w:rPr>
              <w:fldChar w:fldCharType="end"/>
            </w:r>
          </w:hyperlink>
        </w:p>
        <w:p w14:paraId="136D37F8" w14:textId="3518648E" w:rsidR="00E46B58" w:rsidRDefault="00E46B58">
          <w:pPr>
            <w:pStyle w:val="TOC3"/>
            <w:tabs>
              <w:tab w:val="left" w:pos="1320"/>
              <w:tab w:val="right" w:leader="dot" w:pos="9350"/>
            </w:tabs>
            <w:rPr>
              <w:rFonts w:eastAsiaTheme="minorEastAsia"/>
              <w:noProof/>
            </w:rPr>
          </w:pPr>
          <w:hyperlink w:anchor="_Toc115639773" w:history="1">
            <w:r w:rsidRPr="0059408B">
              <w:rPr>
                <w:rStyle w:val="Hyperlink"/>
                <w:b/>
                <w:noProof/>
              </w:rPr>
              <w:t>3.4.2</w:t>
            </w:r>
            <w:r>
              <w:rPr>
                <w:rFonts w:eastAsiaTheme="minorEastAsia"/>
                <w:noProof/>
              </w:rPr>
              <w:tab/>
            </w:r>
            <w:r w:rsidRPr="0059408B">
              <w:rPr>
                <w:rStyle w:val="Hyperlink"/>
                <w:b/>
                <w:bCs/>
                <w:noProof/>
              </w:rPr>
              <w:t>Wanted Species</w:t>
            </w:r>
            <w:r>
              <w:rPr>
                <w:noProof/>
                <w:webHidden/>
              </w:rPr>
              <w:tab/>
            </w:r>
            <w:r>
              <w:rPr>
                <w:noProof/>
                <w:webHidden/>
              </w:rPr>
              <w:fldChar w:fldCharType="begin"/>
            </w:r>
            <w:r>
              <w:rPr>
                <w:noProof/>
                <w:webHidden/>
              </w:rPr>
              <w:instrText xml:space="preserve"> PAGEREF _Toc115639773 \h </w:instrText>
            </w:r>
            <w:r>
              <w:rPr>
                <w:noProof/>
                <w:webHidden/>
              </w:rPr>
            </w:r>
            <w:r>
              <w:rPr>
                <w:noProof/>
                <w:webHidden/>
              </w:rPr>
              <w:fldChar w:fldCharType="separate"/>
            </w:r>
            <w:r w:rsidR="00AD175C">
              <w:rPr>
                <w:noProof/>
                <w:webHidden/>
              </w:rPr>
              <w:t>29</w:t>
            </w:r>
            <w:r>
              <w:rPr>
                <w:noProof/>
                <w:webHidden/>
              </w:rPr>
              <w:fldChar w:fldCharType="end"/>
            </w:r>
          </w:hyperlink>
        </w:p>
        <w:p w14:paraId="6008DE6A" w14:textId="5338E13B" w:rsidR="00E46B58" w:rsidRDefault="00E46B58">
          <w:pPr>
            <w:pStyle w:val="TOC3"/>
            <w:tabs>
              <w:tab w:val="left" w:pos="1320"/>
              <w:tab w:val="right" w:leader="dot" w:pos="9350"/>
            </w:tabs>
            <w:rPr>
              <w:rFonts w:eastAsiaTheme="minorEastAsia"/>
              <w:noProof/>
            </w:rPr>
          </w:pPr>
          <w:hyperlink w:anchor="_Toc115639774" w:history="1">
            <w:r w:rsidRPr="0059408B">
              <w:rPr>
                <w:rStyle w:val="Hyperlink"/>
                <w:b/>
                <w:noProof/>
              </w:rPr>
              <w:t>3.4.3</w:t>
            </w:r>
            <w:r>
              <w:rPr>
                <w:rFonts w:eastAsiaTheme="minorEastAsia"/>
                <w:noProof/>
              </w:rPr>
              <w:tab/>
            </w:r>
            <w:r w:rsidRPr="0059408B">
              <w:rPr>
                <w:rStyle w:val="Hyperlink"/>
                <w:b/>
                <w:bCs/>
                <w:noProof/>
              </w:rPr>
              <w:t>Latest New Species</w:t>
            </w:r>
            <w:r>
              <w:rPr>
                <w:noProof/>
                <w:webHidden/>
              </w:rPr>
              <w:tab/>
            </w:r>
            <w:r>
              <w:rPr>
                <w:noProof/>
                <w:webHidden/>
              </w:rPr>
              <w:fldChar w:fldCharType="begin"/>
            </w:r>
            <w:r>
              <w:rPr>
                <w:noProof/>
                <w:webHidden/>
              </w:rPr>
              <w:instrText xml:space="preserve"> PAGEREF _Toc115639774 \h </w:instrText>
            </w:r>
            <w:r>
              <w:rPr>
                <w:noProof/>
                <w:webHidden/>
              </w:rPr>
            </w:r>
            <w:r>
              <w:rPr>
                <w:noProof/>
                <w:webHidden/>
              </w:rPr>
              <w:fldChar w:fldCharType="separate"/>
            </w:r>
            <w:r w:rsidR="00AD175C">
              <w:rPr>
                <w:noProof/>
                <w:webHidden/>
              </w:rPr>
              <w:t>29</w:t>
            </w:r>
            <w:r>
              <w:rPr>
                <w:noProof/>
                <w:webHidden/>
              </w:rPr>
              <w:fldChar w:fldCharType="end"/>
            </w:r>
          </w:hyperlink>
        </w:p>
        <w:p w14:paraId="4F49609F" w14:textId="5D693798" w:rsidR="00E46B58" w:rsidRDefault="00E46B58">
          <w:pPr>
            <w:pStyle w:val="TOC2"/>
            <w:tabs>
              <w:tab w:val="left" w:pos="880"/>
              <w:tab w:val="right" w:leader="dot" w:pos="9350"/>
            </w:tabs>
            <w:rPr>
              <w:rFonts w:eastAsiaTheme="minorEastAsia"/>
              <w:noProof/>
            </w:rPr>
          </w:pPr>
          <w:hyperlink w:anchor="_Toc115639775" w:history="1">
            <w:r w:rsidRPr="0059408B">
              <w:rPr>
                <w:rStyle w:val="Hyperlink"/>
                <w:b/>
                <w:bCs/>
                <w:noProof/>
              </w:rPr>
              <w:t>3.5</w:t>
            </w:r>
            <w:r>
              <w:rPr>
                <w:rFonts w:eastAsiaTheme="minorEastAsia"/>
                <w:noProof/>
              </w:rPr>
              <w:tab/>
            </w:r>
            <w:r w:rsidRPr="0059408B">
              <w:rPr>
                <w:rStyle w:val="Hyperlink"/>
                <w:b/>
                <w:bCs/>
                <w:noProof/>
              </w:rPr>
              <w:t>World Areas</w:t>
            </w:r>
            <w:r>
              <w:rPr>
                <w:noProof/>
                <w:webHidden/>
              </w:rPr>
              <w:tab/>
            </w:r>
            <w:r>
              <w:rPr>
                <w:noProof/>
                <w:webHidden/>
              </w:rPr>
              <w:fldChar w:fldCharType="begin"/>
            </w:r>
            <w:r>
              <w:rPr>
                <w:noProof/>
                <w:webHidden/>
              </w:rPr>
              <w:instrText xml:space="preserve"> PAGEREF _Toc115639775 \h </w:instrText>
            </w:r>
            <w:r>
              <w:rPr>
                <w:noProof/>
                <w:webHidden/>
              </w:rPr>
            </w:r>
            <w:r>
              <w:rPr>
                <w:noProof/>
                <w:webHidden/>
              </w:rPr>
              <w:fldChar w:fldCharType="separate"/>
            </w:r>
            <w:r w:rsidR="00AD175C">
              <w:rPr>
                <w:noProof/>
                <w:webHidden/>
              </w:rPr>
              <w:t>29</w:t>
            </w:r>
            <w:r>
              <w:rPr>
                <w:noProof/>
                <w:webHidden/>
              </w:rPr>
              <w:fldChar w:fldCharType="end"/>
            </w:r>
          </w:hyperlink>
        </w:p>
        <w:p w14:paraId="4D0CA4FA" w14:textId="512045F9" w:rsidR="00E46B58" w:rsidRDefault="00E46B58">
          <w:pPr>
            <w:pStyle w:val="TOC3"/>
            <w:tabs>
              <w:tab w:val="left" w:pos="1320"/>
              <w:tab w:val="right" w:leader="dot" w:pos="9350"/>
            </w:tabs>
            <w:rPr>
              <w:rFonts w:eastAsiaTheme="minorEastAsia"/>
              <w:noProof/>
            </w:rPr>
          </w:pPr>
          <w:hyperlink w:anchor="_Toc115639776" w:history="1">
            <w:r w:rsidRPr="0059408B">
              <w:rPr>
                <w:rStyle w:val="Hyperlink"/>
                <w:b/>
                <w:noProof/>
              </w:rPr>
              <w:t>3.5.1</w:t>
            </w:r>
            <w:r>
              <w:rPr>
                <w:rFonts w:eastAsiaTheme="minorEastAsia"/>
                <w:noProof/>
              </w:rPr>
              <w:tab/>
            </w:r>
            <w:r w:rsidRPr="0059408B">
              <w:rPr>
                <w:rStyle w:val="Hyperlink"/>
                <w:b/>
                <w:bCs/>
                <w:noProof/>
              </w:rPr>
              <w:t>Africa</w:t>
            </w:r>
            <w:r>
              <w:rPr>
                <w:noProof/>
                <w:webHidden/>
              </w:rPr>
              <w:tab/>
            </w:r>
            <w:r>
              <w:rPr>
                <w:noProof/>
                <w:webHidden/>
              </w:rPr>
              <w:fldChar w:fldCharType="begin"/>
            </w:r>
            <w:r>
              <w:rPr>
                <w:noProof/>
                <w:webHidden/>
              </w:rPr>
              <w:instrText xml:space="preserve"> PAGEREF _Toc115639776 \h </w:instrText>
            </w:r>
            <w:r>
              <w:rPr>
                <w:noProof/>
                <w:webHidden/>
              </w:rPr>
            </w:r>
            <w:r>
              <w:rPr>
                <w:noProof/>
                <w:webHidden/>
              </w:rPr>
              <w:fldChar w:fldCharType="separate"/>
            </w:r>
            <w:r w:rsidR="00AD175C">
              <w:rPr>
                <w:noProof/>
                <w:webHidden/>
              </w:rPr>
              <w:t>29</w:t>
            </w:r>
            <w:r>
              <w:rPr>
                <w:noProof/>
                <w:webHidden/>
              </w:rPr>
              <w:fldChar w:fldCharType="end"/>
            </w:r>
          </w:hyperlink>
        </w:p>
        <w:p w14:paraId="7921F644" w14:textId="6D731430" w:rsidR="00E46B58" w:rsidRDefault="00E46B58">
          <w:pPr>
            <w:pStyle w:val="TOC3"/>
            <w:tabs>
              <w:tab w:val="left" w:pos="1320"/>
              <w:tab w:val="right" w:leader="dot" w:pos="9350"/>
            </w:tabs>
            <w:rPr>
              <w:rFonts w:eastAsiaTheme="minorEastAsia"/>
              <w:noProof/>
            </w:rPr>
          </w:pPr>
          <w:hyperlink w:anchor="_Toc115639777" w:history="1">
            <w:r w:rsidRPr="0059408B">
              <w:rPr>
                <w:rStyle w:val="Hyperlink"/>
                <w:b/>
                <w:noProof/>
              </w:rPr>
              <w:t>3.5.2</w:t>
            </w:r>
            <w:r>
              <w:rPr>
                <w:rFonts w:eastAsiaTheme="minorEastAsia"/>
                <w:noProof/>
              </w:rPr>
              <w:tab/>
            </w:r>
            <w:r w:rsidRPr="0059408B">
              <w:rPr>
                <w:rStyle w:val="Hyperlink"/>
                <w:b/>
                <w:bCs/>
                <w:noProof/>
              </w:rPr>
              <w:t>Americas</w:t>
            </w:r>
            <w:r>
              <w:rPr>
                <w:noProof/>
                <w:webHidden/>
              </w:rPr>
              <w:tab/>
            </w:r>
            <w:r>
              <w:rPr>
                <w:noProof/>
                <w:webHidden/>
              </w:rPr>
              <w:fldChar w:fldCharType="begin"/>
            </w:r>
            <w:r>
              <w:rPr>
                <w:noProof/>
                <w:webHidden/>
              </w:rPr>
              <w:instrText xml:space="preserve"> PAGEREF _Toc115639777 \h </w:instrText>
            </w:r>
            <w:r>
              <w:rPr>
                <w:noProof/>
                <w:webHidden/>
              </w:rPr>
            </w:r>
            <w:r>
              <w:rPr>
                <w:noProof/>
                <w:webHidden/>
              </w:rPr>
              <w:fldChar w:fldCharType="separate"/>
            </w:r>
            <w:r w:rsidR="00AD175C">
              <w:rPr>
                <w:noProof/>
                <w:webHidden/>
              </w:rPr>
              <w:t>30</w:t>
            </w:r>
            <w:r>
              <w:rPr>
                <w:noProof/>
                <w:webHidden/>
              </w:rPr>
              <w:fldChar w:fldCharType="end"/>
            </w:r>
          </w:hyperlink>
        </w:p>
        <w:p w14:paraId="26F17AAD" w14:textId="3D483B4B" w:rsidR="00E46B58" w:rsidRDefault="00E46B58">
          <w:pPr>
            <w:pStyle w:val="TOC3"/>
            <w:tabs>
              <w:tab w:val="left" w:pos="1320"/>
              <w:tab w:val="right" w:leader="dot" w:pos="9350"/>
            </w:tabs>
            <w:rPr>
              <w:rFonts w:eastAsiaTheme="minorEastAsia"/>
              <w:noProof/>
            </w:rPr>
          </w:pPr>
          <w:hyperlink w:anchor="_Toc115639778" w:history="1">
            <w:r w:rsidRPr="0059408B">
              <w:rPr>
                <w:rStyle w:val="Hyperlink"/>
                <w:b/>
                <w:noProof/>
              </w:rPr>
              <w:t>3.5.3</w:t>
            </w:r>
            <w:r>
              <w:rPr>
                <w:rFonts w:eastAsiaTheme="minorEastAsia"/>
                <w:noProof/>
              </w:rPr>
              <w:tab/>
            </w:r>
            <w:r w:rsidRPr="0059408B">
              <w:rPr>
                <w:rStyle w:val="Hyperlink"/>
                <w:b/>
                <w:bCs/>
                <w:noProof/>
              </w:rPr>
              <w:t>Asia</w:t>
            </w:r>
            <w:r>
              <w:rPr>
                <w:noProof/>
                <w:webHidden/>
              </w:rPr>
              <w:tab/>
            </w:r>
            <w:r>
              <w:rPr>
                <w:noProof/>
                <w:webHidden/>
              </w:rPr>
              <w:fldChar w:fldCharType="begin"/>
            </w:r>
            <w:r>
              <w:rPr>
                <w:noProof/>
                <w:webHidden/>
              </w:rPr>
              <w:instrText xml:space="preserve"> PAGEREF _Toc115639778 \h </w:instrText>
            </w:r>
            <w:r>
              <w:rPr>
                <w:noProof/>
                <w:webHidden/>
              </w:rPr>
            </w:r>
            <w:r>
              <w:rPr>
                <w:noProof/>
                <w:webHidden/>
              </w:rPr>
              <w:fldChar w:fldCharType="separate"/>
            </w:r>
            <w:r w:rsidR="00AD175C">
              <w:rPr>
                <w:noProof/>
                <w:webHidden/>
              </w:rPr>
              <w:t>30</w:t>
            </w:r>
            <w:r>
              <w:rPr>
                <w:noProof/>
                <w:webHidden/>
              </w:rPr>
              <w:fldChar w:fldCharType="end"/>
            </w:r>
          </w:hyperlink>
        </w:p>
        <w:p w14:paraId="18FC0EF3" w14:textId="7E293885" w:rsidR="00E46B58" w:rsidRDefault="00E46B58">
          <w:pPr>
            <w:pStyle w:val="TOC3"/>
            <w:tabs>
              <w:tab w:val="left" w:pos="1320"/>
              <w:tab w:val="right" w:leader="dot" w:pos="9350"/>
            </w:tabs>
            <w:rPr>
              <w:rFonts w:eastAsiaTheme="minorEastAsia"/>
              <w:noProof/>
            </w:rPr>
          </w:pPr>
          <w:hyperlink w:anchor="_Toc115639779" w:history="1">
            <w:r w:rsidRPr="0059408B">
              <w:rPr>
                <w:rStyle w:val="Hyperlink"/>
                <w:b/>
                <w:noProof/>
              </w:rPr>
              <w:t>3.5.4</w:t>
            </w:r>
            <w:r>
              <w:rPr>
                <w:rFonts w:eastAsiaTheme="minorEastAsia"/>
                <w:noProof/>
              </w:rPr>
              <w:tab/>
            </w:r>
            <w:r w:rsidRPr="0059408B">
              <w:rPr>
                <w:rStyle w:val="Hyperlink"/>
                <w:b/>
                <w:bCs/>
                <w:noProof/>
              </w:rPr>
              <w:t>Australasia</w:t>
            </w:r>
            <w:r>
              <w:rPr>
                <w:noProof/>
                <w:webHidden/>
              </w:rPr>
              <w:tab/>
            </w:r>
            <w:r>
              <w:rPr>
                <w:noProof/>
                <w:webHidden/>
              </w:rPr>
              <w:fldChar w:fldCharType="begin"/>
            </w:r>
            <w:r>
              <w:rPr>
                <w:noProof/>
                <w:webHidden/>
              </w:rPr>
              <w:instrText xml:space="preserve"> PAGEREF _Toc115639779 \h </w:instrText>
            </w:r>
            <w:r>
              <w:rPr>
                <w:noProof/>
                <w:webHidden/>
              </w:rPr>
            </w:r>
            <w:r>
              <w:rPr>
                <w:noProof/>
                <w:webHidden/>
              </w:rPr>
              <w:fldChar w:fldCharType="separate"/>
            </w:r>
            <w:r w:rsidR="00AD175C">
              <w:rPr>
                <w:noProof/>
                <w:webHidden/>
              </w:rPr>
              <w:t>31</w:t>
            </w:r>
            <w:r>
              <w:rPr>
                <w:noProof/>
                <w:webHidden/>
              </w:rPr>
              <w:fldChar w:fldCharType="end"/>
            </w:r>
          </w:hyperlink>
        </w:p>
        <w:p w14:paraId="18D63A6D" w14:textId="1EA4681E" w:rsidR="00E46B58" w:rsidRDefault="00E46B58">
          <w:pPr>
            <w:pStyle w:val="TOC3"/>
            <w:tabs>
              <w:tab w:val="left" w:pos="1320"/>
              <w:tab w:val="right" w:leader="dot" w:pos="9350"/>
            </w:tabs>
            <w:rPr>
              <w:rFonts w:eastAsiaTheme="minorEastAsia"/>
              <w:noProof/>
            </w:rPr>
          </w:pPr>
          <w:hyperlink w:anchor="_Toc115639780" w:history="1">
            <w:r w:rsidRPr="0059408B">
              <w:rPr>
                <w:rStyle w:val="Hyperlink"/>
                <w:b/>
                <w:noProof/>
              </w:rPr>
              <w:t>3.5.5</w:t>
            </w:r>
            <w:r>
              <w:rPr>
                <w:rFonts w:eastAsiaTheme="minorEastAsia"/>
                <w:noProof/>
              </w:rPr>
              <w:tab/>
            </w:r>
            <w:r w:rsidRPr="0059408B">
              <w:rPr>
                <w:rStyle w:val="Hyperlink"/>
                <w:b/>
                <w:bCs/>
                <w:noProof/>
              </w:rPr>
              <w:t>Europe</w:t>
            </w:r>
            <w:r>
              <w:rPr>
                <w:noProof/>
                <w:webHidden/>
              </w:rPr>
              <w:tab/>
            </w:r>
            <w:r>
              <w:rPr>
                <w:noProof/>
                <w:webHidden/>
              </w:rPr>
              <w:fldChar w:fldCharType="begin"/>
            </w:r>
            <w:r>
              <w:rPr>
                <w:noProof/>
                <w:webHidden/>
              </w:rPr>
              <w:instrText xml:space="preserve"> PAGEREF _Toc115639780 \h </w:instrText>
            </w:r>
            <w:r>
              <w:rPr>
                <w:noProof/>
                <w:webHidden/>
              </w:rPr>
            </w:r>
            <w:r>
              <w:rPr>
                <w:noProof/>
                <w:webHidden/>
              </w:rPr>
              <w:fldChar w:fldCharType="separate"/>
            </w:r>
            <w:r w:rsidR="00AD175C">
              <w:rPr>
                <w:noProof/>
                <w:webHidden/>
              </w:rPr>
              <w:t>32</w:t>
            </w:r>
            <w:r>
              <w:rPr>
                <w:noProof/>
                <w:webHidden/>
              </w:rPr>
              <w:fldChar w:fldCharType="end"/>
            </w:r>
          </w:hyperlink>
        </w:p>
        <w:p w14:paraId="6D8C1946" w14:textId="06F4576B" w:rsidR="00E46B58" w:rsidRDefault="00E46B58">
          <w:pPr>
            <w:pStyle w:val="TOC2"/>
            <w:tabs>
              <w:tab w:val="left" w:pos="880"/>
              <w:tab w:val="right" w:leader="dot" w:pos="9350"/>
            </w:tabs>
            <w:rPr>
              <w:rFonts w:eastAsiaTheme="minorEastAsia"/>
              <w:noProof/>
            </w:rPr>
          </w:pPr>
          <w:hyperlink w:anchor="_Toc115639781" w:history="1">
            <w:r w:rsidRPr="0059408B">
              <w:rPr>
                <w:rStyle w:val="Hyperlink"/>
                <w:b/>
                <w:bCs/>
                <w:noProof/>
              </w:rPr>
              <w:t>3.6</w:t>
            </w:r>
            <w:r>
              <w:rPr>
                <w:rFonts w:eastAsiaTheme="minorEastAsia"/>
                <w:noProof/>
              </w:rPr>
              <w:tab/>
            </w:r>
            <w:r w:rsidRPr="0059408B">
              <w:rPr>
                <w:rStyle w:val="Hyperlink"/>
                <w:b/>
                <w:bCs/>
                <w:noProof/>
              </w:rPr>
              <w:t>Meta Data Description</w:t>
            </w:r>
            <w:r>
              <w:rPr>
                <w:noProof/>
                <w:webHidden/>
              </w:rPr>
              <w:tab/>
            </w:r>
            <w:r>
              <w:rPr>
                <w:noProof/>
                <w:webHidden/>
              </w:rPr>
              <w:fldChar w:fldCharType="begin"/>
            </w:r>
            <w:r>
              <w:rPr>
                <w:noProof/>
                <w:webHidden/>
              </w:rPr>
              <w:instrText xml:space="preserve"> PAGEREF _Toc115639781 \h </w:instrText>
            </w:r>
            <w:r>
              <w:rPr>
                <w:noProof/>
                <w:webHidden/>
              </w:rPr>
            </w:r>
            <w:r>
              <w:rPr>
                <w:noProof/>
                <w:webHidden/>
              </w:rPr>
              <w:fldChar w:fldCharType="separate"/>
            </w:r>
            <w:r w:rsidR="00AD175C">
              <w:rPr>
                <w:noProof/>
                <w:webHidden/>
              </w:rPr>
              <w:t>32</w:t>
            </w:r>
            <w:r>
              <w:rPr>
                <w:noProof/>
                <w:webHidden/>
              </w:rPr>
              <w:fldChar w:fldCharType="end"/>
            </w:r>
          </w:hyperlink>
        </w:p>
        <w:p w14:paraId="32B27CAE" w14:textId="7DEFC732" w:rsidR="00E46B58" w:rsidRDefault="00E46B58">
          <w:pPr>
            <w:pStyle w:val="TOC2"/>
            <w:tabs>
              <w:tab w:val="left" w:pos="880"/>
              <w:tab w:val="right" w:leader="dot" w:pos="9350"/>
            </w:tabs>
            <w:rPr>
              <w:rFonts w:eastAsiaTheme="minorEastAsia"/>
              <w:noProof/>
            </w:rPr>
          </w:pPr>
          <w:hyperlink w:anchor="_Toc115639782" w:history="1">
            <w:r w:rsidRPr="0059408B">
              <w:rPr>
                <w:rStyle w:val="Hyperlink"/>
                <w:b/>
                <w:bCs/>
                <w:noProof/>
              </w:rPr>
              <w:t>3.7</w:t>
            </w:r>
            <w:r>
              <w:rPr>
                <w:rFonts w:eastAsiaTheme="minorEastAsia"/>
                <w:noProof/>
              </w:rPr>
              <w:tab/>
            </w:r>
            <w:r w:rsidRPr="0059408B">
              <w:rPr>
                <w:rStyle w:val="Hyperlink"/>
                <w:b/>
                <w:bCs/>
                <w:noProof/>
              </w:rPr>
              <w:t>Bird’s Voice Data Description</w:t>
            </w:r>
            <w:r>
              <w:rPr>
                <w:noProof/>
                <w:webHidden/>
              </w:rPr>
              <w:tab/>
            </w:r>
            <w:r>
              <w:rPr>
                <w:noProof/>
                <w:webHidden/>
              </w:rPr>
              <w:fldChar w:fldCharType="begin"/>
            </w:r>
            <w:r>
              <w:rPr>
                <w:noProof/>
                <w:webHidden/>
              </w:rPr>
              <w:instrText xml:space="preserve"> PAGEREF _Toc115639782 \h </w:instrText>
            </w:r>
            <w:r>
              <w:rPr>
                <w:noProof/>
                <w:webHidden/>
              </w:rPr>
            </w:r>
            <w:r>
              <w:rPr>
                <w:noProof/>
                <w:webHidden/>
              </w:rPr>
              <w:fldChar w:fldCharType="separate"/>
            </w:r>
            <w:r w:rsidR="00AD175C">
              <w:rPr>
                <w:noProof/>
                <w:webHidden/>
              </w:rPr>
              <w:t>34</w:t>
            </w:r>
            <w:r>
              <w:rPr>
                <w:noProof/>
                <w:webHidden/>
              </w:rPr>
              <w:fldChar w:fldCharType="end"/>
            </w:r>
          </w:hyperlink>
        </w:p>
        <w:p w14:paraId="0465E892" w14:textId="5BD0D3EF" w:rsidR="00E46B58" w:rsidRDefault="00E46B58">
          <w:pPr>
            <w:pStyle w:val="TOC3"/>
            <w:tabs>
              <w:tab w:val="left" w:pos="1320"/>
              <w:tab w:val="right" w:leader="dot" w:pos="9350"/>
            </w:tabs>
            <w:rPr>
              <w:rFonts w:eastAsiaTheme="minorEastAsia"/>
              <w:noProof/>
            </w:rPr>
          </w:pPr>
          <w:hyperlink w:anchor="_Toc115639783" w:history="1">
            <w:r w:rsidRPr="0059408B">
              <w:rPr>
                <w:rStyle w:val="Hyperlink"/>
                <w:b/>
                <w:noProof/>
              </w:rPr>
              <w:t>3.7.1</w:t>
            </w:r>
            <w:r>
              <w:rPr>
                <w:rFonts w:eastAsiaTheme="minorEastAsia"/>
                <w:noProof/>
              </w:rPr>
              <w:tab/>
            </w:r>
            <w:r w:rsidRPr="0059408B">
              <w:rPr>
                <w:rStyle w:val="Hyperlink"/>
                <w:b/>
                <w:bCs/>
                <w:noProof/>
              </w:rPr>
              <w:t>Dataset Folders Structure Details</w:t>
            </w:r>
            <w:r>
              <w:rPr>
                <w:noProof/>
                <w:webHidden/>
              </w:rPr>
              <w:tab/>
            </w:r>
            <w:r>
              <w:rPr>
                <w:noProof/>
                <w:webHidden/>
              </w:rPr>
              <w:fldChar w:fldCharType="begin"/>
            </w:r>
            <w:r>
              <w:rPr>
                <w:noProof/>
                <w:webHidden/>
              </w:rPr>
              <w:instrText xml:space="preserve"> PAGEREF _Toc115639783 \h </w:instrText>
            </w:r>
            <w:r>
              <w:rPr>
                <w:noProof/>
                <w:webHidden/>
              </w:rPr>
            </w:r>
            <w:r>
              <w:rPr>
                <w:noProof/>
                <w:webHidden/>
              </w:rPr>
              <w:fldChar w:fldCharType="separate"/>
            </w:r>
            <w:r w:rsidR="00AD175C">
              <w:rPr>
                <w:noProof/>
                <w:webHidden/>
              </w:rPr>
              <w:t>34</w:t>
            </w:r>
            <w:r>
              <w:rPr>
                <w:noProof/>
                <w:webHidden/>
              </w:rPr>
              <w:fldChar w:fldCharType="end"/>
            </w:r>
          </w:hyperlink>
        </w:p>
        <w:p w14:paraId="5497D5D8" w14:textId="64373F27" w:rsidR="00E46B58" w:rsidRDefault="00E46B58">
          <w:pPr>
            <w:pStyle w:val="TOC2"/>
            <w:tabs>
              <w:tab w:val="left" w:pos="880"/>
              <w:tab w:val="right" w:leader="dot" w:pos="9350"/>
            </w:tabs>
            <w:rPr>
              <w:rFonts w:eastAsiaTheme="minorEastAsia"/>
              <w:noProof/>
            </w:rPr>
          </w:pPr>
          <w:hyperlink w:anchor="_Toc115639784" w:history="1">
            <w:r w:rsidRPr="0059408B">
              <w:rPr>
                <w:rStyle w:val="Hyperlink"/>
                <w:b/>
                <w:bCs/>
                <w:noProof/>
              </w:rPr>
              <w:t>3.8</w:t>
            </w:r>
            <w:r>
              <w:rPr>
                <w:rFonts w:eastAsiaTheme="minorEastAsia"/>
                <w:noProof/>
              </w:rPr>
              <w:tab/>
            </w:r>
            <w:r w:rsidRPr="0059408B">
              <w:rPr>
                <w:rStyle w:val="Hyperlink"/>
                <w:b/>
                <w:bCs/>
                <w:noProof/>
              </w:rPr>
              <w:t>Spectrogram Data Description</w:t>
            </w:r>
            <w:r>
              <w:rPr>
                <w:noProof/>
                <w:webHidden/>
              </w:rPr>
              <w:tab/>
            </w:r>
            <w:r>
              <w:rPr>
                <w:noProof/>
                <w:webHidden/>
              </w:rPr>
              <w:fldChar w:fldCharType="begin"/>
            </w:r>
            <w:r>
              <w:rPr>
                <w:noProof/>
                <w:webHidden/>
              </w:rPr>
              <w:instrText xml:space="preserve"> PAGEREF _Toc115639784 \h </w:instrText>
            </w:r>
            <w:r>
              <w:rPr>
                <w:noProof/>
                <w:webHidden/>
              </w:rPr>
            </w:r>
            <w:r>
              <w:rPr>
                <w:noProof/>
                <w:webHidden/>
              </w:rPr>
              <w:fldChar w:fldCharType="separate"/>
            </w:r>
            <w:r w:rsidR="00AD175C">
              <w:rPr>
                <w:noProof/>
                <w:webHidden/>
              </w:rPr>
              <w:t>36</w:t>
            </w:r>
            <w:r>
              <w:rPr>
                <w:noProof/>
                <w:webHidden/>
              </w:rPr>
              <w:fldChar w:fldCharType="end"/>
            </w:r>
          </w:hyperlink>
        </w:p>
        <w:p w14:paraId="5FF3B122" w14:textId="347A191E" w:rsidR="00E46B58" w:rsidRDefault="00E46B58">
          <w:pPr>
            <w:pStyle w:val="TOC2"/>
            <w:tabs>
              <w:tab w:val="left" w:pos="880"/>
              <w:tab w:val="right" w:leader="dot" w:pos="9350"/>
            </w:tabs>
            <w:rPr>
              <w:rFonts w:eastAsiaTheme="minorEastAsia"/>
              <w:noProof/>
            </w:rPr>
          </w:pPr>
          <w:hyperlink w:anchor="_Toc115639785" w:history="1">
            <w:r w:rsidRPr="0059408B">
              <w:rPr>
                <w:rStyle w:val="Hyperlink"/>
                <w:b/>
                <w:bCs/>
                <w:noProof/>
              </w:rPr>
              <w:t>3.9</w:t>
            </w:r>
            <w:r>
              <w:rPr>
                <w:rFonts w:eastAsiaTheme="minorEastAsia"/>
                <w:noProof/>
              </w:rPr>
              <w:tab/>
            </w:r>
            <w:r w:rsidRPr="0059408B">
              <w:rPr>
                <w:rStyle w:val="Hyperlink"/>
                <w:b/>
                <w:bCs/>
                <w:noProof/>
              </w:rPr>
              <w:t>Summary</w:t>
            </w:r>
            <w:r>
              <w:rPr>
                <w:noProof/>
                <w:webHidden/>
              </w:rPr>
              <w:tab/>
            </w:r>
            <w:r>
              <w:rPr>
                <w:noProof/>
                <w:webHidden/>
              </w:rPr>
              <w:fldChar w:fldCharType="begin"/>
            </w:r>
            <w:r>
              <w:rPr>
                <w:noProof/>
                <w:webHidden/>
              </w:rPr>
              <w:instrText xml:space="preserve"> PAGEREF _Toc115639785 \h </w:instrText>
            </w:r>
            <w:r>
              <w:rPr>
                <w:noProof/>
                <w:webHidden/>
              </w:rPr>
            </w:r>
            <w:r>
              <w:rPr>
                <w:noProof/>
                <w:webHidden/>
              </w:rPr>
              <w:fldChar w:fldCharType="separate"/>
            </w:r>
            <w:r w:rsidR="00AD175C">
              <w:rPr>
                <w:noProof/>
                <w:webHidden/>
              </w:rPr>
              <w:t>38</w:t>
            </w:r>
            <w:r>
              <w:rPr>
                <w:noProof/>
                <w:webHidden/>
              </w:rPr>
              <w:fldChar w:fldCharType="end"/>
            </w:r>
          </w:hyperlink>
        </w:p>
        <w:p w14:paraId="22DF543F" w14:textId="03F270A9" w:rsidR="00E46B58" w:rsidRDefault="00E46B58">
          <w:pPr>
            <w:pStyle w:val="TOC1"/>
            <w:tabs>
              <w:tab w:val="left" w:pos="440"/>
              <w:tab w:val="right" w:leader="dot" w:pos="9350"/>
            </w:tabs>
            <w:rPr>
              <w:rFonts w:eastAsiaTheme="minorEastAsia"/>
              <w:noProof/>
            </w:rPr>
          </w:pPr>
          <w:hyperlink w:anchor="_Toc115639786" w:history="1">
            <w:r w:rsidRPr="0059408B">
              <w:rPr>
                <w:rStyle w:val="Hyperlink"/>
                <w:b/>
                <w:bCs/>
                <w:noProof/>
              </w:rPr>
              <w:t>4</w:t>
            </w:r>
            <w:r>
              <w:rPr>
                <w:rFonts w:eastAsiaTheme="minorEastAsia"/>
                <w:noProof/>
              </w:rPr>
              <w:tab/>
            </w:r>
            <w:r w:rsidRPr="0059408B">
              <w:rPr>
                <w:rStyle w:val="Hyperlink"/>
                <w:b/>
                <w:bCs/>
                <w:noProof/>
              </w:rPr>
              <w:t>Chapter 4: Data Description and Exploratory Data Analysis</w:t>
            </w:r>
            <w:r>
              <w:rPr>
                <w:noProof/>
                <w:webHidden/>
              </w:rPr>
              <w:tab/>
            </w:r>
            <w:r>
              <w:rPr>
                <w:noProof/>
                <w:webHidden/>
              </w:rPr>
              <w:fldChar w:fldCharType="begin"/>
            </w:r>
            <w:r>
              <w:rPr>
                <w:noProof/>
                <w:webHidden/>
              </w:rPr>
              <w:instrText xml:space="preserve"> PAGEREF _Toc115639786 \h </w:instrText>
            </w:r>
            <w:r>
              <w:rPr>
                <w:noProof/>
                <w:webHidden/>
              </w:rPr>
            </w:r>
            <w:r>
              <w:rPr>
                <w:noProof/>
                <w:webHidden/>
              </w:rPr>
              <w:fldChar w:fldCharType="separate"/>
            </w:r>
            <w:r w:rsidR="00AD175C">
              <w:rPr>
                <w:noProof/>
                <w:webHidden/>
              </w:rPr>
              <w:t>39</w:t>
            </w:r>
            <w:r>
              <w:rPr>
                <w:noProof/>
                <w:webHidden/>
              </w:rPr>
              <w:fldChar w:fldCharType="end"/>
            </w:r>
          </w:hyperlink>
        </w:p>
        <w:p w14:paraId="6CAFC821" w14:textId="4592BC2A" w:rsidR="00E46B58" w:rsidRDefault="00E46B58">
          <w:pPr>
            <w:pStyle w:val="TOC2"/>
            <w:tabs>
              <w:tab w:val="left" w:pos="880"/>
              <w:tab w:val="right" w:leader="dot" w:pos="9350"/>
            </w:tabs>
            <w:rPr>
              <w:rFonts w:eastAsiaTheme="minorEastAsia"/>
              <w:noProof/>
            </w:rPr>
          </w:pPr>
          <w:hyperlink w:anchor="_Toc115639787" w:history="1">
            <w:r w:rsidRPr="0059408B">
              <w:rPr>
                <w:rStyle w:val="Hyperlink"/>
                <w:b/>
                <w:bCs/>
                <w:noProof/>
              </w:rPr>
              <w:t>4.1</w:t>
            </w:r>
            <w:r>
              <w:rPr>
                <w:rFonts w:eastAsiaTheme="minorEastAsia"/>
                <w:noProof/>
              </w:rPr>
              <w:tab/>
            </w:r>
            <w:r w:rsidRPr="0059408B">
              <w:rPr>
                <w:rStyle w:val="Hyperlink"/>
                <w:b/>
                <w:bCs/>
                <w:noProof/>
              </w:rPr>
              <w:t>Introduction</w:t>
            </w:r>
            <w:r>
              <w:rPr>
                <w:noProof/>
                <w:webHidden/>
              </w:rPr>
              <w:tab/>
            </w:r>
            <w:r>
              <w:rPr>
                <w:noProof/>
                <w:webHidden/>
              </w:rPr>
              <w:fldChar w:fldCharType="begin"/>
            </w:r>
            <w:r>
              <w:rPr>
                <w:noProof/>
                <w:webHidden/>
              </w:rPr>
              <w:instrText xml:space="preserve"> PAGEREF _Toc115639787 \h </w:instrText>
            </w:r>
            <w:r>
              <w:rPr>
                <w:noProof/>
                <w:webHidden/>
              </w:rPr>
            </w:r>
            <w:r>
              <w:rPr>
                <w:noProof/>
                <w:webHidden/>
              </w:rPr>
              <w:fldChar w:fldCharType="separate"/>
            </w:r>
            <w:r w:rsidR="00AD175C">
              <w:rPr>
                <w:noProof/>
                <w:webHidden/>
              </w:rPr>
              <w:t>39</w:t>
            </w:r>
            <w:r>
              <w:rPr>
                <w:noProof/>
                <w:webHidden/>
              </w:rPr>
              <w:fldChar w:fldCharType="end"/>
            </w:r>
          </w:hyperlink>
        </w:p>
        <w:p w14:paraId="2E9D92A0" w14:textId="7F6DF5CE" w:rsidR="00E46B58" w:rsidRDefault="00E46B58">
          <w:pPr>
            <w:pStyle w:val="TOC2"/>
            <w:tabs>
              <w:tab w:val="left" w:pos="880"/>
              <w:tab w:val="right" w:leader="dot" w:pos="9350"/>
            </w:tabs>
            <w:rPr>
              <w:rFonts w:eastAsiaTheme="minorEastAsia"/>
              <w:noProof/>
            </w:rPr>
          </w:pPr>
          <w:hyperlink w:anchor="_Toc115639788" w:history="1">
            <w:r w:rsidRPr="0059408B">
              <w:rPr>
                <w:rStyle w:val="Hyperlink"/>
                <w:b/>
                <w:bCs/>
                <w:noProof/>
              </w:rPr>
              <w:t>4.2</w:t>
            </w:r>
            <w:r>
              <w:rPr>
                <w:rFonts w:eastAsiaTheme="minorEastAsia"/>
                <w:noProof/>
              </w:rPr>
              <w:tab/>
            </w:r>
            <w:r w:rsidRPr="0059408B">
              <w:rPr>
                <w:rStyle w:val="Hyperlink"/>
                <w:b/>
                <w:bCs/>
                <w:noProof/>
                <w:shd w:val="clear" w:color="auto" w:fill="FFFFFF"/>
              </w:rPr>
              <w:t>Exploratory Data Analysis and Cleaning</w:t>
            </w:r>
            <w:r>
              <w:rPr>
                <w:noProof/>
                <w:webHidden/>
              </w:rPr>
              <w:tab/>
            </w:r>
            <w:r>
              <w:rPr>
                <w:noProof/>
                <w:webHidden/>
              </w:rPr>
              <w:fldChar w:fldCharType="begin"/>
            </w:r>
            <w:r>
              <w:rPr>
                <w:noProof/>
                <w:webHidden/>
              </w:rPr>
              <w:instrText xml:space="preserve"> PAGEREF _Toc115639788 \h </w:instrText>
            </w:r>
            <w:r>
              <w:rPr>
                <w:noProof/>
                <w:webHidden/>
              </w:rPr>
            </w:r>
            <w:r>
              <w:rPr>
                <w:noProof/>
                <w:webHidden/>
              </w:rPr>
              <w:fldChar w:fldCharType="separate"/>
            </w:r>
            <w:r w:rsidR="00AD175C">
              <w:rPr>
                <w:noProof/>
                <w:webHidden/>
              </w:rPr>
              <w:t>39</w:t>
            </w:r>
            <w:r>
              <w:rPr>
                <w:noProof/>
                <w:webHidden/>
              </w:rPr>
              <w:fldChar w:fldCharType="end"/>
            </w:r>
          </w:hyperlink>
        </w:p>
        <w:p w14:paraId="6E0EC8AF" w14:textId="0320B374" w:rsidR="00E46B58" w:rsidRDefault="00E46B58">
          <w:pPr>
            <w:pStyle w:val="TOC3"/>
            <w:tabs>
              <w:tab w:val="left" w:pos="1320"/>
              <w:tab w:val="right" w:leader="dot" w:pos="9350"/>
            </w:tabs>
            <w:rPr>
              <w:rFonts w:eastAsiaTheme="minorEastAsia"/>
              <w:noProof/>
            </w:rPr>
          </w:pPr>
          <w:hyperlink w:anchor="_Toc115639789" w:history="1">
            <w:r w:rsidRPr="0059408B">
              <w:rPr>
                <w:rStyle w:val="Hyperlink"/>
                <w:b/>
                <w:noProof/>
              </w:rPr>
              <w:t>4.2.1</w:t>
            </w:r>
            <w:r>
              <w:rPr>
                <w:rFonts w:eastAsiaTheme="minorEastAsia"/>
                <w:noProof/>
              </w:rPr>
              <w:tab/>
            </w:r>
            <w:r w:rsidRPr="0059408B">
              <w:rPr>
                <w:rStyle w:val="Hyperlink"/>
                <w:b/>
                <w:bCs/>
                <w:noProof/>
              </w:rPr>
              <w:t>Species for North and South England</w:t>
            </w:r>
            <w:r>
              <w:rPr>
                <w:noProof/>
                <w:webHidden/>
              </w:rPr>
              <w:tab/>
            </w:r>
            <w:r>
              <w:rPr>
                <w:noProof/>
                <w:webHidden/>
              </w:rPr>
              <w:fldChar w:fldCharType="begin"/>
            </w:r>
            <w:r>
              <w:rPr>
                <w:noProof/>
                <w:webHidden/>
              </w:rPr>
              <w:instrText xml:space="preserve"> PAGEREF _Toc115639789 \h </w:instrText>
            </w:r>
            <w:r>
              <w:rPr>
                <w:noProof/>
                <w:webHidden/>
              </w:rPr>
            </w:r>
            <w:r>
              <w:rPr>
                <w:noProof/>
                <w:webHidden/>
              </w:rPr>
              <w:fldChar w:fldCharType="separate"/>
            </w:r>
            <w:r w:rsidR="00AD175C">
              <w:rPr>
                <w:noProof/>
                <w:webHidden/>
              </w:rPr>
              <w:t>40</w:t>
            </w:r>
            <w:r>
              <w:rPr>
                <w:noProof/>
                <w:webHidden/>
              </w:rPr>
              <w:fldChar w:fldCharType="end"/>
            </w:r>
          </w:hyperlink>
        </w:p>
        <w:p w14:paraId="4835C321" w14:textId="115FD273" w:rsidR="00E46B58" w:rsidRDefault="00E46B58">
          <w:pPr>
            <w:pStyle w:val="TOC3"/>
            <w:tabs>
              <w:tab w:val="left" w:pos="1320"/>
              <w:tab w:val="right" w:leader="dot" w:pos="9350"/>
            </w:tabs>
            <w:rPr>
              <w:rFonts w:eastAsiaTheme="minorEastAsia"/>
              <w:noProof/>
            </w:rPr>
          </w:pPr>
          <w:hyperlink w:anchor="_Toc115639790" w:history="1">
            <w:r w:rsidRPr="0059408B">
              <w:rPr>
                <w:rStyle w:val="Hyperlink"/>
                <w:b/>
                <w:noProof/>
              </w:rPr>
              <w:t>4.2.2</w:t>
            </w:r>
            <w:r>
              <w:rPr>
                <w:rFonts w:eastAsiaTheme="minorEastAsia"/>
                <w:noProof/>
              </w:rPr>
              <w:tab/>
            </w:r>
            <w:r w:rsidRPr="0059408B">
              <w:rPr>
                <w:rStyle w:val="Hyperlink"/>
                <w:b/>
                <w:bCs/>
                <w:noProof/>
              </w:rPr>
              <w:t>Most Frequent Singing Birds in Morning and Evening</w:t>
            </w:r>
            <w:r>
              <w:rPr>
                <w:noProof/>
                <w:webHidden/>
              </w:rPr>
              <w:tab/>
            </w:r>
            <w:r>
              <w:rPr>
                <w:noProof/>
                <w:webHidden/>
              </w:rPr>
              <w:fldChar w:fldCharType="begin"/>
            </w:r>
            <w:r>
              <w:rPr>
                <w:noProof/>
                <w:webHidden/>
              </w:rPr>
              <w:instrText xml:space="preserve"> PAGEREF _Toc115639790 \h </w:instrText>
            </w:r>
            <w:r>
              <w:rPr>
                <w:noProof/>
                <w:webHidden/>
              </w:rPr>
            </w:r>
            <w:r>
              <w:rPr>
                <w:noProof/>
                <w:webHidden/>
              </w:rPr>
              <w:fldChar w:fldCharType="separate"/>
            </w:r>
            <w:r w:rsidR="00AD175C">
              <w:rPr>
                <w:noProof/>
                <w:webHidden/>
              </w:rPr>
              <w:t>41</w:t>
            </w:r>
            <w:r>
              <w:rPr>
                <w:noProof/>
                <w:webHidden/>
              </w:rPr>
              <w:fldChar w:fldCharType="end"/>
            </w:r>
          </w:hyperlink>
        </w:p>
        <w:p w14:paraId="518BB602" w14:textId="750CD76C" w:rsidR="00E46B58" w:rsidRDefault="00E46B58">
          <w:pPr>
            <w:pStyle w:val="TOC3"/>
            <w:tabs>
              <w:tab w:val="left" w:pos="1320"/>
              <w:tab w:val="right" w:leader="dot" w:pos="9350"/>
            </w:tabs>
            <w:rPr>
              <w:rFonts w:eastAsiaTheme="minorEastAsia"/>
              <w:noProof/>
            </w:rPr>
          </w:pPr>
          <w:hyperlink w:anchor="_Toc115639791" w:history="1">
            <w:r w:rsidRPr="0059408B">
              <w:rPr>
                <w:rStyle w:val="Hyperlink"/>
                <w:b/>
                <w:noProof/>
              </w:rPr>
              <w:t>4.2.3</w:t>
            </w:r>
            <w:r>
              <w:rPr>
                <w:rFonts w:eastAsiaTheme="minorEastAsia"/>
                <w:noProof/>
              </w:rPr>
              <w:tab/>
            </w:r>
            <w:r w:rsidRPr="0059408B">
              <w:rPr>
                <w:rStyle w:val="Hyperlink"/>
                <w:b/>
                <w:bCs/>
                <w:noProof/>
              </w:rPr>
              <w:t>Geographical representation of Birds</w:t>
            </w:r>
            <w:r>
              <w:rPr>
                <w:noProof/>
                <w:webHidden/>
              </w:rPr>
              <w:tab/>
            </w:r>
            <w:r>
              <w:rPr>
                <w:noProof/>
                <w:webHidden/>
              </w:rPr>
              <w:fldChar w:fldCharType="begin"/>
            </w:r>
            <w:r>
              <w:rPr>
                <w:noProof/>
                <w:webHidden/>
              </w:rPr>
              <w:instrText xml:space="preserve"> PAGEREF _Toc115639791 \h </w:instrText>
            </w:r>
            <w:r>
              <w:rPr>
                <w:noProof/>
                <w:webHidden/>
              </w:rPr>
            </w:r>
            <w:r>
              <w:rPr>
                <w:noProof/>
                <w:webHidden/>
              </w:rPr>
              <w:fldChar w:fldCharType="separate"/>
            </w:r>
            <w:r w:rsidR="00AD175C">
              <w:rPr>
                <w:noProof/>
                <w:webHidden/>
              </w:rPr>
              <w:t>42</w:t>
            </w:r>
            <w:r>
              <w:rPr>
                <w:noProof/>
                <w:webHidden/>
              </w:rPr>
              <w:fldChar w:fldCharType="end"/>
            </w:r>
          </w:hyperlink>
        </w:p>
        <w:p w14:paraId="77D24F94" w14:textId="13DAC3F0" w:rsidR="00E46B58" w:rsidRDefault="00E46B58">
          <w:pPr>
            <w:pStyle w:val="TOC3"/>
            <w:tabs>
              <w:tab w:val="left" w:pos="1320"/>
              <w:tab w:val="right" w:leader="dot" w:pos="9350"/>
            </w:tabs>
            <w:rPr>
              <w:rFonts w:eastAsiaTheme="minorEastAsia"/>
              <w:noProof/>
            </w:rPr>
          </w:pPr>
          <w:hyperlink w:anchor="_Toc115639792" w:history="1">
            <w:r w:rsidRPr="0059408B">
              <w:rPr>
                <w:rStyle w:val="Hyperlink"/>
                <w:b/>
                <w:noProof/>
              </w:rPr>
              <w:t>4.2.4</w:t>
            </w:r>
            <w:r>
              <w:rPr>
                <w:rFonts w:eastAsiaTheme="minorEastAsia"/>
                <w:noProof/>
              </w:rPr>
              <w:tab/>
            </w:r>
            <w:r w:rsidRPr="0059408B">
              <w:rPr>
                <w:rStyle w:val="Hyperlink"/>
                <w:b/>
                <w:bCs/>
                <w:noProof/>
              </w:rPr>
              <w:t>Most Bird Recordings</w:t>
            </w:r>
            <w:r>
              <w:rPr>
                <w:noProof/>
                <w:webHidden/>
              </w:rPr>
              <w:tab/>
            </w:r>
            <w:r>
              <w:rPr>
                <w:noProof/>
                <w:webHidden/>
              </w:rPr>
              <w:fldChar w:fldCharType="begin"/>
            </w:r>
            <w:r>
              <w:rPr>
                <w:noProof/>
                <w:webHidden/>
              </w:rPr>
              <w:instrText xml:space="preserve"> PAGEREF _Toc115639792 \h </w:instrText>
            </w:r>
            <w:r>
              <w:rPr>
                <w:noProof/>
                <w:webHidden/>
              </w:rPr>
            </w:r>
            <w:r>
              <w:rPr>
                <w:noProof/>
                <w:webHidden/>
              </w:rPr>
              <w:fldChar w:fldCharType="separate"/>
            </w:r>
            <w:r w:rsidR="00AD175C">
              <w:rPr>
                <w:noProof/>
                <w:webHidden/>
              </w:rPr>
              <w:t>43</w:t>
            </w:r>
            <w:r>
              <w:rPr>
                <w:noProof/>
                <w:webHidden/>
              </w:rPr>
              <w:fldChar w:fldCharType="end"/>
            </w:r>
          </w:hyperlink>
        </w:p>
        <w:p w14:paraId="5A43CD56" w14:textId="4D176DEB" w:rsidR="00E46B58" w:rsidRDefault="00E46B58">
          <w:pPr>
            <w:pStyle w:val="TOC3"/>
            <w:tabs>
              <w:tab w:val="left" w:pos="1320"/>
              <w:tab w:val="right" w:leader="dot" w:pos="9350"/>
            </w:tabs>
            <w:rPr>
              <w:rFonts w:eastAsiaTheme="minorEastAsia"/>
              <w:noProof/>
            </w:rPr>
          </w:pPr>
          <w:hyperlink w:anchor="_Toc115639793" w:history="1">
            <w:r w:rsidRPr="0059408B">
              <w:rPr>
                <w:rStyle w:val="Hyperlink"/>
                <w:b/>
                <w:noProof/>
              </w:rPr>
              <w:t>4.2.5</w:t>
            </w:r>
            <w:r>
              <w:rPr>
                <w:rFonts w:eastAsiaTheme="minorEastAsia"/>
                <w:noProof/>
              </w:rPr>
              <w:tab/>
            </w:r>
            <w:r w:rsidRPr="0059408B">
              <w:rPr>
                <w:rStyle w:val="Hyperlink"/>
                <w:b/>
                <w:bCs/>
                <w:noProof/>
              </w:rPr>
              <w:t>Frequent Uploader in Session</w:t>
            </w:r>
            <w:r>
              <w:rPr>
                <w:noProof/>
                <w:webHidden/>
              </w:rPr>
              <w:tab/>
            </w:r>
            <w:r>
              <w:rPr>
                <w:noProof/>
                <w:webHidden/>
              </w:rPr>
              <w:fldChar w:fldCharType="begin"/>
            </w:r>
            <w:r>
              <w:rPr>
                <w:noProof/>
                <w:webHidden/>
              </w:rPr>
              <w:instrText xml:space="preserve"> PAGEREF _Toc115639793 \h </w:instrText>
            </w:r>
            <w:r>
              <w:rPr>
                <w:noProof/>
                <w:webHidden/>
              </w:rPr>
            </w:r>
            <w:r>
              <w:rPr>
                <w:noProof/>
                <w:webHidden/>
              </w:rPr>
              <w:fldChar w:fldCharType="separate"/>
            </w:r>
            <w:r w:rsidR="00AD175C">
              <w:rPr>
                <w:noProof/>
                <w:webHidden/>
              </w:rPr>
              <w:t>44</w:t>
            </w:r>
            <w:r>
              <w:rPr>
                <w:noProof/>
                <w:webHidden/>
              </w:rPr>
              <w:fldChar w:fldCharType="end"/>
            </w:r>
          </w:hyperlink>
        </w:p>
        <w:p w14:paraId="76293DB9" w14:textId="43BDCD7D" w:rsidR="00E46B58" w:rsidRDefault="00E46B58">
          <w:pPr>
            <w:pStyle w:val="TOC3"/>
            <w:tabs>
              <w:tab w:val="left" w:pos="1320"/>
              <w:tab w:val="right" w:leader="dot" w:pos="9350"/>
            </w:tabs>
            <w:rPr>
              <w:rFonts w:eastAsiaTheme="minorEastAsia"/>
              <w:noProof/>
            </w:rPr>
          </w:pPr>
          <w:hyperlink w:anchor="_Toc115639794" w:history="1">
            <w:r w:rsidRPr="0059408B">
              <w:rPr>
                <w:rStyle w:val="Hyperlink"/>
                <w:b/>
                <w:noProof/>
              </w:rPr>
              <w:t>4.2.6</w:t>
            </w:r>
            <w:r>
              <w:rPr>
                <w:rFonts w:eastAsiaTheme="minorEastAsia"/>
                <w:noProof/>
              </w:rPr>
              <w:tab/>
            </w:r>
            <w:r w:rsidRPr="0059408B">
              <w:rPr>
                <w:rStyle w:val="Hyperlink"/>
                <w:b/>
                <w:bCs/>
                <w:noProof/>
              </w:rPr>
              <w:t>Bird Year Analysis WRT Years and Months</w:t>
            </w:r>
            <w:r>
              <w:rPr>
                <w:noProof/>
                <w:webHidden/>
              </w:rPr>
              <w:tab/>
            </w:r>
            <w:r>
              <w:rPr>
                <w:noProof/>
                <w:webHidden/>
              </w:rPr>
              <w:fldChar w:fldCharType="begin"/>
            </w:r>
            <w:r>
              <w:rPr>
                <w:noProof/>
                <w:webHidden/>
              </w:rPr>
              <w:instrText xml:space="preserve"> PAGEREF _Toc115639794 \h </w:instrText>
            </w:r>
            <w:r>
              <w:rPr>
                <w:noProof/>
                <w:webHidden/>
              </w:rPr>
            </w:r>
            <w:r>
              <w:rPr>
                <w:noProof/>
                <w:webHidden/>
              </w:rPr>
              <w:fldChar w:fldCharType="separate"/>
            </w:r>
            <w:r w:rsidR="00AD175C">
              <w:rPr>
                <w:noProof/>
                <w:webHidden/>
              </w:rPr>
              <w:t>44</w:t>
            </w:r>
            <w:r>
              <w:rPr>
                <w:noProof/>
                <w:webHidden/>
              </w:rPr>
              <w:fldChar w:fldCharType="end"/>
            </w:r>
          </w:hyperlink>
        </w:p>
        <w:p w14:paraId="2731C81D" w14:textId="67FB6B35" w:rsidR="00E46B58" w:rsidRDefault="00E46B58">
          <w:pPr>
            <w:pStyle w:val="TOC3"/>
            <w:tabs>
              <w:tab w:val="left" w:pos="1320"/>
              <w:tab w:val="right" w:leader="dot" w:pos="9350"/>
            </w:tabs>
            <w:rPr>
              <w:rFonts w:eastAsiaTheme="minorEastAsia"/>
              <w:noProof/>
            </w:rPr>
          </w:pPr>
          <w:hyperlink w:anchor="_Toc115639795" w:history="1">
            <w:r w:rsidRPr="0059408B">
              <w:rPr>
                <w:rStyle w:val="Hyperlink"/>
                <w:b/>
                <w:noProof/>
              </w:rPr>
              <w:t>4.2.7</w:t>
            </w:r>
            <w:r>
              <w:rPr>
                <w:rFonts w:eastAsiaTheme="minorEastAsia"/>
                <w:noProof/>
              </w:rPr>
              <w:tab/>
            </w:r>
            <w:r w:rsidRPr="0059408B">
              <w:rPr>
                <w:rStyle w:val="Hyperlink"/>
                <w:b/>
                <w:bCs/>
                <w:noProof/>
              </w:rPr>
              <w:t>Most Recording Uploads</w:t>
            </w:r>
            <w:r>
              <w:rPr>
                <w:noProof/>
                <w:webHidden/>
              </w:rPr>
              <w:tab/>
            </w:r>
            <w:r>
              <w:rPr>
                <w:noProof/>
                <w:webHidden/>
              </w:rPr>
              <w:fldChar w:fldCharType="begin"/>
            </w:r>
            <w:r>
              <w:rPr>
                <w:noProof/>
                <w:webHidden/>
              </w:rPr>
              <w:instrText xml:space="preserve"> PAGEREF _Toc115639795 \h </w:instrText>
            </w:r>
            <w:r>
              <w:rPr>
                <w:noProof/>
                <w:webHidden/>
              </w:rPr>
            </w:r>
            <w:r>
              <w:rPr>
                <w:noProof/>
                <w:webHidden/>
              </w:rPr>
              <w:fldChar w:fldCharType="separate"/>
            </w:r>
            <w:r w:rsidR="00AD175C">
              <w:rPr>
                <w:noProof/>
                <w:webHidden/>
              </w:rPr>
              <w:t>46</w:t>
            </w:r>
            <w:r>
              <w:rPr>
                <w:noProof/>
                <w:webHidden/>
              </w:rPr>
              <w:fldChar w:fldCharType="end"/>
            </w:r>
          </w:hyperlink>
        </w:p>
        <w:p w14:paraId="3BD6B536" w14:textId="2042BF97" w:rsidR="00E46B58" w:rsidRDefault="00E46B58">
          <w:pPr>
            <w:pStyle w:val="TOC2"/>
            <w:tabs>
              <w:tab w:val="left" w:pos="880"/>
              <w:tab w:val="right" w:leader="dot" w:pos="9350"/>
            </w:tabs>
            <w:rPr>
              <w:rFonts w:eastAsiaTheme="minorEastAsia"/>
              <w:noProof/>
            </w:rPr>
          </w:pPr>
          <w:hyperlink w:anchor="_Toc115639796" w:history="1">
            <w:r w:rsidRPr="0059408B">
              <w:rPr>
                <w:rStyle w:val="Hyperlink"/>
                <w:b/>
                <w:bCs/>
                <w:noProof/>
              </w:rPr>
              <w:t>4.3</w:t>
            </w:r>
            <w:r>
              <w:rPr>
                <w:rFonts w:eastAsiaTheme="minorEastAsia"/>
                <w:noProof/>
              </w:rPr>
              <w:tab/>
            </w:r>
            <w:r w:rsidRPr="0059408B">
              <w:rPr>
                <w:rStyle w:val="Hyperlink"/>
                <w:b/>
                <w:bCs/>
                <w:noProof/>
              </w:rPr>
              <w:t>Summary</w:t>
            </w:r>
            <w:r>
              <w:rPr>
                <w:noProof/>
                <w:webHidden/>
              </w:rPr>
              <w:tab/>
            </w:r>
            <w:r>
              <w:rPr>
                <w:noProof/>
                <w:webHidden/>
              </w:rPr>
              <w:fldChar w:fldCharType="begin"/>
            </w:r>
            <w:r>
              <w:rPr>
                <w:noProof/>
                <w:webHidden/>
              </w:rPr>
              <w:instrText xml:space="preserve"> PAGEREF _Toc115639796 \h </w:instrText>
            </w:r>
            <w:r>
              <w:rPr>
                <w:noProof/>
                <w:webHidden/>
              </w:rPr>
            </w:r>
            <w:r>
              <w:rPr>
                <w:noProof/>
                <w:webHidden/>
              </w:rPr>
              <w:fldChar w:fldCharType="separate"/>
            </w:r>
            <w:r w:rsidR="00AD175C">
              <w:rPr>
                <w:noProof/>
                <w:webHidden/>
              </w:rPr>
              <w:t>49</w:t>
            </w:r>
            <w:r>
              <w:rPr>
                <w:noProof/>
                <w:webHidden/>
              </w:rPr>
              <w:fldChar w:fldCharType="end"/>
            </w:r>
          </w:hyperlink>
        </w:p>
        <w:p w14:paraId="36F2A6B1" w14:textId="53DA5224" w:rsidR="00E46B58" w:rsidRDefault="00E46B58">
          <w:pPr>
            <w:pStyle w:val="TOC1"/>
            <w:tabs>
              <w:tab w:val="left" w:pos="440"/>
              <w:tab w:val="right" w:leader="dot" w:pos="9350"/>
            </w:tabs>
            <w:rPr>
              <w:rFonts w:eastAsiaTheme="minorEastAsia"/>
              <w:noProof/>
            </w:rPr>
          </w:pPr>
          <w:hyperlink w:anchor="_Toc115639797" w:history="1">
            <w:r w:rsidRPr="0059408B">
              <w:rPr>
                <w:rStyle w:val="Hyperlink"/>
                <w:b/>
                <w:bCs/>
                <w:noProof/>
              </w:rPr>
              <w:t>5</w:t>
            </w:r>
            <w:r>
              <w:rPr>
                <w:rFonts w:eastAsiaTheme="minorEastAsia"/>
                <w:noProof/>
              </w:rPr>
              <w:tab/>
            </w:r>
            <w:r w:rsidRPr="0059408B">
              <w:rPr>
                <w:rStyle w:val="Hyperlink"/>
                <w:b/>
                <w:bCs/>
                <w:noProof/>
              </w:rPr>
              <w:t>Chapter: 5 Pre-Processing, Methodology, and Implementation</w:t>
            </w:r>
            <w:r>
              <w:rPr>
                <w:noProof/>
                <w:webHidden/>
              </w:rPr>
              <w:tab/>
            </w:r>
            <w:r>
              <w:rPr>
                <w:noProof/>
                <w:webHidden/>
              </w:rPr>
              <w:fldChar w:fldCharType="begin"/>
            </w:r>
            <w:r>
              <w:rPr>
                <w:noProof/>
                <w:webHidden/>
              </w:rPr>
              <w:instrText xml:space="preserve"> PAGEREF _Toc115639797 \h </w:instrText>
            </w:r>
            <w:r>
              <w:rPr>
                <w:noProof/>
                <w:webHidden/>
              </w:rPr>
            </w:r>
            <w:r>
              <w:rPr>
                <w:noProof/>
                <w:webHidden/>
              </w:rPr>
              <w:fldChar w:fldCharType="separate"/>
            </w:r>
            <w:r w:rsidR="00AD175C">
              <w:rPr>
                <w:noProof/>
                <w:webHidden/>
              </w:rPr>
              <w:t>50</w:t>
            </w:r>
            <w:r>
              <w:rPr>
                <w:noProof/>
                <w:webHidden/>
              </w:rPr>
              <w:fldChar w:fldCharType="end"/>
            </w:r>
          </w:hyperlink>
        </w:p>
        <w:p w14:paraId="15F1B87C" w14:textId="5C1AECF6" w:rsidR="00E46B58" w:rsidRDefault="00E46B58">
          <w:pPr>
            <w:pStyle w:val="TOC2"/>
            <w:tabs>
              <w:tab w:val="left" w:pos="880"/>
              <w:tab w:val="right" w:leader="dot" w:pos="9350"/>
            </w:tabs>
            <w:rPr>
              <w:rFonts w:eastAsiaTheme="minorEastAsia"/>
              <w:noProof/>
            </w:rPr>
          </w:pPr>
          <w:hyperlink w:anchor="_Toc115639798" w:history="1">
            <w:r w:rsidRPr="0059408B">
              <w:rPr>
                <w:rStyle w:val="Hyperlink"/>
                <w:b/>
                <w:bCs/>
                <w:noProof/>
              </w:rPr>
              <w:t>5.1</w:t>
            </w:r>
            <w:r>
              <w:rPr>
                <w:rFonts w:eastAsiaTheme="minorEastAsia"/>
                <w:noProof/>
              </w:rPr>
              <w:tab/>
            </w:r>
            <w:r w:rsidRPr="0059408B">
              <w:rPr>
                <w:rStyle w:val="Hyperlink"/>
                <w:b/>
                <w:bCs/>
                <w:noProof/>
              </w:rPr>
              <w:t>Introduction</w:t>
            </w:r>
            <w:r>
              <w:rPr>
                <w:noProof/>
                <w:webHidden/>
              </w:rPr>
              <w:tab/>
            </w:r>
            <w:r>
              <w:rPr>
                <w:noProof/>
                <w:webHidden/>
              </w:rPr>
              <w:fldChar w:fldCharType="begin"/>
            </w:r>
            <w:r>
              <w:rPr>
                <w:noProof/>
                <w:webHidden/>
              </w:rPr>
              <w:instrText xml:space="preserve"> PAGEREF _Toc115639798 \h </w:instrText>
            </w:r>
            <w:r>
              <w:rPr>
                <w:noProof/>
                <w:webHidden/>
              </w:rPr>
            </w:r>
            <w:r>
              <w:rPr>
                <w:noProof/>
                <w:webHidden/>
              </w:rPr>
              <w:fldChar w:fldCharType="separate"/>
            </w:r>
            <w:r w:rsidR="00AD175C">
              <w:rPr>
                <w:noProof/>
                <w:webHidden/>
              </w:rPr>
              <w:t>50</w:t>
            </w:r>
            <w:r>
              <w:rPr>
                <w:noProof/>
                <w:webHidden/>
              </w:rPr>
              <w:fldChar w:fldCharType="end"/>
            </w:r>
          </w:hyperlink>
        </w:p>
        <w:p w14:paraId="753F1AE6" w14:textId="22CA48A2" w:rsidR="00E46B58" w:rsidRDefault="00E46B58">
          <w:pPr>
            <w:pStyle w:val="TOC3"/>
            <w:tabs>
              <w:tab w:val="left" w:pos="1320"/>
              <w:tab w:val="right" w:leader="dot" w:pos="9350"/>
            </w:tabs>
            <w:rPr>
              <w:rFonts w:eastAsiaTheme="minorEastAsia"/>
              <w:noProof/>
            </w:rPr>
          </w:pPr>
          <w:hyperlink w:anchor="_Toc115639799" w:history="1">
            <w:r w:rsidRPr="0059408B">
              <w:rPr>
                <w:rStyle w:val="Hyperlink"/>
                <w:b/>
                <w:noProof/>
              </w:rPr>
              <w:t>5.1.1</w:t>
            </w:r>
            <w:r>
              <w:rPr>
                <w:rFonts w:eastAsiaTheme="minorEastAsia"/>
                <w:noProof/>
              </w:rPr>
              <w:tab/>
            </w:r>
            <w:r w:rsidRPr="0059408B">
              <w:rPr>
                <w:rStyle w:val="Hyperlink"/>
                <w:b/>
                <w:bCs/>
                <w:noProof/>
              </w:rPr>
              <w:t>Region-Based CNN (R-CNN)</w:t>
            </w:r>
            <w:r>
              <w:rPr>
                <w:noProof/>
                <w:webHidden/>
              </w:rPr>
              <w:tab/>
            </w:r>
            <w:r>
              <w:rPr>
                <w:noProof/>
                <w:webHidden/>
              </w:rPr>
              <w:fldChar w:fldCharType="begin"/>
            </w:r>
            <w:r>
              <w:rPr>
                <w:noProof/>
                <w:webHidden/>
              </w:rPr>
              <w:instrText xml:space="preserve"> PAGEREF _Toc115639799 \h </w:instrText>
            </w:r>
            <w:r>
              <w:rPr>
                <w:noProof/>
                <w:webHidden/>
              </w:rPr>
            </w:r>
            <w:r>
              <w:rPr>
                <w:noProof/>
                <w:webHidden/>
              </w:rPr>
              <w:fldChar w:fldCharType="separate"/>
            </w:r>
            <w:r w:rsidR="00AD175C">
              <w:rPr>
                <w:noProof/>
                <w:webHidden/>
              </w:rPr>
              <w:t>50</w:t>
            </w:r>
            <w:r>
              <w:rPr>
                <w:noProof/>
                <w:webHidden/>
              </w:rPr>
              <w:fldChar w:fldCharType="end"/>
            </w:r>
          </w:hyperlink>
        </w:p>
        <w:p w14:paraId="10F7F00E" w14:textId="59E005A9" w:rsidR="00E46B58" w:rsidRDefault="00E46B58">
          <w:pPr>
            <w:pStyle w:val="TOC3"/>
            <w:tabs>
              <w:tab w:val="left" w:pos="1320"/>
              <w:tab w:val="right" w:leader="dot" w:pos="9350"/>
            </w:tabs>
            <w:rPr>
              <w:rFonts w:eastAsiaTheme="minorEastAsia"/>
              <w:noProof/>
            </w:rPr>
          </w:pPr>
          <w:hyperlink w:anchor="_Toc115639800" w:history="1">
            <w:r w:rsidRPr="0059408B">
              <w:rPr>
                <w:rStyle w:val="Hyperlink"/>
                <w:b/>
                <w:noProof/>
              </w:rPr>
              <w:t>5.1.2</w:t>
            </w:r>
            <w:r>
              <w:rPr>
                <w:rFonts w:eastAsiaTheme="minorEastAsia"/>
                <w:noProof/>
              </w:rPr>
              <w:tab/>
            </w:r>
            <w:r w:rsidRPr="0059408B">
              <w:rPr>
                <w:rStyle w:val="Hyperlink"/>
                <w:b/>
                <w:bCs/>
                <w:noProof/>
              </w:rPr>
              <w:t>Fast R-CNN</w:t>
            </w:r>
            <w:r>
              <w:rPr>
                <w:noProof/>
                <w:webHidden/>
              </w:rPr>
              <w:tab/>
            </w:r>
            <w:r>
              <w:rPr>
                <w:noProof/>
                <w:webHidden/>
              </w:rPr>
              <w:fldChar w:fldCharType="begin"/>
            </w:r>
            <w:r>
              <w:rPr>
                <w:noProof/>
                <w:webHidden/>
              </w:rPr>
              <w:instrText xml:space="preserve"> PAGEREF _Toc115639800 \h </w:instrText>
            </w:r>
            <w:r>
              <w:rPr>
                <w:noProof/>
                <w:webHidden/>
              </w:rPr>
            </w:r>
            <w:r>
              <w:rPr>
                <w:noProof/>
                <w:webHidden/>
              </w:rPr>
              <w:fldChar w:fldCharType="separate"/>
            </w:r>
            <w:r w:rsidR="00AD175C">
              <w:rPr>
                <w:noProof/>
                <w:webHidden/>
              </w:rPr>
              <w:t>51</w:t>
            </w:r>
            <w:r>
              <w:rPr>
                <w:noProof/>
                <w:webHidden/>
              </w:rPr>
              <w:fldChar w:fldCharType="end"/>
            </w:r>
          </w:hyperlink>
        </w:p>
        <w:p w14:paraId="12C0FE5D" w14:textId="56532622" w:rsidR="00E46B58" w:rsidRDefault="00E46B58">
          <w:pPr>
            <w:pStyle w:val="TOC3"/>
            <w:tabs>
              <w:tab w:val="left" w:pos="1320"/>
              <w:tab w:val="right" w:leader="dot" w:pos="9350"/>
            </w:tabs>
            <w:rPr>
              <w:rFonts w:eastAsiaTheme="minorEastAsia"/>
              <w:noProof/>
            </w:rPr>
          </w:pPr>
          <w:hyperlink w:anchor="_Toc115639801" w:history="1">
            <w:r w:rsidRPr="0059408B">
              <w:rPr>
                <w:rStyle w:val="Hyperlink"/>
                <w:b/>
                <w:noProof/>
              </w:rPr>
              <w:t>5.1.3</w:t>
            </w:r>
            <w:r>
              <w:rPr>
                <w:rFonts w:eastAsiaTheme="minorEastAsia"/>
                <w:noProof/>
              </w:rPr>
              <w:tab/>
            </w:r>
            <w:r w:rsidRPr="0059408B">
              <w:rPr>
                <w:rStyle w:val="Hyperlink"/>
                <w:b/>
                <w:bCs/>
                <w:noProof/>
              </w:rPr>
              <w:t>Faster R-CNN:</w:t>
            </w:r>
            <w:r>
              <w:rPr>
                <w:noProof/>
                <w:webHidden/>
              </w:rPr>
              <w:tab/>
            </w:r>
            <w:r>
              <w:rPr>
                <w:noProof/>
                <w:webHidden/>
              </w:rPr>
              <w:fldChar w:fldCharType="begin"/>
            </w:r>
            <w:r>
              <w:rPr>
                <w:noProof/>
                <w:webHidden/>
              </w:rPr>
              <w:instrText xml:space="preserve"> PAGEREF _Toc115639801 \h </w:instrText>
            </w:r>
            <w:r>
              <w:rPr>
                <w:noProof/>
                <w:webHidden/>
              </w:rPr>
            </w:r>
            <w:r>
              <w:rPr>
                <w:noProof/>
                <w:webHidden/>
              </w:rPr>
              <w:fldChar w:fldCharType="separate"/>
            </w:r>
            <w:r w:rsidR="00AD175C">
              <w:rPr>
                <w:noProof/>
                <w:webHidden/>
              </w:rPr>
              <w:t>51</w:t>
            </w:r>
            <w:r>
              <w:rPr>
                <w:noProof/>
                <w:webHidden/>
              </w:rPr>
              <w:fldChar w:fldCharType="end"/>
            </w:r>
          </w:hyperlink>
        </w:p>
        <w:p w14:paraId="10EAEEE2" w14:textId="22B8D3FD" w:rsidR="00E46B58" w:rsidRDefault="00E46B58">
          <w:pPr>
            <w:pStyle w:val="TOC3"/>
            <w:tabs>
              <w:tab w:val="left" w:pos="1320"/>
              <w:tab w:val="right" w:leader="dot" w:pos="9350"/>
            </w:tabs>
            <w:rPr>
              <w:rFonts w:eastAsiaTheme="minorEastAsia"/>
              <w:noProof/>
            </w:rPr>
          </w:pPr>
          <w:hyperlink w:anchor="_Toc115639802" w:history="1">
            <w:r w:rsidRPr="0059408B">
              <w:rPr>
                <w:rStyle w:val="Hyperlink"/>
                <w:b/>
                <w:noProof/>
              </w:rPr>
              <w:t>5.1.4</w:t>
            </w:r>
            <w:r>
              <w:rPr>
                <w:rFonts w:eastAsiaTheme="minorEastAsia"/>
                <w:noProof/>
              </w:rPr>
              <w:tab/>
            </w:r>
            <w:r w:rsidRPr="0059408B">
              <w:rPr>
                <w:rStyle w:val="Hyperlink"/>
                <w:b/>
                <w:bCs/>
                <w:noProof/>
              </w:rPr>
              <w:t>YOLO</w:t>
            </w:r>
            <w:r>
              <w:rPr>
                <w:noProof/>
                <w:webHidden/>
              </w:rPr>
              <w:tab/>
            </w:r>
            <w:r>
              <w:rPr>
                <w:noProof/>
                <w:webHidden/>
              </w:rPr>
              <w:fldChar w:fldCharType="begin"/>
            </w:r>
            <w:r>
              <w:rPr>
                <w:noProof/>
                <w:webHidden/>
              </w:rPr>
              <w:instrText xml:space="preserve"> PAGEREF _Toc115639802 \h </w:instrText>
            </w:r>
            <w:r>
              <w:rPr>
                <w:noProof/>
                <w:webHidden/>
              </w:rPr>
            </w:r>
            <w:r>
              <w:rPr>
                <w:noProof/>
                <w:webHidden/>
              </w:rPr>
              <w:fldChar w:fldCharType="separate"/>
            </w:r>
            <w:r w:rsidR="00AD175C">
              <w:rPr>
                <w:noProof/>
                <w:webHidden/>
              </w:rPr>
              <w:t>52</w:t>
            </w:r>
            <w:r>
              <w:rPr>
                <w:noProof/>
                <w:webHidden/>
              </w:rPr>
              <w:fldChar w:fldCharType="end"/>
            </w:r>
          </w:hyperlink>
        </w:p>
        <w:p w14:paraId="1FDB1751" w14:textId="284906BF" w:rsidR="00E46B58" w:rsidRDefault="00E46B58">
          <w:pPr>
            <w:pStyle w:val="TOC2"/>
            <w:tabs>
              <w:tab w:val="left" w:pos="880"/>
              <w:tab w:val="right" w:leader="dot" w:pos="9350"/>
            </w:tabs>
            <w:rPr>
              <w:rFonts w:eastAsiaTheme="minorEastAsia"/>
              <w:noProof/>
            </w:rPr>
          </w:pPr>
          <w:hyperlink w:anchor="_Toc115639803" w:history="1">
            <w:r w:rsidRPr="0059408B">
              <w:rPr>
                <w:rStyle w:val="Hyperlink"/>
                <w:b/>
                <w:bCs/>
                <w:noProof/>
              </w:rPr>
              <w:t>5.2</w:t>
            </w:r>
            <w:r>
              <w:rPr>
                <w:rFonts w:eastAsiaTheme="minorEastAsia"/>
                <w:noProof/>
              </w:rPr>
              <w:tab/>
            </w:r>
            <w:r w:rsidRPr="0059408B">
              <w:rPr>
                <w:rStyle w:val="Hyperlink"/>
                <w:b/>
                <w:bCs/>
                <w:noProof/>
              </w:rPr>
              <w:t>Proposed Methodology</w:t>
            </w:r>
            <w:r>
              <w:rPr>
                <w:noProof/>
                <w:webHidden/>
              </w:rPr>
              <w:tab/>
            </w:r>
            <w:r>
              <w:rPr>
                <w:noProof/>
                <w:webHidden/>
              </w:rPr>
              <w:fldChar w:fldCharType="begin"/>
            </w:r>
            <w:r>
              <w:rPr>
                <w:noProof/>
                <w:webHidden/>
              </w:rPr>
              <w:instrText xml:space="preserve"> PAGEREF _Toc115639803 \h </w:instrText>
            </w:r>
            <w:r>
              <w:rPr>
                <w:noProof/>
                <w:webHidden/>
              </w:rPr>
            </w:r>
            <w:r>
              <w:rPr>
                <w:noProof/>
                <w:webHidden/>
              </w:rPr>
              <w:fldChar w:fldCharType="separate"/>
            </w:r>
            <w:r w:rsidR="00AD175C">
              <w:rPr>
                <w:noProof/>
                <w:webHidden/>
              </w:rPr>
              <w:t>53</w:t>
            </w:r>
            <w:r>
              <w:rPr>
                <w:noProof/>
                <w:webHidden/>
              </w:rPr>
              <w:fldChar w:fldCharType="end"/>
            </w:r>
          </w:hyperlink>
        </w:p>
        <w:p w14:paraId="331A2F48" w14:textId="206E0C78" w:rsidR="00E46B58" w:rsidRDefault="00E46B58">
          <w:pPr>
            <w:pStyle w:val="TOC2"/>
            <w:tabs>
              <w:tab w:val="left" w:pos="880"/>
              <w:tab w:val="right" w:leader="dot" w:pos="9350"/>
            </w:tabs>
            <w:rPr>
              <w:rFonts w:eastAsiaTheme="minorEastAsia"/>
              <w:noProof/>
            </w:rPr>
          </w:pPr>
          <w:hyperlink w:anchor="_Toc115639804" w:history="1">
            <w:r w:rsidRPr="0059408B">
              <w:rPr>
                <w:rStyle w:val="Hyperlink"/>
                <w:b/>
                <w:bCs/>
                <w:noProof/>
              </w:rPr>
              <w:t>5.3</w:t>
            </w:r>
            <w:r>
              <w:rPr>
                <w:rFonts w:eastAsiaTheme="minorEastAsia"/>
                <w:noProof/>
              </w:rPr>
              <w:tab/>
            </w:r>
            <w:r w:rsidRPr="0059408B">
              <w:rPr>
                <w:rStyle w:val="Hyperlink"/>
                <w:b/>
                <w:bCs/>
                <w:noProof/>
              </w:rPr>
              <w:t>Bird’s Sound Data Preprocessing</w:t>
            </w:r>
            <w:r>
              <w:rPr>
                <w:noProof/>
                <w:webHidden/>
              </w:rPr>
              <w:tab/>
            </w:r>
            <w:r>
              <w:rPr>
                <w:noProof/>
                <w:webHidden/>
              </w:rPr>
              <w:fldChar w:fldCharType="begin"/>
            </w:r>
            <w:r>
              <w:rPr>
                <w:noProof/>
                <w:webHidden/>
              </w:rPr>
              <w:instrText xml:space="preserve"> PAGEREF _Toc115639804 \h </w:instrText>
            </w:r>
            <w:r>
              <w:rPr>
                <w:noProof/>
                <w:webHidden/>
              </w:rPr>
            </w:r>
            <w:r>
              <w:rPr>
                <w:noProof/>
                <w:webHidden/>
              </w:rPr>
              <w:fldChar w:fldCharType="separate"/>
            </w:r>
            <w:r w:rsidR="00AD175C">
              <w:rPr>
                <w:noProof/>
                <w:webHidden/>
              </w:rPr>
              <w:t>54</w:t>
            </w:r>
            <w:r>
              <w:rPr>
                <w:noProof/>
                <w:webHidden/>
              </w:rPr>
              <w:fldChar w:fldCharType="end"/>
            </w:r>
          </w:hyperlink>
        </w:p>
        <w:p w14:paraId="0E94A11F" w14:textId="2CF3DD65" w:rsidR="00E46B58" w:rsidRDefault="00E46B58">
          <w:pPr>
            <w:pStyle w:val="TOC3"/>
            <w:tabs>
              <w:tab w:val="left" w:pos="1320"/>
              <w:tab w:val="right" w:leader="dot" w:pos="9350"/>
            </w:tabs>
            <w:rPr>
              <w:rFonts w:eastAsiaTheme="minorEastAsia"/>
              <w:noProof/>
            </w:rPr>
          </w:pPr>
          <w:hyperlink w:anchor="_Toc115639805" w:history="1">
            <w:r w:rsidRPr="0059408B">
              <w:rPr>
                <w:rStyle w:val="Hyperlink"/>
                <w:b/>
                <w:noProof/>
              </w:rPr>
              <w:t>5.3.1</w:t>
            </w:r>
            <w:r>
              <w:rPr>
                <w:rFonts w:eastAsiaTheme="minorEastAsia"/>
                <w:noProof/>
              </w:rPr>
              <w:tab/>
            </w:r>
            <w:r w:rsidRPr="0059408B">
              <w:rPr>
                <w:rStyle w:val="Hyperlink"/>
                <w:b/>
                <w:bCs/>
                <w:noProof/>
              </w:rPr>
              <w:t>Extracting Features from Sounds</w:t>
            </w:r>
            <w:r>
              <w:rPr>
                <w:noProof/>
                <w:webHidden/>
              </w:rPr>
              <w:tab/>
            </w:r>
            <w:r>
              <w:rPr>
                <w:noProof/>
                <w:webHidden/>
              </w:rPr>
              <w:fldChar w:fldCharType="begin"/>
            </w:r>
            <w:r>
              <w:rPr>
                <w:noProof/>
                <w:webHidden/>
              </w:rPr>
              <w:instrText xml:space="preserve"> PAGEREF _Toc115639805 \h </w:instrText>
            </w:r>
            <w:r>
              <w:rPr>
                <w:noProof/>
                <w:webHidden/>
              </w:rPr>
            </w:r>
            <w:r>
              <w:rPr>
                <w:noProof/>
                <w:webHidden/>
              </w:rPr>
              <w:fldChar w:fldCharType="separate"/>
            </w:r>
            <w:r w:rsidR="00AD175C">
              <w:rPr>
                <w:noProof/>
                <w:webHidden/>
              </w:rPr>
              <w:t>55</w:t>
            </w:r>
            <w:r>
              <w:rPr>
                <w:noProof/>
                <w:webHidden/>
              </w:rPr>
              <w:fldChar w:fldCharType="end"/>
            </w:r>
          </w:hyperlink>
        </w:p>
        <w:p w14:paraId="76F5CC12" w14:textId="4F789C13" w:rsidR="00E46B58" w:rsidRDefault="00E46B58">
          <w:pPr>
            <w:pStyle w:val="TOC3"/>
            <w:tabs>
              <w:tab w:val="left" w:pos="1320"/>
              <w:tab w:val="right" w:leader="dot" w:pos="9350"/>
            </w:tabs>
            <w:rPr>
              <w:rFonts w:eastAsiaTheme="minorEastAsia"/>
              <w:noProof/>
            </w:rPr>
          </w:pPr>
          <w:hyperlink w:anchor="_Toc115639806" w:history="1">
            <w:r w:rsidRPr="0059408B">
              <w:rPr>
                <w:rStyle w:val="Hyperlink"/>
                <w:b/>
                <w:noProof/>
              </w:rPr>
              <w:t>5.3.2</w:t>
            </w:r>
            <w:r>
              <w:rPr>
                <w:rFonts w:eastAsiaTheme="minorEastAsia"/>
                <w:noProof/>
              </w:rPr>
              <w:tab/>
            </w:r>
            <w:r w:rsidRPr="0059408B">
              <w:rPr>
                <w:rStyle w:val="Hyperlink"/>
                <w:b/>
                <w:bCs/>
                <w:noProof/>
              </w:rPr>
              <w:t>MEL Spectrogram</w:t>
            </w:r>
            <w:r>
              <w:rPr>
                <w:noProof/>
                <w:webHidden/>
              </w:rPr>
              <w:tab/>
            </w:r>
            <w:r>
              <w:rPr>
                <w:noProof/>
                <w:webHidden/>
              </w:rPr>
              <w:fldChar w:fldCharType="begin"/>
            </w:r>
            <w:r>
              <w:rPr>
                <w:noProof/>
                <w:webHidden/>
              </w:rPr>
              <w:instrText xml:space="preserve"> PAGEREF _Toc115639806 \h </w:instrText>
            </w:r>
            <w:r>
              <w:rPr>
                <w:noProof/>
                <w:webHidden/>
              </w:rPr>
            </w:r>
            <w:r>
              <w:rPr>
                <w:noProof/>
                <w:webHidden/>
              </w:rPr>
              <w:fldChar w:fldCharType="separate"/>
            </w:r>
            <w:r w:rsidR="00AD175C">
              <w:rPr>
                <w:noProof/>
                <w:webHidden/>
              </w:rPr>
              <w:t>56</w:t>
            </w:r>
            <w:r>
              <w:rPr>
                <w:noProof/>
                <w:webHidden/>
              </w:rPr>
              <w:fldChar w:fldCharType="end"/>
            </w:r>
          </w:hyperlink>
        </w:p>
        <w:p w14:paraId="4EA2B604" w14:textId="1C0A2F76" w:rsidR="00E46B58" w:rsidRDefault="00E46B58">
          <w:pPr>
            <w:pStyle w:val="TOC3"/>
            <w:tabs>
              <w:tab w:val="left" w:pos="1320"/>
              <w:tab w:val="right" w:leader="dot" w:pos="9350"/>
            </w:tabs>
            <w:rPr>
              <w:rFonts w:eastAsiaTheme="minorEastAsia"/>
              <w:noProof/>
            </w:rPr>
          </w:pPr>
          <w:hyperlink w:anchor="_Toc115639807" w:history="1">
            <w:r w:rsidRPr="0059408B">
              <w:rPr>
                <w:rStyle w:val="Hyperlink"/>
                <w:b/>
                <w:noProof/>
              </w:rPr>
              <w:t>5.3.3</w:t>
            </w:r>
            <w:r>
              <w:rPr>
                <w:rFonts w:eastAsiaTheme="minorEastAsia"/>
                <w:noProof/>
              </w:rPr>
              <w:tab/>
            </w:r>
            <w:r w:rsidRPr="0059408B">
              <w:rPr>
                <w:rStyle w:val="Hyperlink"/>
                <w:b/>
                <w:bCs/>
                <w:noProof/>
              </w:rPr>
              <w:t>MEL Scale</w:t>
            </w:r>
            <w:r>
              <w:rPr>
                <w:noProof/>
                <w:webHidden/>
              </w:rPr>
              <w:tab/>
            </w:r>
            <w:r>
              <w:rPr>
                <w:noProof/>
                <w:webHidden/>
              </w:rPr>
              <w:fldChar w:fldCharType="begin"/>
            </w:r>
            <w:r>
              <w:rPr>
                <w:noProof/>
                <w:webHidden/>
              </w:rPr>
              <w:instrText xml:space="preserve"> PAGEREF _Toc115639807 \h </w:instrText>
            </w:r>
            <w:r>
              <w:rPr>
                <w:noProof/>
                <w:webHidden/>
              </w:rPr>
            </w:r>
            <w:r>
              <w:rPr>
                <w:noProof/>
                <w:webHidden/>
              </w:rPr>
              <w:fldChar w:fldCharType="separate"/>
            </w:r>
            <w:r w:rsidR="00AD175C">
              <w:rPr>
                <w:noProof/>
                <w:webHidden/>
              </w:rPr>
              <w:t>57</w:t>
            </w:r>
            <w:r>
              <w:rPr>
                <w:noProof/>
                <w:webHidden/>
              </w:rPr>
              <w:fldChar w:fldCharType="end"/>
            </w:r>
          </w:hyperlink>
        </w:p>
        <w:p w14:paraId="532D8B72" w14:textId="1392096D" w:rsidR="00E46B58" w:rsidRDefault="00E46B58">
          <w:pPr>
            <w:pStyle w:val="TOC3"/>
            <w:tabs>
              <w:tab w:val="left" w:pos="1320"/>
              <w:tab w:val="right" w:leader="dot" w:pos="9350"/>
            </w:tabs>
            <w:rPr>
              <w:rFonts w:eastAsiaTheme="minorEastAsia"/>
              <w:noProof/>
            </w:rPr>
          </w:pPr>
          <w:hyperlink w:anchor="_Toc115639808" w:history="1">
            <w:r w:rsidRPr="0059408B">
              <w:rPr>
                <w:rStyle w:val="Hyperlink"/>
                <w:b/>
                <w:noProof/>
              </w:rPr>
              <w:t>5.3.4</w:t>
            </w:r>
            <w:r>
              <w:rPr>
                <w:rFonts w:eastAsiaTheme="minorEastAsia"/>
                <w:noProof/>
              </w:rPr>
              <w:tab/>
            </w:r>
            <w:r w:rsidRPr="0059408B">
              <w:rPr>
                <w:rStyle w:val="Hyperlink"/>
                <w:b/>
                <w:bCs/>
                <w:noProof/>
              </w:rPr>
              <w:t>Converting into 2-D Images</w:t>
            </w:r>
            <w:r>
              <w:rPr>
                <w:noProof/>
                <w:webHidden/>
              </w:rPr>
              <w:tab/>
            </w:r>
            <w:r>
              <w:rPr>
                <w:noProof/>
                <w:webHidden/>
              </w:rPr>
              <w:fldChar w:fldCharType="begin"/>
            </w:r>
            <w:r>
              <w:rPr>
                <w:noProof/>
                <w:webHidden/>
              </w:rPr>
              <w:instrText xml:space="preserve"> PAGEREF _Toc115639808 \h </w:instrText>
            </w:r>
            <w:r>
              <w:rPr>
                <w:noProof/>
                <w:webHidden/>
              </w:rPr>
            </w:r>
            <w:r>
              <w:rPr>
                <w:noProof/>
                <w:webHidden/>
              </w:rPr>
              <w:fldChar w:fldCharType="separate"/>
            </w:r>
            <w:r w:rsidR="00AD175C">
              <w:rPr>
                <w:noProof/>
                <w:webHidden/>
              </w:rPr>
              <w:t>58</w:t>
            </w:r>
            <w:r>
              <w:rPr>
                <w:noProof/>
                <w:webHidden/>
              </w:rPr>
              <w:fldChar w:fldCharType="end"/>
            </w:r>
          </w:hyperlink>
        </w:p>
        <w:p w14:paraId="154B8602" w14:textId="297C5DDC" w:rsidR="00E46B58" w:rsidRDefault="00E46B58">
          <w:pPr>
            <w:pStyle w:val="TOC2"/>
            <w:tabs>
              <w:tab w:val="left" w:pos="880"/>
              <w:tab w:val="right" w:leader="dot" w:pos="9350"/>
            </w:tabs>
            <w:rPr>
              <w:rFonts w:eastAsiaTheme="minorEastAsia"/>
              <w:noProof/>
            </w:rPr>
          </w:pPr>
          <w:hyperlink w:anchor="_Toc115639809" w:history="1">
            <w:r w:rsidRPr="0059408B">
              <w:rPr>
                <w:rStyle w:val="Hyperlink"/>
                <w:b/>
                <w:bCs/>
                <w:noProof/>
              </w:rPr>
              <w:t>5.4</w:t>
            </w:r>
            <w:r>
              <w:rPr>
                <w:rFonts w:eastAsiaTheme="minorEastAsia"/>
                <w:noProof/>
              </w:rPr>
              <w:tab/>
            </w:r>
            <w:r w:rsidRPr="0059408B">
              <w:rPr>
                <w:rStyle w:val="Hyperlink"/>
                <w:b/>
                <w:bCs/>
                <w:noProof/>
              </w:rPr>
              <w:t>Feature Extraction</w:t>
            </w:r>
            <w:r>
              <w:rPr>
                <w:noProof/>
                <w:webHidden/>
              </w:rPr>
              <w:tab/>
            </w:r>
            <w:r>
              <w:rPr>
                <w:noProof/>
                <w:webHidden/>
              </w:rPr>
              <w:fldChar w:fldCharType="begin"/>
            </w:r>
            <w:r>
              <w:rPr>
                <w:noProof/>
                <w:webHidden/>
              </w:rPr>
              <w:instrText xml:space="preserve"> PAGEREF _Toc115639809 \h </w:instrText>
            </w:r>
            <w:r>
              <w:rPr>
                <w:noProof/>
                <w:webHidden/>
              </w:rPr>
            </w:r>
            <w:r>
              <w:rPr>
                <w:noProof/>
                <w:webHidden/>
              </w:rPr>
              <w:fldChar w:fldCharType="separate"/>
            </w:r>
            <w:r w:rsidR="00AD175C">
              <w:rPr>
                <w:noProof/>
                <w:webHidden/>
              </w:rPr>
              <w:t>58</w:t>
            </w:r>
            <w:r>
              <w:rPr>
                <w:noProof/>
                <w:webHidden/>
              </w:rPr>
              <w:fldChar w:fldCharType="end"/>
            </w:r>
          </w:hyperlink>
        </w:p>
        <w:p w14:paraId="0D60BC4B" w14:textId="0C992E3C" w:rsidR="00E46B58" w:rsidRDefault="00E46B58">
          <w:pPr>
            <w:pStyle w:val="TOC2"/>
            <w:tabs>
              <w:tab w:val="left" w:pos="880"/>
              <w:tab w:val="right" w:leader="dot" w:pos="9350"/>
            </w:tabs>
            <w:rPr>
              <w:rFonts w:eastAsiaTheme="minorEastAsia"/>
              <w:noProof/>
            </w:rPr>
          </w:pPr>
          <w:hyperlink w:anchor="_Toc115639810" w:history="1">
            <w:r w:rsidRPr="0059408B">
              <w:rPr>
                <w:rStyle w:val="Hyperlink"/>
                <w:b/>
                <w:bCs/>
                <w:noProof/>
              </w:rPr>
              <w:t>5.5</w:t>
            </w:r>
            <w:r>
              <w:rPr>
                <w:rFonts w:eastAsiaTheme="minorEastAsia"/>
                <w:noProof/>
              </w:rPr>
              <w:tab/>
            </w:r>
            <w:r w:rsidRPr="0059408B">
              <w:rPr>
                <w:rStyle w:val="Hyperlink"/>
                <w:b/>
                <w:bCs/>
                <w:noProof/>
              </w:rPr>
              <w:t>Region-Proposal with Mask R-CNN</w:t>
            </w:r>
            <w:r>
              <w:rPr>
                <w:noProof/>
                <w:webHidden/>
              </w:rPr>
              <w:tab/>
            </w:r>
            <w:r>
              <w:rPr>
                <w:noProof/>
                <w:webHidden/>
              </w:rPr>
              <w:fldChar w:fldCharType="begin"/>
            </w:r>
            <w:r>
              <w:rPr>
                <w:noProof/>
                <w:webHidden/>
              </w:rPr>
              <w:instrText xml:space="preserve"> PAGEREF _Toc115639810 \h </w:instrText>
            </w:r>
            <w:r>
              <w:rPr>
                <w:noProof/>
                <w:webHidden/>
              </w:rPr>
            </w:r>
            <w:r>
              <w:rPr>
                <w:noProof/>
                <w:webHidden/>
              </w:rPr>
              <w:fldChar w:fldCharType="separate"/>
            </w:r>
            <w:r w:rsidR="00AD175C">
              <w:rPr>
                <w:noProof/>
                <w:webHidden/>
              </w:rPr>
              <w:t>59</w:t>
            </w:r>
            <w:r>
              <w:rPr>
                <w:noProof/>
                <w:webHidden/>
              </w:rPr>
              <w:fldChar w:fldCharType="end"/>
            </w:r>
          </w:hyperlink>
        </w:p>
        <w:p w14:paraId="53243A40" w14:textId="75C7ADA0" w:rsidR="00E46B58" w:rsidRDefault="00E46B58">
          <w:pPr>
            <w:pStyle w:val="TOC2"/>
            <w:tabs>
              <w:tab w:val="left" w:pos="880"/>
              <w:tab w:val="right" w:leader="dot" w:pos="9350"/>
            </w:tabs>
            <w:rPr>
              <w:rFonts w:eastAsiaTheme="minorEastAsia"/>
              <w:noProof/>
            </w:rPr>
          </w:pPr>
          <w:hyperlink w:anchor="_Toc115639811" w:history="1">
            <w:r w:rsidRPr="0059408B">
              <w:rPr>
                <w:rStyle w:val="Hyperlink"/>
                <w:b/>
                <w:bCs/>
                <w:noProof/>
              </w:rPr>
              <w:t>5.6</w:t>
            </w:r>
            <w:r>
              <w:rPr>
                <w:rFonts w:eastAsiaTheme="minorEastAsia"/>
                <w:noProof/>
              </w:rPr>
              <w:tab/>
            </w:r>
            <w:r w:rsidRPr="0059408B">
              <w:rPr>
                <w:rStyle w:val="Hyperlink"/>
                <w:b/>
                <w:bCs/>
                <w:noProof/>
              </w:rPr>
              <w:t>Frame-Level Classifier and Post-Processing</w:t>
            </w:r>
            <w:r>
              <w:rPr>
                <w:noProof/>
                <w:webHidden/>
              </w:rPr>
              <w:tab/>
            </w:r>
            <w:r>
              <w:rPr>
                <w:noProof/>
                <w:webHidden/>
              </w:rPr>
              <w:fldChar w:fldCharType="begin"/>
            </w:r>
            <w:r>
              <w:rPr>
                <w:noProof/>
                <w:webHidden/>
              </w:rPr>
              <w:instrText xml:space="preserve"> PAGEREF _Toc115639811 \h </w:instrText>
            </w:r>
            <w:r>
              <w:rPr>
                <w:noProof/>
                <w:webHidden/>
              </w:rPr>
            </w:r>
            <w:r>
              <w:rPr>
                <w:noProof/>
                <w:webHidden/>
              </w:rPr>
              <w:fldChar w:fldCharType="separate"/>
            </w:r>
            <w:r w:rsidR="00AD175C">
              <w:rPr>
                <w:noProof/>
                <w:webHidden/>
              </w:rPr>
              <w:t>60</w:t>
            </w:r>
            <w:r>
              <w:rPr>
                <w:noProof/>
                <w:webHidden/>
              </w:rPr>
              <w:fldChar w:fldCharType="end"/>
            </w:r>
          </w:hyperlink>
        </w:p>
        <w:p w14:paraId="2FDB7B26" w14:textId="6D5A814B" w:rsidR="00E46B58" w:rsidRDefault="00E46B58">
          <w:pPr>
            <w:pStyle w:val="TOC1"/>
            <w:tabs>
              <w:tab w:val="left" w:pos="440"/>
              <w:tab w:val="right" w:leader="dot" w:pos="9350"/>
            </w:tabs>
            <w:rPr>
              <w:rFonts w:eastAsiaTheme="minorEastAsia"/>
              <w:noProof/>
            </w:rPr>
          </w:pPr>
          <w:hyperlink w:anchor="_Toc115639812" w:history="1">
            <w:r w:rsidRPr="0059408B">
              <w:rPr>
                <w:rStyle w:val="Hyperlink"/>
                <w:b/>
                <w:bCs/>
                <w:noProof/>
              </w:rPr>
              <w:t>6</w:t>
            </w:r>
            <w:r>
              <w:rPr>
                <w:rFonts w:eastAsiaTheme="minorEastAsia"/>
                <w:noProof/>
              </w:rPr>
              <w:tab/>
            </w:r>
            <w:r w:rsidRPr="0059408B">
              <w:rPr>
                <w:rStyle w:val="Hyperlink"/>
                <w:b/>
                <w:bCs/>
                <w:noProof/>
              </w:rPr>
              <w:t>Experimental Analysis, Results, and Conclusion</w:t>
            </w:r>
            <w:r>
              <w:rPr>
                <w:noProof/>
                <w:webHidden/>
              </w:rPr>
              <w:tab/>
            </w:r>
            <w:r>
              <w:rPr>
                <w:noProof/>
                <w:webHidden/>
              </w:rPr>
              <w:fldChar w:fldCharType="begin"/>
            </w:r>
            <w:r>
              <w:rPr>
                <w:noProof/>
                <w:webHidden/>
              </w:rPr>
              <w:instrText xml:space="preserve"> PAGEREF _Toc115639812 \h </w:instrText>
            </w:r>
            <w:r>
              <w:rPr>
                <w:noProof/>
                <w:webHidden/>
              </w:rPr>
            </w:r>
            <w:r>
              <w:rPr>
                <w:noProof/>
                <w:webHidden/>
              </w:rPr>
              <w:fldChar w:fldCharType="separate"/>
            </w:r>
            <w:r w:rsidR="00AD175C">
              <w:rPr>
                <w:noProof/>
                <w:webHidden/>
              </w:rPr>
              <w:t>61</w:t>
            </w:r>
            <w:r>
              <w:rPr>
                <w:noProof/>
                <w:webHidden/>
              </w:rPr>
              <w:fldChar w:fldCharType="end"/>
            </w:r>
          </w:hyperlink>
        </w:p>
        <w:p w14:paraId="121028BD" w14:textId="75CB3C2D" w:rsidR="00E46B58" w:rsidRDefault="00E46B58">
          <w:pPr>
            <w:pStyle w:val="TOC2"/>
            <w:tabs>
              <w:tab w:val="left" w:pos="880"/>
              <w:tab w:val="right" w:leader="dot" w:pos="9350"/>
            </w:tabs>
            <w:rPr>
              <w:rFonts w:eastAsiaTheme="minorEastAsia"/>
              <w:noProof/>
            </w:rPr>
          </w:pPr>
          <w:hyperlink w:anchor="_Toc115639813" w:history="1">
            <w:r w:rsidRPr="0059408B">
              <w:rPr>
                <w:rStyle w:val="Hyperlink"/>
                <w:b/>
                <w:bCs/>
                <w:noProof/>
              </w:rPr>
              <w:t>6.1</w:t>
            </w:r>
            <w:r>
              <w:rPr>
                <w:rFonts w:eastAsiaTheme="minorEastAsia"/>
                <w:noProof/>
              </w:rPr>
              <w:tab/>
            </w:r>
            <w:r w:rsidRPr="0059408B">
              <w:rPr>
                <w:rStyle w:val="Hyperlink"/>
                <w:b/>
                <w:bCs/>
                <w:noProof/>
              </w:rPr>
              <w:t>Experimental Analysis</w:t>
            </w:r>
            <w:r>
              <w:rPr>
                <w:noProof/>
                <w:webHidden/>
              </w:rPr>
              <w:tab/>
            </w:r>
            <w:r>
              <w:rPr>
                <w:noProof/>
                <w:webHidden/>
              </w:rPr>
              <w:fldChar w:fldCharType="begin"/>
            </w:r>
            <w:r>
              <w:rPr>
                <w:noProof/>
                <w:webHidden/>
              </w:rPr>
              <w:instrText xml:space="preserve"> PAGEREF _Toc115639813 \h </w:instrText>
            </w:r>
            <w:r>
              <w:rPr>
                <w:noProof/>
                <w:webHidden/>
              </w:rPr>
            </w:r>
            <w:r>
              <w:rPr>
                <w:noProof/>
                <w:webHidden/>
              </w:rPr>
              <w:fldChar w:fldCharType="separate"/>
            </w:r>
            <w:r w:rsidR="00AD175C">
              <w:rPr>
                <w:noProof/>
                <w:webHidden/>
              </w:rPr>
              <w:t>61</w:t>
            </w:r>
            <w:r>
              <w:rPr>
                <w:noProof/>
                <w:webHidden/>
              </w:rPr>
              <w:fldChar w:fldCharType="end"/>
            </w:r>
          </w:hyperlink>
        </w:p>
        <w:p w14:paraId="10F79C86" w14:textId="2BE72EF8" w:rsidR="00E46B58" w:rsidRDefault="00E46B58">
          <w:pPr>
            <w:pStyle w:val="TOC2"/>
            <w:tabs>
              <w:tab w:val="left" w:pos="880"/>
              <w:tab w:val="right" w:leader="dot" w:pos="9350"/>
            </w:tabs>
            <w:rPr>
              <w:rFonts w:eastAsiaTheme="minorEastAsia"/>
              <w:noProof/>
            </w:rPr>
          </w:pPr>
          <w:hyperlink w:anchor="_Toc115639814" w:history="1">
            <w:r w:rsidRPr="0059408B">
              <w:rPr>
                <w:rStyle w:val="Hyperlink"/>
                <w:b/>
                <w:bCs/>
                <w:noProof/>
              </w:rPr>
              <w:t>6.2</w:t>
            </w:r>
            <w:r>
              <w:rPr>
                <w:rFonts w:eastAsiaTheme="minorEastAsia"/>
                <w:noProof/>
              </w:rPr>
              <w:tab/>
            </w:r>
            <w:r w:rsidRPr="0059408B">
              <w:rPr>
                <w:rStyle w:val="Hyperlink"/>
                <w:b/>
                <w:bCs/>
                <w:noProof/>
              </w:rPr>
              <w:t>Model Implementation</w:t>
            </w:r>
            <w:r>
              <w:rPr>
                <w:noProof/>
                <w:webHidden/>
              </w:rPr>
              <w:tab/>
            </w:r>
            <w:r>
              <w:rPr>
                <w:noProof/>
                <w:webHidden/>
              </w:rPr>
              <w:fldChar w:fldCharType="begin"/>
            </w:r>
            <w:r>
              <w:rPr>
                <w:noProof/>
                <w:webHidden/>
              </w:rPr>
              <w:instrText xml:space="preserve"> PAGEREF _Toc115639814 \h </w:instrText>
            </w:r>
            <w:r>
              <w:rPr>
                <w:noProof/>
                <w:webHidden/>
              </w:rPr>
            </w:r>
            <w:r>
              <w:rPr>
                <w:noProof/>
                <w:webHidden/>
              </w:rPr>
              <w:fldChar w:fldCharType="separate"/>
            </w:r>
            <w:r w:rsidR="00AD175C">
              <w:rPr>
                <w:noProof/>
                <w:webHidden/>
              </w:rPr>
              <w:t>61</w:t>
            </w:r>
            <w:r>
              <w:rPr>
                <w:noProof/>
                <w:webHidden/>
              </w:rPr>
              <w:fldChar w:fldCharType="end"/>
            </w:r>
          </w:hyperlink>
        </w:p>
        <w:p w14:paraId="063C8D8F" w14:textId="5C44A5AA" w:rsidR="00E46B58" w:rsidRDefault="00E46B58">
          <w:pPr>
            <w:pStyle w:val="TOC2"/>
            <w:tabs>
              <w:tab w:val="left" w:pos="880"/>
              <w:tab w:val="right" w:leader="dot" w:pos="9350"/>
            </w:tabs>
            <w:rPr>
              <w:rFonts w:eastAsiaTheme="minorEastAsia"/>
              <w:noProof/>
            </w:rPr>
          </w:pPr>
          <w:hyperlink w:anchor="_Toc115639815" w:history="1">
            <w:r w:rsidRPr="0059408B">
              <w:rPr>
                <w:rStyle w:val="Hyperlink"/>
                <w:b/>
                <w:bCs/>
                <w:noProof/>
              </w:rPr>
              <w:t>6.3</w:t>
            </w:r>
            <w:r>
              <w:rPr>
                <w:rFonts w:eastAsiaTheme="minorEastAsia"/>
                <w:noProof/>
              </w:rPr>
              <w:tab/>
            </w:r>
            <w:r w:rsidRPr="0059408B">
              <w:rPr>
                <w:rStyle w:val="Hyperlink"/>
                <w:b/>
                <w:bCs/>
                <w:noProof/>
              </w:rPr>
              <w:t>Evaluation Metric</w:t>
            </w:r>
            <w:r>
              <w:rPr>
                <w:noProof/>
                <w:webHidden/>
              </w:rPr>
              <w:tab/>
            </w:r>
            <w:r>
              <w:rPr>
                <w:noProof/>
                <w:webHidden/>
              </w:rPr>
              <w:fldChar w:fldCharType="begin"/>
            </w:r>
            <w:r>
              <w:rPr>
                <w:noProof/>
                <w:webHidden/>
              </w:rPr>
              <w:instrText xml:space="preserve"> PAGEREF _Toc115639815 \h </w:instrText>
            </w:r>
            <w:r>
              <w:rPr>
                <w:noProof/>
                <w:webHidden/>
              </w:rPr>
            </w:r>
            <w:r>
              <w:rPr>
                <w:noProof/>
                <w:webHidden/>
              </w:rPr>
              <w:fldChar w:fldCharType="separate"/>
            </w:r>
            <w:r w:rsidR="00AD175C">
              <w:rPr>
                <w:noProof/>
                <w:webHidden/>
              </w:rPr>
              <w:t>63</w:t>
            </w:r>
            <w:r>
              <w:rPr>
                <w:noProof/>
                <w:webHidden/>
              </w:rPr>
              <w:fldChar w:fldCharType="end"/>
            </w:r>
          </w:hyperlink>
        </w:p>
        <w:p w14:paraId="5C0F685C" w14:textId="6509BCE1" w:rsidR="00E46B58" w:rsidRDefault="00E46B58">
          <w:pPr>
            <w:pStyle w:val="TOC2"/>
            <w:tabs>
              <w:tab w:val="left" w:pos="880"/>
              <w:tab w:val="right" w:leader="dot" w:pos="9350"/>
            </w:tabs>
            <w:rPr>
              <w:rFonts w:eastAsiaTheme="minorEastAsia"/>
              <w:noProof/>
            </w:rPr>
          </w:pPr>
          <w:hyperlink w:anchor="_Toc115639816" w:history="1">
            <w:r w:rsidRPr="0059408B">
              <w:rPr>
                <w:rStyle w:val="Hyperlink"/>
                <w:b/>
                <w:bCs/>
                <w:noProof/>
              </w:rPr>
              <w:t>6.4</w:t>
            </w:r>
            <w:r>
              <w:rPr>
                <w:rFonts w:eastAsiaTheme="minorEastAsia"/>
                <w:noProof/>
              </w:rPr>
              <w:tab/>
            </w:r>
            <w:r w:rsidRPr="0059408B">
              <w:rPr>
                <w:rStyle w:val="Hyperlink"/>
                <w:b/>
                <w:bCs/>
                <w:noProof/>
              </w:rPr>
              <w:t>Comparison with Existing Techniques</w:t>
            </w:r>
            <w:r>
              <w:rPr>
                <w:noProof/>
                <w:webHidden/>
              </w:rPr>
              <w:tab/>
            </w:r>
            <w:r>
              <w:rPr>
                <w:noProof/>
                <w:webHidden/>
              </w:rPr>
              <w:fldChar w:fldCharType="begin"/>
            </w:r>
            <w:r>
              <w:rPr>
                <w:noProof/>
                <w:webHidden/>
              </w:rPr>
              <w:instrText xml:space="preserve"> PAGEREF _Toc115639816 \h </w:instrText>
            </w:r>
            <w:r>
              <w:rPr>
                <w:noProof/>
                <w:webHidden/>
              </w:rPr>
            </w:r>
            <w:r>
              <w:rPr>
                <w:noProof/>
                <w:webHidden/>
              </w:rPr>
              <w:fldChar w:fldCharType="separate"/>
            </w:r>
            <w:r w:rsidR="00AD175C">
              <w:rPr>
                <w:noProof/>
                <w:webHidden/>
              </w:rPr>
              <w:t>65</w:t>
            </w:r>
            <w:r>
              <w:rPr>
                <w:noProof/>
                <w:webHidden/>
              </w:rPr>
              <w:fldChar w:fldCharType="end"/>
            </w:r>
          </w:hyperlink>
        </w:p>
        <w:p w14:paraId="56238137" w14:textId="2F574DAB" w:rsidR="00E46B58" w:rsidRDefault="00E46B58">
          <w:pPr>
            <w:pStyle w:val="TOC2"/>
            <w:tabs>
              <w:tab w:val="left" w:pos="880"/>
              <w:tab w:val="right" w:leader="dot" w:pos="9350"/>
            </w:tabs>
            <w:rPr>
              <w:rFonts w:eastAsiaTheme="minorEastAsia"/>
              <w:noProof/>
            </w:rPr>
          </w:pPr>
          <w:hyperlink w:anchor="_Toc115639817" w:history="1">
            <w:r w:rsidRPr="0059408B">
              <w:rPr>
                <w:rStyle w:val="Hyperlink"/>
                <w:b/>
                <w:bCs/>
                <w:noProof/>
              </w:rPr>
              <w:t>6.5</w:t>
            </w:r>
            <w:r>
              <w:rPr>
                <w:rFonts w:eastAsiaTheme="minorEastAsia"/>
                <w:noProof/>
              </w:rPr>
              <w:tab/>
            </w:r>
            <w:r w:rsidRPr="0059408B">
              <w:rPr>
                <w:rStyle w:val="Hyperlink"/>
                <w:b/>
                <w:bCs/>
                <w:noProof/>
              </w:rPr>
              <w:t>Conclusion</w:t>
            </w:r>
            <w:r>
              <w:rPr>
                <w:noProof/>
                <w:webHidden/>
              </w:rPr>
              <w:tab/>
            </w:r>
            <w:r>
              <w:rPr>
                <w:noProof/>
                <w:webHidden/>
              </w:rPr>
              <w:fldChar w:fldCharType="begin"/>
            </w:r>
            <w:r>
              <w:rPr>
                <w:noProof/>
                <w:webHidden/>
              </w:rPr>
              <w:instrText xml:space="preserve"> PAGEREF _Toc115639817 \h </w:instrText>
            </w:r>
            <w:r>
              <w:rPr>
                <w:noProof/>
                <w:webHidden/>
              </w:rPr>
            </w:r>
            <w:r>
              <w:rPr>
                <w:noProof/>
                <w:webHidden/>
              </w:rPr>
              <w:fldChar w:fldCharType="separate"/>
            </w:r>
            <w:r w:rsidR="00AD175C">
              <w:rPr>
                <w:noProof/>
                <w:webHidden/>
              </w:rPr>
              <w:t>66</w:t>
            </w:r>
            <w:r>
              <w:rPr>
                <w:noProof/>
                <w:webHidden/>
              </w:rPr>
              <w:fldChar w:fldCharType="end"/>
            </w:r>
          </w:hyperlink>
        </w:p>
        <w:p w14:paraId="2B20F51F" w14:textId="3F190977" w:rsidR="00E46B58" w:rsidRDefault="00E46B58">
          <w:pPr>
            <w:pStyle w:val="TOC1"/>
            <w:tabs>
              <w:tab w:val="left" w:pos="440"/>
              <w:tab w:val="right" w:leader="dot" w:pos="9350"/>
            </w:tabs>
            <w:rPr>
              <w:rFonts w:eastAsiaTheme="minorEastAsia"/>
              <w:noProof/>
            </w:rPr>
          </w:pPr>
          <w:hyperlink w:anchor="_Toc115639818" w:history="1">
            <w:r w:rsidRPr="0059408B">
              <w:rPr>
                <w:rStyle w:val="Hyperlink"/>
                <w:b/>
                <w:bCs/>
                <w:noProof/>
              </w:rPr>
              <w:t>7</w:t>
            </w:r>
            <w:r>
              <w:rPr>
                <w:rFonts w:eastAsiaTheme="minorEastAsia"/>
                <w:noProof/>
              </w:rPr>
              <w:tab/>
            </w:r>
            <w:r w:rsidRPr="0059408B">
              <w:rPr>
                <w:rStyle w:val="Hyperlink"/>
                <w:b/>
                <w:bCs/>
                <w:noProof/>
              </w:rPr>
              <w:t>References</w:t>
            </w:r>
            <w:r>
              <w:rPr>
                <w:noProof/>
                <w:webHidden/>
              </w:rPr>
              <w:tab/>
            </w:r>
            <w:r>
              <w:rPr>
                <w:noProof/>
                <w:webHidden/>
              </w:rPr>
              <w:fldChar w:fldCharType="begin"/>
            </w:r>
            <w:r>
              <w:rPr>
                <w:noProof/>
                <w:webHidden/>
              </w:rPr>
              <w:instrText xml:space="preserve"> PAGEREF _Toc115639818 \h </w:instrText>
            </w:r>
            <w:r>
              <w:rPr>
                <w:noProof/>
                <w:webHidden/>
              </w:rPr>
            </w:r>
            <w:r>
              <w:rPr>
                <w:noProof/>
                <w:webHidden/>
              </w:rPr>
              <w:fldChar w:fldCharType="separate"/>
            </w:r>
            <w:r w:rsidR="00AD175C">
              <w:rPr>
                <w:noProof/>
                <w:webHidden/>
              </w:rPr>
              <w:t>67</w:t>
            </w:r>
            <w:r>
              <w:rPr>
                <w:noProof/>
                <w:webHidden/>
              </w:rPr>
              <w:fldChar w:fldCharType="end"/>
            </w:r>
          </w:hyperlink>
        </w:p>
        <w:p w14:paraId="126C5AE9" w14:textId="2A686D72" w:rsidR="00E41E70" w:rsidRDefault="00E41E70">
          <w:r w:rsidRPr="00BF3044">
            <w:rPr>
              <w:b/>
              <w:bCs/>
              <w:noProof/>
            </w:rPr>
            <w:fldChar w:fldCharType="end"/>
          </w:r>
        </w:p>
      </w:sdtContent>
    </w:sdt>
    <w:p w14:paraId="6E32C0F6" w14:textId="2C2180B9" w:rsidR="00E41E70" w:rsidRDefault="00E41E70" w:rsidP="008E78CB"/>
    <w:p w14:paraId="1C540DA7" w14:textId="5F9C8E57" w:rsidR="00E41E70" w:rsidRDefault="00E41E70" w:rsidP="008E78CB"/>
    <w:p w14:paraId="140D952C" w14:textId="68206C3C" w:rsidR="00E41E70" w:rsidRDefault="00E41E70" w:rsidP="008E78CB"/>
    <w:p w14:paraId="3EE51CED" w14:textId="769395D9" w:rsidR="00E41E70" w:rsidRDefault="00E41E70" w:rsidP="008E78CB"/>
    <w:p w14:paraId="16E8994D" w14:textId="744DCF00" w:rsidR="00E41E70" w:rsidRDefault="00E41E70" w:rsidP="008E78CB"/>
    <w:p w14:paraId="680B1D65" w14:textId="0D73A933" w:rsidR="00E41E70" w:rsidRDefault="00E41E70" w:rsidP="008E78CB"/>
    <w:p w14:paraId="292EC685" w14:textId="0282B09D" w:rsidR="00E41E70" w:rsidRDefault="00E41E70" w:rsidP="008E78CB"/>
    <w:p w14:paraId="6ABE37C5" w14:textId="1E6E7E60" w:rsidR="00E41E70" w:rsidRDefault="00E41E70" w:rsidP="008E78CB"/>
    <w:p w14:paraId="0FF2F262" w14:textId="76495458" w:rsidR="00E41E70" w:rsidRDefault="00E41E70" w:rsidP="008E78CB"/>
    <w:p w14:paraId="2544D1EB" w14:textId="0A2AF715" w:rsidR="00871FCD" w:rsidRDefault="00871FCD" w:rsidP="00871FCD"/>
    <w:p w14:paraId="2D559E85" w14:textId="48AF2F81" w:rsidR="00871FCD" w:rsidRDefault="00871FCD" w:rsidP="00871FCD"/>
    <w:p w14:paraId="03BE43E1" w14:textId="033A3A00" w:rsidR="00871FCD" w:rsidRDefault="00871FCD" w:rsidP="00871FCD"/>
    <w:p w14:paraId="6BCFC459" w14:textId="110B2C3E" w:rsidR="00871FCD" w:rsidRDefault="00871FCD" w:rsidP="00871FCD"/>
    <w:p w14:paraId="74ACFB32" w14:textId="03A8E097" w:rsidR="00871FCD" w:rsidRDefault="00871FCD" w:rsidP="00871FCD"/>
    <w:p w14:paraId="00BCB263" w14:textId="0F0E0F75" w:rsidR="00871FCD" w:rsidRDefault="00871FCD" w:rsidP="00871FCD"/>
    <w:p w14:paraId="2973A7B7" w14:textId="431A5AD6" w:rsidR="00871FCD" w:rsidRDefault="00871FCD" w:rsidP="00871FCD"/>
    <w:p w14:paraId="651B8BE5" w14:textId="77777777" w:rsidR="00871FCD" w:rsidRDefault="00871FCD" w:rsidP="00871FCD"/>
    <w:p w14:paraId="4725650F" w14:textId="1CDF29A5" w:rsidR="003A5EA7" w:rsidRPr="00577C73" w:rsidRDefault="00771C0B" w:rsidP="00161FCF">
      <w:pPr>
        <w:pStyle w:val="Heading1"/>
        <w:numPr>
          <w:ilvl w:val="0"/>
          <w:numId w:val="0"/>
        </w:numPr>
        <w:spacing w:after="240"/>
        <w:ind w:left="432" w:hanging="432"/>
        <w:rPr>
          <w:b/>
          <w:bCs/>
        </w:rPr>
      </w:pPr>
      <w:bookmarkStart w:id="8" w:name="_Toc115639747"/>
      <w:r w:rsidRPr="00577C73">
        <w:rPr>
          <w:b/>
          <w:bCs/>
        </w:rPr>
        <w:t xml:space="preserve">List </w:t>
      </w:r>
      <w:r w:rsidR="003A5EA7" w:rsidRPr="00577C73">
        <w:rPr>
          <w:b/>
          <w:bCs/>
        </w:rPr>
        <w:t>of Figures</w:t>
      </w:r>
      <w:bookmarkEnd w:id="8"/>
    </w:p>
    <w:p w14:paraId="0C27B00D" w14:textId="7B3F166A" w:rsidR="00800292" w:rsidRPr="00800292" w:rsidRDefault="003A5EA7">
      <w:pPr>
        <w:pStyle w:val="TableofFigures"/>
        <w:tabs>
          <w:tab w:val="right" w:leader="dot" w:pos="9350"/>
        </w:tabs>
        <w:rPr>
          <w:rFonts w:eastAsiaTheme="minorEastAsia"/>
          <w:b/>
          <w:bCs/>
          <w:noProof/>
        </w:rPr>
      </w:pPr>
      <w:r w:rsidRPr="00800292">
        <w:rPr>
          <w:b/>
          <w:bCs/>
        </w:rPr>
        <w:fldChar w:fldCharType="begin"/>
      </w:r>
      <w:r w:rsidRPr="00800292">
        <w:rPr>
          <w:b/>
          <w:bCs/>
        </w:rPr>
        <w:instrText xml:space="preserve"> TOC \h \z \c "Figure" </w:instrText>
      </w:r>
      <w:r w:rsidRPr="00800292">
        <w:rPr>
          <w:b/>
          <w:bCs/>
        </w:rPr>
        <w:fldChar w:fldCharType="separate"/>
      </w:r>
      <w:hyperlink w:anchor="_Toc115637302" w:history="1">
        <w:r w:rsidR="00800292" w:rsidRPr="00800292">
          <w:rPr>
            <w:rStyle w:val="Hyperlink"/>
            <w:b/>
            <w:bCs/>
            <w:noProof/>
          </w:rPr>
          <w:t>Figure 1. Sliding Window uses STFT to measure frequency component</w:t>
        </w:r>
        <w:r w:rsidR="00800292" w:rsidRPr="00800292">
          <w:rPr>
            <w:b/>
            <w:bCs/>
            <w:noProof/>
            <w:webHidden/>
          </w:rPr>
          <w:tab/>
        </w:r>
        <w:r w:rsidR="00800292" w:rsidRPr="00800292">
          <w:rPr>
            <w:b/>
            <w:bCs/>
            <w:noProof/>
            <w:webHidden/>
          </w:rPr>
          <w:fldChar w:fldCharType="begin"/>
        </w:r>
        <w:r w:rsidR="00800292" w:rsidRPr="00800292">
          <w:rPr>
            <w:b/>
            <w:bCs/>
            <w:noProof/>
            <w:webHidden/>
          </w:rPr>
          <w:instrText xml:space="preserve"> PAGEREF _Toc115637302 \h </w:instrText>
        </w:r>
        <w:r w:rsidR="00800292" w:rsidRPr="00800292">
          <w:rPr>
            <w:b/>
            <w:bCs/>
            <w:noProof/>
            <w:webHidden/>
          </w:rPr>
        </w:r>
        <w:r w:rsidR="00800292" w:rsidRPr="00800292">
          <w:rPr>
            <w:b/>
            <w:bCs/>
            <w:noProof/>
            <w:webHidden/>
          </w:rPr>
          <w:fldChar w:fldCharType="separate"/>
        </w:r>
        <w:r w:rsidR="00AD175C">
          <w:rPr>
            <w:b/>
            <w:bCs/>
            <w:noProof/>
            <w:webHidden/>
          </w:rPr>
          <w:t>17</w:t>
        </w:r>
        <w:r w:rsidR="00800292" w:rsidRPr="00800292">
          <w:rPr>
            <w:b/>
            <w:bCs/>
            <w:noProof/>
            <w:webHidden/>
          </w:rPr>
          <w:fldChar w:fldCharType="end"/>
        </w:r>
      </w:hyperlink>
    </w:p>
    <w:p w14:paraId="6999A688" w14:textId="7CDC3BC2" w:rsidR="00800292" w:rsidRPr="00800292" w:rsidRDefault="00800292">
      <w:pPr>
        <w:pStyle w:val="TableofFigures"/>
        <w:tabs>
          <w:tab w:val="right" w:leader="dot" w:pos="9350"/>
        </w:tabs>
        <w:rPr>
          <w:rFonts w:eastAsiaTheme="minorEastAsia"/>
          <w:b/>
          <w:bCs/>
          <w:noProof/>
        </w:rPr>
      </w:pPr>
      <w:hyperlink w:anchor="_Toc115637303" w:history="1">
        <w:r w:rsidRPr="00800292">
          <w:rPr>
            <w:rStyle w:val="Hyperlink"/>
            <w:b/>
            <w:bCs/>
            <w:noProof/>
          </w:rPr>
          <w:t>Figure 2. Sound wave analysis from Spectrogram to MEL-Spectrogram to the log of the MEL-Spectrogram</w:t>
        </w:r>
        <w:r w:rsidRPr="00800292">
          <w:rPr>
            <w:b/>
            <w:bCs/>
            <w:noProof/>
            <w:webHidden/>
          </w:rPr>
          <w:tab/>
        </w:r>
        <w:r w:rsidRPr="00800292">
          <w:rPr>
            <w:b/>
            <w:bCs/>
            <w:noProof/>
            <w:webHidden/>
          </w:rPr>
          <w:fldChar w:fldCharType="begin"/>
        </w:r>
        <w:r w:rsidRPr="00800292">
          <w:rPr>
            <w:b/>
            <w:bCs/>
            <w:noProof/>
            <w:webHidden/>
          </w:rPr>
          <w:instrText xml:space="preserve"> PAGEREF _Toc115637303 \h </w:instrText>
        </w:r>
        <w:r w:rsidRPr="00800292">
          <w:rPr>
            <w:b/>
            <w:bCs/>
            <w:noProof/>
            <w:webHidden/>
          </w:rPr>
        </w:r>
        <w:r w:rsidRPr="00800292">
          <w:rPr>
            <w:b/>
            <w:bCs/>
            <w:noProof/>
            <w:webHidden/>
          </w:rPr>
          <w:fldChar w:fldCharType="separate"/>
        </w:r>
        <w:r w:rsidR="00AD175C">
          <w:rPr>
            <w:b/>
            <w:bCs/>
            <w:noProof/>
            <w:webHidden/>
          </w:rPr>
          <w:t>17</w:t>
        </w:r>
        <w:r w:rsidRPr="00800292">
          <w:rPr>
            <w:b/>
            <w:bCs/>
            <w:noProof/>
            <w:webHidden/>
          </w:rPr>
          <w:fldChar w:fldCharType="end"/>
        </w:r>
      </w:hyperlink>
    </w:p>
    <w:p w14:paraId="46969802" w14:textId="5E32DAEB" w:rsidR="00800292" w:rsidRPr="00800292" w:rsidRDefault="00800292">
      <w:pPr>
        <w:pStyle w:val="TableofFigures"/>
        <w:tabs>
          <w:tab w:val="right" w:leader="dot" w:pos="9350"/>
        </w:tabs>
        <w:rPr>
          <w:rFonts w:eastAsiaTheme="minorEastAsia"/>
          <w:b/>
          <w:bCs/>
          <w:noProof/>
        </w:rPr>
      </w:pPr>
      <w:hyperlink w:anchor="_Toc115637304" w:history="1">
        <w:r w:rsidRPr="00800292">
          <w:rPr>
            <w:rStyle w:val="Hyperlink"/>
            <w:b/>
            <w:bCs/>
            <w:noProof/>
          </w:rPr>
          <w:t>Figure 3. Multi-Layer Perceptron with 3 Input</w:t>
        </w:r>
        <w:r w:rsidRPr="00800292">
          <w:rPr>
            <w:b/>
            <w:bCs/>
            <w:noProof/>
            <w:webHidden/>
          </w:rPr>
          <w:tab/>
        </w:r>
        <w:r w:rsidRPr="00800292">
          <w:rPr>
            <w:b/>
            <w:bCs/>
            <w:noProof/>
            <w:webHidden/>
          </w:rPr>
          <w:fldChar w:fldCharType="begin"/>
        </w:r>
        <w:r w:rsidRPr="00800292">
          <w:rPr>
            <w:b/>
            <w:bCs/>
            <w:noProof/>
            <w:webHidden/>
          </w:rPr>
          <w:instrText xml:space="preserve"> PAGEREF _Toc115637304 \h </w:instrText>
        </w:r>
        <w:r w:rsidRPr="00800292">
          <w:rPr>
            <w:b/>
            <w:bCs/>
            <w:noProof/>
            <w:webHidden/>
          </w:rPr>
        </w:r>
        <w:r w:rsidRPr="00800292">
          <w:rPr>
            <w:b/>
            <w:bCs/>
            <w:noProof/>
            <w:webHidden/>
          </w:rPr>
          <w:fldChar w:fldCharType="separate"/>
        </w:r>
        <w:r w:rsidR="00AD175C">
          <w:rPr>
            <w:b/>
            <w:bCs/>
            <w:noProof/>
            <w:webHidden/>
          </w:rPr>
          <w:t>19</w:t>
        </w:r>
        <w:r w:rsidRPr="00800292">
          <w:rPr>
            <w:b/>
            <w:bCs/>
            <w:noProof/>
            <w:webHidden/>
          </w:rPr>
          <w:fldChar w:fldCharType="end"/>
        </w:r>
      </w:hyperlink>
    </w:p>
    <w:p w14:paraId="1A524E16" w14:textId="477CC2EF" w:rsidR="00800292" w:rsidRPr="00800292" w:rsidRDefault="00800292">
      <w:pPr>
        <w:pStyle w:val="TableofFigures"/>
        <w:tabs>
          <w:tab w:val="right" w:leader="dot" w:pos="9350"/>
        </w:tabs>
        <w:rPr>
          <w:rFonts w:eastAsiaTheme="minorEastAsia"/>
          <w:b/>
          <w:bCs/>
          <w:noProof/>
        </w:rPr>
      </w:pPr>
      <w:hyperlink w:anchor="_Toc115637305" w:history="1">
        <w:r w:rsidRPr="00800292">
          <w:rPr>
            <w:rStyle w:val="Hyperlink"/>
            <w:b/>
            <w:bCs/>
            <w:noProof/>
          </w:rPr>
          <w:t>Figure 4. Some Popular Activation Functions</w:t>
        </w:r>
        <w:r w:rsidRPr="00800292">
          <w:rPr>
            <w:b/>
            <w:bCs/>
            <w:noProof/>
            <w:webHidden/>
          </w:rPr>
          <w:tab/>
        </w:r>
        <w:r w:rsidRPr="00800292">
          <w:rPr>
            <w:b/>
            <w:bCs/>
            <w:noProof/>
            <w:webHidden/>
          </w:rPr>
          <w:fldChar w:fldCharType="begin"/>
        </w:r>
        <w:r w:rsidRPr="00800292">
          <w:rPr>
            <w:b/>
            <w:bCs/>
            <w:noProof/>
            <w:webHidden/>
          </w:rPr>
          <w:instrText xml:space="preserve"> PAGEREF _Toc115637305 \h </w:instrText>
        </w:r>
        <w:r w:rsidRPr="00800292">
          <w:rPr>
            <w:b/>
            <w:bCs/>
            <w:noProof/>
            <w:webHidden/>
          </w:rPr>
        </w:r>
        <w:r w:rsidRPr="00800292">
          <w:rPr>
            <w:b/>
            <w:bCs/>
            <w:noProof/>
            <w:webHidden/>
          </w:rPr>
          <w:fldChar w:fldCharType="separate"/>
        </w:r>
        <w:r w:rsidR="00AD175C">
          <w:rPr>
            <w:b/>
            <w:bCs/>
            <w:noProof/>
            <w:webHidden/>
          </w:rPr>
          <w:t>21</w:t>
        </w:r>
        <w:r w:rsidRPr="00800292">
          <w:rPr>
            <w:b/>
            <w:bCs/>
            <w:noProof/>
            <w:webHidden/>
          </w:rPr>
          <w:fldChar w:fldCharType="end"/>
        </w:r>
      </w:hyperlink>
    </w:p>
    <w:p w14:paraId="628A4ECC" w14:textId="2CF6D9AF" w:rsidR="00800292" w:rsidRPr="00800292" w:rsidRDefault="00800292">
      <w:pPr>
        <w:pStyle w:val="TableofFigures"/>
        <w:tabs>
          <w:tab w:val="right" w:leader="dot" w:pos="9350"/>
        </w:tabs>
        <w:rPr>
          <w:rFonts w:eastAsiaTheme="minorEastAsia"/>
          <w:b/>
          <w:bCs/>
          <w:noProof/>
        </w:rPr>
      </w:pPr>
      <w:hyperlink w:anchor="_Toc115637306" w:history="1">
        <w:r w:rsidRPr="00800292">
          <w:rPr>
            <w:rStyle w:val="Hyperlink"/>
            <w:b/>
            <w:bCs/>
            <w:noProof/>
          </w:rPr>
          <w:t>Figure 5. Recurrent Neural Layer</w:t>
        </w:r>
        <w:r w:rsidRPr="00800292">
          <w:rPr>
            <w:b/>
            <w:bCs/>
            <w:noProof/>
            <w:webHidden/>
          </w:rPr>
          <w:tab/>
        </w:r>
        <w:r w:rsidRPr="00800292">
          <w:rPr>
            <w:b/>
            <w:bCs/>
            <w:noProof/>
            <w:webHidden/>
          </w:rPr>
          <w:fldChar w:fldCharType="begin"/>
        </w:r>
        <w:r w:rsidRPr="00800292">
          <w:rPr>
            <w:b/>
            <w:bCs/>
            <w:noProof/>
            <w:webHidden/>
          </w:rPr>
          <w:instrText xml:space="preserve"> PAGEREF _Toc115637306 \h </w:instrText>
        </w:r>
        <w:r w:rsidRPr="00800292">
          <w:rPr>
            <w:b/>
            <w:bCs/>
            <w:noProof/>
            <w:webHidden/>
          </w:rPr>
        </w:r>
        <w:r w:rsidRPr="00800292">
          <w:rPr>
            <w:b/>
            <w:bCs/>
            <w:noProof/>
            <w:webHidden/>
          </w:rPr>
          <w:fldChar w:fldCharType="separate"/>
        </w:r>
        <w:r w:rsidR="00AD175C">
          <w:rPr>
            <w:b/>
            <w:bCs/>
            <w:noProof/>
            <w:webHidden/>
          </w:rPr>
          <w:t>22</w:t>
        </w:r>
        <w:r w:rsidRPr="00800292">
          <w:rPr>
            <w:b/>
            <w:bCs/>
            <w:noProof/>
            <w:webHidden/>
          </w:rPr>
          <w:fldChar w:fldCharType="end"/>
        </w:r>
      </w:hyperlink>
    </w:p>
    <w:p w14:paraId="6EFDD9C6" w14:textId="36F829C2" w:rsidR="00800292" w:rsidRPr="00800292" w:rsidRDefault="00800292">
      <w:pPr>
        <w:pStyle w:val="TableofFigures"/>
        <w:tabs>
          <w:tab w:val="right" w:leader="dot" w:pos="9350"/>
        </w:tabs>
        <w:rPr>
          <w:rFonts w:eastAsiaTheme="minorEastAsia"/>
          <w:b/>
          <w:bCs/>
          <w:noProof/>
        </w:rPr>
      </w:pPr>
      <w:hyperlink w:anchor="_Toc115637307" w:history="1">
        <w:r w:rsidRPr="00800292">
          <w:rPr>
            <w:rStyle w:val="Hyperlink"/>
            <w:b/>
            <w:bCs/>
            <w:noProof/>
          </w:rPr>
          <w:t>Figure 8. The user that Contributed at least one Recording</w:t>
        </w:r>
        <w:r w:rsidRPr="00800292">
          <w:rPr>
            <w:b/>
            <w:bCs/>
            <w:noProof/>
            <w:webHidden/>
          </w:rPr>
          <w:tab/>
        </w:r>
        <w:r w:rsidRPr="00800292">
          <w:rPr>
            <w:b/>
            <w:bCs/>
            <w:noProof/>
            <w:webHidden/>
          </w:rPr>
          <w:fldChar w:fldCharType="begin"/>
        </w:r>
        <w:r w:rsidRPr="00800292">
          <w:rPr>
            <w:b/>
            <w:bCs/>
            <w:noProof/>
            <w:webHidden/>
          </w:rPr>
          <w:instrText xml:space="preserve"> PAGEREF _Toc115637307 \h </w:instrText>
        </w:r>
        <w:r w:rsidRPr="00800292">
          <w:rPr>
            <w:b/>
            <w:bCs/>
            <w:noProof/>
            <w:webHidden/>
          </w:rPr>
        </w:r>
        <w:r w:rsidRPr="00800292">
          <w:rPr>
            <w:b/>
            <w:bCs/>
            <w:noProof/>
            <w:webHidden/>
          </w:rPr>
          <w:fldChar w:fldCharType="separate"/>
        </w:r>
        <w:r w:rsidR="00AD175C">
          <w:rPr>
            <w:b/>
            <w:bCs/>
            <w:noProof/>
            <w:webHidden/>
          </w:rPr>
          <w:t>26</w:t>
        </w:r>
        <w:r w:rsidRPr="00800292">
          <w:rPr>
            <w:b/>
            <w:bCs/>
            <w:noProof/>
            <w:webHidden/>
          </w:rPr>
          <w:fldChar w:fldCharType="end"/>
        </w:r>
      </w:hyperlink>
    </w:p>
    <w:p w14:paraId="1B986FD3" w14:textId="2A02B062" w:rsidR="00800292" w:rsidRPr="00800292" w:rsidRDefault="00800292">
      <w:pPr>
        <w:pStyle w:val="TableofFigures"/>
        <w:tabs>
          <w:tab w:val="right" w:leader="dot" w:pos="9350"/>
        </w:tabs>
        <w:rPr>
          <w:rFonts w:eastAsiaTheme="minorEastAsia"/>
          <w:b/>
          <w:bCs/>
          <w:noProof/>
        </w:rPr>
      </w:pPr>
      <w:hyperlink w:anchor="_Toc115637308" w:history="1">
        <w:r w:rsidRPr="00800292">
          <w:rPr>
            <w:rStyle w:val="Hyperlink"/>
            <w:b/>
            <w:bCs/>
            <w:noProof/>
          </w:rPr>
          <w:t>Figure 9, Number of Recordists and Species</w:t>
        </w:r>
        <w:r w:rsidRPr="00800292">
          <w:rPr>
            <w:b/>
            <w:bCs/>
            <w:noProof/>
            <w:webHidden/>
          </w:rPr>
          <w:tab/>
        </w:r>
        <w:r w:rsidRPr="00800292">
          <w:rPr>
            <w:b/>
            <w:bCs/>
            <w:noProof/>
            <w:webHidden/>
          </w:rPr>
          <w:fldChar w:fldCharType="begin"/>
        </w:r>
        <w:r w:rsidRPr="00800292">
          <w:rPr>
            <w:b/>
            <w:bCs/>
            <w:noProof/>
            <w:webHidden/>
          </w:rPr>
          <w:instrText xml:space="preserve"> PAGEREF _Toc115637308 \h </w:instrText>
        </w:r>
        <w:r w:rsidRPr="00800292">
          <w:rPr>
            <w:b/>
            <w:bCs/>
            <w:noProof/>
            <w:webHidden/>
          </w:rPr>
        </w:r>
        <w:r w:rsidRPr="00800292">
          <w:rPr>
            <w:b/>
            <w:bCs/>
            <w:noProof/>
            <w:webHidden/>
          </w:rPr>
          <w:fldChar w:fldCharType="separate"/>
        </w:r>
        <w:r w:rsidR="00AD175C">
          <w:rPr>
            <w:b/>
            <w:bCs/>
            <w:noProof/>
            <w:webHidden/>
          </w:rPr>
          <w:t>26</w:t>
        </w:r>
        <w:r w:rsidRPr="00800292">
          <w:rPr>
            <w:b/>
            <w:bCs/>
            <w:noProof/>
            <w:webHidden/>
          </w:rPr>
          <w:fldChar w:fldCharType="end"/>
        </w:r>
      </w:hyperlink>
    </w:p>
    <w:p w14:paraId="4206C4E6" w14:textId="4E5085F6" w:rsidR="00800292" w:rsidRPr="00800292" w:rsidRDefault="00800292">
      <w:pPr>
        <w:pStyle w:val="TableofFigures"/>
        <w:tabs>
          <w:tab w:val="right" w:leader="dot" w:pos="9350"/>
        </w:tabs>
        <w:rPr>
          <w:rFonts w:eastAsiaTheme="minorEastAsia"/>
          <w:b/>
          <w:bCs/>
          <w:noProof/>
        </w:rPr>
      </w:pPr>
      <w:hyperlink w:anchor="_Toc115637309" w:history="1">
        <w:r w:rsidRPr="00800292">
          <w:rPr>
            <w:rStyle w:val="Hyperlink"/>
            <w:b/>
            <w:bCs/>
            <w:noProof/>
          </w:rPr>
          <w:t>Figure 10. Recordings and Species concerning years</w:t>
        </w:r>
        <w:r w:rsidRPr="00800292">
          <w:rPr>
            <w:b/>
            <w:bCs/>
            <w:noProof/>
            <w:webHidden/>
          </w:rPr>
          <w:tab/>
        </w:r>
        <w:r w:rsidRPr="00800292">
          <w:rPr>
            <w:b/>
            <w:bCs/>
            <w:noProof/>
            <w:webHidden/>
          </w:rPr>
          <w:fldChar w:fldCharType="begin"/>
        </w:r>
        <w:r w:rsidRPr="00800292">
          <w:rPr>
            <w:b/>
            <w:bCs/>
            <w:noProof/>
            <w:webHidden/>
          </w:rPr>
          <w:instrText xml:space="preserve"> PAGEREF _Toc115637309 \h </w:instrText>
        </w:r>
        <w:r w:rsidRPr="00800292">
          <w:rPr>
            <w:b/>
            <w:bCs/>
            <w:noProof/>
            <w:webHidden/>
          </w:rPr>
        </w:r>
        <w:r w:rsidRPr="00800292">
          <w:rPr>
            <w:b/>
            <w:bCs/>
            <w:noProof/>
            <w:webHidden/>
          </w:rPr>
          <w:fldChar w:fldCharType="separate"/>
        </w:r>
        <w:r w:rsidR="00AD175C">
          <w:rPr>
            <w:b/>
            <w:bCs/>
            <w:noProof/>
            <w:webHidden/>
          </w:rPr>
          <w:t>27</w:t>
        </w:r>
        <w:r w:rsidRPr="00800292">
          <w:rPr>
            <w:b/>
            <w:bCs/>
            <w:noProof/>
            <w:webHidden/>
          </w:rPr>
          <w:fldChar w:fldCharType="end"/>
        </w:r>
      </w:hyperlink>
    </w:p>
    <w:p w14:paraId="18BC7DD4" w14:textId="080B072E" w:rsidR="00800292" w:rsidRPr="00800292" w:rsidRDefault="00800292">
      <w:pPr>
        <w:pStyle w:val="TableofFigures"/>
        <w:tabs>
          <w:tab w:val="right" w:leader="dot" w:pos="9350"/>
        </w:tabs>
        <w:rPr>
          <w:rFonts w:eastAsiaTheme="minorEastAsia"/>
          <w:b/>
          <w:bCs/>
          <w:noProof/>
        </w:rPr>
      </w:pPr>
      <w:hyperlink w:anchor="_Toc115637310" w:history="1">
        <w:r w:rsidRPr="00800292">
          <w:rPr>
            <w:rStyle w:val="Hyperlink"/>
            <w:b/>
            <w:bCs/>
            <w:noProof/>
          </w:rPr>
          <w:t>Figure 11. Number of species by that Recordist</w:t>
        </w:r>
        <w:r w:rsidRPr="00800292">
          <w:rPr>
            <w:b/>
            <w:bCs/>
            <w:noProof/>
            <w:webHidden/>
          </w:rPr>
          <w:tab/>
        </w:r>
        <w:r w:rsidRPr="00800292">
          <w:rPr>
            <w:b/>
            <w:bCs/>
            <w:noProof/>
            <w:webHidden/>
          </w:rPr>
          <w:fldChar w:fldCharType="begin"/>
        </w:r>
        <w:r w:rsidRPr="00800292">
          <w:rPr>
            <w:b/>
            <w:bCs/>
            <w:noProof/>
            <w:webHidden/>
          </w:rPr>
          <w:instrText xml:space="preserve"> PAGEREF _Toc115637310 \h </w:instrText>
        </w:r>
        <w:r w:rsidRPr="00800292">
          <w:rPr>
            <w:b/>
            <w:bCs/>
            <w:noProof/>
            <w:webHidden/>
          </w:rPr>
        </w:r>
        <w:r w:rsidRPr="00800292">
          <w:rPr>
            <w:b/>
            <w:bCs/>
            <w:noProof/>
            <w:webHidden/>
          </w:rPr>
          <w:fldChar w:fldCharType="separate"/>
        </w:r>
        <w:r w:rsidR="00AD175C">
          <w:rPr>
            <w:b/>
            <w:bCs/>
            <w:noProof/>
            <w:webHidden/>
          </w:rPr>
          <w:t>28</w:t>
        </w:r>
        <w:r w:rsidRPr="00800292">
          <w:rPr>
            <w:b/>
            <w:bCs/>
            <w:noProof/>
            <w:webHidden/>
          </w:rPr>
          <w:fldChar w:fldCharType="end"/>
        </w:r>
      </w:hyperlink>
    </w:p>
    <w:p w14:paraId="1233F26E" w14:textId="06DAF983" w:rsidR="00800292" w:rsidRPr="00800292" w:rsidRDefault="00800292">
      <w:pPr>
        <w:pStyle w:val="TableofFigures"/>
        <w:tabs>
          <w:tab w:val="right" w:leader="dot" w:pos="9350"/>
        </w:tabs>
        <w:rPr>
          <w:rFonts w:eastAsiaTheme="minorEastAsia"/>
          <w:b/>
          <w:bCs/>
          <w:noProof/>
        </w:rPr>
      </w:pPr>
      <w:hyperlink w:anchor="_Toc115637311" w:history="1">
        <w:r w:rsidRPr="00800292">
          <w:rPr>
            <w:rStyle w:val="Hyperlink"/>
            <w:b/>
            <w:bCs/>
            <w:noProof/>
          </w:rPr>
          <w:t>Figure 12. Recording Collected from Africa Continent over the time</w:t>
        </w:r>
        <w:r w:rsidRPr="00800292">
          <w:rPr>
            <w:b/>
            <w:bCs/>
            <w:noProof/>
            <w:webHidden/>
          </w:rPr>
          <w:tab/>
        </w:r>
        <w:r w:rsidRPr="00800292">
          <w:rPr>
            <w:b/>
            <w:bCs/>
            <w:noProof/>
            <w:webHidden/>
          </w:rPr>
          <w:fldChar w:fldCharType="begin"/>
        </w:r>
        <w:r w:rsidRPr="00800292">
          <w:rPr>
            <w:b/>
            <w:bCs/>
            <w:noProof/>
            <w:webHidden/>
          </w:rPr>
          <w:instrText xml:space="preserve"> PAGEREF _Toc115637311 \h </w:instrText>
        </w:r>
        <w:r w:rsidRPr="00800292">
          <w:rPr>
            <w:b/>
            <w:bCs/>
            <w:noProof/>
            <w:webHidden/>
          </w:rPr>
        </w:r>
        <w:r w:rsidRPr="00800292">
          <w:rPr>
            <w:b/>
            <w:bCs/>
            <w:noProof/>
            <w:webHidden/>
          </w:rPr>
          <w:fldChar w:fldCharType="separate"/>
        </w:r>
        <w:r w:rsidR="00AD175C">
          <w:rPr>
            <w:b/>
            <w:bCs/>
            <w:noProof/>
            <w:webHidden/>
          </w:rPr>
          <w:t>29</w:t>
        </w:r>
        <w:r w:rsidRPr="00800292">
          <w:rPr>
            <w:b/>
            <w:bCs/>
            <w:noProof/>
            <w:webHidden/>
          </w:rPr>
          <w:fldChar w:fldCharType="end"/>
        </w:r>
      </w:hyperlink>
    </w:p>
    <w:p w14:paraId="6DE81337" w14:textId="171E998B" w:rsidR="00800292" w:rsidRPr="00800292" w:rsidRDefault="00800292">
      <w:pPr>
        <w:pStyle w:val="TableofFigures"/>
        <w:tabs>
          <w:tab w:val="right" w:leader="dot" w:pos="9350"/>
        </w:tabs>
        <w:rPr>
          <w:rFonts w:eastAsiaTheme="minorEastAsia"/>
          <w:b/>
          <w:bCs/>
          <w:noProof/>
        </w:rPr>
      </w:pPr>
      <w:hyperlink w:anchor="_Toc115637312" w:history="1">
        <w:r w:rsidRPr="00800292">
          <w:rPr>
            <w:rStyle w:val="Hyperlink"/>
            <w:b/>
            <w:bCs/>
            <w:noProof/>
          </w:rPr>
          <w:t>Figure 13. Recording Collected from the Americas Continent over the time</w:t>
        </w:r>
        <w:r w:rsidRPr="00800292">
          <w:rPr>
            <w:b/>
            <w:bCs/>
            <w:noProof/>
            <w:webHidden/>
          </w:rPr>
          <w:tab/>
        </w:r>
        <w:r w:rsidRPr="00800292">
          <w:rPr>
            <w:b/>
            <w:bCs/>
            <w:noProof/>
            <w:webHidden/>
          </w:rPr>
          <w:fldChar w:fldCharType="begin"/>
        </w:r>
        <w:r w:rsidRPr="00800292">
          <w:rPr>
            <w:b/>
            <w:bCs/>
            <w:noProof/>
            <w:webHidden/>
          </w:rPr>
          <w:instrText xml:space="preserve"> PAGEREF _Toc115637312 \h </w:instrText>
        </w:r>
        <w:r w:rsidRPr="00800292">
          <w:rPr>
            <w:b/>
            <w:bCs/>
            <w:noProof/>
            <w:webHidden/>
          </w:rPr>
        </w:r>
        <w:r w:rsidRPr="00800292">
          <w:rPr>
            <w:b/>
            <w:bCs/>
            <w:noProof/>
            <w:webHidden/>
          </w:rPr>
          <w:fldChar w:fldCharType="separate"/>
        </w:r>
        <w:r w:rsidR="00AD175C">
          <w:rPr>
            <w:b/>
            <w:bCs/>
            <w:noProof/>
            <w:webHidden/>
          </w:rPr>
          <w:t>30</w:t>
        </w:r>
        <w:r w:rsidRPr="00800292">
          <w:rPr>
            <w:b/>
            <w:bCs/>
            <w:noProof/>
            <w:webHidden/>
          </w:rPr>
          <w:fldChar w:fldCharType="end"/>
        </w:r>
      </w:hyperlink>
    </w:p>
    <w:p w14:paraId="7B361A17" w14:textId="552780E9" w:rsidR="00800292" w:rsidRPr="00800292" w:rsidRDefault="00800292">
      <w:pPr>
        <w:pStyle w:val="TableofFigures"/>
        <w:tabs>
          <w:tab w:val="right" w:leader="dot" w:pos="9350"/>
        </w:tabs>
        <w:rPr>
          <w:rFonts w:eastAsiaTheme="minorEastAsia"/>
          <w:b/>
          <w:bCs/>
          <w:noProof/>
        </w:rPr>
      </w:pPr>
      <w:hyperlink w:anchor="_Toc115637313" w:history="1">
        <w:r w:rsidRPr="00800292">
          <w:rPr>
            <w:rStyle w:val="Hyperlink"/>
            <w:b/>
            <w:bCs/>
            <w:noProof/>
          </w:rPr>
          <w:t>Figure 14. Recording Collected from Asia Continent over the time</w:t>
        </w:r>
        <w:r w:rsidRPr="00800292">
          <w:rPr>
            <w:b/>
            <w:bCs/>
            <w:noProof/>
            <w:webHidden/>
          </w:rPr>
          <w:tab/>
        </w:r>
        <w:r w:rsidRPr="00800292">
          <w:rPr>
            <w:b/>
            <w:bCs/>
            <w:noProof/>
            <w:webHidden/>
          </w:rPr>
          <w:fldChar w:fldCharType="begin"/>
        </w:r>
        <w:r w:rsidRPr="00800292">
          <w:rPr>
            <w:b/>
            <w:bCs/>
            <w:noProof/>
            <w:webHidden/>
          </w:rPr>
          <w:instrText xml:space="preserve"> PAGEREF _Toc115637313 \h </w:instrText>
        </w:r>
        <w:r w:rsidRPr="00800292">
          <w:rPr>
            <w:b/>
            <w:bCs/>
            <w:noProof/>
            <w:webHidden/>
          </w:rPr>
        </w:r>
        <w:r w:rsidRPr="00800292">
          <w:rPr>
            <w:b/>
            <w:bCs/>
            <w:noProof/>
            <w:webHidden/>
          </w:rPr>
          <w:fldChar w:fldCharType="separate"/>
        </w:r>
        <w:r w:rsidR="00AD175C">
          <w:rPr>
            <w:b/>
            <w:bCs/>
            <w:noProof/>
            <w:webHidden/>
          </w:rPr>
          <w:t>30</w:t>
        </w:r>
        <w:r w:rsidRPr="00800292">
          <w:rPr>
            <w:b/>
            <w:bCs/>
            <w:noProof/>
            <w:webHidden/>
          </w:rPr>
          <w:fldChar w:fldCharType="end"/>
        </w:r>
      </w:hyperlink>
    </w:p>
    <w:p w14:paraId="6593E0F6" w14:textId="16EB9812" w:rsidR="00800292" w:rsidRPr="00800292" w:rsidRDefault="00800292">
      <w:pPr>
        <w:pStyle w:val="TableofFigures"/>
        <w:tabs>
          <w:tab w:val="right" w:leader="dot" w:pos="9350"/>
        </w:tabs>
        <w:rPr>
          <w:rFonts w:eastAsiaTheme="minorEastAsia"/>
          <w:b/>
          <w:bCs/>
          <w:noProof/>
        </w:rPr>
      </w:pPr>
      <w:hyperlink w:anchor="_Toc115637314" w:history="1">
        <w:r w:rsidRPr="00800292">
          <w:rPr>
            <w:rStyle w:val="Hyperlink"/>
            <w:b/>
            <w:bCs/>
            <w:noProof/>
          </w:rPr>
          <w:t>Figure 15. Recording Collected from Australasia Continent over the time</w:t>
        </w:r>
        <w:r w:rsidRPr="00800292">
          <w:rPr>
            <w:b/>
            <w:bCs/>
            <w:noProof/>
            <w:webHidden/>
          </w:rPr>
          <w:tab/>
        </w:r>
        <w:r w:rsidRPr="00800292">
          <w:rPr>
            <w:b/>
            <w:bCs/>
            <w:noProof/>
            <w:webHidden/>
          </w:rPr>
          <w:fldChar w:fldCharType="begin"/>
        </w:r>
        <w:r w:rsidRPr="00800292">
          <w:rPr>
            <w:b/>
            <w:bCs/>
            <w:noProof/>
            <w:webHidden/>
          </w:rPr>
          <w:instrText xml:space="preserve"> PAGEREF _Toc115637314 \h </w:instrText>
        </w:r>
        <w:r w:rsidRPr="00800292">
          <w:rPr>
            <w:b/>
            <w:bCs/>
            <w:noProof/>
            <w:webHidden/>
          </w:rPr>
        </w:r>
        <w:r w:rsidRPr="00800292">
          <w:rPr>
            <w:b/>
            <w:bCs/>
            <w:noProof/>
            <w:webHidden/>
          </w:rPr>
          <w:fldChar w:fldCharType="separate"/>
        </w:r>
        <w:r w:rsidR="00AD175C">
          <w:rPr>
            <w:b/>
            <w:bCs/>
            <w:noProof/>
            <w:webHidden/>
          </w:rPr>
          <w:t>31</w:t>
        </w:r>
        <w:r w:rsidRPr="00800292">
          <w:rPr>
            <w:b/>
            <w:bCs/>
            <w:noProof/>
            <w:webHidden/>
          </w:rPr>
          <w:fldChar w:fldCharType="end"/>
        </w:r>
      </w:hyperlink>
    </w:p>
    <w:p w14:paraId="752A19E7" w14:textId="0F12D018" w:rsidR="00800292" w:rsidRPr="00800292" w:rsidRDefault="00800292">
      <w:pPr>
        <w:pStyle w:val="TableofFigures"/>
        <w:tabs>
          <w:tab w:val="right" w:leader="dot" w:pos="9350"/>
        </w:tabs>
        <w:rPr>
          <w:rFonts w:eastAsiaTheme="minorEastAsia"/>
          <w:b/>
          <w:bCs/>
          <w:noProof/>
        </w:rPr>
      </w:pPr>
      <w:hyperlink w:anchor="_Toc115637315" w:history="1">
        <w:r w:rsidRPr="00800292">
          <w:rPr>
            <w:rStyle w:val="Hyperlink"/>
            <w:b/>
            <w:bCs/>
            <w:noProof/>
          </w:rPr>
          <w:t>Figure 16. Recording Collected from Euroup Continent over the time</w:t>
        </w:r>
        <w:r w:rsidRPr="00800292">
          <w:rPr>
            <w:b/>
            <w:bCs/>
            <w:noProof/>
            <w:webHidden/>
          </w:rPr>
          <w:tab/>
        </w:r>
        <w:r w:rsidRPr="00800292">
          <w:rPr>
            <w:b/>
            <w:bCs/>
            <w:noProof/>
            <w:webHidden/>
          </w:rPr>
          <w:fldChar w:fldCharType="begin"/>
        </w:r>
        <w:r w:rsidRPr="00800292">
          <w:rPr>
            <w:b/>
            <w:bCs/>
            <w:noProof/>
            <w:webHidden/>
          </w:rPr>
          <w:instrText xml:space="preserve"> PAGEREF _Toc115637315 \h </w:instrText>
        </w:r>
        <w:r w:rsidRPr="00800292">
          <w:rPr>
            <w:b/>
            <w:bCs/>
            <w:noProof/>
            <w:webHidden/>
          </w:rPr>
        </w:r>
        <w:r w:rsidRPr="00800292">
          <w:rPr>
            <w:b/>
            <w:bCs/>
            <w:noProof/>
            <w:webHidden/>
          </w:rPr>
          <w:fldChar w:fldCharType="separate"/>
        </w:r>
        <w:r w:rsidR="00AD175C">
          <w:rPr>
            <w:b/>
            <w:bCs/>
            <w:noProof/>
            <w:webHidden/>
          </w:rPr>
          <w:t>32</w:t>
        </w:r>
        <w:r w:rsidRPr="00800292">
          <w:rPr>
            <w:b/>
            <w:bCs/>
            <w:noProof/>
            <w:webHidden/>
          </w:rPr>
          <w:fldChar w:fldCharType="end"/>
        </w:r>
      </w:hyperlink>
    </w:p>
    <w:p w14:paraId="6B309945" w14:textId="455AF34D" w:rsidR="00800292" w:rsidRPr="00800292" w:rsidRDefault="00800292">
      <w:pPr>
        <w:pStyle w:val="TableofFigures"/>
        <w:tabs>
          <w:tab w:val="right" w:leader="dot" w:pos="9350"/>
        </w:tabs>
        <w:rPr>
          <w:rFonts w:eastAsiaTheme="minorEastAsia"/>
          <w:b/>
          <w:bCs/>
          <w:noProof/>
        </w:rPr>
      </w:pPr>
      <w:hyperlink w:anchor="_Toc115637316" w:history="1">
        <w:r w:rsidRPr="00800292">
          <w:rPr>
            <w:rStyle w:val="Hyperlink"/>
            <w:b/>
            <w:bCs/>
            <w:noProof/>
          </w:rPr>
          <w:t>Figure 17. Sound Signal with MEL Spectrogram of 5 species of xento-canto Dataset.</w:t>
        </w:r>
        <w:r w:rsidRPr="00800292">
          <w:rPr>
            <w:b/>
            <w:bCs/>
            <w:noProof/>
            <w:webHidden/>
          </w:rPr>
          <w:tab/>
        </w:r>
        <w:r w:rsidRPr="00800292">
          <w:rPr>
            <w:b/>
            <w:bCs/>
            <w:noProof/>
            <w:webHidden/>
          </w:rPr>
          <w:fldChar w:fldCharType="begin"/>
        </w:r>
        <w:r w:rsidRPr="00800292">
          <w:rPr>
            <w:b/>
            <w:bCs/>
            <w:noProof/>
            <w:webHidden/>
          </w:rPr>
          <w:instrText xml:space="preserve"> PAGEREF _Toc115637316 \h </w:instrText>
        </w:r>
        <w:r w:rsidRPr="00800292">
          <w:rPr>
            <w:b/>
            <w:bCs/>
            <w:noProof/>
            <w:webHidden/>
          </w:rPr>
        </w:r>
        <w:r w:rsidRPr="00800292">
          <w:rPr>
            <w:b/>
            <w:bCs/>
            <w:noProof/>
            <w:webHidden/>
          </w:rPr>
          <w:fldChar w:fldCharType="separate"/>
        </w:r>
        <w:r w:rsidR="00AD175C">
          <w:rPr>
            <w:b/>
            <w:bCs/>
            <w:noProof/>
            <w:webHidden/>
          </w:rPr>
          <w:t>37</w:t>
        </w:r>
        <w:r w:rsidRPr="00800292">
          <w:rPr>
            <w:b/>
            <w:bCs/>
            <w:noProof/>
            <w:webHidden/>
          </w:rPr>
          <w:fldChar w:fldCharType="end"/>
        </w:r>
      </w:hyperlink>
    </w:p>
    <w:p w14:paraId="4274CAB3" w14:textId="77F445F5" w:rsidR="00800292" w:rsidRPr="00800292" w:rsidRDefault="00800292">
      <w:pPr>
        <w:pStyle w:val="TableofFigures"/>
        <w:tabs>
          <w:tab w:val="right" w:leader="dot" w:pos="9350"/>
        </w:tabs>
        <w:rPr>
          <w:rFonts w:eastAsiaTheme="minorEastAsia"/>
          <w:b/>
          <w:bCs/>
          <w:noProof/>
        </w:rPr>
      </w:pPr>
      <w:hyperlink w:anchor="_Toc115637317" w:history="1">
        <w:r w:rsidRPr="00800292">
          <w:rPr>
            <w:rStyle w:val="Hyperlink"/>
            <w:b/>
            <w:bCs/>
            <w:noProof/>
          </w:rPr>
          <w:t>Figure 18. Most Frequent Species in North and South of England</w:t>
        </w:r>
        <w:r w:rsidRPr="00800292">
          <w:rPr>
            <w:b/>
            <w:bCs/>
            <w:noProof/>
            <w:webHidden/>
          </w:rPr>
          <w:tab/>
        </w:r>
        <w:r w:rsidRPr="00800292">
          <w:rPr>
            <w:b/>
            <w:bCs/>
            <w:noProof/>
            <w:webHidden/>
          </w:rPr>
          <w:fldChar w:fldCharType="begin"/>
        </w:r>
        <w:r w:rsidRPr="00800292">
          <w:rPr>
            <w:b/>
            <w:bCs/>
            <w:noProof/>
            <w:webHidden/>
          </w:rPr>
          <w:instrText xml:space="preserve"> PAGEREF _Toc115637317 \h </w:instrText>
        </w:r>
        <w:r w:rsidRPr="00800292">
          <w:rPr>
            <w:b/>
            <w:bCs/>
            <w:noProof/>
            <w:webHidden/>
          </w:rPr>
        </w:r>
        <w:r w:rsidRPr="00800292">
          <w:rPr>
            <w:b/>
            <w:bCs/>
            <w:noProof/>
            <w:webHidden/>
          </w:rPr>
          <w:fldChar w:fldCharType="separate"/>
        </w:r>
        <w:r w:rsidR="00AD175C">
          <w:rPr>
            <w:b/>
            <w:bCs/>
            <w:noProof/>
            <w:webHidden/>
          </w:rPr>
          <w:t>40</w:t>
        </w:r>
        <w:r w:rsidRPr="00800292">
          <w:rPr>
            <w:b/>
            <w:bCs/>
            <w:noProof/>
            <w:webHidden/>
          </w:rPr>
          <w:fldChar w:fldCharType="end"/>
        </w:r>
      </w:hyperlink>
    </w:p>
    <w:p w14:paraId="15911EC1" w14:textId="5B96C731" w:rsidR="00800292" w:rsidRPr="00800292" w:rsidRDefault="00800292">
      <w:pPr>
        <w:pStyle w:val="TableofFigures"/>
        <w:tabs>
          <w:tab w:val="right" w:leader="dot" w:pos="9350"/>
        </w:tabs>
        <w:rPr>
          <w:rFonts w:eastAsiaTheme="minorEastAsia"/>
          <w:b/>
          <w:bCs/>
          <w:noProof/>
        </w:rPr>
      </w:pPr>
      <w:hyperlink w:anchor="_Toc115637318" w:history="1">
        <w:r w:rsidRPr="00800292">
          <w:rPr>
            <w:rStyle w:val="Hyperlink"/>
            <w:b/>
            <w:bCs/>
            <w:noProof/>
          </w:rPr>
          <w:t>Figure 19. Top 50 Species that sing more frequently in the Morning and Evening</w:t>
        </w:r>
        <w:r w:rsidRPr="00800292">
          <w:rPr>
            <w:b/>
            <w:bCs/>
            <w:noProof/>
            <w:webHidden/>
          </w:rPr>
          <w:tab/>
        </w:r>
        <w:r w:rsidRPr="00800292">
          <w:rPr>
            <w:b/>
            <w:bCs/>
            <w:noProof/>
            <w:webHidden/>
          </w:rPr>
          <w:fldChar w:fldCharType="begin"/>
        </w:r>
        <w:r w:rsidRPr="00800292">
          <w:rPr>
            <w:b/>
            <w:bCs/>
            <w:noProof/>
            <w:webHidden/>
          </w:rPr>
          <w:instrText xml:space="preserve"> PAGEREF _Toc115637318 \h </w:instrText>
        </w:r>
        <w:r w:rsidRPr="00800292">
          <w:rPr>
            <w:b/>
            <w:bCs/>
            <w:noProof/>
            <w:webHidden/>
          </w:rPr>
        </w:r>
        <w:r w:rsidRPr="00800292">
          <w:rPr>
            <w:b/>
            <w:bCs/>
            <w:noProof/>
            <w:webHidden/>
          </w:rPr>
          <w:fldChar w:fldCharType="separate"/>
        </w:r>
        <w:r w:rsidR="00AD175C">
          <w:rPr>
            <w:b/>
            <w:bCs/>
            <w:noProof/>
            <w:webHidden/>
          </w:rPr>
          <w:t>41</w:t>
        </w:r>
        <w:r w:rsidRPr="00800292">
          <w:rPr>
            <w:b/>
            <w:bCs/>
            <w:noProof/>
            <w:webHidden/>
          </w:rPr>
          <w:fldChar w:fldCharType="end"/>
        </w:r>
      </w:hyperlink>
    </w:p>
    <w:p w14:paraId="7B5590E6" w14:textId="27728A32" w:rsidR="00800292" w:rsidRPr="00800292" w:rsidRDefault="00800292">
      <w:pPr>
        <w:pStyle w:val="TableofFigures"/>
        <w:tabs>
          <w:tab w:val="right" w:leader="dot" w:pos="9350"/>
        </w:tabs>
        <w:rPr>
          <w:rFonts w:eastAsiaTheme="minorEastAsia"/>
          <w:b/>
          <w:bCs/>
          <w:noProof/>
        </w:rPr>
      </w:pPr>
      <w:hyperlink w:anchor="_Toc115637319" w:history="1">
        <w:r w:rsidRPr="00800292">
          <w:rPr>
            <w:rStyle w:val="Hyperlink"/>
            <w:b/>
            <w:bCs/>
            <w:noProof/>
          </w:rPr>
          <w:t>Figure 20. Distribution of Map of England and mapping the location of the spices</w:t>
        </w:r>
        <w:r w:rsidRPr="00800292">
          <w:rPr>
            <w:b/>
            <w:bCs/>
            <w:noProof/>
            <w:webHidden/>
          </w:rPr>
          <w:tab/>
        </w:r>
        <w:r w:rsidRPr="00800292">
          <w:rPr>
            <w:b/>
            <w:bCs/>
            <w:noProof/>
            <w:webHidden/>
          </w:rPr>
          <w:fldChar w:fldCharType="begin"/>
        </w:r>
        <w:r w:rsidRPr="00800292">
          <w:rPr>
            <w:b/>
            <w:bCs/>
            <w:noProof/>
            <w:webHidden/>
          </w:rPr>
          <w:instrText xml:space="preserve"> PAGEREF _Toc115637319 \h </w:instrText>
        </w:r>
        <w:r w:rsidRPr="00800292">
          <w:rPr>
            <w:b/>
            <w:bCs/>
            <w:noProof/>
            <w:webHidden/>
          </w:rPr>
        </w:r>
        <w:r w:rsidRPr="00800292">
          <w:rPr>
            <w:b/>
            <w:bCs/>
            <w:noProof/>
            <w:webHidden/>
          </w:rPr>
          <w:fldChar w:fldCharType="separate"/>
        </w:r>
        <w:r w:rsidR="00AD175C">
          <w:rPr>
            <w:b/>
            <w:bCs/>
            <w:noProof/>
            <w:webHidden/>
          </w:rPr>
          <w:t>42</w:t>
        </w:r>
        <w:r w:rsidRPr="00800292">
          <w:rPr>
            <w:b/>
            <w:bCs/>
            <w:noProof/>
            <w:webHidden/>
          </w:rPr>
          <w:fldChar w:fldCharType="end"/>
        </w:r>
      </w:hyperlink>
    </w:p>
    <w:p w14:paraId="1CA4D000" w14:textId="72B66809" w:rsidR="00800292" w:rsidRPr="00800292" w:rsidRDefault="00800292">
      <w:pPr>
        <w:pStyle w:val="TableofFigures"/>
        <w:tabs>
          <w:tab w:val="right" w:leader="dot" w:pos="9350"/>
        </w:tabs>
        <w:rPr>
          <w:rFonts w:eastAsiaTheme="minorEastAsia"/>
          <w:b/>
          <w:bCs/>
          <w:noProof/>
        </w:rPr>
      </w:pPr>
      <w:hyperlink w:anchor="_Toc115637320" w:history="1">
        <w:r w:rsidRPr="00800292">
          <w:rPr>
            <w:rStyle w:val="Hyperlink"/>
            <w:b/>
            <w:bCs/>
            <w:noProof/>
          </w:rPr>
          <w:t>Figure 21. Top 15 Country having Most Bird S</w:t>
        </w:r>
        <w:r w:rsidRPr="00800292">
          <w:rPr>
            <w:rStyle w:val="Hyperlink"/>
            <w:b/>
            <w:bCs/>
            <w:noProof/>
          </w:rPr>
          <w:t>p</w:t>
        </w:r>
        <w:r w:rsidRPr="00800292">
          <w:rPr>
            <w:rStyle w:val="Hyperlink"/>
            <w:b/>
            <w:bCs/>
            <w:noProof/>
          </w:rPr>
          <w:t>ecies Recording</w:t>
        </w:r>
        <w:r w:rsidRPr="00800292">
          <w:rPr>
            <w:b/>
            <w:bCs/>
            <w:noProof/>
            <w:webHidden/>
          </w:rPr>
          <w:tab/>
        </w:r>
        <w:r w:rsidRPr="00800292">
          <w:rPr>
            <w:b/>
            <w:bCs/>
            <w:noProof/>
            <w:webHidden/>
          </w:rPr>
          <w:fldChar w:fldCharType="begin"/>
        </w:r>
        <w:r w:rsidRPr="00800292">
          <w:rPr>
            <w:b/>
            <w:bCs/>
            <w:noProof/>
            <w:webHidden/>
          </w:rPr>
          <w:instrText xml:space="preserve"> PAGEREF _Toc115637320 \h </w:instrText>
        </w:r>
        <w:r w:rsidRPr="00800292">
          <w:rPr>
            <w:b/>
            <w:bCs/>
            <w:noProof/>
            <w:webHidden/>
          </w:rPr>
        </w:r>
        <w:r w:rsidRPr="00800292">
          <w:rPr>
            <w:b/>
            <w:bCs/>
            <w:noProof/>
            <w:webHidden/>
          </w:rPr>
          <w:fldChar w:fldCharType="separate"/>
        </w:r>
        <w:r w:rsidR="00AD175C">
          <w:rPr>
            <w:b/>
            <w:bCs/>
            <w:noProof/>
            <w:webHidden/>
          </w:rPr>
          <w:t>43</w:t>
        </w:r>
        <w:r w:rsidRPr="00800292">
          <w:rPr>
            <w:b/>
            <w:bCs/>
            <w:noProof/>
            <w:webHidden/>
          </w:rPr>
          <w:fldChar w:fldCharType="end"/>
        </w:r>
      </w:hyperlink>
    </w:p>
    <w:p w14:paraId="79CC60FF" w14:textId="640C7664" w:rsidR="00800292" w:rsidRPr="00800292" w:rsidRDefault="00800292">
      <w:pPr>
        <w:pStyle w:val="TableofFigures"/>
        <w:tabs>
          <w:tab w:val="right" w:leader="dot" w:pos="9350"/>
        </w:tabs>
        <w:rPr>
          <w:rFonts w:eastAsiaTheme="minorEastAsia"/>
          <w:b/>
          <w:bCs/>
          <w:noProof/>
        </w:rPr>
      </w:pPr>
      <w:hyperlink w:anchor="_Toc115637321" w:history="1">
        <w:r w:rsidRPr="00800292">
          <w:rPr>
            <w:rStyle w:val="Hyperlink"/>
            <w:b/>
            <w:bCs/>
            <w:noProof/>
          </w:rPr>
          <w:t>Figure 22.  Most Occurred Bird’s Species Percentage</w:t>
        </w:r>
        <w:r w:rsidRPr="00800292">
          <w:rPr>
            <w:b/>
            <w:bCs/>
            <w:noProof/>
            <w:webHidden/>
          </w:rPr>
          <w:tab/>
        </w:r>
        <w:r w:rsidRPr="00800292">
          <w:rPr>
            <w:b/>
            <w:bCs/>
            <w:noProof/>
            <w:webHidden/>
          </w:rPr>
          <w:fldChar w:fldCharType="begin"/>
        </w:r>
        <w:r w:rsidRPr="00800292">
          <w:rPr>
            <w:b/>
            <w:bCs/>
            <w:noProof/>
            <w:webHidden/>
          </w:rPr>
          <w:instrText xml:space="preserve"> PAGEREF _Toc115637321 \h </w:instrText>
        </w:r>
        <w:r w:rsidRPr="00800292">
          <w:rPr>
            <w:b/>
            <w:bCs/>
            <w:noProof/>
            <w:webHidden/>
          </w:rPr>
        </w:r>
        <w:r w:rsidRPr="00800292">
          <w:rPr>
            <w:b/>
            <w:bCs/>
            <w:noProof/>
            <w:webHidden/>
          </w:rPr>
          <w:fldChar w:fldCharType="separate"/>
        </w:r>
        <w:r w:rsidR="00AD175C">
          <w:rPr>
            <w:b/>
            <w:bCs/>
            <w:noProof/>
            <w:webHidden/>
          </w:rPr>
          <w:t>43</w:t>
        </w:r>
        <w:r w:rsidRPr="00800292">
          <w:rPr>
            <w:b/>
            <w:bCs/>
            <w:noProof/>
            <w:webHidden/>
          </w:rPr>
          <w:fldChar w:fldCharType="end"/>
        </w:r>
      </w:hyperlink>
    </w:p>
    <w:p w14:paraId="30B1FE0A" w14:textId="66020BEE" w:rsidR="00800292" w:rsidRPr="00800292" w:rsidRDefault="00800292">
      <w:pPr>
        <w:pStyle w:val="TableofFigures"/>
        <w:tabs>
          <w:tab w:val="right" w:leader="dot" w:pos="9350"/>
        </w:tabs>
        <w:rPr>
          <w:rFonts w:eastAsiaTheme="minorEastAsia"/>
          <w:b/>
          <w:bCs/>
          <w:noProof/>
        </w:rPr>
      </w:pPr>
      <w:hyperlink w:anchor="_Toc115637322" w:history="1">
        <w:r w:rsidRPr="00800292">
          <w:rPr>
            <w:rStyle w:val="Hyperlink"/>
            <w:b/>
            <w:bCs/>
            <w:noProof/>
          </w:rPr>
          <w:t>Figure 23. Most Frequent Recording in Different Seasons of the Year</w:t>
        </w:r>
        <w:r w:rsidRPr="00800292">
          <w:rPr>
            <w:b/>
            <w:bCs/>
            <w:noProof/>
            <w:webHidden/>
          </w:rPr>
          <w:tab/>
        </w:r>
        <w:r w:rsidRPr="00800292">
          <w:rPr>
            <w:b/>
            <w:bCs/>
            <w:noProof/>
            <w:webHidden/>
          </w:rPr>
          <w:fldChar w:fldCharType="begin"/>
        </w:r>
        <w:r w:rsidRPr="00800292">
          <w:rPr>
            <w:b/>
            <w:bCs/>
            <w:noProof/>
            <w:webHidden/>
          </w:rPr>
          <w:instrText xml:space="preserve"> PAGEREF _Toc115637322 \h </w:instrText>
        </w:r>
        <w:r w:rsidRPr="00800292">
          <w:rPr>
            <w:b/>
            <w:bCs/>
            <w:noProof/>
            <w:webHidden/>
          </w:rPr>
        </w:r>
        <w:r w:rsidRPr="00800292">
          <w:rPr>
            <w:b/>
            <w:bCs/>
            <w:noProof/>
            <w:webHidden/>
          </w:rPr>
          <w:fldChar w:fldCharType="separate"/>
        </w:r>
        <w:r w:rsidR="00AD175C">
          <w:rPr>
            <w:b/>
            <w:bCs/>
            <w:noProof/>
            <w:webHidden/>
          </w:rPr>
          <w:t>44</w:t>
        </w:r>
        <w:r w:rsidRPr="00800292">
          <w:rPr>
            <w:b/>
            <w:bCs/>
            <w:noProof/>
            <w:webHidden/>
          </w:rPr>
          <w:fldChar w:fldCharType="end"/>
        </w:r>
      </w:hyperlink>
    </w:p>
    <w:p w14:paraId="376B9296" w14:textId="01F52584" w:rsidR="00800292" w:rsidRPr="00800292" w:rsidRDefault="00800292">
      <w:pPr>
        <w:pStyle w:val="TableofFigures"/>
        <w:tabs>
          <w:tab w:val="right" w:leader="dot" w:pos="9350"/>
        </w:tabs>
        <w:rPr>
          <w:rFonts w:eastAsiaTheme="minorEastAsia"/>
          <w:b/>
          <w:bCs/>
          <w:noProof/>
        </w:rPr>
      </w:pPr>
      <w:hyperlink w:anchor="_Toc115637323" w:history="1">
        <w:r w:rsidRPr="00800292">
          <w:rPr>
            <w:rStyle w:val="Hyperlink"/>
            <w:b/>
            <w:bCs/>
            <w:noProof/>
          </w:rPr>
          <w:t>Figure 24. Frequent Recording with respect to Years</w:t>
        </w:r>
        <w:r w:rsidRPr="00800292">
          <w:rPr>
            <w:b/>
            <w:bCs/>
            <w:noProof/>
            <w:webHidden/>
          </w:rPr>
          <w:tab/>
        </w:r>
        <w:r w:rsidRPr="00800292">
          <w:rPr>
            <w:b/>
            <w:bCs/>
            <w:noProof/>
            <w:webHidden/>
          </w:rPr>
          <w:fldChar w:fldCharType="begin"/>
        </w:r>
        <w:r w:rsidRPr="00800292">
          <w:rPr>
            <w:b/>
            <w:bCs/>
            <w:noProof/>
            <w:webHidden/>
          </w:rPr>
          <w:instrText xml:space="preserve"> PAGEREF _Toc115637323 \h </w:instrText>
        </w:r>
        <w:r w:rsidRPr="00800292">
          <w:rPr>
            <w:b/>
            <w:bCs/>
            <w:noProof/>
            <w:webHidden/>
          </w:rPr>
        </w:r>
        <w:r w:rsidRPr="00800292">
          <w:rPr>
            <w:b/>
            <w:bCs/>
            <w:noProof/>
            <w:webHidden/>
          </w:rPr>
          <w:fldChar w:fldCharType="separate"/>
        </w:r>
        <w:r w:rsidR="00AD175C">
          <w:rPr>
            <w:b/>
            <w:bCs/>
            <w:noProof/>
            <w:webHidden/>
          </w:rPr>
          <w:t>45</w:t>
        </w:r>
        <w:r w:rsidRPr="00800292">
          <w:rPr>
            <w:b/>
            <w:bCs/>
            <w:noProof/>
            <w:webHidden/>
          </w:rPr>
          <w:fldChar w:fldCharType="end"/>
        </w:r>
      </w:hyperlink>
    </w:p>
    <w:p w14:paraId="34E34CE0" w14:textId="66172ABE" w:rsidR="00800292" w:rsidRPr="00800292" w:rsidRDefault="00800292">
      <w:pPr>
        <w:pStyle w:val="TableofFigures"/>
        <w:tabs>
          <w:tab w:val="right" w:leader="dot" w:pos="9350"/>
        </w:tabs>
        <w:rPr>
          <w:rFonts w:eastAsiaTheme="minorEastAsia"/>
          <w:b/>
          <w:bCs/>
          <w:noProof/>
        </w:rPr>
      </w:pPr>
      <w:hyperlink w:anchor="_Toc115637324" w:history="1">
        <w:r w:rsidRPr="00800292">
          <w:rPr>
            <w:rStyle w:val="Hyperlink"/>
            <w:b/>
            <w:bCs/>
            <w:noProof/>
          </w:rPr>
          <w:t>Figure 25. Most Frequent Recording w.e.t concerning Months</w:t>
        </w:r>
        <w:r w:rsidRPr="00800292">
          <w:rPr>
            <w:b/>
            <w:bCs/>
            <w:noProof/>
            <w:webHidden/>
          </w:rPr>
          <w:tab/>
        </w:r>
        <w:r w:rsidRPr="00800292">
          <w:rPr>
            <w:b/>
            <w:bCs/>
            <w:noProof/>
            <w:webHidden/>
          </w:rPr>
          <w:fldChar w:fldCharType="begin"/>
        </w:r>
        <w:r w:rsidRPr="00800292">
          <w:rPr>
            <w:b/>
            <w:bCs/>
            <w:noProof/>
            <w:webHidden/>
          </w:rPr>
          <w:instrText xml:space="preserve"> PAGEREF _Toc115637324 \h </w:instrText>
        </w:r>
        <w:r w:rsidRPr="00800292">
          <w:rPr>
            <w:b/>
            <w:bCs/>
            <w:noProof/>
            <w:webHidden/>
          </w:rPr>
        </w:r>
        <w:r w:rsidRPr="00800292">
          <w:rPr>
            <w:b/>
            <w:bCs/>
            <w:noProof/>
            <w:webHidden/>
          </w:rPr>
          <w:fldChar w:fldCharType="separate"/>
        </w:r>
        <w:r w:rsidR="00AD175C">
          <w:rPr>
            <w:b/>
            <w:bCs/>
            <w:noProof/>
            <w:webHidden/>
          </w:rPr>
          <w:t>45</w:t>
        </w:r>
        <w:r w:rsidRPr="00800292">
          <w:rPr>
            <w:b/>
            <w:bCs/>
            <w:noProof/>
            <w:webHidden/>
          </w:rPr>
          <w:fldChar w:fldCharType="end"/>
        </w:r>
      </w:hyperlink>
    </w:p>
    <w:p w14:paraId="0F08F2B0" w14:textId="34100E23" w:rsidR="00800292" w:rsidRPr="00800292" w:rsidRDefault="00800292">
      <w:pPr>
        <w:pStyle w:val="TableofFigures"/>
        <w:tabs>
          <w:tab w:val="right" w:leader="dot" w:pos="9350"/>
        </w:tabs>
        <w:rPr>
          <w:rFonts w:eastAsiaTheme="minorEastAsia"/>
          <w:b/>
          <w:bCs/>
          <w:noProof/>
        </w:rPr>
      </w:pPr>
      <w:hyperlink w:anchor="_Toc115637325" w:history="1">
        <w:r w:rsidRPr="00800292">
          <w:rPr>
            <w:rStyle w:val="Hyperlink"/>
            <w:b/>
            <w:bCs/>
            <w:noProof/>
          </w:rPr>
          <w:t>Figure 26.Top 10 Uploaders Which Are More Frequent Recording Uploaders</w:t>
        </w:r>
        <w:r w:rsidRPr="00800292">
          <w:rPr>
            <w:b/>
            <w:bCs/>
            <w:noProof/>
            <w:webHidden/>
          </w:rPr>
          <w:tab/>
        </w:r>
        <w:r w:rsidRPr="00800292">
          <w:rPr>
            <w:b/>
            <w:bCs/>
            <w:noProof/>
            <w:webHidden/>
          </w:rPr>
          <w:fldChar w:fldCharType="begin"/>
        </w:r>
        <w:r w:rsidRPr="00800292">
          <w:rPr>
            <w:b/>
            <w:bCs/>
            <w:noProof/>
            <w:webHidden/>
          </w:rPr>
          <w:instrText xml:space="preserve"> PAGEREF _Toc115637325 \h </w:instrText>
        </w:r>
        <w:r w:rsidRPr="00800292">
          <w:rPr>
            <w:b/>
            <w:bCs/>
            <w:noProof/>
            <w:webHidden/>
          </w:rPr>
        </w:r>
        <w:r w:rsidRPr="00800292">
          <w:rPr>
            <w:b/>
            <w:bCs/>
            <w:noProof/>
            <w:webHidden/>
          </w:rPr>
          <w:fldChar w:fldCharType="separate"/>
        </w:r>
        <w:r w:rsidR="00AD175C">
          <w:rPr>
            <w:b/>
            <w:bCs/>
            <w:noProof/>
            <w:webHidden/>
          </w:rPr>
          <w:t>46</w:t>
        </w:r>
        <w:r w:rsidRPr="00800292">
          <w:rPr>
            <w:b/>
            <w:bCs/>
            <w:noProof/>
            <w:webHidden/>
          </w:rPr>
          <w:fldChar w:fldCharType="end"/>
        </w:r>
      </w:hyperlink>
    </w:p>
    <w:p w14:paraId="6552FE16" w14:textId="4E18E50A" w:rsidR="00800292" w:rsidRPr="00800292" w:rsidRDefault="00800292">
      <w:pPr>
        <w:pStyle w:val="TableofFigures"/>
        <w:tabs>
          <w:tab w:val="right" w:leader="dot" w:pos="9350"/>
        </w:tabs>
        <w:rPr>
          <w:rFonts w:eastAsiaTheme="minorEastAsia"/>
          <w:b/>
          <w:bCs/>
          <w:noProof/>
        </w:rPr>
      </w:pPr>
      <w:hyperlink w:anchor="_Toc115637326" w:history="1">
        <w:r w:rsidRPr="00800292">
          <w:rPr>
            <w:rStyle w:val="Hyperlink"/>
            <w:b/>
            <w:bCs/>
            <w:noProof/>
          </w:rPr>
          <w:t>Figure 27.Recorder That More Frequently Upload in the Evening and Morning</w:t>
        </w:r>
        <w:r w:rsidRPr="00800292">
          <w:rPr>
            <w:b/>
            <w:bCs/>
            <w:noProof/>
            <w:webHidden/>
          </w:rPr>
          <w:tab/>
        </w:r>
        <w:r w:rsidRPr="00800292">
          <w:rPr>
            <w:b/>
            <w:bCs/>
            <w:noProof/>
            <w:webHidden/>
          </w:rPr>
          <w:fldChar w:fldCharType="begin"/>
        </w:r>
        <w:r w:rsidRPr="00800292">
          <w:rPr>
            <w:b/>
            <w:bCs/>
            <w:noProof/>
            <w:webHidden/>
          </w:rPr>
          <w:instrText xml:space="preserve"> PAGEREF _Toc115637326 \h </w:instrText>
        </w:r>
        <w:r w:rsidRPr="00800292">
          <w:rPr>
            <w:b/>
            <w:bCs/>
            <w:noProof/>
            <w:webHidden/>
          </w:rPr>
        </w:r>
        <w:r w:rsidRPr="00800292">
          <w:rPr>
            <w:b/>
            <w:bCs/>
            <w:noProof/>
            <w:webHidden/>
          </w:rPr>
          <w:fldChar w:fldCharType="separate"/>
        </w:r>
        <w:r w:rsidR="00AD175C">
          <w:rPr>
            <w:b/>
            <w:bCs/>
            <w:noProof/>
            <w:webHidden/>
          </w:rPr>
          <w:t>47</w:t>
        </w:r>
        <w:r w:rsidRPr="00800292">
          <w:rPr>
            <w:b/>
            <w:bCs/>
            <w:noProof/>
            <w:webHidden/>
          </w:rPr>
          <w:fldChar w:fldCharType="end"/>
        </w:r>
      </w:hyperlink>
    </w:p>
    <w:p w14:paraId="3BEA7C04" w14:textId="210AD465" w:rsidR="00800292" w:rsidRPr="00800292" w:rsidRDefault="00800292">
      <w:pPr>
        <w:pStyle w:val="TableofFigures"/>
        <w:tabs>
          <w:tab w:val="right" w:leader="dot" w:pos="9350"/>
        </w:tabs>
        <w:rPr>
          <w:rFonts w:eastAsiaTheme="minorEastAsia"/>
          <w:b/>
          <w:bCs/>
          <w:noProof/>
        </w:rPr>
      </w:pPr>
      <w:hyperlink w:anchor="_Toc115637327" w:history="1">
        <w:r w:rsidRPr="00800292">
          <w:rPr>
            <w:rStyle w:val="Hyperlink"/>
            <w:b/>
            <w:bCs/>
            <w:noProof/>
          </w:rPr>
          <w:t>Figure 28. Most Frequent Rating based on occurrence frequency.</w:t>
        </w:r>
        <w:r w:rsidRPr="00800292">
          <w:rPr>
            <w:b/>
            <w:bCs/>
            <w:noProof/>
            <w:webHidden/>
          </w:rPr>
          <w:tab/>
        </w:r>
        <w:r w:rsidRPr="00800292">
          <w:rPr>
            <w:b/>
            <w:bCs/>
            <w:noProof/>
            <w:webHidden/>
          </w:rPr>
          <w:fldChar w:fldCharType="begin"/>
        </w:r>
        <w:r w:rsidRPr="00800292">
          <w:rPr>
            <w:b/>
            <w:bCs/>
            <w:noProof/>
            <w:webHidden/>
          </w:rPr>
          <w:instrText xml:space="preserve"> PAGEREF _Toc115637327 \h </w:instrText>
        </w:r>
        <w:r w:rsidRPr="00800292">
          <w:rPr>
            <w:b/>
            <w:bCs/>
            <w:noProof/>
            <w:webHidden/>
          </w:rPr>
        </w:r>
        <w:r w:rsidRPr="00800292">
          <w:rPr>
            <w:b/>
            <w:bCs/>
            <w:noProof/>
            <w:webHidden/>
          </w:rPr>
          <w:fldChar w:fldCharType="separate"/>
        </w:r>
        <w:r w:rsidR="00AD175C">
          <w:rPr>
            <w:b/>
            <w:bCs/>
            <w:noProof/>
            <w:webHidden/>
          </w:rPr>
          <w:t>48</w:t>
        </w:r>
        <w:r w:rsidRPr="00800292">
          <w:rPr>
            <w:b/>
            <w:bCs/>
            <w:noProof/>
            <w:webHidden/>
          </w:rPr>
          <w:fldChar w:fldCharType="end"/>
        </w:r>
      </w:hyperlink>
    </w:p>
    <w:p w14:paraId="2DA4801E" w14:textId="3428FC13" w:rsidR="00800292" w:rsidRPr="00800292" w:rsidRDefault="00800292">
      <w:pPr>
        <w:pStyle w:val="TableofFigures"/>
        <w:tabs>
          <w:tab w:val="right" w:leader="dot" w:pos="9350"/>
        </w:tabs>
        <w:rPr>
          <w:rFonts w:eastAsiaTheme="minorEastAsia"/>
          <w:b/>
          <w:bCs/>
          <w:noProof/>
        </w:rPr>
      </w:pPr>
      <w:hyperlink w:anchor="_Toc115637328" w:history="1">
        <w:r w:rsidRPr="00800292">
          <w:rPr>
            <w:rStyle w:val="Hyperlink"/>
            <w:b/>
            <w:bCs/>
            <w:noProof/>
          </w:rPr>
          <w:t>Figure 29. Top sound types and their Frequencies</w:t>
        </w:r>
        <w:r w:rsidRPr="00800292">
          <w:rPr>
            <w:b/>
            <w:bCs/>
            <w:noProof/>
            <w:webHidden/>
          </w:rPr>
          <w:tab/>
        </w:r>
        <w:r w:rsidRPr="00800292">
          <w:rPr>
            <w:b/>
            <w:bCs/>
            <w:noProof/>
            <w:webHidden/>
          </w:rPr>
          <w:fldChar w:fldCharType="begin"/>
        </w:r>
        <w:r w:rsidRPr="00800292">
          <w:rPr>
            <w:b/>
            <w:bCs/>
            <w:noProof/>
            <w:webHidden/>
          </w:rPr>
          <w:instrText xml:space="preserve"> PAGEREF _Toc115637328 \h </w:instrText>
        </w:r>
        <w:r w:rsidRPr="00800292">
          <w:rPr>
            <w:b/>
            <w:bCs/>
            <w:noProof/>
            <w:webHidden/>
          </w:rPr>
        </w:r>
        <w:r w:rsidRPr="00800292">
          <w:rPr>
            <w:b/>
            <w:bCs/>
            <w:noProof/>
            <w:webHidden/>
          </w:rPr>
          <w:fldChar w:fldCharType="separate"/>
        </w:r>
        <w:r w:rsidR="00AD175C">
          <w:rPr>
            <w:b/>
            <w:bCs/>
            <w:noProof/>
            <w:webHidden/>
          </w:rPr>
          <w:t>48</w:t>
        </w:r>
        <w:r w:rsidRPr="00800292">
          <w:rPr>
            <w:b/>
            <w:bCs/>
            <w:noProof/>
            <w:webHidden/>
          </w:rPr>
          <w:fldChar w:fldCharType="end"/>
        </w:r>
      </w:hyperlink>
    </w:p>
    <w:p w14:paraId="1AD3D07F" w14:textId="7EBF2DFA" w:rsidR="00800292" w:rsidRPr="00800292" w:rsidRDefault="00800292">
      <w:pPr>
        <w:pStyle w:val="TableofFigures"/>
        <w:tabs>
          <w:tab w:val="right" w:leader="dot" w:pos="9350"/>
        </w:tabs>
        <w:rPr>
          <w:rFonts w:eastAsiaTheme="minorEastAsia"/>
          <w:b/>
          <w:bCs/>
          <w:noProof/>
        </w:rPr>
      </w:pPr>
      <w:hyperlink w:anchor="_Toc115637329" w:history="1">
        <w:r w:rsidRPr="00800292">
          <w:rPr>
            <w:rStyle w:val="Hyperlink"/>
            <w:b/>
            <w:bCs/>
            <w:noProof/>
          </w:rPr>
          <w:t>Figure 34. Proposed Methodology for Bird Sound Classification using Mask-R-CNN</w:t>
        </w:r>
        <w:r w:rsidRPr="00800292">
          <w:rPr>
            <w:b/>
            <w:bCs/>
            <w:noProof/>
            <w:webHidden/>
          </w:rPr>
          <w:tab/>
        </w:r>
        <w:r w:rsidRPr="00800292">
          <w:rPr>
            <w:b/>
            <w:bCs/>
            <w:noProof/>
            <w:webHidden/>
          </w:rPr>
          <w:fldChar w:fldCharType="begin"/>
        </w:r>
        <w:r w:rsidRPr="00800292">
          <w:rPr>
            <w:b/>
            <w:bCs/>
            <w:noProof/>
            <w:webHidden/>
          </w:rPr>
          <w:instrText xml:space="preserve"> PAGEREF _Toc115637329 \h </w:instrText>
        </w:r>
        <w:r w:rsidRPr="00800292">
          <w:rPr>
            <w:b/>
            <w:bCs/>
            <w:noProof/>
            <w:webHidden/>
          </w:rPr>
        </w:r>
        <w:r w:rsidRPr="00800292">
          <w:rPr>
            <w:b/>
            <w:bCs/>
            <w:noProof/>
            <w:webHidden/>
          </w:rPr>
          <w:fldChar w:fldCharType="separate"/>
        </w:r>
        <w:r w:rsidR="00AD175C">
          <w:rPr>
            <w:b/>
            <w:bCs/>
            <w:noProof/>
            <w:webHidden/>
          </w:rPr>
          <w:t>54</w:t>
        </w:r>
        <w:r w:rsidRPr="00800292">
          <w:rPr>
            <w:b/>
            <w:bCs/>
            <w:noProof/>
            <w:webHidden/>
          </w:rPr>
          <w:fldChar w:fldCharType="end"/>
        </w:r>
      </w:hyperlink>
    </w:p>
    <w:p w14:paraId="4AF26A8F" w14:textId="33D679B8" w:rsidR="00800292" w:rsidRPr="00800292" w:rsidRDefault="00800292">
      <w:pPr>
        <w:pStyle w:val="TableofFigures"/>
        <w:tabs>
          <w:tab w:val="right" w:leader="dot" w:pos="9350"/>
        </w:tabs>
        <w:rPr>
          <w:rFonts w:eastAsiaTheme="minorEastAsia"/>
          <w:b/>
          <w:bCs/>
          <w:noProof/>
        </w:rPr>
      </w:pPr>
      <w:hyperlink w:anchor="_Toc115637330" w:history="1">
        <w:r w:rsidRPr="00800292">
          <w:rPr>
            <w:rStyle w:val="Hyperlink"/>
            <w:b/>
            <w:bCs/>
            <w:noProof/>
          </w:rPr>
          <w:t>Figure 30. Snow Bunting Bird Wave plot</w:t>
        </w:r>
        <w:r w:rsidRPr="00800292">
          <w:rPr>
            <w:b/>
            <w:bCs/>
            <w:noProof/>
            <w:webHidden/>
          </w:rPr>
          <w:tab/>
        </w:r>
        <w:r w:rsidRPr="00800292">
          <w:rPr>
            <w:b/>
            <w:bCs/>
            <w:noProof/>
            <w:webHidden/>
          </w:rPr>
          <w:fldChar w:fldCharType="begin"/>
        </w:r>
        <w:r w:rsidRPr="00800292">
          <w:rPr>
            <w:b/>
            <w:bCs/>
            <w:noProof/>
            <w:webHidden/>
          </w:rPr>
          <w:instrText xml:space="preserve"> PAGEREF _Toc115637330 \h </w:instrText>
        </w:r>
        <w:r w:rsidRPr="00800292">
          <w:rPr>
            <w:b/>
            <w:bCs/>
            <w:noProof/>
            <w:webHidden/>
          </w:rPr>
        </w:r>
        <w:r w:rsidRPr="00800292">
          <w:rPr>
            <w:b/>
            <w:bCs/>
            <w:noProof/>
            <w:webHidden/>
          </w:rPr>
          <w:fldChar w:fldCharType="separate"/>
        </w:r>
        <w:r w:rsidR="00AD175C">
          <w:rPr>
            <w:b/>
            <w:bCs/>
            <w:noProof/>
            <w:webHidden/>
          </w:rPr>
          <w:t>54</w:t>
        </w:r>
        <w:r w:rsidRPr="00800292">
          <w:rPr>
            <w:b/>
            <w:bCs/>
            <w:noProof/>
            <w:webHidden/>
          </w:rPr>
          <w:fldChar w:fldCharType="end"/>
        </w:r>
      </w:hyperlink>
    </w:p>
    <w:p w14:paraId="50EEC24B" w14:textId="4AFCE3B8" w:rsidR="00800292" w:rsidRPr="00800292" w:rsidRDefault="00800292">
      <w:pPr>
        <w:pStyle w:val="TableofFigures"/>
        <w:tabs>
          <w:tab w:val="right" w:leader="dot" w:pos="9350"/>
        </w:tabs>
        <w:rPr>
          <w:rFonts w:eastAsiaTheme="minorEastAsia"/>
          <w:b/>
          <w:bCs/>
          <w:noProof/>
        </w:rPr>
      </w:pPr>
      <w:hyperlink w:anchor="_Toc115637331" w:history="1">
        <w:r w:rsidRPr="00800292">
          <w:rPr>
            <w:rStyle w:val="Hyperlink"/>
            <w:b/>
            <w:bCs/>
            <w:noProof/>
          </w:rPr>
          <w:t>Figure 31. Librosa Sound wave visualization for 5 different Birds</w:t>
        </w:r>
        <w:r w:rsidRPr="00800292">
          <w:rPr>
            <w:b/>
            <w:bCs/>
            <w:noProof/>
            <w:webHidden/>
          </w:rPr>
          <w:tab/>
        </w:r>
        <w:r w:rsidRPr="00800292">
          <w:rPr>
            <w:b/>
            <w:bCs/>
            <w:noProof/>
            <w:webHidden/>
          </w:rPr>
          <w:fldChar w:fldCharType="begin"/>
        </w:r>
        <w:r w:rsidRPr="00800292">
          <w:rPr>
            <w:b/>
            <w:bCs/>
            <w:noProof/>
            <w:webHidden/>
          </w:rPr>
          <w:instrText xml:space="preserve"> PAGEREF _Toc115637331 \h </w:instrText>
        </w:r>
        <w:r w:rsidRPr="00800292">
          <w:rPr>
            <w:b/>
            <w:bCs/>
            <w:noProof/>
            <w:webHidden/>
          </w:rPr>
        </w:r>
        <w:r w:rsidRPr="00800292">
          <w:rPr>
            <w:b/>
            <w:bCs/>
            <w:noProof/>
            <w:webHidden/>
          </w:rPr>
          <w:fldChar w:fldCharType="separate"/>
        </w:r>
        <w:r w:rsidR="00AD175C">
          <w:rPr>
            <w:b/>
            <w:bCs/>
            <w:noProof/>
            <w:webHidden/>
          </w:rPr>
          <w:t>56</w:t>
        </w:r>
        <w:r w:rsidRPr="00800292">
          <w:rPr>
            <w:b/>
            <w:bCs/>
            <w:noProof/>
            <w:webHidden/>
          </w:rPr>
          <w:fldChar w:fldCharType="end"/>
        </w:r>
      </w:hyperlink>
    </w:p>
    <w:p w14:paraId="72A0A8FC" w14:textId="6B53D31D" w:rsidR="00800292" w:rsidRPr="00800292" w:rsidRDefault="00800292">
      <w:pPr>
        <w:pStyle w:val="TableofFigures"/>
        <w:tabs>
          <w:tab w:val="right" w:leader="dot" w:pos="9350"/>
        </w:tabs>
        <w:rPr>
          <w:rFonts w:eastAsiaTheme="minorEastAsia"/>
          <w:b/>
          <w:bCs/>
          <w:noProof/>
        </w:rPr>
      </w:pPr>
      <w:hyperlink w:anchor="_Toc115637332" w:history="1">
        <w:r w:rsidRPr="00800292">
          <w:rPr>
            <w:rStyle w:val="Hyperlink"/>
            <w:b/>
            <w:bCs/>
            <w:noProof/>
          </w:rPr>
          <w:t>Figure 32. Amplitude Spectrogram for 5 different bird's voices</w:t>
        </w:r>
        <w:r w:rsidRPr="00800292">
          <w:rPr>
            <w:b/>
            <w:bCs/>
            <w:noProof/>
            <w:webHidden/>
          </w:rPr>
          <w:tab/>
        </w:r>
        <w:r w:rsidRPr="00800292">
          <w:rPr>
            <w:b/>
            <w:bCs/>
            <w:noProof/>
            <w:webHidden/>
          </w:rPr>
          <w:fldChar w:fldCharType="begin"/>
        </w:r>
        <w:r w:rsidRPr="00800292">
          <w:rPr>
            <w:b/>
            <w:bCs/>
            <w:noProof/>
            <w:webHidden/>
          </w:rPr>
          <w:instrText xml:space="preserve"> PAGEREF _Toc115637332 \h </w:instrText>
        </w:r>
        <w:r w:rsidRPr="00800292">
          <w:rPr>
            <w:b/>
            <w:bCs/>
            <w:noProof/>
            <w:webHidden/>
          </w:rPr>
        </w:r>
        <w:r w:rsidRPr="00800292">
          <w:rPr>
            <w:b/>
            <w:bCs/>
            <w:noProof/>
            <w:webHidden/>
          </w:rPr>
          <w:fldChar w:fldCharType="separate"/>
        </w:r>
        <w:r w:rsidR="00AD175C">
          <w:rPr>
            <w:b/>
            <w:bCs/>
            <w:noProof/>
            <w:webHidden/>
          </w:rPr>
          <w:t>57</w:t>
        </w:r>
        <w:r w:rsidRPr="00800292">
          <w:rPr>
            <w:b/>
            <w:bCs/>
            <w:noProof/>
            <w:webHidden/>
          </w:rPr>
          <w:fldChar w:fldCharType="end"/>
        </w:r>
      </w:hyperlink>
    </w:p>
    <w:p w14:paraId="187FC169" w14:textId="14C80DE5" w:rsidR="00800292" w:rsidRPr="00800292" w:rsidRDefault="00800292">
      <w:pPr>
        <w:pStyle w:val="TableofFigures"/>
        <w:tabs>
          <w:tab w:val="right" w:leader="dot" w:pos="9350"/>
        </w:tabs>
        <w:rPr>
          <w:rFonts w:eastAsiaTheme="minorEastAsia"/>
          <w:b/>
          <w:bCs/>
          <w:noProof/>
        </w:rPr>
      </w:pPr>
      <w:hyperlink w:anchor="_Toc115637333" w:history="1">
        <w:r w:rsidRPr="00800292">
          <w:rPr>
            <w:rStyle w:val="Hyperlink"/>
            <w:b/>
            <w:bCs/>
            <w:noProof/>
          </w:rPr>
          <w:t>Figure 33. MEL Scaled Spectrogram for 5 different bird’s voices</w:t>
        </w:r>
        <w:r w:rsidRPr="00800292">
          <w:rPr>
            <w:b/>
            <w:bCs/>
            <w:noProof/>
            <w:webHidden/>
          </w:rPr>
          <w:tab/>
        </w:r>
        <w:r w:rsidRPr="00800292">
          <w:rPr>
            <w:b/>
            <w:bCs/>
            <w:noProof/>
            <w:webHidden/>
          </w:rPr>
          <w:fldChar w:fldCharType="begin"/>
        </w:r>
        <w:r w:rsidRPr="00800292">
          <w:rPr>
            <w:b/>
            <w:bCs/>
            <w:noProof/>
            <w:webHidden/>
          </w:rPr>
          <w:instrText xml:space="preserve"> PAGEREF _Toc115637333 \h </w:instrText>
        </w:r>
        <w:r w:rsidRPr="00800292">
          <w:rPr>
            <w:b/>
            <w:bCs/>
            <w:noProof/>
            <w:webHidden/>
          </w:rPr>
        </w:r>
        <w:r w:rsidRPr="00800292">
          <w:rPr>
            <w:b/>
            <w:bCs/>
            <w:noProof/>
            <w:webHidden/>
          </w:rPr>
          <w:fldChar w:fldCharType="separate"/>
        </w:r>
        <w:r w:rsidR="00AD175C">
          <w:rPr>
            <w:b/>
            <w:bCs/>
            <w:noProof/>
            <w:webHidden/>
          </w:rPr>
          <w:t>58</w:t>
        </w:r>
        <w:r w:rsidRPr="00800292">
          <w:rPr>
            <w:b/>
            <w:bCs/>
            <w:noProof/>
            <w:webHidden/>
          </w:rPr>
          <w:fldChar w:fldCharType="end"/>
        </w:r>
      </w:hyperlink>
    </w:p>
    <w:p w14:paraId="782BA857" w14:textId="2CF6A9DA" w:rsidR="00800292" w:rsidRPr="00800292" w:rsidRDefault="00800292">
      <w:pPr>
        <w:pStyle w:val="TableofFigures"/>
        <w:tabs>
          <w:tab w:val="right" w:leader="dot" w:pos="9350"/>
        </w:tabs>
        <w:rPr>
          <w:rFonts w:eastAsiaTheme="minorEastAsia"/>
          <w:b/>
          <w:bCs/>
          <w:noProof/>
        </w:rPr>
      </w:pPr>
      <w:hyperlink w:anchor="_Toc115637334" w:history="1">
        <w:r w:rsidRPr="00800292">
          <w:rPr>
            <w:rStyle w:val="Hyperlink"/>
            <w:b/>
            <w:bCs/>
            <w:noProof/>
          </w:rPr>
          <w:t>Figure 35. General Mask RCNN Architecture</w:t>
        </w:r>
        <w:r w:rsidRPr="00800292">
          <w:rPr>
            <w:b/>
            <w:bCs/>
            <w:noProof/>
            <w:webHidden/>
          </w:rPr>
          <w:tab/>
        </w:r>
        <w:r w:rsidRPr="00800292">
          <w:rPr>
            <w:b/>
            <w:bCs/>
            <w:noProof/>
            <w:webHidden/>
          </w:rPr>
          <w:fldChar w:fldCharType="begin"/>
        </w:r>
        <w:r w:rsidRPr="00800292">
          <w:rPr>
            <w:b/>
            <w:bCs/>
            <w:noProof/>
            <w:webHidden/>
          </w:rPr>
          <w:instrText xml:space="preserve"> PAGEREF _Toc115637334 \h </w:instrText>
        </w:r>
        <w:r w:rsidRPr="00800292">
          <w:rPr>
            <w:b/>
            <w:bCs/>
            <w:noProof/>
            <w:webHidden/>
          </w:rPr>
        </w:r>
        <w:r w:rsidRPr="00800292">
          <w:rPr>
            <w:b/>
            <w:bCs/>
            <w:noProof/>
            <w:webHidden/>
          </w:rPr>
          <w:fldChar w:fldCharType="separate"/>
        </w:r>
        <w:r w:rsidR="00AD175C">
          <w:rPr>
            <w:b/>
            <w:bCs/>
            <w:noProof/>
            <w:webHidden/>
          </w:rPr>
          <w:t>59</w:t>
        </w:r>
        <w:r w:rsidRPr="00800292">
          <w:rPr>
            <w:b/>
            <w:bCs/>
            <w:noProof/>
            <w:webHidden/>
          </w:rPr>
          <w:fldChar w:fldCharType="end"/>
        </w:r>
      </w:hyperlink>
    </w:p>
    <w:p w14:paraId="213CA09B" w14:textId="3DE61195" w:rsidR="00E41E70" w:rsidRDefault="003A5EA7" w:rsidP="008E78CB">
      <w:r w:rsidRPr="00800292">
        <w:rPr>
          <w:b/>
          <w:bCs/>
        </w:rPr>
        <w:fldChar w:fldCharType="end"/>
      </w:r>
    </w:p>
    <w:p w14:paraId="0BBD2B8C" w14:textId="733C3E0C" w:rsidR="00E41E70" w:rsidRDefault="00E41E70" w:rsidP="008E78CB"/>
    <w:p w14:paraId="6925484B" w14:textId="565361DA" w:rsidR="00E41E70" w:rsidRDefault="00E41E70" w:rsidP="008E78CB"/>
    <w:p w14:paraId="1B0EC8F7" w14:textId="21405910" w:rsidR="00E41E70" w:rsidRDefault="00E41E70" w:rsidP="008E78CB"/>
    <w:p w14:paraId="1933311A" w14:textId="433C418C" w:rsidR="003A5EA7" w:rsidRPr="00577C73" w:rsidRDefault="00771C0B" w:rsidP="00161FCF">
      <w:pPr>
        <w:pStyle w:val="Heading1"/>
        <w:numPr>
          <w:ilvl w:val="0"/>
          <w:numId w:val="0"/>
        </w:numPr>
        <w:spacing w:after="240"/>
        <w:ind w:left="432" w:hanging="432"/>
        <w:rPr>
          <w:b/>
          <w:bCs/>
        </w:rPr>
      </w:pPr>
      <w:bookmarkStart w:id="9" w:name="_Toc115639748"/>
      <w:r w:rsidRPr="00577C73">
        <w:rPr>
          <w:b/>
          <w:bCs/>
        </w:rPr>
        <w:lastRenderedPageBreak/>
        <w:t xml:space="preserve">List of </w:t>
      </w:r>
      <w:r w:rsidR="003A5EA7" w:rsidRPr="00577C73">
        <w:rPr>
          <w:b/>
          <w:bCs/>
        </w:rPr>
        <w:t>Tables</w:t>
      </w:r>
      <w:bookmarkEnd w:id="9"/>
    </w:p>
    <w:p w14:paraId="22535556" w14:textId="3B499281" w:rsidR="00957DAF" w:rsidRPr="00957DAF" w:rsidRDefault="003A5EA7">
      <w:pPr>
        <w:pStyle w:val="TableofFigures"/>
        <w:tabs>
          <w:tab w:val="right" w:leader="dot" w:pos="9350"/>
        </w:tabs>
        <w:rPr>
          <w:rFonts w:eastAsiaTheme="minorEastAsia"/>
          <w:b/>
          <w:bCs/>
          <w:noProof/>
        </w:rPr>
      </w:pPr>
      <w:r w:rsidRPr="00957DAF">
        <w:rPr>
          <w:b/>
          <w:bCs/>
        </w:rPr>
        <w:fldChar w:fldCharType="begin"/>
      </w:r>
      <w:r w:rsidRPr="00957DAF">
        <w:rPr>
          <w:b/>
          <w:bCs/>
        </w:rPr>
        <w:instrText xml:space="preserve"> TOC \h \z \c "Table" </w:instrText>
      </w:r>
      <w:r w:rsidRPr="00957DAF">
        <w:rPr>
          <w:b/>
          <w:bCs/>
        </w:rPr>
        <w:fldChar w:fldCharType="separate"/>
      </w:r>
      <w:hyperlink w:anchor="_Toc115636231" w:history="1">
        <w:r w:rsidR="00957DAF" w:rsidRPr="00957DAF">
          <w:rPr>
            <w:rStyle w:val="Hyperlink"/>
            <w:b/>
            <w:bCs/>
            <w:noProof/>
          </w:rPr>
          <w:t>Table 1. Top Recordist Statics with recordings, species, unique and duration</w:t>
        </w:r>
        <w:r w:rsidR="00957DAF" w:rsidRPr="00957DAF">
          <w:rPr>
            <w:b/>
            <w:bCs/>
            <w:noProof/>
            <w:webHidden/>
          </w:rPr>
          <w:tab/>
        </w:r>
        <w:r w:rsidR="00957DAF" w:rsidRPr="00957DAF">
          <w:rPr>
            <w:b/>
            <w:bCs/>
            <w:noProof/>
            <w:webHidden/>
          </w:rPr>
          <w:fldChar w:fldCharType="begin"/>
        </w:r>
        <w:r w:rsidR="00957DAF" w:rsidRPr="00957DAF">
          <w:rPr>
            <w:b/>
            <w:bCs/>
            <w:noProof/>
            <w:webHidden/>
          </w:rPr>
          <w:instrText xml:space="preserve"> PAGEREF _Toc115636231 \h </w:instrText>
        </w:r>
        <w:r w:rsidR="00957DAF" w:rsidRPr="00957DAF">
          <w:rPr>
            <w:b/>
            <w:bCs/>
            <w:noProof/>
            <w:webHidden/>
          </w:rPr>
        </w:r>
        <w:r w:rsidR="00957DAF" w:rsidRPr="00957DAF">
          <w:rPr>
            <w:b/>
            <w:bCs/>
            <w:noProof/>
            <w:webHidden/>
          </w:rPr>
          <w:fldChar w:fldCharType="separate"/>
        </w:r>
        <w:r w:rsidR="00AD175C">
          <w:rPr>
            <w:b/>
            <w:bCs/>
            <w:noProof/>
            <w:webHidden/>
          </w:rPr>
          <w:t>27</w:t>
        </w:r>
        <w:r w:rsidR="00957DAF" w:rsidRPr="00957DAF">
          <w:rPr>
            <w:b/>
            <w:bCs/>
            <w:noProof/>
            <w:webHidden/>
          </w:rPr>
          <w:fldChar w:fldCharType="end"/>
        </w:r>
      </w:hyperlink>
    </w:p>
    <w:p w14:paraId="71FD861A" w14:textId="05F85D10" w:rsidR="00957DAF" w:rsidRPr="00957DAF" w:rsidRDefault="00000000">
      <w:pPr>
        <w:pStyle w:val="TableofFigures"/>
        <w:tabs>
          <w:tab w:val="right" w:leader="dot" w:pos="9350"/>
        </w:tabs>
        <w:rPr>
          <w:rFonts w:eastAsiaTheme="minorEastAsia"/>
          <w:b/>
          <w:bCs/>
          <w:noProof/>
        </w:rPr>
      </w:pPr>
      <w:hyperlink w:anchor="_Toc115636232" w:history="1">
        <w:r w:rsidR="00957DAF" w:rsidRPr="00957DAF">
          <w:rPr>
            <w:rStyle w:val="Hyperlink"/>
            <w:b/>
            <w:bCs/>
            <w:noProof/>
          </w:rPr>
          <w:t>Table 2. Recording Statistics from Africa Continent</w:t>
        </w:r>
        <w:r w:rsidR="00957DAF" w:rsidRPr="00957DAF">
          <w:rPr>
            <w:b/>
            <w:bCs/>
            <w:noProof/>
            <w:webHidden/>
          </w:rPr>
          <w:tab/>
        </w:r>
        <w:r w:rsidR="00957DAF" w:rsidRPr="00957DAF">
          <w:rPr>
            <w:b/>
            <w:bCs/>
            <w:noProof/>
            <w:webHidden/>
          </w:rPr>
          <w:fldChar w:fldCharType="begin"/>
        </w:r>
        <w:r w:rsidR="00957DAF" w:rsidRPr="00957DAF">
          <w:rPr>
            <w:b/>
            <w:bCs/>
            <w:noProof/>
            <w:webHidden/>
          </w:rPr>
          <w:instrText xml:space="preserve"> PAGEREF _Toc115636232 \h </w:instrText>
        </w:r>
        <w:r w:rsidR="00957DAF" w:rsidRPr="00957DAF">
          <w:rPr>
            <w:b/>
            <w:bCs/>
            <w:noProof/>
            <w:webHidden/>
          </w:rPr>
        </w:r>
        <w:r w:rsidR="00957DAF" w:rsidRPr="00957DAF">
          <w:rPr>
            <w:b/>
            <w:bCs/>
            <w:noProof/>
            <w:webHidden/>
          </w:rPr>
          <w:fldChar w:fldCharType="separate"/>
        </w:r>
        <w:r w:rsidR="00AD175C">
          <w:rPr>
            <w:b/>
            <w:bCs/>
            <w:noProof/>
            <w:webHidden/>
          </w:rPr>
          <w:t>29</w:t>
        </w:r>
        <w:r w:rsidR="00957DAF" w:rsidRPr="00957DAF">
          <w:rPr>
            <w:b/>
            <w:bCs/>
            <w:noProof/>
            <w:webHidden/>
          </w:rPr>
          <w:fldChar w:fldCharType="end"/>
        </w:r>
      </w:hyperlink>
    </w:p>
    <w:p w14:paraId="260E86B0" w14:textId="1A89FE5D" w:rsidR="00957DAF" w:rsidRPr="00957DAF" w:rsidRDefault="00000000">
      <w:pPr>
        <w:pStyle w:val="TableofFigures"/>
        <w:tabs>
          <w:tab w:val="right" w:leader="dot" w:pos="9350"/>
        </w:tabs>
        <w:rPr>
          <w:rFonts w:eastAsiaTheme="minorEastAsia"/>
          <w:b/>
          <w:bCs/>
          <w:noProof/>
        </w:rPr>
      </w:pPr>
      <w:hyperlink w:anchor="_Toc115636233" w:history="1">
        <w:r w:rsidR="00957DAF" w:rsidRPr="00957DAF">
          <w:rPr>
            <w:rStyle w:val="Hyperlink"/>
            <w:b/>
            <w:bCs/>
            <w:noProof/>
          </w:rPr>
          <w:t>Table 3. Recording Statistics Collected from the Americas Continent over the time</w:t>
        </w:r>
        <w:r w:rsidR="00957DAF" w:rsidRPr="00957DAF">
          <w:rPr>
            <w:b/>
            <w:bCs/>
            <w:noProof/>
            <w:webHidden/>
          </w:rPr>
          <w:tab/>
        </w:r>
        <w:r w:rsidR="00957DAF" w:rsidRPr="00957DAF">
          <w:rPr>
            <w:b/>
            <w:bCs/>
            <w:noProof/>
            <w:webHidden/>
          </w:rPr>
          <w:fldChar w:fldCharType="begin"/>
        </w:r>
        <w:r w:rsidR="00957DAF" w:rsidRPr="00957DAF">
          <w:rPr>
            <w:b/>
            <w:bCs/>
            <w:noProof/>
            <w:webHidden/>
          </w:rPr>
          <w:instrText xml:space="preserve"> PAGEREF _Toc115636233 \h </w:instrText>
        </w:r>
        <w:r w:rsidR="00957DAF" w:rsidRPr="00957DAF">
          <w:rPr>
            <w:b/>
            <w:bCs/>
            <w:noProof/>
            <w:webHidden/>
          </w:rPr>
        </w:r>
        <w:r w:rsidR="00957DAF" w:rsidRPr="00957DAF">
          <w:rPr>
            <w:b/>
            <w:bCs/>
            <w:noProof/>
            <w:webHidden/>
          </w:rPr>
          <w:fldChar w:fldCharType="separate"/>
        </w:r>
        <w:r w:rsidR="00AD175C">
          <w:rPr>
            <w:b/>
            <w:bCs/>
            <w:noProof/>
            <w:webHidden/>
          </w:rPr>
          <w:t>30</w:t>
        </w:r>
        <w:r w:rsidR="00957DAF" w:rsidRPr="00957DAF">
          <w:rPr>
            <w:b/>
            <w:bCs/>
            <w:noProof/>
            <w:webHidden/>
          </w:rPr>
          <w:fldChar w:fldCharType="end"/>
        </w:r>
      </w:hyperlink>
    </w:p>
    <w:p w14:paraId="1651CF81" w14:textId="21501B74" w:rsidR="00957DAF" w:rsidRPr="00957DAF" w:rsidRDefault="00000000">
      <w:pPr>
        <w:pStyle w:val="TableofFigures"/>
        <w:tabs>
          <w:tab w:val="right" w:leader="dot" w:pos="9350"/>
        </w:tabs>
        <w:rPr>
          <w:rFonts w:eastAsiaTheme="minorEastAsia"/>
          <w:b/>
          <w:bCs/>
          <w:noProof/>
        </w:rPr>
      </w:pPr>
      <w:hyperlink w:anchor="_Toc115636234" w:history="1">
        <w:r w:rsidR="00957DAF" w:rsidRPr="00957DAF">
          <w:rPr>
            <w:rStyle w:val="Hyperlink"/>
            <w:b/>
            <w:bCs/>
            <w:noProof/>
          </w:rPr>
          <w:t>Table 4. Recording Statistics Collected from Asia Continent over the time</w:t>
        </w:r>
        <w:r w:rsidR="00957DAF" w:rsidRPr="00957DAF">
          <w:rPr>
            <w:b/>
            <w:bCs/>
            <w:noProof/>
            <w:webHidden/>
          </w:rPr>
          <w:tab/>
        </w:r>
        <w:r w:rsidR="00957DAF" w:rsidRPr="00957DAF">
          <w:rPr>
            <w:b/>
            <w:bCs/>
            <w:noProof/>
            <w:webHidden/>
          </w:rPr>
          <w:fldChar w:fldCharType="begin"/>
        </w:r>
        <w:r w:rsidR="00957DAF" w:rsidRPr="00957DAF">
          <w:rPr>
            <w:b/>
            <w:bCs/>
            <w:noProof/>
            <w:webHidden/>
          </w:rPr>
          <w:instrText xml:space="preserve"> PAGEREF _Toc115636234 \h </w:instrText>
        </w:r>
        <w:r w:rsidR="00957DAF" w:rsidRPr="00957DAF">
          <w:rPr>
            <w:b/>
            <w:bCs/>
            <w:noProof/>
            <w:webHidden/>
          </w:rPr>
        </w:r>
        <w:r w:rsidR="00957DAF" w:rsidRPr="00957DAF">
          <w:rPr>
            <w:b/>
            <w:bCs/>
            <w:noProof/>
            <w:webHidden/>
          </w:rPr>
          <w:fldChar w:fldCharType="separate"/>
        </w:r>
        <w:r w:rsidR="00AD175C">
          <w:rPr>
            <w:b/>
            <w:bCs/>
            <w:noProof/>
            <w:webHidden/>
          </w:rPr>
          <w:t>31</w:t>
        </w:r>
        <w:r w:rsidR="00957DAF" w:rsidRPr="00957DAF">
          <w:rPr>
            <w:b/>
            <w:bCs/>
            <w:noProof/>
            <w:webHidden/>
          </w:rPr>
          <w:fldChar w:fldCharType="end"/>
        </w:r>
      </w:hyperlink>
    </w:p>
    <w:p w14:paraId="5B9238DD" w14:textId="5F239AA0" w:rsidR="00957DAF" w:rsidRPr="00957DAF" w:rsidRDefault="00000000">
      <w:pPr>
        <w:pStyle w:val="TableofFigures"/>
        <w:tabs>
          <w:tab w:val="right" w:leader="dot" w:pos="9350"/>
        </w:tabs>
        <w:rPr>
          <w:rFonts w:eastAsiaTheme="minorEastAsia"/>
          <w:b/>
          <w:bCs/>
          <w:noProof/>
        </w:rPr>
      </w:pPr>
      <w:hyperlink w:anchor="_Toc115636235" w:history="1">
        <w:r w:rsidR="00957DAF" w:rsidRPr="00957DAF">
          <w:rPr>
            <w:rStyle w:val="Hyperlink"/>
            <w:b/>
            <w:bCs/>
            <w:noProof/>
          </w:rPr>
          <w:t>Table 5. Recording Statistics Collected from Australasia Continent over the time</w:t>
        </w:r>
        <w:r w:rsidR="00957DAF" w:rsidRPr="00957DAF">
          <w:rPr>
            <w:b/>
            <w:bCs/>
            <w:noProof/>
            <w:webHidden/>
          </w:rPr>
          <w:tab/>
        </w:r>
        <w:r w:rsidR="00957DAF" w:rsidRPr="00957DAF">
          <w:rPr>
            <w:b/>
            <w:bCs/>
            <w:noProof/>
            <w:webHidden/>
          </w:rPr>
          <w:fldChar w:fldCharType="begin"/>
        </w:r>
        <w:r w:rsidR="00957DAF" w:rsidRPr="00957DAF">
          <w:rPr>
            <w:b/>
            <w:bCs/>
            <w:noProof/>
            <w:webHidden/>
          </w:rPr>
          <w:instrText xml:space="preserve"> PAGEREF _Toc115636235 \h </w:instrText>
        </w:r>
        <w:r w:rsidR="00957DAF" w:rsidRPr="00957DAF">
          <w:rPr>
            <w:b/>
            <w:bCs/>
            <w:noProof/>
            <w:webHidden/>
          </w:rPr>
        </w:r>
        <w:r w:rsidR="00957DAF" w:rsidRPr="00957DAF">
          <w:rPr>
            <w:b/>
            <w:bCs/>
            <w:noProof/>
            <w:webHidden/>
          </w:rPr>
          <w:fldChar w:fldCharType="separate"/>
        </w:r>
        <w:r w:rsidR="00AD175C">
          <w:rPr>
            <w:b/>
            <w:bCs/>
            <w:noProof/>
            <w:webHidden/>
          </w:rPr>
          <w:t>31</w:t>
        </w:r>
        <w:r w:rsidR="00957DAF" w:rsidRPr="00957DAF">
          <w:rPr>
            <w:b/>
            <w:bCs/>
            <w:noProof/>
            <w:webHidden/>
          </w:rPr>
          <w:fldChar w:fldCharType="end"/>
        </w:r>
      </w:hyperlink>
    </w:p>
    <w:p w14:paraId="139C6E8C" w14:textId="547B5902" w:rsidR="00957DAF" w:rsidRPr="00957DAF" w:rsidRDefault="00000000">
      <w:pPr>
        <w:pStyle w:val="TableofFigures"/>
        <w:tabs>
          <w:tab w:val="right" w:leader="dot" w:pos="9350"/>
        </w:tabs>
        <w:rPr>
          <w:rFonts w:eastAsiaTheme="minorEastAsia"/>
          <w:b/>
          <w:bCs/>
          <w:noProof/>
        </w:rPr>
      </w:pPr>
      <w:hyperlink w:anchor="_Toc115636236" w:history="1">
        <w:r w:rsidR="00957DAF" w:rsidRPr="00957DAF">
          <w:rPr>
            <w:rStyle w:val="Hyperlink"/>
            <w:b/>
            <w:bCs/>
            <w:noProof/>
          </w:rPr>
          <w:t>Table 6. Recording Statistics Collected from Euroup Continent over the time</w:t>
        </w:r>
        <w:r w:rsidR="00957DAF" w:rsidRPr="00957DAF">
          <w:rPr>
            <w:b/>
            <w:bCs/>
            <w:noProof/>
            <w:webHidden/>
          </w:rPr>
          <w:tab/>
        </w:r>
        <w:r w:rsidR="00957DAF" w:rsidRPr="00957DAF">
          <w:rPr>
            <w:b/>
            <w:bCs/>
            <w:noProof/>
            <w:webHidden/>
          </w:rPr>
          <w:fldChar w:fldCharType="begin"/>
        </w:r>
        <w:r w:rsidR="00957DAF" w:rsidRPr="00957DAF">
          <w:rPr>
            <w:b/>
            <w:bCs/>
            <w:noProof/>
            <w:webHidden/>
          </w:rPr>
          <w:instrText xml:space="preserve"> PAGEREF _Toc115636236 \h </w:instrText>
        </w:r>
        <w:r w:rsidR="00957DAF" w:rsidRPr="00957DAF">
          <w:rPr>
            <w:b/>
            <w:bCs/>
            <w:noProof/>
            <w:webHidden/>
          </w:rPr>
        </w:r>
        <w:r w:rsidR="00957DAF" w:rsidRPr="00957DAF">
          <w:rPr>
            <w:b/>
            <w:bCs/>
            <w:noProof/>
            <w:webHidden/>
          </w:rPr>
          <w:fldChar w:fldCharType="separate"/>
        </w:r>
        <w:r w:rsidR="00AD175C">
          <w:rPr>
            <w:b/>
            <w:bCs/>
            <w:noProof/>
            <w:webHidden/>
          </w:rPr>
          <w:t>32</w:t>
        </w:r>
        <w:r w:rsidR="00957DAF" w:rsidRPr="00957DAF">
          <w:rPr>
            <w:b/>
            <w:bCs/>
            <w:noProof/>
            <w:webHidden/>
          </w:rPr>
          <w:fldChar w:fldCharType="end"/>
        </w:r>
      </w:hyperlink>
    </w:p>
    <w:p w14:paraId="7349B8CA" w14:textId="30BEE878" w:rsidR="00957DAF" w:rsidRPr="00957DAF" w:rsidRDefault="00000000">
      <w:pPr>
        <w:pStyle w:val="TableofFigures"/>
        <w:tabs>
          <w:tab w:val="right" w:leader="dot" w:pos="9350"/>
        </w:tabs>
        <w:rPr>
          <w:rFonts w:eastAsiaTheme="minorEastAsia"/>
          <w:b/>
          <w:bCs/>
          <w:noProof/>
        </w:rPr>
      </w:pPr>
      <w:hyperlink w:anchor="_Toc115636237" w:history="1">
        <w:r w:rsidR="00957DAF" w:rsidRPr="00957DAF">
          <w:rPr>
            <w:rStyle w:val="Hyperlink"/>
            <w:b/>
            <w:bCs/>
            <w:noProof/>
          </w:rPr>
          <w:t>Table 7. Detailed Description of Meta Data for Xento-Canto Dataset</w:t>
        </w:r>
        <w:r w:rsidR="00957DAF" w:rsidRPr="00957DAF">
          <w:rPr>
            <w:b/>
            <w:bCs/>
            <w:noProof/>
            <w:webHidden/>
          </w:rPr>
          <w:tab/>
        </w:r>
        <w:r w:rsidR="00957DAF" w:rsidRPr="00957DAF">
          <w:rPr>
            <w:b/>
            <w:bCs/>
            <w:noProof/>
            <w:webHidden/>
          </w:rPr>
          <w:fldChar w:fldCharType="begin"/>
        </w:r>
        <w:r w:rsidR="00957DAF" w:rsidRPr="00957DAF">
          <w:rPr>
            <w:b/>
            <w:bCs/>
            <w:noProof/>
            <w:webHidden/>
          </w:rPr>
          <w:instrText xml:space="preserve"> PAGEREF _Toc115636237 \h </w:instrText>
        </w:r>
        <w:r w:rsidR="00957DAF" w:rsidRPr="00957DAF">
          <w:rPr>
            <w:b/>
            <w:bCs/>
            <w:noProof/>
            <w:webHidden/>
          </w:rPr>
        </w:r>
        <w:r w:rsidR="00957DAF" w:rsidRPr="00957DAF">
          <w:rPr>
            <w:b/>
            <w:bCs/>
            <w:noProof/>
            <w:webHidden/>
          </w:rPr>
          <w:fldChar w:fldCharType="separate"/>
        </w:r>
        <w:r w:rsidR="00AD175C">
          <w:rPr>
            <w:b/>
            <w:bCs/>
            <w:noProof/>
            <w:webHidden/>
          </w:rPr>
          <w:t>33</w:t>
        </w:r>
        <w:r w:rsidR="00957DAF" w:rsidRPr="00957DAF">
          <w:rPr>
            <w:b/>
            <w:bCs/>
            <w:noProof/>
            <w:webHidden/>
          </w:rPr>
          <w:fldChar w:fldCharType="end"/>
        </w:r>
      </w:hyperlink>
    </w:p>
    <w:p w14:paraId="6E43059B" w14:textId="541BAB09" w:rsidR="00957DAF" w:rsidRPr="00957DAF" w:rsidRDefault="00000000">
      <w:pPr>
        <w:pStyle w:val="TableofFigures"/>
        <w:tabs>
          <w:tab w:val="right" w:leader="dot" w:pos="9350"/>
        </w:tabs>
        <w:rPr>
          <w:rFonts w:eastAsiaTheme="minorEastAsia"/>
          <w:b/>
          <w:bCs/>
          <w:noProof/>
        </w:rPr>
      </w:pPr>
      <w:hyperlink w:anchor="_Toc115636238" w:history="1">
        <w:r w:rsidR="00957DAF" w:rsidRPr="00957DAF">
          <w:rPr>
            <w:rStyle w:val="Hyperlink"/>
            <w:b/>
            <w:bCs/>
            <w:noProof/>
          </w:rPr>
          <w:t>Table 8. Missing values details.</w:t>
        </w:r>
        <w:r w:rsidR="00957DAF" w:rsidRPr="00957DAF">
          <w:rPr>
            <w:b/>
            <w:bCs/>
            <w:noProof/>
            <w:webHidden/>
          </w:rPr>
          <w:tab/>
        </w:r>
        <w:r w:rsidR="00957DAF" w:rsidRPr="00957DAF">
          <w:rPr>
            <w:b/>
            <w:bCs/>
            <w:noProof/>
            <w:webHidden/>
          </w:rPr>
          <w:fldChar w:fldCharType="begin"/>
        </w:r>
        <w:r w:rsidR="00957DAF" w:rsidRPr="00957DAF">
          <w:rPr>
            <w:b/>
            <w:bCs/>
            <w:noProof/>
            <w:webHidden/>
          </w:rPr>
          <w:instrText xml:space="preserve"> PAGEREF _Toc115636238 \h </w:instrText>
        </w:r>
        <w:r w:rsidR="00957DAF" w:rsidRPr="00957DAF">
          <w:rPr>
            <w:b/>
            <w:bCs/>
            <w:noProof/>
            <w:webHidden/>
          </w:rPr>
        </w:r>
        <w:r w:rsidR="00957DAF" w:rsidRPr="00957DAF">
          <w:rPr>
            <w:b/>
            <w:bCs/>
            <w:noProof/>
            <w:webHidden/>
          </w:rPr>
          <w:fldChar w:fldCharType="separate"/>
        </w:r>
        <w:r w:rsidR="00AD175C">
          <w:rPr>
            <w:b/>
            <w:bCs/>
            <w:noProof/>
            <w:webHidden/>
          </w:rPr>
          <w:t>39</w:t>
        </w:r>
        <w:r w:rsidR="00957DAF" w:rsidRPr="00957DAF">
          <w:rPr>
            <w:b/>
            <w:bCs/>
            <w:noProof/>
            <w:webHidden/>
          </w:rPr>
          <w:fldChar w:fldCharType="end"/>
        </w:r>
      </w:hyperlink>
    </w:p>
    <w:p w14:paraId="1C3AFEA0" w14:textId="1816FE96" w:rsidR="00957DAF" w:rsidRPr="00957DAF" w:rsidRDefault="00000000">
      <w:pPr>
        <w:pStyle w:val="TableofFigures"/>
        <w:tabs>
          <w:tab w:val="right" w:leader="dot" w:pos="9350"/>
        </w:tabs>
        <w:rPr>
          <w:rFonts w:eastAsiaTheme="minorEastAsia"/>
          <w:b/>
          <w:bCs/>
          <w:noProof/>
        </w:rPr>
      </w:pPr>
      <w:hyperlink w:anchor="_Toc115636239" w:history="1">
        <w:r w:rsidR="00957DAF" w:rsidRPr="00957DAF">
          <w:rPr>
            <w:rStyle w:val="Hyperlink"/>
            <w:b/>
            <w:bCs/>
            <w:noProof/>
          </w:rPr>
          <w:t>Table 9: Evaluation Parameters on Different Epochs in Training</w:t>
        </w:r>
        <w:r w:rsidR="00957DAF" w:rsidRPr="00957DAF">
          <w:rPr>
            <w:b/>
            <w:bCs/>
            <w:noProof/>
            <w:webHidden/>
          </w:rPr>
          <w:tab/>
        </w:r>
        <w:r w:rsidR="00957DAF" w:rsidRPr="00957DAF">
          <w:rPr>
            <w:b/>
            <w:bCs/>
            <w:noProof/>
            <w:webHidden/>
          </w:rPr>
          <w:fldChar w:fldCharType="begin"/>
        </w:r>
        <w:r w:rsidR="00957DAF" w:rsidRPr="00957DAF">
          <w:rPr>
            <w:b/>
            <w:bCs/>
            <w:noProof/>
            <w:webHidden/>
          </w:rPr>
          <w:instrText xml:space="preserve"> PAGEREF _Toc115636239 \h </w:instrText>
        </w:r>
        <w:r w:rsidR="00957DAF" w:rsidRPr="00957DAF">
          <w:rPr>
            <w:b/>
            <w:bCs/>
            <w:noProof/>
            <w:webHidden/>
          </w:rPr>
        </w:r>
        <w:r w:rsidR="00957DAF" w:rsidRPr="00957DAF">
          <w:rPr>
            <w:b/>
            <w:bCs/>
            <w:noProof/>
            <w:webHidden/>
          </w:rPr>
          <w:fldChar w:fldCharType="separate"/>
        </w:r>
        <w:r w:rsidR="00AD175C">
          <w:rPr>
            <w:b/>
            <w:bCs/>
            <w:noProof/>
            <w:webHidden/>
          </w:rPr>
          <w:t>63</w:t>
        </w:r>
        <w:r w:rsidR="00957DAF" w:rsidRPr="00957DAF">
          <w:rPr>
            <w:b/>
            <w:bCs/>
            <w:noProof/>
            <w:webHidden/>
          </w:rPr>
          <w:fldChar w:fldCharType="end"/>
        </w:r>
      </w:hyperlink>
    </w:p>
    <w:p w14:paraId="1E470895" w14:textId="1706AE14" w:rsidR="00957DAF" w:rsidRPr="00957DAF" w:rsidRDefault="00000000">
      <w:pPr>
        <w:pStyle w:val="TableofFigures"/>
        <w:tabs>
          <w:tab w:val="right" w:leader="dot" w:pos="9350"/>
        </w:tabs>
        <w:rPr>
          <w:rFonts w:eastAsiaTheme="minorEastAsia"/>
          <w:b/>
          <w:bCs/>
          <w:noProof/>
        </w:rPr>
      </w:pPr>
      <w:hyperlink w:anchor="_Toc115636240" w:history="1">
        <w:r w:rsidR="00957DAF" w:rsidRPr="00957DAF">
          <w:rPr>
            <w:rStyle w:val="Hyperlink"/>
            <w:b/>
            <w:bCs/>
            <w:noProof/>
          </w:rPr>
          <w:t>Table 10: Sample Prediction on Trained Model</w:t>
        </w:r>
        <w:r w:rsidR="00957DAF" w:rsidRPr="00957DAF">
          <w:rPr>
            <w:b/>
            <w:bCs/>
            <w:noProof/>
            <w:webHidden/>
          </w:rPr>
          <w:tab/>
        </w:r>
        <w:r w:rsidR="00957DAF" w:rsidRPr="00957DAF">
          <w:rPr>
            <w:b/>
            <w:bCs/>
            <w:noProof/>
            <w:webHidden/>
          </w:rPr>
          <w:fldChar w:fldCharType="begin"/>
        </w:r>
        <w:r w:rsidR="00957DAF" w:rsidRPr="00957DAF">
          <w:rPr>
            <w:b/>
            <w:bCs/>
            <w:noProof/>
            <w:webHidden/>
          </w:rPr>
          <w:instrText xml:space="preserve"> PAGEREF _Toc115636240 \h </w:instrText>
        </w:r>
        <w:r w:rsidR="00957DAF" w:rsidRPr="00957DAF">
          <w:rPr>
            <w:b/>
            <w:bCs/>
            <w:noProof/>
            <w:webHidden/>
          </w:rPr>
        </w:r>
        <w:r w:rsidR="00957DAF" w:rsidRPr="00957DAF">
          <w:rPr>
            <w:b/>
            <w:bCs/>
            <w:noProof/>
            <w:webHidden/>
          </w:rPr>
          <w:fldChar w:fldCharType="separate"/>
        </w:r>
        <w:r w:rsidR="00AD175C">
          <w:rPr>
            <w:b/>
            <w:bCs/>
            <w:noProof/>
            <w:webHidden/>
          </w:rPr>
          <w:t>64</w:t>
        </w:r>
        <w:r w:rsidR="00957DAF" w:rsidRPr="00957DAF">
          <w:rPr>
            <w:b/>
            <w:bCs/>
            <w:noProof/>
            <w:webHidden/>
          </w:rPr>
          <w:fldChar w:fldCharType="end"/>
        </w:r>
      </w:hyperlink>
    </w:p>
    <w:p w14:paraId="26210868" w14:textId="17D85FE4" w:rsidR="00957DAF" w:rsidRPr="00957DAF" w:rsidRDefault="00000000">
      <w:pPr>
        <w:pStyle w:val="TableofFigures"/>
        <w:tabs>
          <w:tab w:val="right" w:leader="dot" w:pos="9350"/>
        </w:tabs>
        <w:rPr>
          <w:rFonts w:eastAsiaTheme="minorEastAsia"/>
          <w:b/>
          <w:bCs/>
          <w:noProof/>
        </w:rPr>
      </w:pPr>
      <w:hyperlink w:anchor="_Toc115636241" w:history="1">
        <w:r w:rsidR="00957DAF" w:rsidRPr="00957DAF">
          <w:rPr>
            <w:rStyle w:val="Hyperlink"/>
            <w:b/>
            <w:bCs/>
            <w:noProof/>
          </w:rPr>
          <w:t>Table 11: Comparison with Existing Methods based on mAP</w:t>
        </w:r>
        <w:r w:rsidR="00957DAF" w:rsidRPr="00957DAF">
          <w:rPr>
            <w:b/>
            <w:bCs/>
            <w:noProof/>
            <w:webHidden/>
          </w:rPr>
          <w:tab/>
        </w:r>
        <w:r w:rsidR="00957DAF" w:rsidRPr="00957DAF">
          <w:rPr>
            <w:b/>
            <w:bCs/>
            <w:noProof/>
            <w:webHidden/>
          </w:rPr>
          <w:fldChar w:fldCharType="begin"/>
        </w:r>
        <w:r w:rsidR="00957DAF" w:rsidRPr="00957DAF">
          <w:rPr>
            <w:b/>
            <w:bCs/>
            <w:noProof/>
            <w:webHidden/>
          </w:rPr>
          <w:instrText xml:space="preserve"> PAGEREF _Toc115636241 \h </w:instrText>
        </w:r>
        <w:r w:rsidR="00957DAF" w:rsidRPr="00957DAF">
          <w:rPr>
            <w:b/>
            <w:bCs/>
            <w:noProof/>
            <w:webHidden/>
          </w:rPr>
        </w:r>
        <w:r w:rsidR="00957DAF" w:rsidRPr="00957DAF">
          <w:rPr>
            <w:b/>
            <w:bCs/>
            <w:noProof/>
            <w:webHidden/>
          </w:rPr>
          <w:fldChar w:fldCharType="separate"/>
        </w:r>
        <w:r w:rsidR="00AD175C">
          <w:rPr>
            <w:b/>
            <w:bCs/>
            <w:noProof/>
            <w:webHidden/>
          </w:rPr>
          <w:t>65</w:t>
        </w:r>
        <w:r w:rsidR="00957DAF" w:rsidRPr="00957DAF">
          <w:rPr>
            <w:b/>
            <w:bCs/>
            <w:noProof/>
            <w:webHidden/>
          </w:rPr>
          <w:fldChar w:fldCharType="end"/>
        </w:r>
      </w:hyperlink>
    </w:p>
    <w:p w14:paraId="0E2BCF9D" w14:textId="4E44FF21" w:rsidR="003A5EA7" w:rsidRDefault="003A5EA7" w:rsidP="003A5EA7">
      <w:pPr>
        <w:rPr>
          <w:b/>
          <w:bCs/>
        </w:rPr>
      </w:pPr>
      <w:r w:rsidRPr="00957DAF">
        <w:rPr>
          <w:b/>
          <w:bCs/>
        </w:rPr>
        <w:fldChar w:fldCharType="end"/>
      </w:r>
    </w:p>
    <w:p w14:paraId="47FC7F29" w14:textId="0C6951F3" w:rsidR="00565E2C" w:rsidRDefault="00565E2C" w:rsidP="003A5EA7">
      <w:pPr>
        <w:rPr>
          <w:b/>
          <w:bCs/>
        </w:rPr>
      </w:pPr>
    </w:p>
    <w:p w14:paraId="3F797C5E" w14:textId="77CA926F" w:rsidR="00565E2C" w:rsidRDefault="00565E2C" w:rsidP="003A5EA7">
      <w:pPr>
        <w:rPr>
          <w:b/>
          <w:bCs/>
        </w:rPr>
      </w:pPr>
    </w:p>
    <w:p w14:paraId="3160B66B" w14:textId="7CBED6E4" w:rsidR="00565E2C" w:rsidRDefault="00565E2C" w:rsidP="003A5EA7">
      <w:pPr>
        <w:rPr>
          <w:b/>
          <w:bCs/>
        </w:rPr>
      </w:pPr>
    </w:p>
    <w:p w14:paraId="4046D6D3" w14:textId="4DC5E7A2" w:rsidR="00565E2C" w:rsidRDefault="00565E2C" w:rsidP="003A5EA7">
      <w:pPr>
        <w:rPr>
          <w:b/>
          <w:bCs/>
        </w:rPr>
      </w:pPr>
    </w:p>
    <w:p w14:paraId="3C541761" w14:textId="1E579DB1" w:rsidR="00565E2C" w:rsidRDefault="00565E2C" w:rsidP="003A5EA7">
      <w:pPr>
        <w:rPr>
          <w:b/>
          <w:bCs/>
        </w:rPr>
      </w:pPr>
    </w:p>
    <w:p w14:paraId="22495A45" w14:textId="65C0392A" w:rsidR="00565E2C" w:rsidRDefault="00565E2C" w:rsidP="003A5EA7">
      <w:pPr>
        <w:rPr>
          <w:b/>
          <w:bCs/>
        </w:rPr>
      </w:pPr>
    </w:p>
    <w:p w14:paraId="1A5DF227" w14:textId="3DB1972D" w:rsidR="00565E2C" w:rsidRDefault="00565E2C" w:rsidP="003A5EA7">
      <w:pPr>
        <w:rPr>
          <w:b/>
          <w:bCs/>
        </w:rPr>
      </w:pPr>
    </w:p>
    <w:p w14:paraId="6101798E" w14:textId="26189CC6" w:rsidR="00565E2C" w:rsidRDefault="00565E2C" w:rsidP="003A5EA7">
      <w:pPr>
        <w:rPr>
          <w:b/>
          <w:bCs/>
        </w:rPr>
      </w:pPr>
    </w:p>
    <w:p w14:paraId="19432B41" w14:textId="75CEDACE" w:rsidR="00565E2C" w:rsidRDefault="00565E2C" w:rsidP="003A5EA7">
      <w:pPr>
        <w:rPr>
          <w:b/>
          <w:bCs/>
        </w:rPr>
      </w:pPr>
    </w:p>
    <w:p w14:paraId="1BAD026E" w14:textId="15FB4942" w:rsidR="00565E2C" w:rsidRDefault="00565E2C" w:rsidP="003A5EA7">
      <w:pPr>
        <w:rPr>
          <w:b/>
          <w:bCs/>
        </w:rPr>
      </w:pPr>
    </w:p>
    <w:p w14:paraId="643630E8" w14:textId="7973F138" w:rsidR="00565E2C" w:rsidRDefault="00565E2C" w:rsidP="003A5EA7">
      <w:pPr>
        <w:rPr>
          <w:b/>
          <w:bCs/>
        </w:rPr>
      </w:pPr>
    </w:p>
    <w:p w14:paraId="6FF9E122" w14:textId="1EE296CD" w:rsidR="00565E2C" w:rsidRDefault="00565E2C" w:rsidP="003A5EA7">
      <w:pPr>
        <w:rPr>
          <w:b/>
          <w:bCs/>
        </w:rPr>
      </w:pPr>
    </w:p>
    <w:p w14:paraId="75C00213" w14:textId="6EF886A2" w:rsidR="00565E2C" w:rsidRDefault="00565E2C" w:rsidP="003A5EA7">
      <w:pPr>
        <w:rPr>
          <w:b/>
          <w:bCs/>
        </w:rPr>
      </w:pPr>
    </w:p>
    <w:p w14:paraId="4F51F80D" w14:textId="7EF6E6DF" w:rsidR="00565E2C" w:rsidRDefault="00565E2C" w:rsidP="003A5EA7">
      <w:pPr>
        <w:rPr>
          <w:b/>
          <w:bCs/>
        </w:rPr>
      </w:pPr>
    </w:p>
    <w:p w14:paraId="6103F82A" w14:textId="126318BB" w:rsidR="00565E2C" w:rsidRDefault="00565E2C" w:rsidP="003A5EA7">
      <w:pPr>
        <w:rPr>
          <w:b/>
          <w:bCs/>
        </w:rPr>
      </w:pPr>
    </w:p>
    <w:p w14:paraId="7EB86EB5" w14:textId="77777777" w:rsidR="00565E2C" w:rsidRPr="003A5EA7" w:rsidRDefault="00565E2C" w:rsidP="003A5EA7"/>
    <w:p w14:paraId="2767F22F" w14:textId="6B7DF38A" w:rsidR="008E78CB" w:rsidRPr="00976CC6" w:rsidRDefault="008E78CB" w:rsidP="008E78CB">
      <w:pPr>
        <w:pStyle w:val="Heading1"/>
        <w:jc w:val="center"/>
        <w:rPr>
          <w:b/>
          <w:bCs/>
        </w:rPr>
      </w:pPr>
      <w:bookmarkStart w:id="10" w:name="_Toc115639749"/>
      <w:r w:rsidRPr="00976CC6">
        <w:rPr>
          <w:b/>
          <w:bCs/>
        </w:rPr>
        <w:lastRenderedPageBreak/>
        <w:t>Chapter 1: Introduction</w:t>
      </w:r>
      <w:bookmarkEnd w:id="10"/>
    </w:p>
    <w:p w14:paraId="7D82AD89" w14:textId="22083365" w:rsidR="008E78CB" w:rsidRPr="00976CC6" w:rsidRDefault="00E74B17" w:rsidP="008E78CB">
      <w:pPr>
        <w:pStyle w:val="Heading2"/>
        <w:spacing w:after="240"/>
        <w:rPr>
          <w:b/>
          <w:bCs/>
        </w:rPr>
      </w:pPr>
      <w:bookmarkStart w:id="11" w:name="_Toc115639750"/>
      <w:r w:rsidRPr="00976CC6">
        <w:rPr>
          <w:b/>
          <w:bCs/>
        </w:rPr>
        <w:t>General Overview</w:t>
      </w:r>
      <w:bookmarkEnd w:id="11"/>
    </w:p>
    <w:p w14:paraId="19485E94" w14:textId="5F1F7A89" w:rsidR="008E78CB" w:rsidRPr="0070212E" w:rsidRDefault="008E78CB" w:rsidP="008E78CB">
      <w:pPr>
        <w:spacing w:line="360" w:lineRule="auto"/>
        <w:jc w:val="both"/>
      </w:pPr>
      <w:r>
        <w:t>The a</w:t>
      </w:r>
      <w:r w:rsidRPr="0070212E">
        <w:t>bility to recognize sounds is one of the most significant human traits. This ingrained human memory is an ability that supports us in our daily life to recognize a particular sound and link it with particular action</w:t>
      </w:r>
      <w:r>
        <w:t xml:space="preserve"> </w:t>
      </w:r>
      <w:r>
        <w:fldChar w:fldCharType="begin" w:fldLock="1"/>
      </w:r>
      <w:r w:rsidR="00AE7ECE">
        <w:instrText>ADDIN CSL_CITATION {"citationItems":[{"id":"ITEM-1","itemData":{"DOI":"10.1016/J.NEUROSCIENCE.2012.03.053","ISSN":"1873-7544","PMID":"22522473","abstract":"Despite an extremely rich and complex auditory environment, human beings categorize sounds effortlessly. While it is now well-known that this ability is a result of complex interaction of bottom-up processing of low-level acoustic features and top-down influences like evolutionary relevance, it is yet unclear how these processes drive categorization. The objective of the current study was to use functional neuroimaging to investigate the contribution of these two processes for category selectivity in the cortex. We used a set of ecologically valid sounds that belonged to three different categories: animal vocalizations, environmental sounds and human non-speech sounds, all matched on acoustic structure attributes like harmonic-to-noise ratio to minimize differences in bottom-up processing as well as matched for familiarity to rule out other top-down influences. Participants performed a loudness judgment task in the scanner and data were acquired using a sparse-temporal sampling paradigm. Our functional imaging results show that there is category selectivity in the cortex only for species-specific vocalizations and this is revealed in six clusters in the right and left STG/STS. Category selectivity was not observed for any other category of sounds. Our findings suggest a potential role of evolutionary relevance for cortical processing of sounds. While this seems to be an appealing proposition, further studies are required to explore the role of top-down mechanisms arising from such features to drive category selectivity in the brain. © 2012 IBRO.","author":[{"dropping-particle":"","family":"Sharda","given":"M.","non-dropping-particle":"","parse-names":false,"suffix":""},{"dropping-particle":"","family":"Singh","given":"N. C.","non-dropping-particle":"","parse-names":false,"suffix":""}],"container-title":"Neuroscience","id":"ITEM-1","issued":{"date-parts":[["2012","7"]]},"page":"49-58","publisher":"Neuroscience","title":"Auditory perception of natural sound categories--an fMRI study","type":"article-journal","volume":"214"},"uris":["http://www.mendeley.com/documents/?uuid=7a4fde27-7ca5-3504-83c4-a0935ff7ce0f","http://www.mendeley.com/documents/?uuid=7a929d23-913a-4001-9e63-2f13eb74bfaf","http://www.mendeley.com/documents/?uuid=e5299aa3-b458-4529-96f4-071fae65db6b"]}],"mendeley":{"formattedCitation":"(Sharda and Singh 2012)","plainTextFormattedCitation":"(Sharda and Singh 2012)","previouslyFormattedCitation":"(Sharda and Singh 2012)"},"properties":{"noteIndex":0},"schema":"https://github.com/citation-style-language/schema/raw/master/csl-citation.json"}</w:instrText>
      </w:r>
      <w:r>
        <w:fldChar w:fldCharType="separate"/>
      </w:r>
      <w:r w:rsidRPr="004E0209">
        <w:rPr>
          <w:noProof/>
        </w:rPr>
        <w:t>(Sharda and Singh 2012)</w:t>
      </w:r>
      <w:r>
        <w:fldChar w:fldCharType="end"/>
      </w:r>
      <w:r>
        <w:t xml:space="preserve"> </w:t>
      </w:r>
      <w:r>
        <w:fldChar w:fldCharType="begin" w:fldLock="1"/>
      </w:r>
      <w:r w:rsidR="00AE7ECE">
        <w:instrText>ADDIN CSL_CITATION {"citationItems":[{"id":"ITEM-1","itemData":{"DOI":"10.3389/FNHUM.2015.00567/BIBTEX","ISSN":"16625161","abstract":"Our environment is full of auditory events such as warnings or hazards, and their correct recognition is essential. We explored environmental sounds (ES) recognition in a series of studies. In study 1 we performed an Activation Likelihood Estimation (ALE) meta-analysis of neuroimaging experiments addressing ES processing to delineate the network of areas consistently involved in ES processing. Areas consistently activated in the ALE meta-analysis were the STG/MTG, insula/rolandic operculum, parahippocampal gyrus and inferior frontal gyrus bilaterally. Some of these areas truly reflect ES processing, whereas others are related to design choices, e.g., type of task, type of control condition, type of stimulus. In study 2 we report on 7 neurosurgical patients with lesions involving the areas which were found to be activated by the ALE meta-analysis. We tested their ES recognition abilities and found an impairment of ES recognition. These results indicate that deficits of ES recognition do not exclusively reflect lesions to the right or to the left hemisphere but both hemispheres are involved. The most frequently lesioned area is the hippocampus/insula/STG. We made sure that any impairment in ES recognition would not be related to language problems, but reflect impaired ES processing. In study 3 we carried out an fMRI study on patients (vs. healthy controls) to investigate how the areas involved in ES might be functionally deregulated because of a lesion. The fMRI evidenced that controls activated the right IFG, the STG bilaterally and the left insula. We applied a multimodal mapping approach and found that, although the meta-analysis showed that part of the left and right STG/MTG activation during ES processing might in part be related to design choices, this area was one of the most frequently lesioned areas in our patients, thus highlighting its causal role in ES processing. We found that the ROIs we drew on the two clusters of activation found in the left and in the right STG overlapped with the lesions of at least 4 out of the 7 patients' lesions, indicating that the lack of STG activation found for patients is related to brain damage and is crucial for explaining the ES deficit.","author":[{"dropping-particle":"","family":"Tomasino","given":"Barbara","non-dropping-particle":"","parse-names":false,"suffix":""},{"dropping-particle":"","family":"Canderan","given":"Cinzia","non-dropping-particle":"","parse-names":false,"suffix":""},{"dropping-particle":"","family":"Marin","given":"Dario","non-dropping-particle":"","parse-names":false,"suffix":""},{"dropping-particle":"","family":"Maieron","given":"Marta","non-dropping-particle":"","parse-names":false,"suffix":""},{"dropping-particle":"","family":"Gremese","given":"Michele","non-dropping-particle":"","parse-names":false,"suffix":""},{"dropping-particle":"","family":"D'agostini","given":"Serena","non-dropping-particle":"","parse-names":false,"suffix":""},{"dropping-particle":"","family":"Fabbro","given":"Franco","non-dropping-particle":"","parse-names":false,"suffix":""},{"dropping-particle":"","family":"Skrap","given":"Miran","non-dropping-particle":"","parse-names":false,"suffix":""}],"container-title":"Frontiers in Human Neuroscience","id":"ITEM-1","issue":"OCTOBER","issued":{"date-parts":[["2015","10"]]},"page":"567","publisher":"Frontiers Media S. A","title":"Identifying environmental sounds: A multimodal mapping study","type":"article-journal","volume":"9"},"uris":["http://www.mendeley.com/documents/?uuid=81dd2c3f-ca40-3c35-b66d-6c04811e9540","http://www.mendeley.com/documents/?uuid=9909e411-2e54-435e-88fa-04f3f36cc59f","http://www.mendeley.com/documents/?uuid=f7b17ff8-e161-4596-9836-3420a5330714"]}],"mendeley":{"formattedCitation":"(Tomasino et al. 2015)","plainTextFormattedCitation":"(Tomasino et al. 2015)","previouslyFormattedCitation":"(Tomasino et al. 2015)"},"properties":{"noteIndex":0},"schema":"https://github.com/citation-style-language/schema/raw/master/csl-citation.json"}</w:instrText>
      </w:r>
      <w:r>
        <w:fldChar w:fldCharType="separate"/>
      </w:r>
      <w:r w:rsidRPr="004E0209">
        <w:rPr>
          <w:noProof/>
        </w:rPr>
        <w:t>(Tomasino et al. 2015)</w:t>
      </w:r>
      <w:r>
        <w:fldChar w:fldCharType="end"/>
      </w:r>
    </w:p>
    <w:p w14:paraId="08610659" w14:textId="2E469478" w:rsidR="008E78CB" w:rsidRPr="0070212E" w:rsidRDefault="008E78CB" w:rsidP="008E78CB">
      <w:pPr>
        <w:spacing w:line="360" w:lineRule="auto"/>
        <w:jc w:val="both"/>
      </w:pPr>
      <w:r w:rsidRPr="0070212E">
        <w:t>For data processing application</w:t>
      </w:r>
      <w:r>
        <w:t>s</w:t>
      </w:r>
      <w:r w:rsidRPr="0070212E">
        <w:t xml:space="preserve">, artificial intelligence has gained a lot of attention in the past few years. </w:t>
      </w:r>
      <w:r>
        <w:t>A l</w:t>
      </w:r>
      <w:r w:rsidRPr="0070212E">
        <w:t xml:space="preserve">arge amount of data and high computational power is required for such models to find trends in the data. Because of innumerable parameters arranged in successive order, such frameworks are known as deep learning models. The recent boom in deep learning has significantly impacted signal processing a lot. High computational power and </w:t>
      </w:r>
      <w:r>
        <w:t xml:space="preserve">a </w:t>
      </w:r>
      <w:r w:rsidRPr="0070212E">
        <w:t>large number of labeled datasets have made deep learning models leave conventional methods behind</w:t>
      </w:r>
      <w:r>
        <w:t xml:space="preserve"> </w:t>
      </w:r>
      <w:r>
        <w:fldChar w:fldCharType="begin" w:fldLock="1"/>
      </w:r>
      <w:r w:rsidR="00AE7ECE">
        <w:instrText>ADDIN CSL_CITATION {"citationItems":[{"id":"ITEM-1","itemData":{"DOI":"10.1109/JSTSP.2019.2908700","ISSN":"19410484","abstract":"Given the recent surge in developments of deep learning, this paper provides a review of the state-of-the-art deep learning techniques for audio signal processing. Speech, music, and environmental sound processing are considered side-by-side, in order to point out similarities and differences between the domains, highlighting general methods, problems, key references, and potential for cross fertilization between areas. The dominant feature representations (in particular, log-mel spectra and raw waveform) and deep learning models are reviewed, including convolutional neural networks, variants of the long short-term memory architecture, as well as more audio-specific neural network models. Subsequently, prominent deep learning application areas are covered, i.e., audio recognition (automatic speech recognition, music information retrieval, environmental sound detection, localization and tracking) and synthesis and transformation (source separation, audio enhancement, generative models for speech, sound, and music synthesis). Finally, key issues and future questions regarding deep learning applied to audio signal processing are identified.","author":[{"dropping-particle":"","family":"Purwins","given":"Hendrik","non-dropping-particle":"","parse-names":false,"suffix":""},{"dropping-particle":"","family":"Li","given":"Bo","non-dropping-particle":"","parse-names":false,"suffix":""},{"dropping-particle":"","family":"Virtanen","given":"Tuomas","non-dropping-particle":"","parse-names":false,"suffix":""},{"dropping-particle":"","family":"Schlüter","given":"Jan","non-dropping-particle":"","parse-names":false,"suffix":""},{"dropping-particle":"","family":"Chang","given":"Shuo Yiin","non-dropping-particle":"","parse-names":false,"suffix":""},{"dropping-particle":"","family":"Sainath","given":"Tara","non-dropping-particle":"","parse-names":false,"suffix":""}],"container-title":"IEEE Journal on Selected Topics in Signal Processing","id":"ITEM-1","issue":"2","issued":{"date-parts":[["2019","5"]]},"page":"206-219","publisher":"Institute of Electrical and Electronics Engineers Inc.","title":"Deep Learning for Audio Signal Processing","type":"article-journal","volume":"13"},"uris":["http://www.mendeley.com/documents/?uuid=ac913018-99b2-3bba-aaea-9911dc09d66f","http://www.mendeley.com/documents/?uuid=0fde463f-55cc-43b0-8162-784f56a1c73f","http://www.mendeley.com/documents/?uuid=ae2198ac-d1b3-4946-800d-f7d8ee96705c"]}],"mendeley":{"formattedCitation":"(Purwins et al. 2019)","plainTextFormattedCitation":"(Purwins et al. 2019)","previouslyFormattedCitation":"(Purwins et al. 2019)"},"properties":{"noteIndex":0},"schema":"https://github.com/citation-style-language/schema/raw/master/csl-citation.json"}</w:instrText>
      </w:r>
      <w:r>
        <w:fldChar w:fldCharType="separate"/>
      </w:r>
      <w:r w:rsidRPr="004E0209">
        <w:rPr>
          <w:noProof/>
        </w:rPr>
        <w:t>(Purwins et al. 2019)</w:t>
      </w:r>
      <w:r>
        <w:fldChar w:fldCharType="end"/>
      </w:r>
      <w:r>
        <w:t>.</w:t>
      </w:r>
    </w:p>
    <w:p w14:paraId="0D3D28C0" w14:textId="409FC2EF" w:rsidR="008E78CB" w:rsidRPr="0070212E" w:rsidRDefault="008E78CB" w:rsidP="008E78CB">
      <w:pPr>
        <w:spacing w:line="360" w:lineRule="auto"/>
        <w:jc w:val="both"/>
      </w:pPr>
      <w:r w:rsidRPr="0070212E">
        <w:t>One of the initial methods of deep learning include</w:t>
      </w:r>
      <w:r>
        <w:t>s</w:t>
      </w:r>
      <w:r w:rsidRPr="0070212E">
        <w:t xml:space="preserve"> sound signal processing specifically in voice recognition</w:t>
      </w:r>
      <w:r>
        <w:fldChar w:fldCharType="begin" w:fldLock="1"/>
      </w:r>
      <w:r w:rsidR="00AE7ECE">
        <w:instrText>ADDIN CSL_CITATION {"citationItems":[{"id":"ITEM-1","itemData":{"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author":[{"dropping-particle":"","family":"Hinton","given":"GE","non-dropping-particle":"","parse-names":false,"suffix":""},{"dropping-particle":"","family":"Osindero","given":"S","non-dropping-particle":"","parse-names":false,"suffix":""},{"dropping-particle":"","family":"computation","given":"YW Teh - Neural","non-dropping-particle":"","parse-names":false,"suffix":""},{"dropping-particle":"","family":"2006","given":"undefined","non-dropping-particle":"","parse-names":false,"suffix":""}],"container-title":"direct.mit.edu","id":"ITEM-1","issued":{"date-parts":[["0"]]},"title":"A fast learning algorithm for deep belief nets","type":"article-journal"},"uris":["http://www.mendeley.com/documents/?uuid=4fb1fb76-fdf3-32b1-87c7-1934a0f92e86","http://www.mendeley.com/documents/?uuid=9f4d649b-467e-431d-92fc-66def2ddc0b4","http://www.mendeley.com/documents/?uuid=b7a6e417-8260-4580-902c-774fe3eee2ff"]}],"mendeley":{"formattedCitation":"(Hinton et al. n.d.)","plainTextFormattedCitation":"(Hinton et al. n.d.)","previouslyFormattedCitation":"(Hinton et al. n.d.)"},"properties":{"noteIndex":0},"schema":"https://github.com/citation-style-language/schema/raw/master/csl-citation.json"}</w:instrText>
      </w:r>
      <w:r>
        <w:fldChar w:fldCharType="separate"/>
      </w:r>
      <w:r w:rsidRPr="00FE4AE7">
        <w:rPr>
          <w:noProof/>
        </w:rPr>
        <w:t>(Hinton et al. n.d.)</w:t>
      </w:r>
      <w:r>
        <w:fldChar w:fldCharType="end"/>
      </w:r>
      <w:r>
        <w:t>.</w:t>
      </w:r>
      <w:r w:rsidRPr="0070212E">
        <w:t xml:space="preserve">  Soon the environmental sound assessment followed the same direction by embracing the most recent developments</w:t>
      </w:r>
      <w:r>
        <w:t xml:space="preserve"> </w:t>
      </w:r>
      <w:r>
        <w:fldChar w:fldCharType="begin" w:fldLock="1"/>
      </w:r>
      <w:r w:rsidR="00AE7ECE">
        <w:instrText>ADDIN CSL_CITATION {"citationItems":[{"id":"ITEM-1","itemData":{"DOI":"10.1109/IJCNN.2015.7280624","ISBN":"9781479919604","abstract":"In this paper, the use of multi label neural networks are proposed for detection of temporally overlapping sound events in realistic environments. Real-life sound recordings typically have many overlapping sound events, making it hard to recognize each event with the standard sound event detection methods. Frame-wise spectral-domain features are used as inputs to train a deep neural network for multi label classification in this work. The model is evaluated with recordings from realistic everyday environments and the obtained overall accuracy is 63.8%. The method is compared against a state-of-the-art method using non-negative matrix factorization as a pre-processing stage and hidden Markov models as a classifier. The proposed method improves the accuracy by 19% percentage points overall.","author":[{"dropping-particle":"","family":"Cakir","given":"Emre","non-dropping-particle":"","parse-names":false,"suffix":""},{"dropping-particle":"","family":"Heittola","given":"Toni","non-dropping-particle":"","parse-names":false,"suffix":""},{"dropping-particle":"","family":"Huttunen","given":"Heikki","non-dropping-particle":"","parse-names":false,"suffix":""},{"dropping-particle":"","family":"Virtanen","given":"Tuomas","non-dropping-particle":"","parse-names":false,"suffix":""}],"container-title":"Proceedings of the International Joint Conference on Neural Networks","id":"ITEM-1","issued":{"date-parts":[["2015","9"]]},"publisher":"Institute of Electrical and Electronics Engineers Inc.","title":"Polyphonic sound event detection using multi label deep neural networks","type":"article-journal","volume":"2015-Septe"},"uris":["http://www.mendeley.com/documents/?uuid=264fb4a9-3cbf-37c8-bf04-9efc5799e4fc","http://www.mendeley.com/documents/?uuid=43c60b1f-3305-40f6-9883-e32f813788ec","http://www.mendeley.com/documents/?uuid=f23ab3fd-ee37-4026-961a-28f11e5653b5"]}],"mendeley":{"formattedCitation":"(Cakir et al. 2015)","plainTextFormattedCitation":"(Cakir et al. 2015)","previouslyFormattedCitation":"(Cakir et al. 2015)"},"properties":{"noteIndex":0},"schema":"https://github.com/citation-style-language/schema/raw/master/csl-citation.json"}</w:instrText>
      </w:r>
      <w:r>
        <w:fldChar w:fldCharType="separate"/>
      </w:r>
      <w:r w:rsidRPr="00FE4AE7">
        <w:rPr>
          <w:noProof/>
        </w:rPr>
        <w:t>(Cakir et al. 2015)</w:t>
      </w:r>
      <w:r>
        <w:fldChar w:fldCharType="end"/>
      </w:r>
      <w:r>
        <w:t xml:space="preserve"> </w:t>
      </w:r>
      <w:r>
        <w:fldChar w:fldCharType="begin" w:fldLock="1"/>
      </w:r>
      <w:r w:rsidR="00AE7ECE">
        <w:instrText>ADDIN CSL_CITATION {"citationItems":[{"id":"ITEM-1","itemData":{"DOI":"10.1109/ICASSP.2017.7952132","ISBN":"9781509041176","ISSN":"15206149","abstract":"Convolutional Neural Networks (CNNs) have proven very effective in image classification and show promise for audio. We use various CNN architectures to classify the soundtracks of a dataset of 70M training videos (5.24 million hours) with 30,871 video-level labels. We examine fully connected Deep Neural Networks (DNNs), AlexNet [1], VGG [2], Inception [3], and ResNet [4]. We investigate varying the size of both training set and label vocabulary, finding that analogs of the CNNs used in image classification do well on our audio classification task, and larger training and label sets help up to a point. A model using embeddings from these classifiers does much better than raw features on the Audio Set [5] Acoustic Event Detection (AED) classification task.","author":[{"dropping-particle":"","family":"Hershey","given":"Shawn","non-dropping-particle":"","parse-names":false,"suffix":""},{"dropping-particle":"","family":"Chaudhuri","given":"Sourish","non-dropping-particle":"","parse-names":false,"suffix":""},{"dropping-particle":"","family":"Ellis","given":"Daniel P.W.","non-dropping-particle":"","parse-names":false,"suffix":""},{"dropping-particle":"","family":"Gemmeke","given":"Jort F.","non-dropping-particle":"","parse-names":false,"suffix":""},{"dropping-particle":"","family":"Jansen","given":"Aren","non-dropping-particle":"","parse-names":false,"suffix":""},{"dropping-particle":"","family":"Moore","given":"R. Channing","non-dropping-particle":"","parse-names":false,"suffix":""},{"dropping-particle":"","family":"Plakal","given":"Manoj","non-dropping-particle":"","parse-names":false,"suffix":""},{"dropping-particle":"","family":"Platt","given":"Devin","non-dropping-particle":"","parse-names":false,"suffix":""},{"dropping-particle":"","family":"Saurous","given":"Rif A.","non-dropping-particle":"","parse-names":false,"suffix":""},{"dropping-particle":"","family":"Seybold","given":"Bryan","non-dropping-particle":"","parse-names":false,"suffix":""},{"dropping-particle":"","family":"Slaney","given":"Malcolm","non-dropping-particle":"","parse-names":false,"suffix":""},{"dropping-particle":"","family":"Weiss","given":"Ron J.","non-dropping-particle":"","parse-names":false,"suffix":""},{"dropping-particle":"","family":"Wilson","given":"Kevin","non-dropping-particle":"","parse-names":false,"suffix":""}],"container-title":"ICASSP, IEEE International Conference on Acoustics, Speech and Signal Processing - Proceedings","id":"ITEM-1","issued":{"date-parts":[["2017","6"]]},"page":"131-135","publisher":"Institute of Electrical and Electronics Engineers Inc.","title":"CNN architectures for large-scale audio classification","type":"article-journal"},"uris":["http://www.mendeley.com/documents/?uuid=9b1d86da-6614-359e-b166-cd2a59b09ccc","http://www.mendeley.com/documents/?uuid=1d148899-97df-4291-955f-b8d4de1de330","http://www.mendeley.com/documents/?uuid=a81631c5-8b10-418d-b85e-9d45bb4ac5a5"]}],"mendeley":{"formattedCitation":"(Hershey et al. 2017)","plainTextFormattedCitation":"(Hershey et al. 2017)","previouslyFormattedCitation":"(Hershey et al. 2017)"},"properties":{"noteIndex":0},"schema":"https://github.com/citation-style-language/schema/raw/master/csl-citation.json"}</w:instrText>
      </w:r>
      <w:r>
        <w:fldChar w:fldCharType="separate"/>
      </w:r>
      <w:r w:rsidRPr="00FE4AE7">
        <w:rPr>
          <w:noProof/>
        </w:rPr>
        <w:t>(Hershey et al. 2017)</w:t>
      </w:r>
      <w:r>
        <w:fldChar w:fldCharType="end"/>
      </w:r>
      <w:r w:rsidRPr="0070212E">
        <w:t xml:space="preserve">. This study involves </w:t>
      </w:r>
      <w:r>
        <w:t xml:space="preserve">a </w:t>
      </w:r>
      <w:r w:rsidRPr="0070212E">
        <w:t>variety of such processes. Sound incident detection is one of its kind, in which the incident is determined by its sound</w:t>
      </w:r>
      <w:r>
        <w:t xml:space="preserve"> </w:t>
      </w:r>
      <w:r>
        <w:fldChar w:fldCharType="begin" w:fldLock="1"/>
      </w:r>
      <w:r w:rsidR="00AE7ECE">
        <w:instrText>ADDIN CSL_CITATION {"citationItems":[{"id":"ITEM-1","itemData":{"DOI":"10.1145/2964284.2964310","ISBN":"9781450336031","abstract":"Acoustic event detection is essential for content analysis and description of multimedia recordings. The majority of current literature on the topic learns the detectors through fully-supervised techniques employing strongly labeled data. However, the labels available for majority of multimedia data are generally weak and do not provide sufficient detail for such methods to be employed. In this paper we propose a framework for learning acoustic event detectors using only weakly labeled data. We first show that audio event detection using weak labels can be formulated as an Multiple Instance Learning problem. We then suggest two frameworks for solving multiple-instance learning, one based on support vector machines, and the other on neural networks. The proposed methods can help in removing the time consuming and expensive process of manually annotating data to facilitate fully supervised learning. Moreover, it can not only detect events in a recording but can also provide temporal locations of events in the recording. This helps in obtaining a complete description of the recording and is notable since temporal information was never known in the first place in weakly labeled data.","author":[{"dropping-particle":"","family":"Kumar","given":"Anurag","non-dropping-particle":"","parse-names":false,"suffix":""},{"dropping-particle":"","family":"Raj","given":"Bhiksha","non-dropping-particle":"","parse-names":false,"suffix":""}],"container-title":"MM 2016 - Proceedings of the 2016 ACM Multimedia Conference","id":"ITEM-1","issued":{"date-parts":[["2016","10"]]},"page":"1038-1047","publisher":"Association for Computing Machinery, Inc","title":"Audio event detection using weakly labeled data","type":"article-journal"},"uris":["http://www.mendeley.com/documents/?uuid=74351b1e-7330-327a-89ea-0ad9c4137d4d","http://www.mendeley.com/documents/?uuid=a5c661db-8cf7-4077-bf3e-fd71ca30c8aa","http://www.mendeley.com/documents/?uuid=c5f54b89-bbc5-4cf4-8dc0-455c220c035f"]}],"mendeley":{"formattedCitation":"(Kumar and Raj 2016)","plainTextFormattedCitation":"(Kumar and Raj 2016)","previouslyFormattedCitation":"(Kumar and Raj 2016)"},"properties":{"noteIndex":0},"schema":"https://github.com/citation-style-language/schema/raw/master/csl-citation.json"}</w:instrText>
      </w:r>
      <w:r>
        <w:fldChar w:fldCharType="separate"/>
      </w:r>
      <w:r w:rsidRPr="00FE4AE7">
        <w:rPr>
          <w:noProof/>
        </w:rPr>
        <w:t>(Kumar and Raj 2016)</w:t>
      </w:r>
      <w:r>
        <w:fldChar w:fldCharType="end"/>
      </w:r>
      <w:r>
        <w:t xml:space="preserve">. </w:t>
      </w:r>
      <w:r w:rsidRPr="0070212E">
        <w:t xml:space="preserve">Sound occurrences in this scenario relate to clear sounds that </w:t>
      </w:r>
      <w:r>
        <w:t xml:space="preserve">are </w:t>
      </w:r>
      <w:r w:rsidRPr="0070212E">
        <w:t xml:space="preserve">hearable from background noises. The sound data consists of two types of labels for two different incident recognitions. The first labels are considered strong compared second labels which are weak. The weak labels only determine the existence of the incident in the sound while </w:t>
      </w:r>
      <w:r>
        <w:t>in</w:t>
      </w:r>
      <w:r w:rsidRPr="0070212E">
        <w:t xml:space="preserve"> its contrast strong labels specify the time boundary of the incident. It is difficult to recognize sounds that are labeled strongly. Accurately annotated sounds can be highly</w:t>
      </w:r>
      <w:r>
        <w:t>-</w:t>
      </w:r>
      <w:r w:rsidRPr="0070212E">
        <w:t>priced which is another primary reason it typically needs human aid to determine when an incident occurred or ended.</w:t>
      </w:r>
    </w:p>
    <w:p w14:paraId="7E510BDD" w14:textId="2BE62734" w:rsidR="008E78CB" w:rsidRPr="0070212E" w:rsidRDefault="008E78CB" w:rsidP="008E78CB">
      <w:pPr>
        <w:spacing w:line="360" w:lineRule="auto"/>
        <w:jc w:val="both"/>
      </w:pPr>
      <w:r w:rsidRPr="0070212E">
        <w:t>Categorization of environmental sounds that classif</w:t>
      </w:r>
      <w:r>
        <w:t>y</w:t>
      </w:r>
      <w:r w:rsidRPr="0070212E">
        <w:t xml:space="preserve"> incidents depending on sound signals is one of the most common tasks while processing non-speech sound signals</w:t>
      </w:r>
      <w:r>
        <w:t xml:space="preserve"> </w:t>
      </w:r>
      <w:r>
        <w:fldChar w:fldCharType="begin" w:fldLock="1"/>
      </w:r>
      <w:r w:rsidR="00AE7ECE">
        <w:instrText>ADDIN CSL_CITATION {"citationItems":[{"id":"ITEM-1","itemData":{"DOI":"10.1109/TASL.2009.2017438","ISSN":"15587916","abstract":"The paper considers the task of recognizing environmental sounds for the understanding of a scene or context surrounding an audio sensor. A variety of features have been proposed for audio recognition, including the popular Mel-frequency cepstral coefficients (MFCCs) which describe the audio spectral shape. Environmental sounds, such as chirpings of insects and sounds of rain which are typically noise-like with a broad flat spectrum, may include strong temporal domain signatures. However, only few temporal-domain features have been developed to characterize such diverse audio signals previously. Here, we perform an empirical feature analysis for audio environment characterization and propose to use the matching pursuit (MP) algorithm to obtain effective timefrequency features. The MP-based method utilizes a dictionary of atoms for feature selection, resulting in a flexible, intuitive and physically interpretable set of features. The MP-based feature is adopted to supplement the MFCC features to yield higher recognition accuracy for environmental sounds. Extensive experiments are conducted to demonstrate the effectiveness of these joint features for unstructured environmental sound classification, including listening tests to study human recognition capabilities. Our recognition system has shown to produce comparable performance as human listeners. © 2006 IEEE.","author":[{"dropping-particle":"","family":"Chu","given":"Selina","non-dropping-particle":"","parse-names":false,"suffix":""},{"dropping-particle":"","family":"Narayanan","given":"Shrikanth","non-dropping-particle":"","parse-names":false,"suffix":""},{"dropping-particle":"","family":"Kuo","given":"C. C.Jay","non-dropping-particle":"","parse-names":false,"suffix":""}],"container-title":"IEEE Transactions on Audio, Speech and Language Processing","id":"ITEM-1","issue":"6","issued":{"date-parts":[["2009","8"]]},"page":"1142-1158","title":"Environmental sound recognition with timeFrequency audio features","type":"article-journal","volume":"17"},"uris":["http://www.mendeley.com/documents/?uuid=3d054e81-1d43-3c2f-902e-a93e45689767","http://www.mendeley.com/documents/?uuid=7f9de0ce-4620-4d54-9e4d-9421057f042c","http://www.mendeley.com/documents/?uuid=f96d9e67-cc2c-4410-af6e-595ba4f805be"]}],"mendeley":{"formattedCitation":"(Chu, Narayanan, and Kuo 2009)","plainTextFormattedCitation":"(Chu, Narayanan, and Kuo 2009)","previouslyFormattedCitation":"(Chu, Narayanan, and Kuo 2009)"},"properties":{"noteIndex":0},"schema":"https://github.com/citation-style-language/schema/raw/master/csl-citation.json"}</w:instrText>
      </w:r>
      <w:r>
        <w:fldChar w:fldCharType="separate"/>
      </w:r>
      <w:r w:rsidRPr="00FE4AE7">
        <w:rPr>
          <w:noProof/>
        </w:rPr>
        <w:t>(Chu, Narayanan, and Kuo 2009)</w:t>
      </w:r>
      <w:r>
        <w:fldChar w:fldCharType="end"/>
      </w:r>
      <w:r>
        <w:t xml:space="preserve"> </w:t>
      </w:r>
      <w:r>
        <w:fldChar w:fldCharType="begin" w:fldLock="1"/>
      </w:r>
      <w:r w:rsidR="00AE7ECE">
        <w:instrText>ADDIN CSL_CITATION {"citationItems":[{"id":"ITEM-1","itemData":{"DOI":"10.1109/TMM.2012.2199972","ISSN":"15209210","abstract":"In the context of non-speech audio recognition and classification for multimedia applications, it becomes essential to have a set of features able to accurately represent and discriminate among audio signals. Mel frequency cepstral coefficients (MFCC) have become a de facto standard for audio parameterization. Taking as a basis the MFCC computation scheme, the Gammatone cepstral coefficients (GTCCs) are a biologically inspired modification employing Gammatone filters with equivalent rectangular bandwidth bands. In this letter, the GTCCs, which have been previously employed in the field of speech research, are adapted for non-speech audio classification purposes. Their performance is evaluated on two audio corpora of 4 h each (general sounds and audio scenes), following two cross-validation schemes and four machine learning methods. According to the results, classification accuracies are significantly higher when employing GTCC rather than other state-of-the-art audio features. As a detailed analysis shows, with a similar computational cost, the GTCC are more effective than MFCC in representing the spectral characteristics of non-speech audio signals, especially at low frequencies. © 1999-2012 IEEE.","author":[{"dropping-particle":"","family":"Valero","given":"Xavier","non-dropping-particle":"","parse-names":false,"suffix":""},{"dropping-particle":"","family":"Alias","given":"Francesc","non-dropping-particle":"","parse-names":false,"suffix":""}],"container-title":"IEEE Transactions on Multimedia","id":"ITEM-1","issue":"6","issued":{"date-parts":[["2012"]]},"page":"1684-1689","title":"Gammatone cepstral coefficients: Biologically inspired features for non-speech audio classification","type":"article-journal","volume":"14"},"uris":["http://www.mendeley.com/documents/?uuid=1a2fb7e0-c09a-3cf2-b285-737237d865ed","http://www.mendeley.com/documents/?uuid=afa9da9d-4e43-4253-8de3-40f3c4386fc5","http://www.mendeley.com/documents/?uuid=a3c6ba01-d9cc-4eb4-b606-0fe4986fee14"]}],"mendeley":{"formattedCitation":"(Valero and Alias 2012)","plainTextFormattedCitation":"(Valero and Alias 2012)","previouslyFormattedCitation":"(Valero and Alias 2012)"},"properties":{"noteIndex":0},"schema":"https://github.com/citation-style-language/schema/raw/master/csl-citation.json"}</w:instrText>
      </w:r>
      <w:r>
        <w:fldChar w:fldCharType="separate"/>
      </w:r>
      <w:r w:rsidRPr="00FE4AE7">
        <w:rPr>
          <w:noProof/>
        </w:rPr>
        <w:t>(Valero and Alias 2012)</w:t>
      </w:r>
      <w:r>
        <w:fldChar w:fldCharType="end"/>
      </w:r>
      <w:r>
        <w:fldChar w:fldCharType="begin" w:fldLock="1"/>
      </w:r>
      <w:r w:rsidR="00AE7ECE">
        <w:instrText>ADDIN CSL_CITATION {"citationItems":[{"id":"ITEM-1","itemData":{"DOI":"10.14569/IJACSA.2019.0101270","ISSN":"2156-5570","abstract":"We present in this paper a comparative study of two classifiers, namely, SVM (support vector machine) and KNN (K-Nearest Neighbors), which we combine to MFCC (Mel-Frequency Cepstral Coefficients) in order to make possible the detection of chainsaw’s sounds in a forest environment. Optimization’s calculation of the relevant characteristics of the sounds recorded in the forest and the judicious choice of the key parameters of the classifiers allows us to obtain a true positive rate of 95.63% for the SVM-LOG-KERNEL and 94.02% for the KNN. The SVM-LOG-KERNEL classifier offers a better classification result and a processing time 30 times faster than KNN.","author":[{"dropping-particle":"","family":"Gnamele","given":"N'tcho Assoukpou Jean","non-dropping-particle":"","parse-names":false,"suffix":""},{"dropping-particle":"","family":"Ouattara","given":"Yelakan Berenger","non-dropping-particle":"","parse-names":false,"suffix":""},{"dropping-particle":"","family":"Kobea","given":"Toka Arsene","non-dropping-particle":"","parse-names":false,"suffix":""},{"dropping-particle":"","family":"Baudoin","given":"Geneviève","non-dropping-particle":"","parse-names":false,"suffix":""},{"dropping-particle":"","family":"Laheurte","given":"Jean Marc","non-dropping-particle":"","parse-names":false,"suffix":""}],"container-title":"International Journal of Advanced Computer Science and Applications","id":"ITEM-1","issue":"12","issued":{"date-parts":[["2019","6"]]},"page":"531-536","publisher":"The Science and Information (SAI) Organization Limited","title":"KNN and SVM Classification for Chainsaw Sound Identification in the Forest Areas","type":"article-journal","volume":"10"},"uris":["http://www.mendeley.com/documents/?uuid=753995e8-07c6-3b82-b8dc-96085525f9a7","http://www.mendeley.com/documents/?uuid=9e8b04b8-7c91-4f4c-a0e5-8ebe3e3ce549","http://www.mendeley.com/documents/?uuid=a761f6cb-8d67-4acd-9e18-b1c39b1fbcb5"]}],"mendeley":{"formattedCitation":"(Gnamele et al. 2019)","plainTextFormattedCitation":"(Gnamele et al. 2019)","previouslyFormattedCitation":"(Gnamele et al. 2019)"},"properties":{"noteIndex":0},"schema":"https://github.com/citation-style-language/schema/raw/master/csl-citation.json"}</w:instrText>
      </w:r>
      <w:r>
        <w:fldChar w:fldCharType="separate"/>
      </w:r>
      <w:r w:rsidRPr="00FE4AE7">
        <w:rPr>
          <w:noProof/>
        </w:rPr>
        <w:t>(Gna</w:t>
      </w:r>
      <w:r w:rsidR="00565E2C">
        <w:rPr>
          <w:noProof/>
        </w:rPr>
        <w:t>MEL</w:t>
      </w:r>
      <w:r w:rsidRPr="00FE4AE7">
        <w:rPr>
          <w:noProof/>
        </w:rPr>
        <w:t>e et al. 2019)</w:t>
      </w:r>
      <w:r>
        <w:fldChar w:fldCharType="end"/>
      </w:r>
      <w:r w:rsidRPr="0070212E">
        <w:t xml:space="preserve">. Including monitoring systems, navigating robots, </w:t>
      </w:r>
      <w:r>
        <w:t xml:space="preserve">and </w:t>
      </w:r>
      <w:r w:rsidRPr="0070212E">
        <w:t>autonomous vehicles there are many applications relying on the classification of environmental sounds</w:t>
      </w:r>
      <w:r>
        <w:t xml:space="preserve"> </w:t>
      </w:r>
      <w:r>
        <w:fldChar w:fldCharType="begin" w:fldLock="1"/>
      </w:r>
      <w:r w:rsidR="00AE7ECE">
        <w:instrText>ADDIN CSL_CITATION {"citationItems":[{"id":"ITEM-1","itemData":{"DOI":"10.1145/3322240","ISSN":"0360-0300","abstract":"Monitoring of human and social activities is becoming increasingly pervasive in our living environment for public security and safety applications. The recognition of suspicious events is important in both indoor and outdoor environments, such as child-care centers, smart-homes, old-age homes, residential areas, office environments, elevators, and smart cities. Environmental audio scene and sound event recognition are the fundamental tasks involved in many audio surveillance applications. Although numerous approaches have been proposed, robust environmental audio surveillance remains a huge challenge due to various reasons, such as various types of overlapping audio sounds, background noises, and lack of universal and multi-modal datasets. The goal of this article is to review various features of representing audio scenes and sound events and provide appropriate machine learning algorithms for audio surveillance tasks. Benchmark datasets are categorized based on the real-world scenarios of audio surveillance applications. To have a quantitative understanding, some of the state-of-the-art approaches are evaluated based on two benchmark datasets for audio scenes and sound event recognition tasks. Finally, we outline the possible future directions for improving the recognition of environmental audio scenes and sound events.","author":[{"dropping-particle":"","family":"Chandrakala","given":"S.","non-dropping-particle":"","parse-names":false,"suffix":""},{"dropping-particle":"","family":"Jayalakshmi","given":"S. L.","non-dropping-particle":"","parse-names":false,"suffix":""}],"container-title":"ACM Computing Surveys","id":"ITEM-1","issue":"3","issued":{"date-parts":[["2020","5"]]},"page":"1-34","publisher":"Association for Computing Machinery (ACM)","title":"Environmental Audio Scene and Sound Event Recognition for Autonomous Surveillance","type":"article-journal","volume":"52"},"uris":["http://www.mendeley.com/documents/?uuid=d346436b-ed73-32ab-826f-3e58575c386e","http://www.mendeley.com/documents/?uuid=48085586-cb11-4137-9c00-343e5b8962b5","http://www.mendeley.com/documents/?uuid=a56af1f6-dc71-4bf2-9468-91959ce040eb"]}],"mendeley":{"formattedCitation":"(Chandrakala and Jayalakshmi 2020)","plainTextFormattedCitation":"(Chandrakala and Jayalakshmi 2020)","previouslyFormattedCitation":"(Chandrakala and Jayalakshmi 2020)"},"properties":{"noteIndex":0},"schema":"https://github.com/citation-style-language/schema/raw/master/csl-citation.json"}</w:instrText>
      </w:r>
      <w:r>
        <w:fldChar w:fldCharType="separate"/>
      </w:r>
      <w:r w:rsidRPr="00FE4AE7">
        <w:rPr>
          <w:noProof/>
        </w:rPr>
        <w:t>(Chandrakala and Jayalakshmi 2020)</w:t>
      </w:r>
      <w:r>
        <w:fldChar w:fldCharType="end"/>
      </w:r>
      <w:r>
        <w:fldChar w:fldCharType="begin" w:fldLock="1"/>
      </w:r>
      <w:r w:rsidR="00AE7ECE">
        <w:instrText>ADDIN CSL_CITATION {"citationItems":[{"id":"ITEM-1","itemData":{"DOI":"10.1109/SIITME.2015.7342342","ISBN":"9781509003327","abstract":"A driving assistance system which can detect the sound produced by sirens and warn the driver has indisputable advantages: diminishes the numbers of accidents involving emergency vehicles, saves lives by influencing the drivers to take early actions in order to clear the way for these vehicles. The United States National Highway Traffic Safety Administration reported in 2012 a number of 60 accidents involving emergency vehicles travelling with the specific signals (sounding siren, blinking lights) in use in which at least one person died preceded by 51 in 2011 and 67 in 2010. There are situations when hearing the siren plays a critical role in avoiding an accident, for example at crossroads. In such cases the visual detection of the emergency vehicle can happen too late to avoid an accident. Also there are hearing-impaired persons who drive and have difficulties in hearing the siren. Siren detection systems exist but they use complex signal processing algorithms, demanding very high processing power and, in consequence, they are expensive. The paper presents a cost effective microcontroller based siren detection system which uses analog electronics blocks to decrease the needed processing power. The detailed system along with the MATLAB and SPICE simulation results are illustrated and discussed in the paper.","author":[{"dropping-particle":"","family":"Dobre","given":"R. A.","non-dropping-particle":"","parse-names":false,"suffix":""},{"dropping-particle":"","family":"Nita","given":"V. A.","non-dropping-particle":"","parse-names":false,"suffix":""},{"dropping-particle":"","family":"Ciobanu","given":"A.","non-dropping-particle":"","parse-names":false,"suffix":""},{"dropping-particle":"","family":"Negrescu","given":"C.","non-dropping-particle":"","parse-names":false,"suffix":""},{"dropping-particle":"","family":"Stanomir","given":"D.","non-dropping-particle":"","parse-names":false,"suffix":""}],"container-title":"2015 IEEE 21st International Symposium for Design and Technology in Electronic Packaging, SIITME 2015","id":"ITEM-1","issued":{"date-parts":[["2015","11"]]},"page":"291-295","publisher":"Institute of Electrical and Electronics Engineers Inc.","title":"Low computational method for siren detection","type":"article-journal"},"uris":["http://www.mendeley.com/documents/?uuid=74735bea-0534-37a0-8d52-cb876c121b77","http://www.mendeley.com/documents/?uuid=97e5ca9a-b0eb-49d6-9a42-6e45ad6e4c15","http://www.mendeley.com/documents/?uuid=6a381c74-b0f4-42f2-869e-dbee66aaac01"]}],"mendeley":{"formattedCitation":"(Dobre et al. 2015)","plainTextFormattedCitation":"(Dobre et al. 2015)","previouslyFormattedCitation":"(Dobre et al. 2015)"},"properties":{"noteIndex":0},"schema":"https://github.com/citation-style-language/schema/raw/master/csl-citation.json"}</w:instrText>
      </w:r>
      <w:r>
        <w:fldChar w:fldCharType="separate"/>
      </w:r>
      <w:r w:rsidRPr="00FE4AE7">
        <w:rPr>
          <w:noProof/>
        </w:rPr>
        <w:t>(Dobre et al. 2015)</w:t>
      </w:r>
      <w:r>
        <w:fldChar w:fldCharType="end"/>
      </w:r>
      <w:r w:rsidRPr="0070212E">
        <w:t xml:space="preserve">. Recognizing </w:t>
      </w:r>
      <w:r>
        <w:t xml:space="preserve">the </w:t>
      </w:r>
      <w:r w:rsidRPr="0070212E">
        <w:t xml:space="preserve">sounds of </w:t>
      </w:r>
      <w:r>
        <w:t xml:space="preserve">a </w:t>
      </w:r>
      <w:r w:rsidRPr="0070212E">
        <w:t xml:space="preserve">chainsaw in </w:t>
      </w:r>
      <w:r>
        <w:t xml:space="preserve">the </w:t>
      </w:r>
      <w:r w:rsidRPr="0070212E">
        <w:t>forest is yet another part of recent applications of environmental sound categorization</w:t>
      </w:r>
      <w:r>
        <w:t xml:space="preserve">  </w:t>
      </w:r>
      <w:r>
        <w:fldChar w:fldCharType="begin" w:fldLock="1"/>
      </w:r>
      <w:r w:rsidR="00AE7ECE">
        <w:instrText>ADDIN CSL_CITATION {"citationItems":[{"id":"ITEM-1","itemData":{"DOI":"10.14569/IJACSA.2019.0101270","ISSN":"2156-5570","abstract":"We present in this paper a comparative study of two classifiers, namely, SVM (support vector machine) and KNN (K-Nearest Neighbors), which we combine to MFCC (Mel-Frequency Cepstral Coefficients) in order to make possible the detection of chainsaw’s sounds in a forest environment. Optimization’s calculation of the relevant characteristics of the sounds recorded in the forest and the judicious choice of the key parameters of the classifiers allows us to obtain a true positive rate of 95.63% for the SVM-LOG-KERNEL and 94.02% for the KNN. The SVM-LOG-KERNEL classifier offers a better classification result and a processing time 30 times faster than KNN.","author":[{"dropping-particle":"","family":"Gnamele","given":"N'tcho Assoukpou Jean","non-dropping-particle":"","parse-names":false,"suffix":""},{"dropping-particle":"","family":"Ouattara","given":"Yelakan Berenger","non-dropping-particle":"","parse-names":false,"suffix":""},{"dropping-particle":"","family":"Kobea","given":"Toka Arsene","non-dropping-particle":"","parse-names":false,"suffix":""},{"dropping-particle":"","family":"Baudoin","given":"Geneviève","non-dropping-particle":"","parse-names":false,"suffix":""},{"dropping-particle":"","family":"Laheurte","given":"Jean Marc","non-dropping-particle":"","parse-names":false,"suffix":""}],"container-title":"International Journal of Advanced Computer Science and Applications","id":"ITEM-1","issue":"12","issued":{"date-parts":[["2019","6"]]},"page":"531-536","publisher":"The Science and Information (SAI) Organization Limited","title":"KNN and SVM Classification for Chainsaw Sound Identification in the Forest Areas","type":"article-journal","volume":"10"},"uris":["http://www.mendeley.com/documents/?uuid=a761f6cb-8d67-4acd-9e18-b1c39b1fbcb5","http://www.mendeley.com/documents/?uuid=9e8b04b8-7c91-4f4c-a0e5-8ebe3e3ce549","http://www.mendeley.com/documents/?uuid=753995e8-07c6-3b82-b8dc-96085525f9a7"]}],"mendeley":{"formattedCitation":"(Gnamele et al. 2019)","plainTextFormattedCitation":"(Gnamele et al. 2019)","previouslyFormattedCitation":"(Gnamele et al. 2019)"},"properties":{"noteIndex":0},"schema":"https://github.com/citation-style-language/schema/raw/master/csl-citation.json"}</w:instrText>
      </w:r>
      <w:r>
        <w:fldChar w:fldCharType="separate"/>
      </w:r>
      <w:r w:rsidRPr="00A0662F">
        <w:rPr>
          <w:noProof/>
        </w:rPr>
        <w:t>(Gna</w:t>
      </w:r>
      <w:r w:rsidR="00565E2C">
        <w:rPr>
          <w:noProof/>
        </w:rPr>
        <w:t>MEL</w:t>
      </w:r>
      <w:r w:rsidRPr="00A0662F">
        <w:rPr>
          <w:noProof/>
        </w:rPr>
        <w:t>e et al. 2019)</w:t>
      </w:r>
      <w:r>
        <w:fldChar w:fldCharType="end"/>
      </w:r>
      <w:r>
        <w:t>.</w:t>
      </w:r>
      <w:r w:rsidRPr="0070212E">
        <w:t xml:space="preserve"> Recognizing sounds like shouting and screaming in domestic as well as in public is yet another useful </w:t>
      </w:r>
      <w:r w:rsidRPr="0070212E">
        <w:lastRenderedPageBreak/>
        <w:t xml:space="preserve">application of </w:t>
      </w:r>
      <w:r>
        <w:t xml:space="preserve">the </w:t>
      </w:r>
      <w:r w:rsidRPr="0070212E">
        <w:t>classification of sounds. Accurately recognizing a number of these sound occurrences could be extre</w:t>
      </w:r>
      <w:r w:rsidR="00E46B58">
        <w:t>mel</w:t>
      </w:r>
      <w:r w:rsidRPr="0070212E">
        <w:t xml:space="preserve">y difficult because they resemble noise in some ways. </w:t>
      </w:r>
    </w:p>
    <w:p w14:paraId="06410D62" w14:textId="26058511" w:rsidR="008E78CB" w:rsidRPr="0070212E" w:rsidRDefault="008E78CB" w:rsidP="008E78CB">
      <w:pPr>
        <w:spacing w:line="360" w:lineRule="auto"/>
        <w:jc w:val="both"/>
      </w:pPr>
      <w:r w:rsidRPr="0070212E">
        <w:t xml:space="preserve">Surrounding us we see many different birds flying, identifying the type and specie of bird in any certain area depending on its recorded sound is the initial way to determine its specie because frequently birds produce distinctive calls and songs that set </w:t>
      </w:r>
      <w:r>
        <w:t>them</w:t>
      </w:r>
      <w:r w:rsidRPr="0070212E">
        <w:t xml:space="preserve"> apart from other birds</w:t>
      </w:r>
      <w:r>
        <w:t xml:space="preserve"> </w:t>
      </w:r>
      <w:r>
        <w:fldChar w:fldCharType="begin" w:fldLock="1"/>
      </w:r>
      <w:r w:rsidR="00AE7ECE">
        <w:instrText>ADDIN CSL_CITATION {"citationItems":[{"id":"ITEM-1","itemData":{"DOI":"10.1017/S0959270908000415","author":[{"dropping-particle":"","family":"Brandes","given":"T Scott","non-dropping-particle":"","parse-names":false,"suffix":""}],"id":"ITEM-1","issued":{"date-parts":[["0"]]},"title":"Automated sound recording and analysis techniques for bird surveys and conservation","type":"article-journal"},"uris":["http://www.mendeley.com/documents/?uuid=d11299cd-98cb-390a-beb3-1aef3a6a564b","http://www.mendeley.com/documents/?uuid=5a8c019a-bf66-4216-990c-fba99e325242","http://www.mendeley.com/documents/?uuid=1a36d9d7-093a-4b92-9d98-0ef9d05d44b4"]}],"mendeley":{"formattedCitation":"(Brandes n.d.)","plainTextFormattedCitation":"(Brandes n.d.)","previouslyFormattedCitation":"(Brandes n.d.)"},"properties":{"noteIndex":0},"schema":"https://github.com/citation-style-language/schema/raw/master/csl-citation.json"}</w:instrText>
      </w:r>
      <w:r>
        <w:fldChar w:fldCharType="separate"/>
      </w:r>
      <w:r w:rsidRPr="00A0662F">
        <w:rPr>
          <w:noProof/>
        </w:rPr>
        <w:t>(Brandes n.d.)</w:t>
      </w:r>
      <w:r>
        <w:fldChar w:fldCharType="end"/>
      </w:r>
      <w:r w:rsidRPr="0070212E">
        <w:t>. For example, the forest is known as home to many animals and among these several animals</w:t>
      </w:r>
      <w:r>
        <w:t>,</w:t>
      </w:r>
      <w:r w:rsidRPr="0070212E">
        <w:t xml:space="preserve"> birds are one of them. For communicating with one another in their flock, birds use their sounds. Birds produce different sounds for different purposes. Including calling the flock, throughout breeding season luring birds of </w:t>
      </w:r>
      <w:r>
        <w:t xml:space="preserve">the </w:t>
      </w:r>
      <w:r w:rsidRPr="0070212E">
        <w:t xml:space="preserve">opposite sex, </w:t>
      </w:r>
      <w:r>
        <w:t xml:space="preserve">and </w:t>
      </w:r>
      <w:r w:rsidRPr="0070212E">
        <w:t>alert of any danger whenever threatened</w:t>
      </w:r>
      <w:r>
        <w:t xml:space="preserve"> </w:t>
      </w:r>
      <w:r>
        <w:fldChar w:fldCharType="begin" w:fldLock="1"/>
      </w:r>
      <w:r w:rsidR="00AE7ECE">
        <w:instrText>ADDIN CSL_CITATION {"citationItems":[{"id":"ITEM-1","itemData":{"DOI":"10.1016/J.ECOINF.2019.101009","ISSN":"1574-9541","abstract":"Inspired by that bird sound has various frequency distributions and continuous time-varying properties, a novel method is proposed for the classification of bird sound based on continuous frame sequence and spectrogram-frame linear network (SFLN). In order to form a continuous frame sequence as the standard input for SFLN, a sliding window algorithm of short frame length is suitable for differentiate the Mel-spectrogram of bird sound. The vertical 3D filter in the linear layer moves linearly along the continuous frame and cover its full frequency band. The weight is initialized to a Gaussian distribution to attenuate the high-and low-frequency noise, thereby extracting the long-and short-term features of the continuous frame of the bird sound. Finally, the GRU network is connected and used as a classifier to directly output the prediction results. Four kinds of bird sound from the xeno-canto website are tested to evaluate the influences of different parameters of sliding window on the effect of SFLN-based classification. In the comparison experiment, the mean average precision (MAP) achieves the highest value of 0.97.","author":[{"dropping-particle":"","family":"Zhang","given":"Xin","non-dropping-particle":"","parse-names":false,"suffix":""},{"dropping-particle":"","family":"Chen","given":"Aibin","non-dropping-particle":"","parse-names":false,"suffix":""},{"dropping-particle":"","family":"Zhou","given":"Guoxiong","non-dropping-particle":"","parse-names":false,"suffix":""},{"dropping-particle":"","family":"Zhang","given":"Zhiqiang","non-dropping-particle":"","parse-names":false,"suffix":""},{"dropping-particle":"","family":"Huang","given":"Xibei","non-dropping-particle":"","parse-names":false,"suffix":""},{"dropping-particle":"","family":"Qiang","given":"Xiaohu","non-dropping-particle":"","parse-names":false,"suffix":""}],"container-title":"Ecological Informatics","id":"ITEM-1","issued":{"date-parts":[["2019","11"]]},"page":"101009","publisher":"Elsevier","title":"Spectrogram-frame linear network and continuous frame sequence for bird sound classification","type":"article-journal","volume":"54"},"uris":["http://www.mendeley.com/documents/?uuid=560040e0-d321-3596-90c8-8a5509554d5f","http://www.mendeley.com/documents/?uuid=55e7cbe3-d8d9-4d6f-9c38-6356b3ac3f30","http://www.mendeley.com/documents/?uuid=e2de897b-f03e-4e4d-9c52-b6f4c4a221b2"]}],"mendeley":{"formattedCitation":"(Zhang et al. 2019)","plainTextFormattedCitation":"(Zhang et al. 2019)","previouslyFormattedCitation":"(Zhang et al. 2019)"},"properties":{"noteIndex":0},"schema":"https://github.com/citation-style-language/schema/raw/master/csl-citation.json"}</w:instrText>
      </w:r>
      <w:r>
        <w:fldChar w:fldCharType="separate"/>
      </w:r>
      <w:r w:rsidRPr="00A0662F">
        <w:rPr>
          <w:noProof/>
        </w:rPr>
        <w:t>(Zhang et al. 2019)</w:t>
      </w:r>
      <w:r>
        <w:fldChar w:fldCharType="end"/>
      </w:r>
      <w:r w:rsidRPr="0070212E">
        <w:t xml:space="preserve">. These sounds must be studied in detail to identify the circumstance behind the sound. </w:t>
      </w:r>
    </w:p>
    <w:p w14:paraId="08AB11E4" w14:textId="1166BE02" w:rsidR="008E78CB" w:rsidRDefault="008E78CB" w:rsidP="008E78CB">
      <w:pPr>
        <w:spacing w:line="360" w:lineRule="auto"/>
        <w:jc w:val="both"/>
        <w:rPr>
          <w:rFonts w:cstheme="minorHAnsi"/>
        </w:rPr>
      </w:pPr>
      <w:r w:rsidRPr="0070212E">
        <w:t>Unfortunately, annotating dozens of species of birds manually is labor</w:t>
      </w:r>
      <w:r>
        <w:t>-</w:t>
      </w:r>
      <w:r w:rsidRPr="0070212E">
        <w:t>intensive, challenging</w:t>
      </w:r>
      <w:r>
        <w:t>,</w:t>
      </w:r>
      <w:r w:rsidRPr="0070212E">
        <w:t xml:space="preserve"> and prone to error. Technological breakthroughs in object detection and sound signal analy</w:t>
      </w:r>
      <w:r>
        <w:t>sis</w:t>
      </w:r>
      <w:r w:rsidRPr="0070212E">
        <w:t> </w:t>
      </w:r>
      <w:r>
        <w:t>can</w:t>
      </w:r>
      <w:r w:rsidRPr="0070212E">
        <w:t xml:space="preserve"> enhance sound classifiers that can accurately label and categorize different sounds of bird</w:t>
      </w:r>
      <w:r>
        <w:t>s</w:t>
      </w:r>
      <w:r w:rsidRPr="0070212E">
        <w:t xml:space="preserve">. Additionally, </w:t>
      </w:r>
      <w:r>
        <w:t>several</w:t>
      </w:r>
      <w:r w:rsidRPr="0070212E">
        <w:t xml:space="preserve"> yearly contests for bird recognition, including BirdCLEF, offer insightful information on how to effectively prepare the data and create reliable sound identification algorithms</w:t>
      </w:r>
      <w:r>
        <w:t xml:space="preserve"> </w:t>
      </w:r>
      <w:r>
        <w:fldChar w:fldCharType="begin" w:fldLock="1"/>
      </w:r>
      <w:r w:rsidR="00AE7ECE">
        <w:instrText>ADDIN CSL_CITATION {"citationItems":[{"id":"ITEM-1","itemData":{"author":[{"dropping-particle":"","family":"Kahl","given":"Stefan","non-dropping-particle":"","parse-names":false,"suffix":""},{"dropping-particle":"","family":"Wilhelm-Stein","given":"Thomas","non-dropping-particle":"","parse-names":false,"suffix":""},{"dropping-particle":"","family":"Hussein","given":"Hussein","non-dropping-particle":"","parse-names":false,"suffix":""},{"dropping-particle":"","family":"Klinck","given":"H.","non-dropping-particle":"","parse-names":false,"suffix":""},{"dropping-particle":"","family":"Kowerko","given":"D.","non-dropping-particle":"","parse-names":false,"suffix":""},{"dropping-particle":"","family":"Ritter","given":"M.","non-dropping-particle":"","parse-names":false,"suffix":""},{"dropping-particle":"","family":"Eibl","given":"Maximilian","non-dropping-particle":"","parse-names":false,"suffix":""}],"container-title":"undefined","id":"ITEM-1","issued":{"date-parts":[["2017"]]},"title":"Large-Scale Bird Sound Classification using Convolutional Neural Networks","type":"article-journal"},"uris":["http://www.mendeley.com/documents/?uuid=63bfdccb-4b23-318d-a907-67094b1eb24b","http://www.mendeley.com/documents/?uuid=f0ea725a-2fcb-4e8f-ae4c-5f669df97963","http://www.mendeley.com/documents/?uuid=eb6595ed-edc9-4701-bf77-e0a0b2f17c9e"]}],"mendeley":{"formattedCitation":"(Kahl et al. 2017)","plainTextFormattedCitation":"(Kahl et al. 2017)","previouslyFormattedCitation":"(Kahl et al. 2017)"},"properties":{"noteIndex":0},"schema":"https://github.com/citation-style-language/schema/raw/master/csl-citation.json"}</w:instrText>
      </w:r>
      <w:r>
        <w:fldChar w:fldCharType="separate"/>
      </w:r>
      <w:r w:rsidRPr="00A0662F">
        <w:rPr>
          <w:noProof/>
        </w:rPr>
        <w:t>(Kahl et al. 2017)</w:t>
      </w:r>
      <w:r>
        <w:fldChar w:fldCharType="end"/>
      </w:r>
      <w:r w:rsidRPr="0070212E">
        <w:t>. Because of recognizing primary signals (animal sounds) apart from the background noises</w:t>
      </w:r>
      <w:r>
        <w:t>,</w:t>
      </w:r>
      <w:r w:rsidRPr="0070212E">
        <w:t xml:space="preserve"> such events focus more on difficult bioacoustics tasks which typically require the ability to distinguish them. for this challenge</w:t>
      </w:r>
      <w:r>
        <w:t>,</w:t>
      </w:r>
      <w:r w:rsidRPr="0070212E">
        <w:t xml:space="preserve"> 30,000 labeled recordings of 1500 different species were used but when this labeled dataset is reduced to 30 sounds per specie it becomes more challenging. This is where deep learning helps</w:t>
      </w:r>
      <w:r w:rsidRPr="007C7810">
        <w:rPr>
          <w:rFonts w:cstheme="minorHAnsi"/>
        </w:rPr>
        <w:t>.</w:t>
      </w:r>
    </w:p>
    <w:p w14:paraId="05D56A5C" w14:textId="675E08F0" w:rsidR="008E78CB" w:rsidRDefault="008E78CB" w:rsidP="008E78CB"/>
    <w:p w14:paraId="6D60D19F" w14:textId="77777777" w:rsidR="00C2286F" w:rsidRPr="00E46B58" w:rsidRDefault="00C2286F" w:rsidP="00C2286F">
      <w:pPr>
        <w:pStyle w:val="Heading2"/>
        <w:spacing w:after="240"/>
        <w:jc w:val="both"/>
        <w:rPr>
          <w:b/>
          <w:bCs/>
        </w:rPr>
      </w:pPr>
      <w:bookmarkStart w:id="12" w:name="_Toc113871688"/>
      <w:bookmarkStart w:id="13" w:name="_Toc113916274"/>
      <w:bookmarkStart w:id="14" w:name="_Toc115639751"/>
      <w:r w:rsidRPr="00E46B58">
        <w:rPr>
          <w:b/>
          <w:bCs/>
        </w:rPr>
        <w:t>Aims and Objectives</w:t>
      </w:r>
      <w:bookmarkEnd w:id="12"/>
      <w:bookmarkEnd w:id="13"/>
      <w:bookmarkEnd w:id="14"/>
    </w:p>
    <w:p w14:paraId="799AB051" w14:textId="77777777" w:rsidR="00C2286F" w:rsidRDefault="00C2286F" w:rsidP="00C2286F">
      <w:pPr>
        <w:spacing w:line="360" w:lineRule="auto"/>
        <w:jc w:val="both"/>
      </w:pPr>
      <w:r w:rsidRPr="00C2286F">
        <w:t>This study uses deep learning algorithms to include bird songs and metadata from the Xeno-Canto database to examine the identification and categorization of bird species. Handling class imbalance issues in various species class classification issues would help to improve and address the classification results.</w:t>
      </w:r>
    </w:p>
    <w:p w14:paraId="37F3A3F6" w14:textId="47E364B1" w:rsidR="00C2286F" w:rsidRDefault="00C2286F" w:rsidP="00C2286F">
      <w:pPr>
        <w:spacing w:line="360" w:lineRule="auto"/>
        <w:jc w:val="both"/>
      </w:pPr>
      <w:r>
        <w:t>The objectives involved in this study are:</w:t>
      </w:r>
    </w:p>
    <w:p w14:paraId="18E5F5ED" w14:textId="60F0450D" w:rsidR="00C2286F" w:rsidRDefault="00C2286F" w:rsidP="00C2286F">
      <w:pPr>
        <w:pStyle w:val="ListParagraph"/>
        <w:numPr>
          <w:ilvl w:val="0"/>
          <w:numId w:val="31"/>
        </w:numPr>
        <w:spacing w:line="360" w:lineRule="auto"/>
        <w:jc w:val="both"/>
      </w:pPr>
      <w:r>
        <w:t xml:space="preserve">To design models for the identification of different species by </w:t>
      </w:r>
      <w:r>
        <w:t xml:space="preserve">sounds, MEL spectrogram </w:t>
      </w:r>
      <w:r>
        <w:t xml:space="preserve">features </w:t>
      </w:r>
      <w:r>
        <w:t xml:space="preserve">were </w:t>
      </w:r>
      <w:r>
        <w:t xml:space="preserve">collected from </w:t>
      </w:r>
      <w:r>
        <w:t>the Xento-Canto database</w:t>
      </w:r>
      <w:r>
        <w:t>.</w:t>
      </w:r>
    </w:p>
    <w:p w14:paraId="49184B9B" w14:textId="5A13B6A8" w:rsidR="00C2286F" w:rsidRDefault="00C2286F" w:rsidP="00C2286F">
      <w:pPr>
        <w:pStyle w:val="ListParagraph"/>
        <w:numPr>
          <w:ilvl w:val="0"/>
          <w:numId w:val="31"/>
        </w:numPr>
        <w:spacing w:line="360" w:lineRule="auto"/>
        <w:jc w:val="both"/>
      </w:pPr>
      <w:r>
        <w:t xml:space="preserve">To test </w:t>
      </w:r>
      <w:r>
        <w:t xml:space="preserve">the model on new </w:t>
      </w:r>
      <w:r>
        <w:t xml:space="preserve">data </w:t>
      </w:r>
      <w:r>
        <w:t xml:space="preserve">on deep </w:t>
      </w:r>
      <w:r>
        <w:t>learning techniques for the identification of different bird species</w:t>
      </w:r>
      <w:r>
        <w:t xml:space="preserve"> from their sounds</w:t>
      </w:r>
      <w:r>
        <w:t>.</w:t>
      </w:r>
    </w:p>
    <w:p w14:paraId="3F4B24EB" w14:textId="2BE196E9" w:rsidR="00C2286F" w:rsidRDefault="00C2286F" w:rsidP="00C2286F">
      <w:pPr>
        <w:pStyle w:val="ListParagraph"/>
        <w:numPr>
          <w:ilvl w:val="0"/>
          <w:numId w:val="31"/>
        </w:numPr>
        <w:spacing w:line="360" w:lineRule="auto"/>
        <w:jc w:val="both"/>
      </w:pPr>
      <w:r>
        <w:lastRenderedPageBreak/>
        <w:t xml:space="preserve">To use </w:t>
      </w:r>
      <w:r>
        <w:t>deep</w:t>
      </w:r>
      <w:r>
        <w:t xml:space="preserve"> learning to conduct experiments and various data analysis</w:t>
      </w:r>
      <w:r>
        <w:t xml:space="preserve"> techniques</w:t>
      </w:r>
      <w:r>
        <w:t>.</w:t>
      </w:r>
    </w:p>
    <w:p w14:paraId="40D4340C" w14:textId="77777777" w:rsidR="00C2286F" w:rsidRDefault="00C2286F" w:rsidP="00C2286F">
      <w:pPr>
        <w:pStyle w:val="ListParagraph"/>
        <w:numPr>
          <w:ilvl w:val="0"/>
          <w:numId w:val="31"/>
        </w:numPr>
        <w:spacing w:line="360" w:lineRule="auto"/>
        <w:jc w:val="both"/>
      </w:pPr>
      <w:r>
        <w:t>• To create a solid model that can compare the best predictions for voice categorization of different bird species.</w:t>
      </w:r>
    </w:p>
    <w:p w14:paraId="7AB9C1F8" w14:textId="27DD80AF" w:rsidR="00C2286F" w:rsidRPr="00234456" w:rsidRDefault="00C2286F" w:rsidP="00C2286F">
      <w:pPr>
        <w:pStyle w:val="ListParagraph"/>
        <w:numPr>
          <w:ilvl w:val="0"/>
          <w:numId w:val="31"/>
        </w:numPr>
        <w:spacing w:line="360" w:lineRule="auto"/>
        <w:jc w:val="both"/>
      </w:pPr>
      <w:r>
        <w:t>• To investigate how various elements, such as the environment, a species' distinctive sound, and a voice recorder, impact birds found on many continents of the globe and how they are more common under certain conditions.</w:t>
      </w:r>
    </w:p>
    <w:p w14:paraId="4353536F" w14:textId="6DD69F42" w:rsidR="00C2286F" w:rsidRPr="00E46B58" w:rsidRDefault="00C2286F" w:rsidP="00C2286F">
      <w:pPr>
        <w:pStyle w:val="Heading2"/>
        <w:spacing w:after="240"/>
        <w:rPr>
          <w:b/>
          <w:bCs/>
        </w:rPr>
      </w:pPr>
      <w:bookmarkStart w:id="15" w:name="_Toc113871689"/>
      <w:bookmarkStart w:id="16" w:name="_Toc113916275"/>
      <w:bookmarkStart w:id="17" w:name="_Toc115639752"/>
      <w:r w:rsidRPr="00E46B58">
        <w:rPr>
          <w:b/>
          <w:bCs/>
        </w:rPr>
        <w:t>Scope of Research Work</w:t>
      </w:r>
      <w:bookmarkEnd w:id="15"/>
      <w:bookmarkEnd w:id="16"/>
      <w:bookmarkEnd w:id="17"/>
    </w:p>
    <w:p w14:paraId="6EB4AB67" w14:textId="7F17795E" w:rsidR="00C2286F" w:rsidRPr="009202D1" w:rsidRDefault="00C2286F" w:rsidP="00C2286F">
      <w:pPr>
        <w:spacing w:line="360" w:lineRule="auto"/>
        <w:jc w:val="both"/>
      </w:pPr>
      <w:r w:rsidRPr="00C2286F">
        <w:t>Recent developments in deep learning and data science, which have sped up research on metadata, have significantly increased the relevance of the analysis of bird species and their numerous subspecies. A big challenge is maintaining the linkages between many research disciplines to their new topic and domain. Understanding different bird species is essential for developing new strategies and methods for analy</w:t>
      </w:r>
      <w:r w:rsidR="00E46B58">
        <w:t>z</w:t>
      </w:r>
      <w:r w:rsidRPr="00C2286F">
        <w:t>ing data for different bird species. In this thesis, we shall list the bird species that were gathered from various sources in the United Kingdom.</w:t>
      </w:r>
      <w:r>
        <w:t xml:space="preserve"> </w:t>
      </w:r>
      <w:r w:rsidRPr="00C2286F">
        <w:t xml:space="preserve">To identify the many bird species that are involved in colonial migration and the movement of bird species in the various areas of the world, we perform data analysis and use a deep learning model called Mask-RCNN. By capturing their noises and observing how they navigate across diverse surroundings, we may better understand the many different bird species. Create a deep learning model that can identify and classify certain species based on </w:t>
      </w:r>
      <w:r>
        <w:t xml:space="preserve">the </w:t>
      </w:r>
      <w:r w:rsidRPr="00C2286F">
        <w:t>input information, such as speech recordings acquired from the Xento-Canto database. This analysis will allow us to use analytical reasoning to discuss the various bird species, which will be discussed in the method part. The model may be used to classify different bird species using information.</w:t>
      </w:r>
    </w:p>
    <w:p w14:paraId="242085B5" w14:textId="77777777" w:rsidR="00C2286F" w:rsidRPr="00E46B58" w:rsidRDefault="00C2286F" w:rsidP="00C2286F">
      <w:pPr>
        <w:pStyle w:val="Heading2"/>
        <w:spacing w:after="240"/>
        <w:jc w:val="both"/>
        <w:rPr>
          <w:b/>
          <w:bCs/>
        </w:rPr>
      </w:pPr>
      <w:bookmarkStart w:id="18" w:name="_Toc113871690"/>
      <w:bookmarkStart w:id="19" w:name="_Toc113916276"/>
      <w:bookmarkStart w:id="20" w:name="_Toc115639753"/>
      <w:r w:rsidRPr="00E46B58">
        <w:rPr>
          <w:b/>
          <w:bCs/>
        </w:rPr>
        <w:t>Tools for Data Analysis</w:t>
      </w:r>
      <w:bookmarkEnd w:id="18"/>
      <w:bookmarkEnd w:id="19"/>
      <w:bookmarkEnd w:id="20"/>
    </w:p>
    <w:p w14:paraId="0EB62AD4" w14:textId="370BD314" w:rsidR="00C2286F" w:rsidRDefault="00E11D8A" w:rsidP="00C2286F">
      <w:pPr>
        <w:spacing w:line="360" w:lineRule="auto"/>
        <w:jc w:val="both"/>
      </w:pPr>
      <w:r w:rsidRPr="00E11D8A">
        <w:t>For data analysis, we have employed a variety of programs and libraries. Python was picked as the language since it is open source, and many free-source modules enable us to do tasks like data cleaning, analysis, deep learning model training, audio data analysis, and graph plotting with complete information. Since Google Collaboratory offers free GPU training services, we also used it to create the deep learning model. The libraries that we utili</w:t>
      </w:r>
      <w:r w:rsidR="009544A5">
        <w:t>z</w:t>
      </w:r>
      <w:r w:rsidRPr="00E11D8A">
        <w:t>ed in this were for the following purposes:</w:t>
      </w:r>
    </w:p>
    <w:p w14:paraId="7D95B1B9" w14:textId="77777777" w:rsidR="00C2286F" w:rsidRDefault="00C2286F" w:rsidP="00C2286F">
      <w:pPr>
        <w:pStyle w:val="ListParagraph"/>
        <w:numPr>
          <w:ilvl w:val="0"/>
          <w:numId w:val="32"/>
        </w:numPr>
        <w:spacing w:line="360" w:lineRule="auto"/>
        <w:jc w:val="both"/>
      </w:pPr>
      <w:r>
        <w:t xml:space="preserve">Pandas: it is used for the data reading and filtering of the data using different queries. </w:t>
      </w:r>
    </w:p>
    <w:p w14:paraId="72CFF493" w14:textId="77777777" w:rsidR="00C2286F" w:rsidRDefault="00C2286F" w:rsidP="00C2286F">
      <w:pPr>
        <w:pStyle w:val="ListParagraph"/>
        <w:numPr>
          <w:ilvl w:val="0"/>
          <w:numId w:val="32"/>
        </w:numPr>
        <w:spacing w:line="360" w:lineRule="auto"/>
        <w:jc w:val="both"/>
      </w:pPr>
      <w:r>
        <w:t>Sklearn: to implement the machine learning model and to use the measuring parameter to evaluate the models</w:t>
      </w:r>
    </w:p>
    <w:p w14:paraId="2EE69AAC" w14:textId="77777777" w:rsidR="00C2286F" w:rsidRDefault="00C2286F" w:rsidP="00C2286F">
      <w:pPr>
        <w:pStyle w:val="ListParagraph"/>
        <w:numPr>
          <w:ilvl w:val="0"/>
          <w:numId w:val="32"/>
        </w:numPr>
        <w:spacing w:line="360" w:lineRule="auto"/>
        <w:jc w:val="both"/>
      </w:pPr>
      <w:r>
        <w:t>Matplotlib: The plotting of the graphs has been done with the help of Matplotlib</w:t>
      </w:r>
    </w:p>
    <w:p w14:paraId="11FC3355" w14:textId="77777777" w:rsidR="00C2286F" w:rsidRDefault="00C2286F" w:rsidP="00C2286F">
      <w:pPr>
        <w:pStyle w:val="ListParagraph"/>
        <w:numPr>
          <w:ilvl w:val="0"/>
          <w:numId w:val="32"/>
        </w:numPr>
        <w:spacing w:line="360" w:lineRule="auto"/>
        <w:jc w:val="both"/>
      </w:pPr>
      <w:r>
        <w:lastRenderedPageBreak/>
        <w:t>Seaborn: It is also used for plotting visual information</w:t>
      </w:r>
    </w:p>
    <w:p w14:paraId="1DB0FA1C" w14:textId="77777777" w:rsidR="00C2286F" w:rsidRDefault="00C2286F" w:rsidP="00C2286F">
      <w:pPr>
        <w:pStyle w:val="ListParagraph"/>
        <w:numPr>
          <w:ilvl w:val="0"/>
          <w:numId w:val="32"/>
        </w:numPr>
        <w:spacing w:line="360" w:lineRule="auto"/>
        <w:jc w:val="both"/>
      </w:pPr>
      <w:r>
        <w:t xml:space="preserve"> </w:t>
      </w:r>
      <w:r>
        <w:t>Librosa: For audio mainupulating</w:t>
      </w:r>
    </w:p>
    <w:p w14:paraId="1782D03D" w14:textId="77777777" w:rsidR="00C2286F" w:rsidRDefault="00C2286F" w:rsidP="00C2286F">
      <w:pPr>
        <w:pStyle w:val="ListParagraph"/>
        <w:numPr>
          <w:ilvl w:val="0"/>
          <w:numId w:val="32"/>
        </w:numPr>
        <w:spacing w:line="360" w:lineRule="auto"/>
        <w:jc w:val="both"/>
      </w:pPr>
      <w:r>
        <w:t>Pytorch: used for deep learning model and training purpose</w:t>
      </w:r>
    </w:p>
    <w:p w14:paraId="5FC88848" w14:textId="29C57769" w:rsidR="00C2286F" w:rsidRDefault="00C2286F" w:rsidP="00C2286F">
      <w:pPr>
        <w:spacing w:line="360" w:lineRule="auto"/>
        <w:jc w:val="both"/>
      </w:pPr>
      <w:r>
        <w:t xml:space="preserve"> </w:t>
      </w:r>
    </w:p>
    <w:p w14:paraId="1D89BDE6" w14:textId="4846EACF" w:rsidR="008E78CB" w:rsidRDefault="008E78CB" w:rsidP="008E78CB"/>
    <w:p w14:paraId="66F061C5" w14:textId="5736F317" w:rsidR="008E78CB" w:rsidRDefault="008E78CB" w:rsidP="008E78CB"/>
    <w:p w14:paraId="7218AEEA" w14:textId="3229169A" w:rsidR="00565E2C" w:rsidRDefault="00565E2C" w:rsidP="008E78CB"/>
    <w:p w14:paraId="6D54DF0B" w14:textId="6BFDA5AD" w:rsidR="00565E2C" w:rsidRDefault="00565E2C" w:rsidP="008E78CB"/>
    <w:p w14:paraId="7CC9C146" w14:textId="63089C21" w:rsidR="00565E2C" w:rsidRDefault="00565E2C" w:rsidP="008E78CB"/>
    <w:p w14:paraId="5C5A8803" w14:textId="218D442D" w:rsidR="00565E2C" w:rsidRDefault="00565E2C" w:rsidP="008E78CB"/>
    <w:p w14:paraId="437D3DA7" w14:textId="36B2F833" w:rsidR="00C2286F" w:rsidRDefault="00C2286F" w:rsidP="008E78CB"/>
    <w:p w14:paraId="0AE88FC7" w14:textId="16E07134" w:rsidR="00C2286F" w:rsidRDefault="00C2286F" w:rsidP="008E78CB"/>
    <w:p w14:paraId="3B639C4D" w14:textId="77700997" w:rsidR="00C2286F" w:rsidRDefault="00C2286F" w:rsidP="008E78CB"/>
    <w:p w14:paraId="202CDAF8" w14:textId="73D93255" w:rsidR="00C2286F" w:rsidRDefault="00C2286F" w:rsidP="008E78CB"/>
    <w:p w14:paraId="6E6CE9B4" w14:textId="634E7DEC" w:rsidR="00C2286F" w:rsidRDefault="00C2286F" w:rsidP="008E78CB"/>
    <w:p w14:paraId="5541B75A" w14:textId="5523D1C2" w:rsidR="00C2286F" w:rsidRDefault="00C2286F" w:rsidP="008E78CB"/>
    <w:p w14:paraId="5A32E60D" w14:textId="6DB0741C" w:rsidR="00C2286F" w:rsidRDefault="00C2286F" w:rsidP="008E78CB"/>
    <w:p w14:paraId="25634BE3" w14:textId="6D6304BA" w:rsidR="00C2286F" w:rsidRDefault="00C2286F" w:rsidP="008E78CB"/>
    <w:p w14:paraId="0AB9356E" w14:textId="7E437920" w:rsidR="00C2286F" w:rsidRDefault="00C2286F" w:rsidP="008E78CB"/>
    <w:p w14:paraId="7D8ABB5B" w14:textId="4E428047" w:rsidR="00C2286F" w:rsidRDefault="00C2286F" w:rsidP="008E78CB"/>
    <w:p w14:paraId="6840051F" w14:textId="7B117496" w:rsidR="00C2286F" w:rsidRDefault="00C2286F" w:rsidP="008E78CB"/>
    <w:p w14:paraId="67B2A822" w14:textId="4BE9141E" w:rsidR="00C2286F" w:rsidRDefault="00C2286F" w:rsidP="008E78CB"/>
    <w:p w14:paraId="47B58EBA" w14:textId="1B314885" w:rsidR="00C2286F" w:rsidRDefault="00C2286F" w:rsidP="008E78CB"/>
    <w:p w14:paraId="4CB7CCB7" w14:textId="77777777" w:rsidR="00C2286F" w:rsidRDefault="00C2286F" w:rsidP="008E78CB"/>
    <w:p w14:paraId="70BFA7BD" w14:textId="0392F194" w:rsidR="008E78CB" w:rsidRPr="00976CC6" w:rsidRDefault="008E78CB" w:rsidP="008E78CB">
      <w:pPr>
        <w:rPr>
          <w:b/>
          <w:bCs/>
        </w:rPr>
      </w:pPr>
    </w:p>
    <w:p w14:paraId="2EA5B0F9" w14:textId="3368495D" w:rsidR="008E78CB" w:rsidRPr="00976CC6" w:rsidRDefault="008E78CB" w:rsidP="008E78CB">
      <w:pPr>
        <w:pStyle w:val="Heading1"/>
        <w:jc w:val="center"/>
        <w:rPr>
          <w:b/>
          <w:bCs/>
        </w:rPr>
      </w:pPr>
      <w:bookmarkStart w:id="21" w:name="_Toc115639754"/>
      <w:r w:rsidRPr="00976CC6">
        <w:rPr>
          <w:b/>
          <w:bCs/>
        </w:rPr>
        <w:lastRenderedPageBreak/>
        <w:t>Chapter 2: Literature Review</w:t>
      </w:r>
      <w:bookmarkEnd w:id="21"/>
    </w:p>
    <w:p w14:paraId="0732D1BA" w14:textId="75BB157B" w:rsidR="008E78CB" w:rsidRPr="00976CC6" w:rsidRDefault="00E74B17" w:rsidP="008E78CB">
      <w:pPr>
        <w:pStyle w:val="Heading2"/>
        <w:spacing w:after="240"/>
        <w:rPr>
          <w:b/>
          <w:bCs/>
        </w:rPr>
      </w:pPr>
      <w:bookmarkStart w:id="22" w:name="_Toc115639755"/>
      <w:r w:rsidRPr="00976CC6">
        <w:rPr>
          <w:b/>
          <w:bCs/>
        </w:rPr>
        <w:t>Related Work</w:t>
      </w:r>
      <w:bookmarkEnd w:id="22"/>
    </w:p>
    <w:p w14:paraId="43A48D4F" w14:textId="456ADA45" w:rsidR="008E78CB" w:rsidRPr="004B5E59" w:rsidRDefault="008E78CB" w:rsidP="008E78CB">
      <w:pPr>
        <w:spacing w:line="360" w:lineRule="auto"/>
        <w:jc w:val="both"/>
      </w:pPr>
      <w:r w:rsidRPr="004B5E59">
        <w:t xml:space="preserve">Speech and non-speech are two types of research domains in sound analysis. Speech assessment involves listening to sounds that have spoken words from one or perhaps more people covering a variety of subjects. Denoising </w:t>
      </w:r>
      <w:r w:rsidRPr="004B5E59">
        <w:fldChar w:fldCharType="begin" w:fldLock="1"/>
      </w:r>
      <w:r w:rsidR="00AE7ECE">
        <w:instrText>ADDIN CSL_CITATION {"citationItems":[{"id":"ITEM-1","itemData":{"DOI":"10.5120/2431-3269","abstract":"In this paper, Discrete-wavelet transform (DWT) based algorithm are used for speech signal denoising. Here both hard and soft thresholding are used for denoising. Analysis is done on noisy speech signal corrupted by babble noise at 0dB, 5dB, 10dB and 15dB SNR levels. Simulation &amp; results are performed in MATLAB 7.10.0 (R2010a). Output SNR (Signal to Noise Ratio) and MSE (Mean Square Error) is calculated &amp; compared using both types of thresholding methods. Soft thresholding method performs better than hard thresholding at all input SNR levels. Hard thresholding shows a maximum of 21.79 dB improvement whereas soft thresholding shows a maximum of 35.16 dB improvement in output SNR.","author":[{"dropping-particle":"","family":"Aggarwal","given":"Rajeev","non-dropping-particle":"","parse-names":false,"suffix":""},{"dropping-particle":"","family":"Karan Singh","given":"Jai","non-dropping-particle":"","parse-names":false,"suffix":""},{"dropping-particle":"","family":"Kumar Gupta","given":"Vijay","non-dropping-particle":"","parse-names":false,"suffix":""},{"dropping-particle":"","family":"Rathore","given":"Sanjay","non-dropping-particle":"","parse-names":false,"suffix":""},{"dropping-particle":"","family":"Tiwari","given":"Mukesh","non-dropping-particle":"","parse-names":false,"suffix":""},{"dropping-particle":"","family":"Khare","given":"Anubhuti","non-dropping-particle":"","parse-names":false,"suffix":""}],"container-title":"International Journal of Computer Applications","id":"ITEM-1","issue":"5","issued":{"date-parts":[["2011","4"]]},"page":"14-19","publisher":"Foundation of Computer Science","title":"Noise Reduction of Speech Signal using Wavelet Transform with Modified Universal Threshold","type":"article-journal","volume":"20"},"uris":["http://www.mendeley.com/documents/?uuid=4fa56fd3-0da7-3715-9421-4a27ebb06bb8","http://www.mendeley.com/documents/?uuid=9027c047-fac5-4202-9f68-51957213d946","http://www.mendeley.com/documents/?uuid=4ce24159-e2a4-45c8-b801-72dbeba840af"]}],"mendeley":{"formattedCitation":"(Aggarwal et al. 2011)","plainTextFormattedCitation":"(Aggarwal et al. 2011)","previouslyFormattedCitation":"(Aggarwal et al. 2011)"},"properties":{"noteIndex":0},"schema":"https://github.com/citation-style-language/schema/raw/master/csl-citation.json"}</w:instrText>
      </w:r>
      <w:r w:rsidRPr="004B5E59">
        <w:fldChar w:fldCharType="separate"/>
      </w:r>
      <w:r w:rsidRPr="004B5E59">
        <w:rPr>
          <w:noProof/>
        </w:rPr>
        <w:t>(Aggarwal et al. 2011)</w:t>
      </w:r>
      <w:r w:rsidRPr="004B5E59">
        <w:fldChar w:fldCharType="end"/>
      </w:r>
      <w:r w:rsidRPr="004B5E59">
        <w:t xml:space="preserve"> </w:t>
      </w:r>
      <w:r w:rsidRPr="004B5E59">
        <w:fldChar w:fldCharType="begin" w:fldLock="1"/>
      </w:r>
      <w:r w:rsidR="00AE7ECE">
        <w:instrText>ADDIN CSL_CITATION {"citationItems":[{"id":"ITEM-1","itemData":{"DOI":"10.1007/978-3-642-16327-2_40","ISBN":"3642163262","ISSN":"18684238","abstract":"Noise is ubiquitous in almost all acoustic environments. The speech signal, that is recorded by a microphone is generally infected by noise originating from various sources. Such contamination can change the characteristics of the speech signals and degrade the speech quality and intelligibility, thereby causing significant harm to human-to-machine communication systems. Noise detection and reduction for speech applications is often formulated as a digital filtering problem, where the clean speech estimation is obtained by passing the noisy speech through a linear filter. With such a formulation, the core issue of noise reduction becomes how to design an optimal filter that can significantly suppress noise without noticeable speech distortion. This paper focuses on voice activity detection, noise estimation, removal techniques and an optimal filter. © 2010 IFIP.","author":[{"dropping-particle":"","family":"Shrawankar","given":"Urmila","non-dropping-particle":"","parse-names":false,"suffix":""},{"dropping-particle":"","family":"Thakare","given":"Vilas","non-dropping-particle":"","parse-names":false,"suffix":""}],"container-title":"IFIP Advances in Information and Communication Technology","id":"ITEM-1","issued":{"date-parts":[["2010"]]},"page":"336-342","publisher":"Springer Science and Business Media, LLC","title":"Noise estimation and noise removal techniques for speech recognition in adverse environment","type":"article-journal","volume":"340 AICT"},"uris":["http://www.mendeley.com/documents/?uuid=d9d12918-ae60-36fa-a9bf-6f64a4451adc","http://www.mendeley.com/documents/?uuid=f41206be-2908-4979-a92e-2c92ad3edcec","http://www.mendeley.com/documents/?uuid=95af47c2-31b7-497d-abd6-dba662b61151"]}],"mendeley":{"formattedCitation":"(Shrawankar and Thakare 2010)","plainTextFormattedCitation":"(Shrawankar and Thakare 2010)","previouslyFormattedCitation":"(Shrawankar and Thakare 2010)"},"properties":{"noteIndex":0},"schema":"https://github.com/citation-style-language/schema/raw/master/csl-citation.json"}</w:instrText>
      </w:r>
      <w:r w:rsidRPr="004B5E59">
        <w:fldChar w:fldCharType="separate"/>
      </w:r>
      <w:r w:rsidRPr="004B5E59">
        <w:rPr>
          <w:noProof/>
        </w:rPr>
        <w:t>(Shrawankar and Thakare 2010)</w:t>
      </w:r>
      <w:r w:rsidRPr="004B5E59">
        <w:fldChar w:fldCharType="end"/>
      </w:r>
      <w:r w:rsidRPr="004B5E59">
        <w:t xml:space="preserve"> automatic speech identification </w:t>
      </w:r>
      <w:r w:rsidRPr="004B5E59">
        <w:fldChar w:fldCharType="begin" w:fldLock="1"/>
      </w:r>
      <w:r w:rsidR="00AE7ECE">
        <w:instrText>ADDIN CSL_CITATION {"citationItems":[{"id":"ITEM-1","itemData":{"abstract":"Designing a machine that mimics human behavior, particularly the capability of speaking naturally and responding properly to spoken language, has intrigued engineers and scientists for centuries. Since the 1930s, when Homer Dudley of Bell Laboratories proposed a system model for speech analysis and synthesis [1, 2], the problem of automatic speech recognition has been approached progressively, from a simple machine that responds to a small set of sounds to a sophisticated system that responds to fluently spoken natural language and takes into account the varying statistics of the language in which the speech is produced. Based on major advances in statistical modeling of speech in the 1980s, automatic speech recognition systems today find widespread application in tasks that require a human-machine interface, such as automatic call processing in the telephone network and query-based information systems that do things like provide updated travel information, stock price quotations, weather reports, etc. In this article, we review some major highlights in the research and development of automatic speech recognition during the last few decades so as to provide a technological perspective and an appreciation of the fundamental progress that has been made in this important area of information and communication technology.","author":[{"dropping-particle":"","family":"Juang","given":"B H","non-dropping-particle":"","parse-names":false,"suffix":""},{"dropping-particle":"","family":"Rabiner","given":"Lawrence R","non-dropping-particle":"","parse-names":false,"suffix":""}],"id":"ITEM-1","issued":{"date-parts":[["2004"]]},"title":"Automatic Speech Recognition-A Brief History of the Technology Development","type":"article-journal"},"uris":["http://www.mendeley.com/documents/?uuid=3b2875d4-dd07-3a96-966d-bada3972d4c6","http://www.mendeley.com/documents/?uuid=c98d67fa-5adb-4f6f-a166-3df2eb54efaf","http://www.mendeley.com/documents/?uuid=d81d4f80-c4e9-43b5-b0c9-c804ebe42e11"]}],"mendeley":{"formattedCitation":"(Juang and Rabiner 2004)","plainTextFormattedCitation":"(Juang and Rabiner 2004)","previouslyFormattedCitation":"(Juang and Rabiner 2004)"},"properties":{"noteIndex":0},"schema":"https://github.com/citation-style-language/schema/raw/master/csl-citation.json"}</w:instrText>
      </w:r>
      <w:r w:rsidRPr="004B5E59">
        <w:fldChar w:fldCharType="separate"/>
      </w:r>
      <w:r w:rsidRPr="004B5E59">
        <w:rPr>
          <w:noProof/>
        </w:rPr>
        <w:t>(Juang and Rabiner 2004)</w:t>
      </w:r>
      <w:r w:rsidRPr="004B5E59">
        <w:fldChar w:fldCharType="end"/>
      </w:r>
      <w:r w:rsidRPr="004B5E59">
        <w:t xml:space="preserve"> </w:t>
      </w:r>
      <w:r w:rsidRPr="004B5E59">
        <w:fldChar w:fldCharType="begin" w:fldLock="1"/>
      </w:r>
      <w:r w:rsidR="00AE7ECE">
        <w:instrText>ADDIN CSL_CITATION {"citationItems":[{"id":"ITEM-1","itemData":{"DOI":"10.1007/978-1-4471-5779-3","ISBN":"978-1-4471-5778-6","author":[{"dropping-particle":"","family":"Yu","given":"Dong","non-dropping-particle":"","parse-names":false,"suffix":""},{"dropping-particle":"","family":"Deng","given":"Li","non-dropping-particle":"","parse-names":false,"suffix":""}],"collection-title":"Signals and Communication Technology","id":"ITEM-1","issued":{"date-parts":[["2015"]]},"publisher":"Springer London","publisher-place":"London","title":"Automatic Speech Recognition","type":"article-journal"},"uris":["http://www.mendeley.com/documents/?uuid=87d694ea-0803-323f-b1a0-f4311395577b","http://www.mendeley.com/documents/?uuid=eb0d8a45-0146-40b1-a351-a0b7fec9da5c","http://www.mendeley.com/documents/?uuid=269c318c-ce9e-4f93-92d9-692540bd4fff"]}],"mendeley":{"formattedCitation":"(Yu and Deng 2015)","plainTextFormattedCitation":"(Yu and Deng 2015)","previouslyFormattedCitation":"(Yu and Deng 2015)"},"properties":{"noteIndex":0},"schema":"https://github.com/citation-style-language/schema/raw/master/csl-citation.json"}</w:instrText>
      </w:r>
      <w:r w:rsidRPr="004B5E59">
        <w:fldChar w:fldCharType="separate"/>
      </w:r>
      <w:r w:rsidRPr="004B5E59">
        <w:rPr>
          <w:noProof/>
        </w:rPr>
        <w:t>(Yu and Deng 2015)</w:t>
      </w:r>
      <w:r w:rsidRPr="004B5E59">
        <w:fldChar w:fldCharType="end"/>
      </w:r>
      <w:r w:rsidRPr="004B5E59">
        <w:t xml:space="preserve"> speaker identification </w:t>
      </w:r>
      <w:r w:rsidRPr="004B5E59">
        <w:fldChar w:fldCharType="begin" w:fldLock="1"/>
      </w:r>
      <w:r w:rsidR="00AE7ECE">
        <w:instrText>ADDIN CSL_CITATION {"citationItems":[{"id":"ITEM-1","itemData":{"DOI":"10.1587/TRANSINF.E92.D.1584","ISSN":"17451361","abstract":"In this paper, we propose a new feature selection algorithm for multi-class classification. The proposed algorithm is based on Gaussian mixture models (GMMs) of the features, and it uses the distance between the two least separable classes as a metric for feature selection. The proposed system was tested with a support vector machine (SVM) for multi-class classification of music. Results show that the proposed feature selection scheme is superior to conventional schemes. Copyright © 2009 The Institute of Electronics, Information and Communication Engineers.","author":[{"dropping-particle":"","family":"Choi","given":"Tacksung","non-dropping-particle":"","parse-names":false,"suffix":""},{"dropping-particle":"","family":"Moon","given":"Sunkuk","non-dropping-particle":"","parse-names":false,"suffix":""},{"dropping-particle":"","family":"Park","given":"Young Cheol","non-dropping-particle":"","parse-names":false,"suffix":""},{"dropping-particle":"","family":"Youn","given":"Dae Hee","non-dropping-particle":"","parse-names":false,"suffix":""},{"dropping-particle":"","family":"Lee","given":"Seokpil","non-dropping-particle":"","parse-names":false,"suffix":""}],"container-title":"IEEE Trans. Speech Audio Process.","id":"ITEM-1","issue":"1","issued":{"date-parts":[["1996"]]},"page":"47-60","publisher":"Institute of Electronics, Information and Communication, Engineers, IEICE","title":"Robust text-independent speaker identification using Gaussian mixture speaker models","type":"article-journal","volume":"3"},"uris":["http://www.mendeley.com/documents/?uuid=61be6dc9-826c-30b4-bd58-6eba67727d03","http://www.mendeley.com/documents/?uuid=bdbf3e1e-0726-4ced-8502-c895b14cff16","http://www.mendeley.com/documents/?uuid=91095726-a213-4cb6-aca0-812a5dee2d1d"]}],"mendeley":{"formattedCitation":"(Choi et al. 1996)","plainTextFormattedCitation":"(Choi et al. 1996)","previouslyFormattedCitation":"(Choi et al. 1996)"},"properties":{"noteIndex":0},"schema":"https://github.com/citation-style-language/schema/raw/master/csl-citation.json"}</w:instrText>
      </w:r>
      <w:r w:rsidRPr="004B5E59">
        <w:fldChar w:fldCharType="separate"/>
      </w:r>
      <w:r w:rsidRPr="004B5E59">
        <w:rPr>
          <w:noProof/>
        </w:rPr>
        <w:t>(Choi et al. 1996)</w:t>
      </w:r>
      <w:r w:rsidRPr="004B5E59">
        <w:fldChar w:fldCharType="end"/>
      </w:r>
      <w:r w:rsidRPr="004B5E59">
        <w:t xml:space="preserve">  emotion identification </w:t>
      </w:r>
      <w:r w:rsidRPr="004B5E59">
        <w:fldChar w:fldCharType="begin" w:fldLock="1"/>
      </w:r>
      <w:r w:rsidR="00AE7ECE">
        <w:instrText>ADDIN CSL_CITATION {"citationItems":[{"id":"ITEM-1","itemData":{"DOI":"10.1109/ICSC.2008.43","ISBN":"9780769532790","abstract":"The recognition of emotional states is a relatively new technique in the field of Machine Learning. The paper presents the study and the performance results of a system for emotion classification using the architecture of a Distributed Speech Recognition System (DSR). The features used were extracted by the front-end ETSI Aurora eXtended of a mobile terminal in compliance with the ETSI ES 202 211 VI. 1.1 standard. On the basis of the time trend of these parameters, over 3800 statistical parameters were extracted to characterize semantic units of varying length (sentences and words). Using the WEKA (Waikato Environment for Knowledge Analysis) software the most significant parameters for the classification of emotional states were selected and the results of various classification techniques were analysed. The results, obtained using both the Berlin Database of Emotional Speech (EMO-DB) and the Speech Under Simulated and Actual Stress (SUSAS) corpus, showed that the best performance is achieved using a Support Vector Machine (SVM) trained with the Sequential Minimal Optimization (SMO) algorithm, after normalizing and discretizing the input statistical parameters. © 2008 IEEE.","author":[{"dropping-particle":"","family":"Casale","given":"S.","non-dropping-particle":"","parse-names":false,"suffix":""},{"dropping-particle":"","family":"Russo","given":"A.","non-dropping-particle":"","parse-names":false,"suffix":""},{"dropping-particle":"","family":"Scebba","given":"G.","non-dropping-particle":"","parse-names":false,"suffix":""},{"dropping-particle":"","family":"Serrano","given":"S.","non-dropping-particle":"","parse-names":false,"suffix":""}],"container-title":"Proceedings - IEEE International Conference on Semantic Computing 2008, ICSC 2008","id":"ITEM-1","issued":{"date-parts":[["2008"]]},"page":"158-165","title":"Speech emotion classification using Machine Learning algorithms","type":"article-journal"},"uris":["http://www.mendeley.com/documents/?uuid=ecb9f5ee-7bad-37af-96d4-71fcc0a8d8cc","http://www.mendeley.com/documents/?uuid=6b4f0d9e-5454-406e-978c-15c9ee546d0f","http://www.mendeley.com/documents/?uuid=46e567cc-ce77-4c17-a411-612cc4cb8368"]}],"mendeley":{"formattedCitation":"(Casale et al. 2008)","plainTextFormattedCitation":"(Casale et al. 2008)","previouslyFormattedCitation":"(Casale et al. 2008)"},"properties":{"noteIndex":0},"schema":"https://github.com/citation-style-language/schema/raw/master/csl-citation.json"}</w:instrText>
      </w:r>
      <w:r w:rsidRPr="004B5E59">
        <w:fldChar w:fldCharType="separate"/>
      </w:r>
      <w:r w:rsidRPr="004B5E59">
        <w:rPr>
          <w:noProof/>
        </w:rPr>
        <w:t>(Casale et al. 2008)</w:t>
      </w:r>
      <w:r w:rsidRPr="004B5E59">
        <w:fldChar w:fldCharType="end"/>
      </w:r>
      <w:r w:rsidRPr="004B5E59">
        <w:t xml:space="preserve"> </w:t>
      </w:r>
      <w:r w:rsidRPr="004B5E59">
        <w:fldChar w:fldCharType="begin" w:fldLock="1"/>
      </w:r>
      <w:r w:rsidR="00AE7ECE">
        <w:instrText>ADDIN CSL_CITATION {"citationItems":[{"id":"ITEM-1","itemData":{"DOI":"10.1016/J.PATCOG.2010.09.020","ISSN":"0031-3203","abstract":"Recently, increasing attention has been directed to the study of the emotional content of speech signals, and hence, many systems have been proposed to identify the emotional content of a spoken utterance. This paper is a survey of speech emotion classification addressing three important aspects of the design of a speech emotion recognition system. The first one is the choice of suitable features for speech representation. The second issue is the design of an appropriate classification scheme and the third issue is the proper preparation of an emotional speech database for evaluating system performance. Conclusions about the performance and limitations of current speech emotion recognition systems are discussed in the last section of this survey. This section also suggests possible ways of improving speech emotion recognition systems. © 2010 Elsevier Ltd. All rights reserved.","author":[{"dropping-particle":"","family":"Ayadi","given":"Moataz","non-dropping-particle":"El","parse-names":false,"suffix":""},{"dropping-particle":"","family":"Kamel","given":"Mohamed S.","non-dropping-particle":"","parse-names":false,"suffix":""},{"dropping-particle":"","family":"Karray","given":"Fakhri","non-dropping-particle":"","parse-names":false,"suffix":""}],"container-title":"Pattern Recognition","id":"ITEM-1","issue":"3","issued":{"date-parts":[["2011","3"]]},"page":"572-587","publisher":"Pergamon","title":"Survey on speech emotion recognition: Features, classification schemes, and databases","type":"article-journal","volume":"44"},"uris":["http://www.mendeley.com/documents/?uuid=8afcf5b9-2609-3d38-80d2-022a7114a2af","http://www.mendeley.com/documents/?uuid=43466bc8-1096-4f43-830a-47ff7990c943","http://www.mendeley.com/documents/?uuid=f0d69e1f-b585-43e4-9521-38882eb5117c"]}],"mendeley":{"formattedCitation":"(El Ayadi, Kamel, and Karray 2011)","plainTextFormattedCitation":"(El Ayadi, Kamel, and Karray 2011)","previouslyFormattedCitation":"(El Ayadi, Kamel, and Karray 2011)"},"properties":{"noteIndex":0},"schema":"https://github.com/citation-style-language/schema/raw/master/csl-citation.json"}</w:instrText>
      </w:r>
      <w:r w:rsidRPr="004B5E59">
        <w:fldChar w:fldCharType="separate"/>
      </w:r>
      <w:r w:rsidRPr="004B5E59">
        <w:rPr>
          <w:noProof/>
        </w:rPr>
        <w:t>(El Ayadi, Ka</w:t>
      </w:r>
      <w:r w:rsidR="00565E2C">
        <w:rPr>
          <w:noProof/>
        </w:rPr>
        <w:t>MEL</w:t>
      </w:r>
      <w:r w:rsidRPr="004B5E59">
        <w:rPr>
          <w:noProof/>
        </w:rPr>
        <w:t>, and Karray 2011)</w:t>
      </w:r>
      <w:r w:rsidRPr="004B5E59">
        <w:fldChar w:fldCharType="end"/>
      </w:r>
      <w:r w:rsidRPr="004B5E59">
        <w:t xml:space="preserve"> and recognizing disease stages, such as Parkinson's, among others are some important research domains of speech analysis. Studies are being carried out in the area of speech processing to enable machines to comprehend spoken words. Additionally, it is possible to determine the state of some ailments, including Parkinson's and Alzheimer's, by examining the individuals' speech </w:t>
      </w:r>
      <w:r w:rsidRPr="004B5E59">
        <w:fldChar w:fldCharType="begin" w:fldLock="1"/>
      </w:r>
      <w:r w:rsidR="00AE7ECE">
        <w:instrText>ADDIN CSL_CITATION {"citationItems":[{"id":"ITEM-1","itemData":{"abstract":"Parkinson disease occurs when certain clusters of brain cells are unable to generate dopamine which is needed to regulate the number of the motor and non-motor activity of the human body. Besides, contributing to speech, visual, movement, urinary problems, Parkinson disease also increases the risks of depression, anxiety, and panic attacks, disturbances of sleep. Parkinson disease diagnosis via proper interpretation of the vocal and speech data is an important classification problem. In this paper, a Parkinson disease diagnosis is realized by using the speech impairments, which is one of the earliest indicator for Parkinson disease. For this purpose, a deep neural network classifier, which contains a stacked autoencoder and a softmax classifier, is proposed. The several simulations are performed over two databases to demonstrate the effectiveness of the deep neural network classifier. The results of the proposed classifier are compared with the results of the state-of-art classification method. The experimental results and statistical analyses are showed that the deep neural network classifier is very efficient classifier for Parkinson disease diagnosis.","author":[{"dropping-particle":"","family":"Caliskan","given":"A","non-dropping-particle":"","parse-names":false,"suffix":""},{"dropping-particle":"","family":"Badem","given":"H","non-dropping-particle":"","parse-names":false,"suffix":""},{"dropping-particle":"","family":"…","given":"A Basturk - IU-Journal of Electrical &amp;","non-dropping-particle":"","parse-names":false,"suffix":""},{"dropping-particle":"","family":"2017","given":"undefined","non-dropping-particle":"","parse-names":false,"suffix":""}],"container-title":"dergipark.org.tr","id":"ITEM-1","issue":"2","issued":{"date-parts":[["2017"]]},"page":"3311-3318","title":"Diagnosis of the parkinson disease by using deep neural network classifier","type":"article-journal","volume":"17"},"uris":["http://www.mendeley.com/documents/?uuid=1fa1716c-d1a4-3f2e-b3af-a35097b15121","http://www.mendeley.com/documents/?uuid=7e9eef61-c579-420c-a7ab-d5180599e56c","http://www.mendeley.com/documents/?uuid=64e3ba25-7f7d-44d1-9a3b-3cd781527733"]}],"mendeley":{"formattedCitation":"(Caliskan et al. 2017)","plainTextFormattedCitation":"(Caliskan et al. 2017)","previouslyFormattedCitation":"(Caliskan et al. 2017)"},"properties":{"noteIndex":0},"schema":"https://github.com/citation-style-language/schema/raw/master/csl-citation.json"}</w:instrText>
      </w:r>
      <w:r w:rsidRPr="004B5E59">
        <w:fldChar w:fldCharType="separate"/>
      </w:r>
      <w:r w:rsidRPr="004B5E59">
        <w:rPr>
          <w:noProof/>
        </w:rPr>
        <w:t>(Caliskan et al. 2017)</w:t>
      </w:r>
      <w:r w:rsidRPr="004B5E59">
        <w:fldChar w:fldCharType="end"/>
      </w:r>
      <w:r w:rsidRPr="004B5E59">
        <w:t xml:space="preserve"> </w:t>
      </w:r>
      <w:r w:rsidRPr="004B5E59">
        <w:fldChar w:fldCharType="begin" w:fldLock="1"/>
      </w:r>
      <w:r w:rsidR="00AE7ECE">
        <w:instrText>ADDIN CSL_CITATION {"citationItems":[{"id":"ITEM-1","itemData":{"DOI":"10.3390/S130506730","ISSN":"1424-8220","PMID":"23698268","abstract":"The work presented here is part of a larger study to identify novel technologies and biomarkers for early Alzheimer disease (AD) detection and it focuses on evaluating the suitability of a new approach for early AD diagnosis by non-invasive methods. The purpose is to examine in a pilot study the potential of applying intelligent algorithms to speech features obtained from suspected patients in order to contribute to the improvement of diagnosis of AD and its degree of severity. In this sense, Artificial Neural Networks (ANN) have been used for the automatic classification of the two classes (AD and control subjects). Two human issues have been analyzed for feature selection: Spontaneous Speech and Emotional Response. Not only linear features but also non-linear ones, such as Fractal Dimension, have been explored. The approach is non invasive, low cost and without any side effects. Obtained experimental results were very satisfactory and promising for early diagnosis and classification of AD patients.","author":[{"dropping-particle":"","family":"López-de-Ipiña","given":"Karmele","non-dropping-particle":"","parse-names":false,"suffix":""},{"dropping-particle":"","family":"Alonso","given":"Jesus Bernardino","non-dropping-particle":"","parse-names":false,"suffix":""},{"dropping-particle":"","family":"Travieso","given":"Carlos Manuel","non-dropping-particle":"","parse-names":false,"suffix":""},{"dropping-particle":"","family":"Solé-Casals","given":"Jordi","non-dropping-particle":"","parse-names":false,"suffix":""},{"dropping-particle":"","family":"Egiraun","given":"Harkaitz","non-dropping-particle":"","parse-names":false,"suffix":""},{"dropping-particle":"","family":"Faundez-Zanuy","given":"Marcos","non-dropping-particle":"","parse-names":false,"suffix":""},{"dropping-particle":"","family":"Ezeiza","given":"Aitzol","non-dropping-particle":"","parse-names":false,"suffix":""},{"dropping-particle":"","family":"Barroso","given":"Nora","non-dropping-particle":"","parse-names":false,"suffix":""},{"dropping-particle":"","family":"Ecay-Torres","given":"Miriam","non-dropping-particle":"","parse-names":false,"suffix":""},{"dropping-particle":"","family":"Martinez-Lage","given":"Pablo","non-dropping-particle":"","parse-names":false,"suffix":""},{"dropping-particle":"","family":"Lizardui","given":"Unai Martinez","non-dropping-particle":"De","parse-names":false,"suffix":""}],"container-title":"Sensors 2013, Vol. 13, Pages 6730-6745","id":"ITEM-1","issue":"5","issued":{"date-parts":[["2013","5"]]},"page":"6730-6745","publisher":"Multidisciplinary Digital Publishing Institute","title":"On the Selection of Non-Invasive Methods Based on Speech Analysis Oriented to Automatic Alzheimer Disease Diagnosis","type":"article-journal","volume":"13"},"uris":["http://www.mendeley.com/documents/?uuid=904e0a2b-6093-3658-a824-6d9848d296aa","http://www.mendeley.com/documents/?uuid=6ccb46b0-5bb3-4ab0-9163-20f438d8eb24","http://www.mendeley.com/documents/?uuid=b4e61ba6-867c-4973-9712-c2f6d8ddb493"]}],"mendeley":{"formattedCitation":"(López-de-Ipiña et al. 2013)","plainTextFormattedCitation":"(López-de-Ipiña et al. 2013)","previouslyFormattedCitation":"(López-de-Ipiña et al. 2013)"},"properties":{"noteIndex":0},"schema":"https://github.com/citation-style-language/schema/raw/master/csl-citation.json"}</w:instrText>
      </w:r>
      <w:r w:rsidRPr="004B5E59">
        <w:fldChar w:fldCharType="separate"/>
      </w:r>
      <w:r w:rsidRPr="004B5E59">
        <w:rPr>
          <w:noProof/>
        </w:rPr>
        <w:t>(López-de-Ipiña et al. 2013)</w:t>
      </w:r>
      <w:r w:rsidRPr="004B5E59">
        <w:fldChar w:fldCharType="end"/>
      </w:r>
      <w:r w:rsidRPr="004B5E59">
        <w:t xml:space="preserve">. Non-speech sound researches include a signal of sounds apart from human sources, such as surrounding, traffic, music animals, and other living and non-living things. automatic sound transcription </w:t>
      </w:r>
      <w:r w:rsidRPr="004B5E59">
        <w:fldChar w:fldCharType="begin" w:fldLock="1"/>
      </w:r>
      <w:r w:rsidR="00AE7ECE">
        <w:instrText>ADDIN CSL_CITATION {"citationItems":[{"id":"ITEM-1","itemData":{"abstract":"Audio captioning is the novel task of general audio content description using free text. It is an intermodal translation task (not speech-to-text), where a system accepts as an input an audio signal and outputs the textual description (i.e. the caption) of that signal. In this paper we present Clotho, a dataset for audio captioning consisting of 4981 audio samples of 15 to 30 seconds duration and 24 905 captions of eight to 20 words length, and a baseline method to provide initial results. Clotho is built with focus on audio content and caption diversity, and the splits of the data are not hampering the training or evaluation of methods. All sounds are from the Freesound platform, and captions are crowdsourced using Amazon Mechanical Turk and annotators from English speaking countries. Unique words, named entities, and speech transcription are removed with post-processing. Clotho is freely available online (https://zenodo.org/record/3490684).","author":[{"dropping-particle":"","family":"Drossos","given":"K","non-dropping-particle":"","parse-names":false,"suffix":""},{"dropping-particle":"","family":"Lipping","given":"S","non-dropping-particle":"","parse-names":false,"suffix":""},{"dropping-particle":"","family":"IEEE","given":"T Virtanen - ICASSP 2020-2020","non-dropping-particle":"","parse-names":false,"suffix":""},{"dropping-particle":"","family":"2020","given":"undefined","non-dropping-particle":"","parse-names":false,"suffix":""}],"container-title":"ieeexplore.ieee.org","id":"ITEM-1","issued":{"date-parts":[["2019"]]},"title":"Clotho: An audio captioning dataset","type":"article-journal"},"uris":["http://www.mendeley.com/documents/?uuid=8ccd67b2-749b-3eb8-bf1e-cb110f9ba55c","http://www.mendeley.com/documents/?uuid=4dbf4e38-b354-422e-a9d5-6e41049158e2","http://www.mendeley.com/documents/?uuid=ffeeb795-99b9-4a54-ba4d-0b543b5f2608"]}],"mendeley":{"formattedCitation":"(Drossos et al. 2019)","plainTextFormattedCitation":"(Drossos et al. 2019)","previouslyFormattedCitation":"(Drossos et al. 2019)"},"properties":{"noteIndex":0},"schema":"https://github.com/citation-style-language/schema/raw/master/csl-citation.json"}</w:instrText>
      </w:r>
      <w:r w:rsidRPr="004B5E59">
        <w:fldChar w:fldCharType="separate"/>
      </w:r>
      <w:r w:rsidRPr="004B5E59">
        <w:rPr>
          <w:noProof/>
        </w:rPr>
        <w:t>(Drossos et al. 2019)</w:t>
      </w:r>
      <w:r w:rsidRPr="004B5E59">
        <w:fldChar w:fldCharType="end"/>
      </w:r>
      <w:r w:rsidRPr="004B5E59">
        <w:t xml:space="preserve"> sound incident recognition and categorization </w:t>
      </w:r>
      <w:r w:rsidRPr="004B5E59">
        <w:fldChar w:fldCharType="begin" w:fldLock="1"/>
      </w:r>
      <w:r w:rsidR="00AE7ECE">
        <w:instrText>ADDIN CSL_CITATION {"citationItems":[{"id":"ITEM-1","itemData":{"author":[{"dropping-particle":"","family":"Atrey","given":"PK","non-dropping-particle":"","parse-names":false,"suffix":""},{"dropping-particle":"","family":"…","given":"NC Maddage - 2006 IEEE International","non-dropping-particle":"","parse-names":false,"suffix":""},{"dropping-particle":"","family":"2006","given":"undefined","non-dropping-particle":"","parse-names":false,"suffix":""}],"container-title":"ieeexplore.ieee.org","id":"ITEM-1","issued":{"date-parts":[["0"]]},"title":"Audio based event detection for multimedia surveillance","type":"article-journal"},"uris":["http://www.mendeley.com/documents/?uuid=ae520851-5768-369c-950c-2cd1a1a717dc","http://www.mendeley.com/documents/?uuid=5c573d57-d460-46c8-af58-c2b0154c29ca","http://www.mendeley.com/documents/?uuid=8bb8ff4d-715b-4b4c-9950-2af398ec53df"]}],"mendeley":{"formattedCitation":"(Atrey, …, and 2006 n.d.)","plainTextFormattedCitation":"(Atrey, …, and 2006 n.d.)","previouslyFormattedCitation":"(Atrey, …, and 2006 n.d.)"},"properties":{"noteIndex":0},"schema":"https://github.com/citation-style-language/schema/raw/master/csl-citation.json"}</w:instrText>
      </w:r>
      <w:r w:rsidRPr="004B5E59">
        <w:fldChar w:fldCharType="separate"/>
      </w:r>
      <w:r w:rsidRPr="004B5E59">
        <w:rPr>
          <w:noProof/>
        </w:rPr>
        <w:t>(Atrey, …, and 2006 n.d.)</w:t>
      </w:r>
      <w:r w:rsidRPr="004B5E59">
        <w:fldChar w:fldCharType="end"/>
      </w:r>
      <w:r w:rsidRPr="004B5E59">
        <w:t xml:space="preserve"> </w:t>
      </w:r>
      <w:r w:rsidRPr="004B5E59">
        <w:fldChar w:fldCharType="begin" w:fldLock="1"/>
      </w:r>
      <w:r w:rsidR="00AE7ECE">
        <w:instrText>ADDIN CSL_CITATION {"citationItems":[{"id":"ITEM-1","itemData":{"DOI":"10.1186/1687-4722-2013-1","ISSN":"16874714","abstract":"The work presented in this article studies how the context information can be used in the automatic sound event detection process, and how the detection system can benefit from such information. Humans are using context information to make more accurate predictions about the sound events and ruling out unlikely events given the context. We propose a similar utilization of context information in the automatic sound event detection process. The proposed approach is composed of two stages: automatic context recognition stage and sound event detection stage. Contexts are modeled using Gaussian mixture models and sound events are modeled using three-state left-to-right hidden Markov models. In the first stage, audio context of the tested signal is recognized. Based on the recognized context, a context-specific set of sound event classes is selected for the sound event detection stage. The event detection stage also uses context-dependent acoustic models and count-based event priors. Two alternative event detection approaches are studied. In the first one, a monophonic event sequence is outputted by detecting the most prominent sound event at each time instance using Viterbi decoding. The second approach introduces a new method for producing polyphonic event sequence by detecting multiple overlapping sound events using multiple restricted Viterbi passes. A new metric is introduced to evaluate the sound event detection performance with various level of polyphony. This combines the detection accuracy and coarse time-resolution error into one metric, making the comparison of the performance of detection algorithms simpler. The two-step approach was found to improve the results substantially compared to the context-independent baseline system. In the block-level, the detection accuracy can be almost doubled by using the proposed context-dependent event detection. © 2013 Heittola et al.; licensee Springer.","author":[{"dropping-particle":"","family":"Heittola","given":"Toni","non-dropping-particle":"","parse-names":false,"suffix":""},{"dropping-particle":"","family":"Mesaros","given":"Annamaria","non-dropping-particle":"","parse-names":false,"suffix":""},{"dropping-particle":"","family":"Eronen","given":"Antti","non-dropping-particle":"","parse-names":false,"suffix":""},{"dropping-particle":"","family":"Virtanen","given":"Tuomas","non-dropping-particle":"","parse-names":false,"suffix":""}],"container-title":"Eurasip Journal on Audio, Speech, and Music Processing","id":"ITEM-1","issue":"1","issued":{"date-parts":[["2013"]]},"title":"Context-dependent sound event detection","type":"article-journal","volume":"2013"},"uris":["http://www.mendeley.com/documents/?uuid=3edb2e1f-6e07-34dd-93d3-4dcded6d70ee","http://www.mendeley.com/documents/?uuid=2207cf6e-2404-49e8-b3b3-8691a648839b","http://www.mendeley.com/documents/?uuid=1bb32661-7dd0-49e0-b7b8-41144016d598"]}],"mendeley":{"formattedCitation":"(Heittola et al. 2013)","plainTextFormattedCitation":"(Heittola et al. 2013)","previouslyFormattedCitation":"(Heittola et al. 2013)"},"properties":{"noteIndex":0},"schema":"https://github.com/citation-style-language/schema/raw/master/csl-citation.json"}</w:instrText>
      </w:r>
      <w:r w:rsidRPr="004B5E59">
        <w:fldChar w:fldCharType="separate"/>
      </w:r>
      <w:r w:rsidRPr="004B5E59">
        <w:rPr>
          <w:noProof/>
        </w:rPr>
        <w:t>(Heittola et al. 2013)</w:t>
      </w:r>
      <w:r w:rsidRPr="004B5E59">
        <w:fldChar w:fldCharType="end"/>
      </w:r>
      <w:r w:rsidRPr="004B5E59">
        <w:t xml:space="preserve"> </w:t>
      </w:r>
      <w:r w:rsidRPr="004B5E59">
        <w:fldChar w:fldCharType="begin" w:fldLock="1"/>
      </w:r>
      <w:r w:rsidR="00AE7ECE">
        <w:instrText>ADDIN CSL_CITATION {"citationItems":[{"id":"ITEM-1","itemData":{"abstract":"We propose a time series analysis based approach for systematic choice of audio classes for detection of crimes in elevators in 1. Since all the different sounds in a surveillance environment cannot be anticipated, a surveillance system for event detection cannot complete rely on a supervised audio classification framework. In this paper, we propose a hybrid solution that consists two parts; one that performs unsupervised audio analysis and another that performs analysis using an audio classification framework obtained from off-line analysis and training. The proposed system is capable of detecting new kinds of suspicious audio events that occur as outliers agains a background of usual activity. It adaptively learns a Gaussian Mixture Model (GMM) to model the background sounds and updates the model incrementally as new audio data arrives. New types of suspicious events can be detected as deviants from this usual background model. The results on elevator audio data are promising. WASPAA 2005 This work may not be copied or reproduced in whole or in part for any commercial purpose. Permission to copy in whole or in part without payment of fee is granted for nonprofit educational and research purposes provided that all such whole or partial copies include the following: a notice that such copying is by permission of Mitsubishi Electric Research Laboratories, Inc.; an acknowledgment of the authors and individual contributions to the work; and all applicable portions of the copyright notice. Copying, reproduction, or republishing for any other purpose shall require a license with payment of fee to Mitsubishi Electric Research Laboratories, Inc. All rights reserved. ABSTRACT We proposed a time series analysis based approach for systematic choice of audio classes for detection of crimes in elevators in [1]. Since all the different sounds in a surveillance environment cannot be anticipated, a surveillance system for event detection cannot completely rely on a supervised audio classification framework. In this paper, we propose a hybrid solution that consists two parts; one that performs unsupervised audio analysis and another that performs analysis using an audio classification framework obtained from off-line analysis and training. The proposed system is capable of detecting new kinds of suspicious audio events that occur as outliers against a background of usual activity. It adaptively learns a Gaussian Mixture Model(GMM) to model the background sounds and upd…","author":[{"dropping-particle":"","family":"Radhakrishnan","given":"R","non-dropping-particle":"","parse-names":false,"suffix":""},{"dropping-particle":"","family":"…","given":"A Divakaran - IEEE Workshop on","non-dropping-particle":"","parse-names":false,"suffix":""},{"dropping-particle":"","family":"2005","given":"undefined","non-dropping-particle":"","parse-names":false,"suffix":""}],"container-title":"ieeexplore.ieee.org","id":"ITEM-1","issued":{"date-parts":[["0"]]},"title":"Audio analysis for surveillance applications","type":"article-journal"},"uris":["http://www.mendeley.com/documents/?uuid=8510804a-1f28-3097-bfd8-2b7e25db6169","http://www.mendeley.com/documents/?uuid=218b977d-82d6-4219-b9bc-a09f297247a5","http://www.mendeley.com/documents/?uuid=0aef8060-8119-4156-93b4-4be9fdc9206f"]}],"mendeley":{"formattedCitation":"(Radhakrishnan, …, and 2005 n.d.)","plainTextFormattedCitation":"(Radhakrishnan, …, and 2005 n.d.)","previouslyFormattedCitation":"(Radhakrishnan, …, and 2005 n.d.)"},"properties":{"noteIndex":0},"schema":"https://github.com/citation-style-language/schema/raw/master/csl-citation.json"}</w:instrText>
      </w:r>
      <w:r w:rsidRPr="004B5E59">
        <w:fldChar w:fldCharType="separate"/>
      </w:r>
      <w:r w:rsidRPr="004B5E59">
        <w:rPr>
          <w:noProof/>
        </w:rPr>
        <w:t>(Radhakrishnan, …, and 2005 n.d.)</w:t>
      </w:r>
      <w:r w:rsidRPr="004B5E59">
        <w:fldChar w:fldCharType="end"/>
      </w:r>
      <w:r w:rsidRPr="004B5E59">
        <w:t xml:space="preserve"> acoustic scene categorization </w:t>
      </w:r>
      <w:r w:rsidRPr="004B5E59">
        <w:fldChar w:fldCharType="begin" w:fldLock="1"/>
      </w:r>
      <w:r w:rsidR="00AE7ECE">
        <w:instrText>ADDIN CSL_CITATION {"citationItems":[{"id":"ITEM-1","itemData":{"abstract":"In this article we present an account of the state-of-the-art in acoustic scene classification (ASC), the task of classifying environments from the sounds they produce. Starting from a historical review of previous research in this area, we define a general framework for ASC and present different implementations of its components. We then describe a range of different algorithms submitted for a data challenge that was held to provide a general and fair benchmark for ASC techniques. The dataset recorded for this purpose is presented, along with the performance metrics that are used to evaluate the algorithms and statistical significance tests to compare the submitted methods. We use a baseline method that employes MFCCS, GMMS and a maximum likelihood criterion as a benchmark, and only find sufficient evidence to conclude that three algorithms significantly outperform it. We also evaluate the human classification accuracy in performing a similar classification task. The best performing algorithm achieves a mean accuracy that matches the median accuracy obtained by humans, and common pairs of classes are misclassified by both computers and humans. However, all acoustic scenes are correctly classified by at least some individuals, while there are scenes that are misclassified by all algorithms.","author":[{"dropping-particle":"","family":"Barchiesi","given":"Daniele","non-dropping-particle":"","parse-names":false,"suffix":""},{"dropping-particle":"","family":"Giannoulis","given":"Dimitrios","non-dropping-particle":"","parse-names":false,"suffix":""},{"dropping-particle":"","family":"Stowell","given":"Dan","non-dropping-particle":"","parse-names":false,"suffix":""},{"dropping-particle":"","family":"Plumbley","given":"Mark D","non-dropping-particle":"","parse-names":false,"suffix":""}],"container-title":"ieeexplore.ieee.org","id":"ITEM-1","issued":{"date-parts":[["2014"]]},"title":"Acoustic scene classification: Classifying environments from the sounds they produce","type":"article-journal"},"uris":["http://www.mendeley.com/documents/?uuid=a1aad18c-8c15-3426-bec0-b13af74f1d6d","http://www.mendeley.com/documents/?uuid=d54e62b0-c7d4-4ff8-8050-a8e566794130","http://www.mendeley.com/documents/?uuid=df45e614-71b0-4f43-9b86-53ed7c404daa"]}],"mendeley":{"formattedCitation":"(Barchiesi et al. 2014)","plainTextFormattedCitation":"(Barchiesi et al. 2014)","previouslyFormattedCitation":"(Barchiesi et al. 2014)"},"properties":{"noteIndex":0},"schema":"https://github.com/citation-style-language/schema/raw/master/csl-citation.json"}</w:instrText>
      </w:r>
      <w:r w:rsidRPr="004B5E59">
        <w:fldChar w:fldCharType="separate"/>
      </w:r>
      <w:r w:rsidRPr="004B5E59">
        <w:rPr>
          <w:noProof/>
        </w:rPr>
        <w:t>(Barchiesi et al. 2014)</w:t>
      </w:r>
      <w:r w:rsidRPr="004B5E59">
        <w:fldChar w:fldCharType="end"/>
      </w:r>
      <w:r w:rsidRPr="004B5E59">
        <w:fldChar w:fldCharType="begin" w:fldLock="1"/>
      </w:r>
      <w:r w:rsidR="00AE7ECE">
        <w:instrText>ADDIN CSL_CITATION {"citationItems":[{"id":"ITEM-1","itemData":{"ISBN":"9780992862657","abstract":"We introduce TUT Acoustic Scenes 2016 database for environmental sound research, consisting of binaural recordings from 15 different acoustic environments. A subset of this database, called TUT Sound Events 2016, contains annotations for individual sound events, specifically created for sound event detection. TUT Sound Events 2016 consists of residential area and home environments, and is manually annotated to mark onset, offset and label of sound events. In this paper we present the recording and annotation procedure, the database content, a recommended cross-validation setup and performance of supervised acoustic scene classification system and event detection baseline system using mel frequency cepstral coefficients and Gaussian mixture models. The database is publicly released to provide support for algorithm development and common ground for comparison of different techniques.","author":[{"dropping-particle":"","family":"Mesaros","given":"A","non-dropping-particle":"","parse-names":false,"suffix":""},{"dropping-particle":"","family":"Heittola","given":"T","non-dropping-particle":"","parse-names":false,"suffix":""},{"dropping-particle":"","family":"Signal","given":"T Virtanen - 2016 24th European","non-dropping-particle":"","parse-names":false,"suffix":""},{"dropping-particle":"","family":"2016","given":"undefined","non-dropping-particle":"","parse-names":false,"suffix":""}],"container-title":"ieeexplore.ieee.org","id":"ITEM-1","issued":{"date-parts":[["0"]]},"title":"TUT database for acoustic scene classification and sound event detection","type":"article-journal"},"uris":["http://www.mendeley.com/documents/?uuid=90b13ebe-45d4-3d71-96af-2c84aa47e678","http://www.mendeley.com/documents/?uuid=7bd9c37f-6ea4-4da0-a7ae-f5ab4b2cd4a3","http://www.mendeley.com/documents/?uuid=69f77d20-c6b6-41a7-9f76-07a200f9be6a"]}],"mendeley":{"formattedCitation":"(Mesaros et al. n.d.)","plainTextFormattedCitation":"(Mesaros et al. n.d.)","previouslyFormattedCitation":"(Mesaros et al. n.d.)"},"properties":{"noteIndex":0},"schema":"https://github.com/citation-style-language/schema/raw/master/csl-citation.json"}</w:instrText>
      </w:r>
      <w:r w:rsidRPr="004B5E59">
        <w:fldChar w:fldCharType="separate"/>
      </w:r>
      <w:r w:rsidRPr="004B5E59">
        <w:rPr>
          <w:noProof/>
        </w:rPr>
        <w:t>(Mesaros et al. n.d.)</w:t>
      </w:r>
      <w:r w:rsidRPr="004B5E59">
        <w:fldChar w:fldCharType="end"/>
      </w:r>
      <w:r w:rsidRPr="004B5E59">
        <w:t xml:space="preserve"> sound source differentiation </w:t>
      </w:r>
      <w:r w:rsidRPr="004B5E59">
        <w:fldChar w:fldCharType="begin" w:fldLock="1"/>
      </w:r>
      <w:r w:rsidR="00AE7ECE">
        <w:instrText xml:space="preserve">ADDIN CSL_CITATION {"citationItems":[{"id":"ITEM-1","itemData":{"abstract":"Audio is a domain where signal separation has long been considered as a fascinating objective, potentially offering a wide range of new possibilities and experiences in professional and personal contexts, by better taking advantage of audio material and finely analyzing complex acoustic scenes. It has thus always been a major area for research in signal separation and an exciting challenge for industrial applications. Starting with blind separation of toy mixtures in the mid 90's, research has progressed up to real-world scenarios today, with applications to speech enhancement and recognition, music editing, 3D sound rendering, and audio information retrieval, among others. This has mostly been made possible by the development of increasingly informed separation techniques incorporating knowledge about the sources and/or the mixtures at hand. For instance, speech source separation for remote conferencing can benefit from prior knowledge of the room geometry and/or the names of the speakers, while music remastering will exploit instrument characteristics and knowledge of sound engineers mixing habits. After a brief historical account, we provide an overview of recent and ongoing research in this field, illustrating a variety of models and techniques designed so as to guide the audio source separation process towards efficient and robust solutions. 1 Audio source separation: basic concepts Initially, audio source separation was formulated as a standard source separation problem , i.e., as a linear system identification and inversion problem. In the following, we assume that the sources do not move and we denote the number of sources and microphones by J and I, respectively, which are assumed to be known. We adopt the following notation: scalars are represented by plain letters, vectors by bold lowercase letters, and matrices by bold uppercase letters. The mixture signal x(t) = [x 1 (t),. .. , x I (t)] T observed at time t when recording the source signals s(t) = [s 1 (t),. .. , s J (t)] T can be modeled by the convolution process x(t) = (A </w:instrText>
      </w:r>
      <w:r w:rsidR="00AE7ECE">
        <w:rPr>
          <w:rFonts w:ascii="Cambria Math" w:hAnsi="Cambria Math" w:cs="Cambria Math"/>
        </w:rPr>
        <w:instrText>⋆</w:instrText>
      </w:r>
      <w:r w:rsidR="00AE7ECE">
        <w:instrText xml:space="preserve"> s)(t) (1) where A(t) = [a 1 (t),. .. , a J (t)] is the matrix of room impulse responses or mixing filters associated with sound propagation from each source to each microphone, T denotes matrix transposition, and </w:instrText>
      </w:r>
      <w:r w:rsidR="00AE7ECE">
        <w:rPr>
          <w:rFonts w:ascii="Cambria Math" w:hAnsi="Cambria Math" w:cs="Cambria Math"/>
        </w:rPr>
        <w:instrText>⋆</w:instrText>
      </w:r>
      <w:r w:rsidR="00AE7ECE">
        <w:instrText xml:space="preserve"> is the convolution operator, i.e., x i (t) = J j=1 </w:instrText>
      </w:r>
      <w:r w:rsidR="00AE7ECE">
        <w:rPr>
          <w:rFonts w:ascii="Calibri" w:hAnsi="Calibri" w:cs="Calibri"/>
        </w:rPr>
        <w:instrText>∞</w:instrText>
      </w:r>
      <w:r w:rsidR="00AE7ECE">
        <w:instrText xml:space="preserve"> </w:instrText>
      </w:r>
      <w:r w:rsidR="00AE7ECE">
        <w:rPr>
          <w:rFonts w:ascii="Calibri" w:hAnsi="Calibri" w:cs="Calibri"/>
        </w:rPr>
        <w:instrText>τ</w:instrText>
      </w:r>
      <w:r w:rsidR="00AE7ECE">
        <w:instrText xml:space="preserve"> =0 a ij (</w:instrText>
      </w:r>
      <w:r w:rsidR="00AE7ECE">
        <w:rPr>
          <w:rFonts w:ascii="Calibri" w:hAnsi="Calibri" w:cs="Calibri"/>
        </w:rPr>
        <w:instrText>τ</w:instrText>
      </w:r>
      <w:r w:rsidR="00AE7ECE">
        <w:instrText>)s j (t</w:instrText>
      </w:r>
      <w:r w:rsidR="00AE7ECE">
        <w:rPr>
          <w:rFonts w:ascii="Calibri" w:hAnsi="Calibri" w:cs="Calibri"/>
        </w:rPr>
        <w:instrText>−</w:instrText>
      </w:r>
      <w:r w:rsidR="00AE7ECE">
        <w:instrText xml:space="preserve"> </w:instrText>
      </w:r>
      <w:r w:rsidR="00AE7ECE">
        <w:rPr>
          <w:rFonts w:ascii="Calibri" w:hAnsi="Calibri" w:cs="Calibri"/>
        </w:rPr>
        <w:instrText>τ</w:instrText>
      </w:r>
      <w:r w:rsidR="00AE7ECE">
        <w:instrText>).","author":[{"dropping-particle":"","family":"Vincent","given":"E","non-dropping-particle":"","parse-names":false,"suffix":""},{"dropping-particle":"","family":"Bertin","given":"N","non-dropping-particle":"","parse-names":false,"suffix":""},{"dropping-particle":"","family":"…","given":"R Gribonval - IEEE Signal Processing","non-dropping-particle":"","parse-names":false,"suffix":""},{"dropping-particle":"","family":"2014","given":"undefined","non-dropping-particle":"","parse-names":false,"suffix":""}],"container-title":"ieeexplore.ieee.org","id":"ITEM-1","issued":{"date-parts":[["0"]]},"title":"From blind to guided audio source separation: How models and side information can improve the separation of sound","type":"article-journal"},"uris":["http://www.mendeley.com/documents/?uuid=52b179d3-c7bb-3e2d-bb30-25c12918c76a","http://www.mendeley.com/documents/?uuid=e594c7e1-e021-4462-adb4-fa0a2ef1591f","http://www.mendeley.com/documents/?uuid=429e51e5-427e-436e-a94a-0fb4b4744ab6"]}],"mendeley":{"formattedCitation":"(Vincent et al. n.d.)","plainTextFormattedCitation":"(Vincent et al. n.d.)","previouslyFormattedCitation":"(Vincent et al. n.d.)"},"properties":{"noteIndex":0},"schema":"https://github.com/citation-style-language/schema/raw/master/csl-citation.json"}</w:instrText>
      </w:r>
      <w:r w:rsidRPr="004B5E59">
        <w:fldChar w:fldCharType="separate"/>
      </w:r>
      <w:r w:rsidRPr="004B5E59">
        <w:rPr>
          <w:noProof/>
        </w:rPr>
        <w:t>(Vincent et al. n.d.)</w:t>
      </w:r>
      <w:r w:rsidRPr="004B5E59">
        <w:fldChar w:fldCharType="end"/>
      </w:r>
      <w:r w:rsidRPr="004B5E59">
        <w:t xml:space="preserve"> includes in the majority of the discussed area in non-speech processing. These topics are furthermore explained with greater depth because they are more in line with the purpose of our study.</w:t>
      </w:r>
    </w:p>
    <w:p w14:paraId="1ACDE725" w14:textId="77777777" w:rsidR="008E78CB" w:rsidRPr="00976CC6" w:rsidRDefault="008E78CB" w:rsidP="008E78CB">
      <w:pPr>
        <w:pStyle w:val="Heading2"/>
        <w:spacing w:after="240"/>
        <w:rPr>
          <w:b/>
          <w:bCs/>
        </w:rPr>
      </w:pPr>
      <w:bookmarkStart w:id="23" w:name="_Toc115547409"/>
      <w:bookmarkStart w:id="24" w:name="_Toc115639756"/>
      <w:r w:rsidRPr="00976CC6">
        <w:rPr>
          <w:b/>
          <w:bCs/>
        </w:rPr>
        <w:t>Sound Representations</w:t>
      </w:r>
      <w:bookmarkEnd w:id="23"/>
      <w:bookmarkEnd w:id="24"/>
    </w:p>
    <w:p w14:paraId="682928F1" w14:textId="4999E60A" w:rsidR="008E78CB" w:rsidRPr="00064C3E" w:rsidRDefault="008E78CB" w:rsidP="008E78CB">
      <w:pPr>
        <w:spacing w:line="360" w:lineRule="auto"/>
        <w:jc w:val="both"/>
      </w:pPr>
      <w:r w:rsidRPr="00064C3E">
        <w:t>High dimensional signals are considered insignificant to be fed as the input because their raw form is more noise sensitive</w:t>
      </w:r>
      <w:r>
        <w:t xml:space="preserve"> </w:t>
      </w:r>
      <w:r>
        <w:fldChar w:fldCharType="begin" w:fldLock="1"/>
      </w:r>
      <w:r w:rsidR="00AE7ECE">
        <w:instrText>ADDIN CSL_CITATION {"citationItems":[{"id":"ITEM-1","itemData":{"abstract":"Standard deep neural network-based acoustic models for automatic speech recognition (ASR) rely on hand-engineered input features, typically log-mel filterbank magnitudes. In this paper, we describe a convolutional neural network-deep neural network (CNN-DNN) acoustic model which takes raw multichannel waveforms as input, i.e. without any preceding feature extraction, and learns a similar feature representation through supervised training. By operating directly in the time domain, the network is able to take advantage of the signal's fine time structure that is discarded when computing filterbank magnitude features. This structure is especially useful when analyzing multichannel inputs, where timing differences between input channels can be used to localize a signal in space. The first convolutional layer of the proposed model naturally learns a filterbank that is selective in both frequency and direction of arrival, i.e. a bank of bandpass beamformers with an auditory-like frequency scale. When trained on data corrupted with noise coming from different spatial locations, the network learns to filter them out by steering nulls in the directions corresponding to the noise sources. Experiments on a simulated multichannel dataset show that the proposed acoustic model outperforms a DNN that uses log-mel filterbank magnitude features under noisy and reverberant conditions.","author":[{"dropping-particle":"","family":"Hoshen","given":"Y","non-dropping-particle":"","parse-names":false,"suffix":""},{"dropping-particle":"","family":"Weiss","given":"RJ","non-dropping-particle":"","parse-names":false,"suffix":""},{"dropping-particle":"","family":"international","given":"KW Wilson - 2015 IEEE","non-dropping-particle":"","parse-names":false,"suffix":""},{"dropping-particle":"","family":"2015","given":"undefined","non-dropping-particle":"","parse-names":false,"suffix":""}],"container-title":"ieeexplore.ieee.org","id":"ITEM-1","issued":{"date-parts":[["0"]]},"title":"Speech acoustic modeling from raw multichannel waveforms","type":"article-journal"},"uris":["http://www.mendeley.com/documents/?uuid=b6e35307-8f2b-3d83-a754-a2d4465b63c7","http://www.mendeley.com/documents/?uuid=2256a127-7310-4ff9-bf42-5c19dc2b18b3","http://www.mendeley.com/documents/?uuid=3e786d9a-f3d0-4bb3-b07d-90907ada9ced"]},{"id":"ITEM-2","itemData":{"author":[{"dropping-particle":"","family":"Jaitly","given":"N","non-dropping-particle":"","parse-names":false,"suffix":""},{"dropping-particle":"","family":"on","given":"G Hinton - 2011 IEEE International Conference","non-dropping-particle":"","parse-names":false,"suffix":""},{"dropping-particle":"","family":"2011","given":"undefined","non-dropping-particle":"","parse-names":false,"suffix":""}],"container-title":"ieeexplore.ieee.org","id":"ITEM-2","issued":{"date-parts":[["0"]]},"title":"Learning a better representation of speech soundwaves using restricted boltzmann machines","type":"article-journal"},"uris":["http://www.mendeley.com/documents/?uuid=8f165a0c-8914-32c9-8a23-9544871eadae","http://www.mendeley.com/documents/?uuid=85b0f8b0-5cfd-4a52-ad81-54bfac6690ff","http://www.mendeley.com/documents/?uuid=4366cc2c-e864-4566-8715-f15eb31e340d"]},{"id":"ITEM-3","itemData":{"DOI":"10.21437/interspeech.2013-438","ISSN":"19909772","abstract":"In hybrid hidden Markov model/artificial neural networks (HMM/ANN) automatic speech recognition (ASR) system, the phoneme class conditional probabilities are estimated by first extracting acoustic features from the speech signal based on prior knowledge such as, speech perception or/and speech pro- duction knowledge, and, then modeling the acoustic features with an ANN. Recent advances in machine learning techniques, more specifically in the field of image processing and text pro- cessing, have shown that such divide and conquer strategy (i.e., separating feature extraction and modeling steps) may not be necessary. Motivated from these studies, in the framework of convolutional neural networks (CNNs), this paper investigates a novel approach, where the input to the ANN is raw speech signal and the output is phoneme class conditional probabil- ity estimates. On TIMIT phoneme recognition task, we study different ANN architectures to show the benefit of CNNs and compare the proposed approach against conventional approach where, spectral-based feature MFCC is extracted and modeled by a multilayer perceptron. Our studies show that the proposed approach can yield comparable or better phoneme recognition performance when compared to the conventional approach. It indicates that CNNs can learn features relevant for phoneme classification automatically from the raw speech signal. Copyright © 2013 ISCA.","author":[{"dropping-particle":"","family":"Palaz","given":"Dimitri","non-dropping-particle":"","parse-names":false,"suffix":""},{"dropping-particle":"","family":"Collobert","given":"Ronan","non-dropping-particle":"","parse-names":false,"suffix":""},{"dropping-particle":"","family":"Magimai-Doss","given":"Mathew","non-dropping-particle":"","parse-names":false,"suffix":""}],"container-title":"Proceedings of the Annual Conference of the International Speech Communication Association, INTERSPEECH","id":"ITEM-3","issued":{"date-parts":[["2013"]]},"page":"1766-1770","publisher":"International Speech and Communication Association","title":"Estimating phoneme class conditional probabilities from raw speech signal using convolutional neural networks","type":"article-journal"},"uris":["http://www.mendeley.com/documents/?uuid=6f41a384-a491-38d9-a904-b97368a0c9d1","http://www.mendeley.com/documents/?uuid=cde2834f-1a8f-45e9-9e64-87c31e63becc","http://www.mendeley.com/documents/?uuid=31c97d97-a0f4-457d-8176-079c8ea21edd"]}],"mendeley":{"formattedCitation":"(Hoshen et al. n.d.; Jaitly, on, and 2011 n.d.; Palaz, Collobert, and Magimai-Doss 2013)","plainTextFormattedCitation":"(Hoshen et al. n.d.; Jaitly, on, and 2011 n.d.; Palaz, Collobert, and Magimai-Doss 2013)","previouslyFormattedCitation":"(Hoshen et al. n.d.; Jaitly, on, and 2011 n.d.; Palaz, Collobert, and Magimai-Doss 2013)"},"properties":{"noteIndex":0},"schema":"https://github.com/citation-style-language/schema/raw/master/csl-citation.json"}</w:instrText>
      </w:r>
      <w:r>
        <w:fldChar w:fldCharType="separate"/>
      </w:r>
      <w:r w:rsidRPr="00ED52F3">
        <w:rPr>
          <w:noProof/>
        </w:rPr>
        <w:t>(Hoshen et al. n.d.; Jaitly, on, and 2011 n.d.; Palaz, Collobert, and Magimai-Doss 2013)</w:t>
      </w:r>
      <w:r>
        <w:fldChar w:fldCharType="end"/>
      </w:r>
      <w:r>
        <w:t xml:space="preserve">. </w:t>
      </w:r>
      <w:r w:rsidRPr="00064C3E">
        <w:t xml:space="preserve">This is increasingly common to employ smaller, less dimensional sound signals as inputs since they preserve just the most specific information. </w:t>
      </w:r>
      <w:r>
        <w:t>The m</w:t>
      </w:r>
      <w:r w:rsidRPr="00064C3E">
        <w:t>ost useful techniques for extracting features are discussed below.</w:t>
      </w:r>
    </w:p>
    <w:p w14:paraId="0E148FBA" w14:textId="69C87B65" w:rsidR="008E78CB" w:rsidRPr="00976CC6" w:rsidRDefault="00565E2C" w:rsidP="00161FCF">
      <w:pPr>
        <w:pStyle w:val="Heading3"/>
        <w:spacing w:after="240"/>
        <w:rPr>
          <w:b/>
          <w:bCs/>
        </w:rPr>
      </w:pPr>
      <w:bookmarkStart w:id="25" w:name="_Toc115639757"/>
      <w:r>
        <w:rPr>
          <w:b/>
          <w:bCs/>
        </w:rPr>
        <w:t>Spectrogram</w:t>
      </w:r>
      <w:bookmarkEnd w:id="25"/>
    </w:p>
    <w:p w14:paraId="45DA94CF" w14:textId="2ADD150E" w:rsidR="008E78CB" w:rsidRPr="006E40F6" w:rsidRDefault="008E78CB" w:rsidP="008E78CB">
      <w:pPr>
        <w:spacing w:line="360" w:lineRule="auto"/>
        <w:jc w:val="both"/>
      </w:pPr>
      <w:r w:rsidRPr="006E40F6">
        <w:t xml:space="preserve">A useful approach to derive features using </w:t>
      </w:r>
      <w:r>
        <w:t xml:space="preserve">the </w:t>
      </w:r>
      <w:r w:rsidRPr="006E40F6">
        <w:t>amplitude value of a signal’s frequency domain is the short-time Fourier transform (STFT)</w:t>
      </w:r>
      <w:r>
        <w:t xml:space="preserve"> </w:t>
      </w:r>
      <w:r>
        <w:fldChar w:fldCharType="begin" w:fldLock="1"/>
      </w:r>
      <w:r w:rsidR="00AE7ECE">
        <w:instrText>ADDIN CSL_CITATION {"citationItems":[{"id":"ITEM-1","itemData":{"author":[{"dropping-particle":"","family":"Sejdić","given":"E","non-dropping-particle":"","parse-names":false,"suffix":""},{"dropping-particle":"","family":"Djurović","given":"I","non-dropping-particle":"","parse-names":false,"suffix":""},{"dropping-particle":"","family":"processing","given":"J Jiang - Digital signal","non-dropping-particle":"","parse-names":false,"suffix":""},{"dropping-particle":"","family":"2009","given":"undefined","non-dropping-particle":"","parse-names":false,"suffix":""}],"container-title":"Elsevier","id":"ITEM-1","issued":{"date-parts":[["0"]]},"title":"Time–frequency feature representation using energy concentration: An overview of recent advances","type":"article-journal"},"uris":["http://www.mendeley.com/documents/?uuid=6631f863-05db-3e4a-8021-d3ff4e17e305","http://www.mendeley.com/documents/?uuid=dabe51f1-0982-444f-9c2c-d8e4c6c0a42d","http://www.mendeley.com/documents/?uuid=3a4eac07-013e-49de-8822-a64e5331d31e"]}],"mendeley":{"formattedCitation":"(Sejdić et al. n.d.)","plainTextFormattedCitation":"(Sejdić et al. n.d.)","previouslyFormattedCitation":"(Sejdić et al. n.d.)"},"properties":{"noteIndex":0},"schema":"https://github.com/citation-style-language/schema/raw/master/csl-citation.json"}</w:instrText>
      </w:r>
      <w:r>
        <w:fldChar w:fldCharType="separate"/>
      </w:r>
      <w:r w:rsidRPr="00442628">
        <w:rPr>
          <w:noProof/>
        </w:rPr>
        <w:t>(Sejdić et al. n.d.)</w:t>
      </w:r>
      <w:r>
        <w:fldChar w:fldCharType="end"/>
      </w:r>
      <w:r>
        <w:t xml:space="preserve">.  </w:t>
      </w:r>
      <w:r w:rsidRPr="006E40F6">
        <w:t xml:space="preserve">Smaller portions of a signal are made by using a sliding window. Spectral leakage of a signal is avoided by Hamming or Hanning which is a window function </w:t>
      </w:r>
      <w:r>
        <w:t>that</w:t>
      </w:r>
      <w:r w:rsidRPr="006E40F6">
        <w:t xml:space="preserve"> is multiplied by each signal inside </w:t>
      </w:r>
      <w:r>
        <w:t xml:space="preserve">an </w:t>
      </w:r>
      <w:r w:rsidRPr="006E40F6">
        <w:t xml:space="preserve">individual portion. A 2-D visualization known as a </w:t>
      </w:r>
      <w:r w:rsidR="00565E2C">
        <w:t>Spectrogram</w:t>
      </w:r>
      <w:r w:rsidRPr="006E40F6">
        <w:t xml:space="preserve"> is created by retrieving the frequency of the sound portions using a sliding window. The </w:t>
      </w:r>
      <w:r w:rsidR="00565E2C">
        <w:t>Spectrogram</w:t>
      </w:r>
      <w:r w:rsidRPr="006E40F6">
        <w:t xml:space="preserve">'s </w:t>
      </w:r>
      <w:r w:rsidRPr="006E40F6">
        <w:lastRenderedPageBreak/>
        <w:t xml:space="preserve">value represents the intensity of a particular frequency band at a given point in time from input sound. A sound wave with its derived </w:t>
      </w:r>
      <w:r w:rsidR="00565E2C">
        <w:t>Spectrogram</w:t>
      </w:r>
      <w:r w:rsidRPr="006E40F6">
        <w:t xml:space="preserve"> is displayed in Figure 1.</w:t>
      </w:r>
    </w:p>
    <w:p w14:paraId="6D8B928D" w14:textId="77777777" w:rsidR="008E78CB" w:rsidRDefault="008E78CB" w:rsidP="008E78CB">
      <w:pPr>
        <w:keepNext/>
        <w:spacing w:line="360" w:lineRule="auto"/>
        <w:jc w:val="center"/>
      </w:pPr>
      <w:r w:rsidRPr="009137C2">
        <w:rPr>
          <w:rFonts w:ascii="Times New Roman" w:hAnsi="Times New Roman" w:cs="Times New Roman"/>
          <w:noProof/>
          <w:sz w:val="24"/>
          <w:szCs w:val="24"/>
        </w:rPr>
        <w:drawing>
          <wp:inline distT="0" distB="0" distL="0" distR="0" wp14:anchorId="1B89DBDA" wp14:editId="254FCF9C">
            <wp:extent cx="4852694" cy="158231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66736" cy="1619495"/>
                    </a:xfrm>
                    <a:prstGeom prst="rect">
                      <a:avLst/>
                    </a:prstGeom>
                  </pic:spPr>
                </pic:pic>
              </a:graphicData>
            </a:graphic>
          </wp:inline>
        </w:drawing>
      </w:r>
    </w:p>
    <w:p w14:paraId="1E8224C2" w14:textId="67944C72" w:rsidR="008E78CB" w:rsidRDefault="008E78CB" w:rsidP="008E78CB">
      <w:pPr>
        <w:pStyle w:val="Caption"/>
        <w:jc w:val="center"/>
        <w:rPr>
          <w:rFonts w:ascii="Times New Roman" w:hAnsi="Times New Roman" w:cs="Times New Roman"/>
          <w:sz w:val="24"/>
          <w:szCs w:val="24"/>
        </w:rPr>
      </w:pPr>
      <w:bookmarkStart w:id="26" w:name="_Toc115547360"/>
      <w:bookmarkStart w:id="27" w:name="_Toc115637302"/>
      <w:r>
        <w:t xml:space="preserve">Figure </w:t>
      </w:r>
      <w:r>
        <w:rPr>
          <w:noProof/>
        </w:rPr>
        <w:fldChar w:fldCharType="begin"/>
      </w:r>
      <w:r>
        <w:rPr>
          <w:noProof/>
        </w:rPr>
        <w:instrText xml:space="preserve"> SEQ Figure \* ARABIC </w:instrText>
      </w:r>
      <w:r>
        <w:rPr>
          <w:noProof/>
        </w:rPr>
        <w:fldChar w:fldCharType="separate"/>
      </w:r>
      <w:r w:rsidR="00AD175C">
        <w:rPr>
          <w:noProof/>
        </w:rPr>
        <w:t>1</w:t>
      </w:r>
      <w:r>
        <w:rPr>
          <w:noProof/>
        </w:rPr>
        <w:fldChar w:fldCharType="end"/>
      </w:r>
      <w:r>
        <w:t xml:space="preserve">. </w:t>
      </w:r>
      <w:r w:rsidR="00E21B36">
        <w:t>Sliding Window uses STFT to measure frequency component</w:t>
      </w:r>
      <w:bookmarkEnd w:id="26"/>
      <w:bookmarkEnd w:id="27"/>
    </w:p>
    <w:p w14:paraId="01C8F1EF" w14:textId="3305583F" w:rsidR="008E78CB" w:rsidRPr="00976CC6" w:rsidRDefault="008E78CB" w:rsidP="008E78CB">
      <w:pPr>
        <w:pStyle w:val="Heading3"/>
        <w:spacing w:after="240"/>
        <w:rPr>
          <w:b/>
          <w:bCs/>
        </w:rPr>
      </w:pPr>
      <w:bookmarkStart w:id="28" w:name="_Toc115547411"/>
      <w:bookmarkStart w:id="29" w:name="_Toc115639758"/>
      <w:r w:rsidRPr="00976CC6">
        <w:rPr>
          <w:b/>
          <w:bCs/>
        </w:rPr>
        <w:t xml:space="preserve">Log-scaled </w:t>
      </w:r>
      <w:r w:rsidR="00565E2C">
        <w:rPr>
          <w:b/>
          <w:bCs/>
        </w:rPr>
        <w:t>MEL</w:t>
      </w:r>
      <w:r w:rsidRPr="00976CC6">
        <w:rPr>
          <w:b/>
          <w:bCs/>
        </w:rPr>
        <w:t xml:space="preserve"> </w:t>
      </w:r>
      <w:r w:rsidR="00565E2C">
        <w:rPr>
          <w:b/>
          <w:bCs/>
        </w:rPr>
        <w:t>Spectrogram</w:t>
      </w:r>
      <w:bookmarkEnd w:id="28"/>
      <w:bookmarkEnd w:id="29"/>
    </w:p>
    <w:p w14:paraId="14F60DEE" w14:textId="6DC249FD" w:rsidR="008E78CB" w:rsidRPr="007578B2" w:rsidRDefault="008E78CB" w:rsidP="008E78CB">
      <w:pPr>
        <w:spacing w:line="360" w:lineRule="auto"/>
        <w:jc w:val="both"/>
      </w:pPr>
      <w:r w:rsidRPr="00260F13">
        <w:t xml:space="preserve">Depending on </w:t>
      </w:r>
      <w:r>
        <w:t xml:space="preserve">the </w:t>
      </w:r>
      <w:r w:rsidRPr="00260F13">
        <w:t xml:space="preserve">human auditory system, </w:t>
      </w:r>
      <w:r w:rsidR="00565E2C">
        <w:t>the MEL</w:t>
      </w:r>
      <w:r w:rsidRPr="00260F13">
        <w:t xml:space="preserve"> scale was developed</w:t>
      </w:r>
      <w:r>
        <w:fldChar w:fldCharType="begin" w:fldLock="1"/>
      </w:r>
      <w:r w:rsidR="00AE7ECE">
        <w:instrText>ADDIN CSL_CITATION {"citationItems":[{"id":"ITEM-1","itemData":{"DOI":"10.1121/1.1915893","abstract":"A subjective scale for the measurement of pitch was constructed from determinations of the half-value of pitches at various frequencies. This scale differs from both the musical scale and the frequency scale, neither of which is subjective. Five observers fractionated tones of 10 different frequencies at a loudness level of 60 db. From these fractionations a numerical scale was constructed which is proportional to the perceived magnitude of subjective pitch. In numbering the scale the 1000-cycle tone was assigned the pitch of 1000 subjective units (mels). The close agreement of the pitch scale with an integration of the differential thresholds (DL‘s) shows that, unlike the DL's for loudness, all DL's for pitch are of uniform subjective magnitude. The agreement further implies that pitch and differential sensitivity to pitch are both rectilinear functions of extent on the basilar membrane. The correspondence of the pitch scale and the experimentally determined location of the resonant areas of the basilar membrane suggests that, in cutting a pitch in half, the observer adjusts the tone until it stimulates a position half-way from the original locus to the apical end of the membrane. Measurement of the subjective size of musical intervals (such as octaves) in terms of the pitch scale shows that the intervals become larger as the frequency of the mid-point of the interval increases (except in the two highest audible octaves). This result confirms earlier judgments as to the relative size of octaves in different parts of the frequency range. © 1937, Acoustical Society of America. All rights reserved.","author":[{"dropping-particle":"","family":"Stevens","given":"SS","non-dropping-particle":"","parse-names":false,"suffix":""},{"dropping-particle":"","family":"…","given":"J Volkmann - The journal of the","non-dropping-particle":"","parse-names":false,"suffix":""},{"dropping-particle":"","family":"1937","given":"undefined","non-dropping-particle":"","parse-names":false,"suffix":""}],"container-title":"asa.scitation.org","id":"ITEM-1","issue":"3","issued":{"date-parts":[["1937"]]},"page":"185","title":"A scale for the measurement of the psychological magnitude pitch","type":"article-journal","volume":"8"},"uris":["http://www.mendeley.com/documents/?uuid=e77b6eb4-11ce-330e-8bd4-b497979ffe1b","http://www.mendeley.com/documents/?uuid=d74183ea-883b-4b8e-a2f3-7692e20d9fc3","http://www.mendeley.com/documents/?uuid=4b2ab685-ddbd-4925-ac12-6f09b49cf96e"]}],"mendeley":{"formattedCitation":"(Stevens, …, and 1937 1937)","plainTextFormattedCitation":"(Stevens, …, and 1937 1937)","previouslyFormattedCitation":"(Stevens, …, and 1937 1937)"},"properties":{"noteIndex":0},"schema":"https://github.com/citation-style-language/schema/raw/master/csl-citation.json"}</w:instrText>
      </w:r>
      <w:r>
        <w:fldChar w:fldCharType="separate"/>
      </w:r>
      <w:r w:rsidRPr="00442628">
        <w:rPr>
          <w:noProof/>
        </w:rPr>
        <w:t>(Stevens, …, and 1937 1937)</w:t>
      </w:r>
      <w:r>
        <w:fldChar w:fldCharType="end"/>
      </w:r>
      <w:r>
        <w:t xml:space="preserve">. </w:t>
      </w:r>
      <w:r w:rsidRPr="00260F13">
        <w:t>Instead of the values with </w:t>
      </w:r>
      <w:r>
        <w:t xml:space="preserve">the </w:t>
      </w:r>
      <w:r w:rsidRPr="00260F13">
        <w:t>higher frequency</w:t>
      </w:r>
      <w:r>
        <w:t>,</w:t>
      </w:r>
      <w:r w:rsidRPr="00260F13">
        <w:t xml:space="preserve"> it is more adept at recognizing variations in the values with lower frequency.  To mimic the characteristic of </w:t>
      </w:r>
      <w:r>
        <w:t xml:space="preserve">the </w:t>
      </w:r>
      <w:r w:rsidRPr="00260F13">
        <w:t xml:space="preserve">human sense of hearing, </w:t>
      </w:r>
      <w:r>
        <w:t xml:space="preserve">the </w:t>
      </w:r>
      <w:r w:rsidR="00565E2C">
        <w:t>MEL</w:t>
      </w:r>
      <w:r w:rsidRPr="00260F13">
        <w:t xml:space="preserve"> scale is developed by bands that become narrower and larger for lower and higher frequenc</w:t>
      </w:r>
      <w:r>
        <w:t>ies</w:t>
      </w:r>
      <w:r w:rsidRPr="00260F13">
        <w:t xml:space="preserve">. </w:t>
      </w:r>
      <w:r w:rsidR="00565E2C">
        <w:t>MEL</w:t>
      </w:r>
      <w:r w:rsidRPr="00260F13">
        <w:t>-</w:t>
      </w:r>
      <w:r w:rsidR="00565E2C">
        <w:t>Spectrogram</w:t>
      </w:r>
      <w:r w:rsidRPr="00260F13">
        <w:t xml:space="preserve">s are those which mix neighboring frequency bins using the </w:t>
      </w:r>
      <w:r w:rsidR="00565E2C">
        <w:t>MEL</w:t>
      </w:r>
      <w:r w:rsidRPr="00260F13">
        <w:t xml:space="preserve"> scale. Also for an average listener to interpret </w:t>
      </w:r>
      <w:r>
        <w:t xml:space="preserve">it </w:t>
      </w:r>
      <w:r w:rsidRPr="00260F13">
        <w:t xml:space="preserve">as being twice as loud, the sound amplitude sound's amplitude needs to be nearly ten times higher.  The </w:t>
      </w:r>
      <w:r w:rsidR="00565E2C">
        <w:t>MEL</w:t>
      </w:r>
      <w:r w:rsidRPr="00260F13">
        <w:t>-</w:t>
      </w:r>
      <w:r w:rsidR="00565E2C">
        <w:t>Spectrogram</w:t>
      </w:r>
      <w:r w:rsidRPr="00260F13">
        <w:t xml:space="preserve">'s log scale is computed to take advantage of this property and bring sound representations similar to </w:t>
      </w:r>
      <w:r>
        <w:t xml:space="preserve">the </w:t>
      </w:r>
      <w:r w:rsidRPr="00260F13">
        <w:t xml:space="preserve">human sense of hearing. A sample of a </w:t>
      </w:r>
      <w:r w:rsidR="00565E2C">
        <w:t>Spectrogram</w:t>
      </w:r>
      <w:r w:rsidRPr="00260F13">
        <w:t xml:space="preserve"> being transformed into a log-scaled </w:t>
      </w:r>
      <w:r w:rsidR="00565E2C">
        <w:t>MEL</w:t>
      </w:r>
      <w:r w:rsidRPr="00260F13">
        <w:t>-</w:t>
      </w:r>
      <w:r w:rsidR="00565E2C">
        <w:t>Spectrogram</w:t>
      </w:r>
      <w:r w:rsidRPr="00260F13">
        <w:t xml:space="preserve"> is shown in Figure 2</w:t>
      </w:r>
      <w:r w:rsidRPr="007578B2">
        <w:t>.</w:t>
      </w:r>
    </w:p>
    <w:p w14:paraId="3E812E78" w14:textId="77777777" w:rsidR="008E78CB" w:rsidRDefault="008E78CB" w:rsidP="008E78CB">
      <w:pPr>
        <w:keepNext/>
        <w:spacing w:line="360" w:lineRule="auto"/>
        <w:jc w:val="center"/>
      </w:pPr>
      <w:r w:rsidRPr="00E15657">
        <w:rPr>
          <w:rFonts w:ascii="Times New Roman" w:hAnsi="Times New Roman" w:cs="Times New Roman"/>
          <w:noProof/>
          <w:sz w:val="24"/>
          <w:szCs w:val="24"/>
        </w:rPr>
        <w:drawing>
          <wp:inline distT="0" distB="0" distL="0" distR="0" wp14:anchorId="048F8DFC" wp14:editId="07DED977">
            <wp:extent cx="5943600" cy="1707515"/>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707515"/>
                    </a:xfrm>
                    <a:prstGeom prst="rect">
                      <a:avLst/>
                    </a:prstGeom>
                  </pic:spPr>
                </pic:pic>
              </a:graphicData>
            </a:graphic>
          </wp:inline>
        </w:drawing>
      </w:r>
    </w:p>
    <w:p w14:paraId="7CE07540" w14:textId="531F0752" w:rsidR="008E78CB" w:rsidRPr="009137C2" w:rsidRDefault="008E78CB" w:rsidP="008E78CB">
      <w:pPr>
        <w:pStyle w:val="Caption"/>
        <w:jc w:val="center"/>
        <w:rPr>
          <w:rFonts w:ascii="Times New Roman" w:hAnsi="Times New Roman" w:cs="Times New Roman"/>
          <w:sz w:val="24"/>
          <w:szCs w:val="24"/>
        </w:rPr>
      </w:pPr>
      <w:bookmarkStart w:id="30" w:name="_Toc115547361"/>
      <w:bookmarkStart w:id="31" w:name="_Toc115637303"/>
      <w:r>
        <w:t xml:space="preserve">Figure </w:t>
      </w:r>
      <w:r>
        <w:rPr>
          <w:noProof/>
        </w:rPr>
        <w:fldChar w:fldCharType="begin"/>
      </w:r>
      <w:r>
        <w:rPr>
          <w:noProof/>
        </w:rPr>
        <w:instrText xml:space="preserve"> SEQ Figure \* ARABIC </w:instrText>
      </w:r>
      <w:r>
        <w:rPr>
          <w:noProof/>
        </w:rPr>
        <w:fldChar w:fldCharType="separate"/>
      </w:r>
      <w:r w:rsidR="00AD175C">
        <w:rPr>
          <w:noProof/>
        </w:rPr>
        <w:t>2</w:t>
      </w:r>
      <w:r>
        <w:rPr>
          <w:noProof/>
        </w:rPr>
        <w:fldChar w:fldCharType="end"/>
      </w:r>
      <w:r>
        <w:t xml:space="preserve">. </w:t>
      </w:r>
      <w:r w:rsidR="00E21B36">
        <w:t xml:space="preserve">Sound wave analysis from </w:t>
      </w:r>
      <w:r w:rsidR="00565E2C">
        <w:t>Spectrogram</w:t>
      </w:r>
      <w:r w:rsidRPr="007D1076">
        <w:t xml:space="preserve"> to </w:t>
      </w:r>
      <w:r w:rsidR="00565E2C">
        <w:t>MEL</w:t>
      </w:r>
      <w:r w:rsidRPr="007D1076">
        <w:t>-</w:t>
      </w:r>
      <w:r w:rsidR="00565E2C">
        <w:t>Spectrogram</w:t>
      </w:r>
      <w:r w:rsidRPr="007D1076">
        <w:t xml:space="preserve"> to </w:t>
      </w:r>
      <w:r>
        <w:t xml:space="preserve">the </w:t>
      </w:r>
      <w:r w:rsidRPr="007D1076">
        <w:t xml:space="preserve">log of the </w:t>
      </w:r>
      <w:r w:rsidR="00565E2C">
        <w:t>MEL</w:t>
      </w:r>
      <w:r w:rsidRPr="007D1076">
        <w:t>-</w:t>
      </w:r>
      <w:r w:rsidR="00565E2C">
        <w:t>Spectrogram</w:t>
      </w:r>
      <w:bookmarkEnd w:id="30"/>
      <w:bookmarkEnd w:id="31"/>
    </w:p>
    <w:p w14:paraId="49FF1947" w14:textId="0F2374D3" w:rsidR="008E78CB" w:rsidRPr="00976CC6" w:rsidRDefault="00452150" w:rsidP="00161FCF">
      <w:pPr>
        <w:pStyle w:val="Heading2"/>
        <w:spacing w:after="240" w:line="360" w:lineRule="auto"/>
        <w:rPr>
          <w:b/>
          <w:bCs/>
        </w:rPr>
      </w:pPr>
      <w:bookmarkStart w:id="32" w:name="_Toc115547412"/>
      <w:bookmarkStart w:id="33" w:name="_Toc115639759"/>
      <w:r w:rsidRPr="00976CC6">
        <w:rPr>
          <w:b/>
          <w:bCs/>
        </w:rPr>
        <w:lastRenderedPageBreak/>
        <w:t>Traditional</w:t>
      </w:r>
      <w:r w:rsidR="008E78CB" w:rsidRPr="00976CC6">
        <w:rPr>
          <w:b/>
          <w:bCs/>
        </w:rPr>
        <w:t xml:space="preserve"> Machine Learning methods for Bird’s Sound Classification</w:t>
      </w:r>
      <w:bookmarkEnd w:id="32"/>
      <w:bookmarkEnd w:id="33"/>
    </w:p>
    <w:p w14:paraId="5A798A8A" w14:textId="1EDF2751" w:rsidR="008E78CB" w:rsidRPr="006E40F6" w:rsidRDefault="008E78CB" w:rsidP="008E78CB">
      <w:pPr>
        <w:spacing w:line="360" w:lineRule="auto"/>
        <w:jc w:val="both"/>
      </w:pPr>
      <w:r w:rsidRPr="006E40F6">
        <w:t>Random forests (RFs)</w:t>
      </w:r>
      <w:r>
        <w:t xml:space="preserve"> </w:t>
      </w:r>
      <w:r>
        <w:fldChar w:fldCharType="begin" w:fldLock="1"/>
      </w:r>
      <w:r w:rsidR="00AE7ECE">
        <w:instrText>ADDIN CSL_CITATION {"citationItems":[{"id":"ITEM-1","itemData":{"DOI":"10.1109/TASLP.2014.2367814","ISBN":"00000000/00$00.0","abstract":"Despite the success of the automatic speech recognition framework in its own application field, its adaptation to the problem of acoustic event detection has resulted in limited success. In this article, instead of treating the problem similar to the segmentation and classification tasks in speech recognition, we pose it as a regression task and propose an approach based on random forest regression. Furthermore, event localization in time can be efficiently handled as a joint problem. We firstly decompose the training audio signals into multiple interleaved superframes which are annotated with the corresponding event class labels and their displacements to the temporal onsets and offsets of the events. For a specific event category, a random-forest regression model is learned using the displacement information. Given an unseen superframe, the learned regressor will output the continuous estimates of the onset and offset locations of the events. To deal with multiple event categories, prior to the category-specific regression phase, a superframe-wise recognition phase is performed to reject the background superframes and to classify the event superframes into different event categories. While jointly posing event detection and localization as a regression problem is novel, the superior performance on two databases ITC-Irst and UPC-TALP demonstrates the efficiency and potential of the proposed approach. Index Terms-acoustic event detection, regression forest, random forest, superframe.","author":[{"dropping-particle":"","family":"Phan","given":"Huy","non-dropping-particle":"","parse-names":false,"suffix":""},{"dropping-particle":"","family":"Member","given":"Student","non-dropping-particle":"","parse-names":false,"suffix":""},{"dropping-particle":"","family":"Maaß","given":"Marco","non-dropping-particle":"","parse-names":false,"suffix":""},{"dropping-particle":"","family":"Mazur","given":"Radoslaw","non-dropping-particle":"","parse-names":false,"suffix":""},{"dropping-particle":"","family":"Mertins","given":"Alfred","non-dropping-particle":"","parse-names":false,"suffix":""},{"dropping-particle":"","family":"Member","given":"Senior","non-dropping-particle":"","parse-names":false,"suffix":""}],"container-title":"ieeexplore.ieee.org","id":"ITEM-1","issue":"1","issued":{"date-parts":[["0"]]},"page":"20-31","title":"Random regression forests for acoustic event detection and classification","type":"article-journal"},"uris":["http://www.mendeley.com/documents/?uuid=84cffc04-8218-35c8-af53-92dca1fdc434","http://www.mendeley.com/documents/?uuid=045d8c18-6c56-4739-972d-79bd3cc7da2e","http://www.mendeley.com/documents/?uuid=e188c66f-6e86-4c12-898e-478784fa43dd"]}],"mendeley":{"formattedCitation":"(Phan et al. n.d.)","plainTextFormattedCitation":"(Phan et al. n.d.)","previouslyFormattedCitation":"(Phan et al. n.d.)"},"properties":{"noteIndex":0},"schema":"https://github.com/citation-style-language/schema/raw/master/csl-citation.json"}</w:instrText>
      </w:r>
      <w:r>
        <w:fldChar w:fldCharType="separate"/>
      </w:r>
      <w:r w:rsidRPr="00442628">
        <w:rPr>
          <w:noProof/>
        </w:rPr>
        <w:t>(Phan et al. n.d.)</w:t>
      </w:r>
      <w:r>
        <w:fldChar w:fldCharType="end"/>
      </w:r>
      <w:r>
        <w:fldChar w:fldCharType="begin" w:fldLock="1"/>
      </w:r>
      <w:r w:rsidR="00AE7ECE">
        <w:instrText>ADDIN CSL_CITATION {"citationItems":[{"id":"ITEM-1","itemData":{"ISBN":"18744443/15","abstract":"Environmental audio classification has been the focus of research in the area of speech recognition. It is difficult to find an optimal classifier and select the optimal features from various features extracted from environmental audio data. Random forest is a powerful machine learning classifier compared to other conventional pattern recognition techniques. In this paper, the performance of the Random Forest classifier and the selected features model for environmental audio classification is explored. The comparison and analysis of classification results, obtained by employing the Bagging , AdaBoost, and Random Forest for environmental audio data, are given. The experiments carry out the assessment and selection of importance of variables by means of GINI Index. The results show that the Random Forest method can effectively improve the performance of environmental audio data classification even under the fewer training examples. The classification model, built from the selected features, obtains better performance in both accuracy and efficiency than that of all features for environmental audio data.","author":[{"dropping-particle":"","family":"Zhang","given":"Y","non-dropping-particle":"","parse-names":false,"suffix":""},{"dropping-particle":"","family":"Systems","given":"D LV - The Open Automation and Control","non-dropping-particle":"","parse-names":false,"suffix":""},{"dropping-particle":"","family":"2015","given":"undefined","non-dropping-particle":"","parse-names":false,"suffix":""}],"container-title":"benthamopen.com","id":"ITEM-1","issued":{"date-parts":[["2015"]]},"page":"135-142","title":"Selected features for classifying environmental audio data with random forest","type":"article-journal","volume":"7"},"uris":["http://www.mendeley.com/documents/?uuid=8cb38f7a-04b5-3438-8f20-c2be3a95bd11","http://www.mendeley.com/documents/?uuid=8f45a2e4-e470-49d7-9318-cd5639374d7f","http://www.mendeley.com/documents/?uuid=87151311-b21d-4485-9017-fda9e027a7ad"]}],"mendeley":{"formattedCitation":"(Zhang, Systems, and 2015 2015)","plainTextFormattedCitation":"(Zhang, Systems, and 2015 2015)","previouslyFormattedCitation":"(Zhang, Systems, and 2015 2015)"},"properties":{"noteIndex":0},"schema":"https://github.com/citation-style-language/schema/raw/master/csl-citation.json"}</w:instrText>
      </w:r>
      <w:r>
        <w:fldChar w:fldCharType="separate"/>
      </w:r>
      <w:r w:rsidRPr="00442628">
        <w:rPr>
          <w:noProof/>
        </w:rPr>
        <w:t>(Zhang, Systems, and 2015 2015)</w:t>
      </w:r>
      <w:r>
        <w:fldChar w:fldCharType="end"/>
      </w:r>
      <w:r w:rsidRPr="006E40F6">
        <w:t xml:space="preserve"> hidden </w:t>
      </w:r>
      <w:r w:rsidR="00565E2C">
        <w:t>M</w:t>
      </w:r>
      <w:r w:rsidRPr="006E40F6">
        <w:t>arkov models (HMMs)</w:t>
      </w:r>
      <w:r>
        <w:t xml:space="preserve"> </w:t>
      </w:r>
      <w:r>
        <w:fldChar w:fldCharType="begin" w:fldLock="1"/>
      </w:r>
      <w:r w:rsidR="00AE7ECE">
        <w:instrText>ADDIN CSL_CITATION {"citationItems":[{"id":"ITEM-1","itemData":{"author":[{"dropping-particle":"","family":"Peng","given":"YT","non-dropping-particle":"","parse-names":false,"suffix":""},{"dropping-particle":"","family":"Lin","given":"CY","non-dropping-particle":"","parse-names":false,"suffix":""},{"dropping-particle":"","family":"…","given":"MT Sun - 2009 IEEE International","non-dropping-particle":"","parse-names":false,"suffix":""},{"dropping-particle":"","family":"2009","given":"undefined","non-dropping-particle":"","parse-names":false,"suffix":""}],"container-title":"ieeexplore.ieee.org","id":"ITEM-1","issued":{"date-parts":[["0"]]},"title":"Healthcare audio event classification using hidden Markov models and hierarchical hidden Markov models","type":"article-journal"},"uris":["http://www.mendeley.com/documents/?uuid=1a0dc2df-a9ea-3cf5-ad8c-0c3d8080f6e7","http://www.mendeley.com/documents/?uuid=1b7effad-ab8c-438a-b11d-bcff26546937","http://www.mendeley.com/documents/?uuid=499cc7b6-e011-4b7c-a6e0-3b0300c528cc"]}],"mendeley":{"formattedCitation":"(Peng et al. n.d.)","plainTextFormattedCitation":"(Peng et al. n.d.)","previouslyFormattedCitation":"(Peng et al. n.d.)"},"properties":{"noteIndex":0},"schema":"https://github.com/citation-style-language/schema/raw/master/csl-citation.json"}</w:instrText>
      </w:r>
      <w:r>
        <w:fldChar w:fldCharType="separate"/>
      </w:r>
      <w:r w:rsidRPr="00442628">
        <w:rPr>
          <w:noProof/>
        </w:rPr>
        <w:t>(Peng et al. n.d.)</w:t>
      </w:r>
      <w:r>
        <w:fldChar w:fldCharType="end"/>
      </w:r>
      <w:r>
        <w:t xml:space="preserve"> </w:t>
      </w:r>
      <w:r>
        <w:fldChar w:fldCharType="begin" w:fldLock="1"/>
      </w:r>
      <w:r w:rsidR="00AE7ECE">
        <w:instrText>ADDIN CSL_CITATION {"citationItems":[{"id":"ITEM-1","itemData":{"DOI":"10.1016/J.PATREC.2010.02.005","ISSN":"0167-8655","abstract":"Acoustic Event Detection (AED) aims to identify both timestamps and types of events in an audio stream. This becomes very challenging when going beyond restricted highlight events and well controlled recordings. We propose extracting discriminative features for AED using a boosting approach, which outperform classical speech perceptual features, such as Mel-frequency Cepstral Coefficients and log frequency filterbank parameters. We propose leveraging statistical models better fitting the task. First, a tandem connectionist-HMM approach combines the sequence modeling capabilities of the HMM with the high-accuracy context-dependent discriminative capabilities of an artificial neural network trained using the minimum cross entropy criterion. Second, an SVM-GMM-supervector approach uses noise-adaptive kernels better approximating the KL divergence between feature distributions in different audio segments. Experiments on the CLEAR 2007 AED Evaluation set-up demonstrate that the presented features and models lead to over 45% relative performance improvement, and also outperform the best system in the CLEAR AED Evaluation, on detection of twelve general acoustic events in a real seminar environment. © 2009 Elsevier B.V. All rights reserved.","author":[{"dropping-particle":"","family":"Zhuang","given":"Xiaodan","non-dropping-particle":"","parse-names":false,"suffix":""},{"dropping-particle":"","family":"Zhou","given":"Xi","non-dropping-particle":"","parse-names":false,"suffix":""},{"dropping-particle":"","family":"Hasegawa-Johnson","given":"Mark A.","non-dropping-particle":"","parse-names":false,"suffix":""},{"dropping-particle":"","family":"Huang","given":"Thomas S.","non-dropping-particle":"","parse-names":false,"suffix":""}],"container-title":"Pattern Recognition Letters","id":"ITEM-1","issue":"12","issued":{"date-parts":[["2010","9"]]},"page":"1543-1551","publisher":"North-Holland","title":"Real-world acoustic event detection","type":"article-journal","volume":"31"},"uris":["http://www.mendeley.com/documents/?uuid=21af91fe-cc19-3362-82ef-4859f66d31af","http://www.mendeley.com/documents/?uuid=ca206a96-a013-497b-bc6f-872dd9136b85","http://www.mendeley.com/documents/?uuid=7dd731c7-9293-43d3-a8f6-056dbea46f8e"]}],"mendeley":{"formattedCitation":"(Zhuang et al. 2010)","plainTextFormattedCitation":"(Zhuang et al. 2010)","previouslyFormattedCitation":"(Zhuang et al. 2010)"},"properties":{"noteIndex":0},"schema":"https://github.com/citation-style-language/schema/raw/master/csl-citation.json"}</w:instrText>
      </w:r>
      <w:r>
        <w:fldChar w:fldCharType="separate"/>
      </w:r>
      <w:r w:rsidRPr="00442628">
        <w:rPr>
          <w:noProof/>
        </w:rPr>
        <w:t>(Zhuang et al. 2010)</w:t>
      </w:r>
      <w:r>
        <w:fldChar w:fldCharType="end"/>
      </w:r>
      <w:r w:rsidRPr="006E40F6">
        <w:t xml:space="preserve"> support vector machines (SVMs), and Gaussian mixture models (GMMs)</w:t>
      </w:r>
      <w:r>
        <w:t xml:space="preserve"> </w:t>
      </w:r>
      <w:r>
        <w:fldChar w:fldCharType="begin" w:fldLock="1"/>
      </w:r>
      <w:r w:rsidR="00AE7ECE">
        <w:instrText>ADDIN CSL_CITATION {"citationItems":[{"id":"ITEM-1","itemData":{"author":[{"dropping-particle":"","family":"Atrey","given":"PK","non-dropping-particle":"","parse-names":false,"suffix":""},{"dropping-particle":"","family":"…","given":"NC Maddage - 2006 IEEE International","non-dropping-particle":"","parse-names":false,"suffix":""},{"dropping-particle":"","family":"2006","given":"undefined","non-dropping-particle":"","parse-names":false,"suffix":""}],"container-title":"ieeexplore.ieee.org","id":"ITEM-1","issued":{"date-parts":[["0"]]},"title":"Audio based event detection for multimedia surveillance","type":"article-journal"},"uris":["http://www.mendeley.com/documents/?uuid=8bb8ff4d-715b-4b4c-9950-2af398ec53df","http://www.mendeley.com/documents/?uuid=5c573d57-d460-46c8-af58-c2b0154c29ca","http://www.mendeley.com/documents/?uuid=ae520851-5768-369c-950c-2cd1a1a717dc"]}],"mendeley":{"formattedCitation":"(Atrey et al. n.d.)","plainTextFormattedCitation":"(Atrey et al. n.d.)","previouslyFormattedCitation":"(Atrey et al. n.d.)"},"properties":{"noteIndex":0},"schema":"https://github.com/citation-style-language/schema/raw/master/csl-citation.json"}</w:instrText>
      </w:r>
      <w:r>
        <w:fldChar w:fldCharType="separate"/>
      </w:r>
      <w:r w:rsidRPr="00442628">
        <w:rPr>
          <w:noProof/>
        </w:rPr>
        <w:t>(Atrey et al. n.d.)</w:t>
      </w:r>
      <w:r>
        <w:fldChar w:fldCharType="end"/>
      </w:r>
      <w:r w:rsidRPr="006E40F6">
        <w:t xml:space="preserve"> are some of the traditional machine learning techniques utilized in this domain. A brief overview of the above</w:t>
      </w:r>
      <w:r>
        <w:t>-</w:t>
      </w:r>
      <w:r w:rsidRPr="006E40F6">
        <w:t>mentioned individual method is discussed below to define how they can be implemented to identify and categorize sound events. The probability density of each element of a composition is determined by generative models such as Gaussian Mixture Models (GMMs). The probability distribution of individual element</w:t>
      </w:r>
      <w:r>
        <w:t>s</w:t>
      </w:r>
      <w:r w:rsidRPr="006E40F6">
        <w:t xml:space="preserve"> can be determined by a common technique known as expectation maximization</w:t>
      </w:r>
      <w:r>
        <w:t xml:space="preserve"> </w:t>
      </w:r>
      <w:r>
        <w:fldChar w:fldCharType="begin" w:fldLock="1"/>
      </w:r>
      <w:r w:rsidR="00AE7ECE">
        <w:instrText>ADDIN CSL_CITATION {"citationItems":[{"id":"ITEM-1","itemData":{"DOI":"10.1109/79.543975","ISSN":"10535888","author":[{"dropping-particle":"","family":"Moon","given":"Todd K.","non-dropping-particle":"","parse-names":false,"suffix":""}],"container-title":"IEEE Signal Processing Magazine","id":"ITEM-1","issue":"6","issued":{"date-parts":[["1996"]]},"page":"47-60","publisher":"Institute of Electrical and Electronics Engineers Inc.","title":"The expectation-maximization algorithm","type":"article-journal","volume":"13"},"uris":["http://www.mendeley.com/documents/?uuid=12497cc9-1da1-30e9-9de7-f11fdf46d358","http://www.mendeley.com/documents/?uuid=dad0ddb6-7a08-4bc3-bf56-17761f78c62c","http://www.mendeley.com/documents/?uuid=18e74121-a6bd-4a0d-b396-92f539f37d21"]}],"mendeley":{"formattedCitation":"(Moon 1996)","plainTextFormattedCitation":"(Moon 1996)","previouslyFormattedCitation":"(Moon 1996)"},"properties":{"noteIndex":0},"schema":"https://github.com/citation-style-language/schema/raw/master/csl-citation.json"}</w:instrText>
      </w:r>
      <w:r>
        <w:fldChar w:fldCharType="separate"/>
      </w:r>
      <w:r w:rsidRPr="00442628">
        <w:rPr>
          <w:noProof/>
        </w:rPr>
        <w:t>(Moon 1996)</w:t>
      </w:r>
      <w:r>
        <w:fldChar w:fldCharType="end"/>
      </w:r>
      <w:r w:rsidRPr="007578B2">
        <w:t>.</w:t>
      </w:r>
      <w:r w:rsidRPr="006E40F6">
        <w:t xml:space="preserve"> Every category of sound serves as an element to identify the sound events </w:t>
      </w:r>
      <w:r>
        <w:t xml:space="preserve">and </w:t>
      </w:r>
      <w:r w:rsidRPr="006E40F6">
        <w:t>to recognize the characteristics relating to the distribution of individual sound clas</w:t>
      </w:r>
      <w:r>
        <w:t>se</w:t>
      </w:r>
      <w:r w:rsidRPr="006E40F6">
        <w:t xml:space="preserve">s </w:t>
      </w:r>
      <w:r>
        <w:t xml:space="preserve">in </w:t>
      </w:r>
      <w:r w:rsidRPr="006E40F6">
        <w:t>the model is trained. The temporal dependencies in the signal are not captured by GMM because every segment of the sound stream is handled independently. Contextual information is acquired to identify the sound events by implementing Hidden Markov Models (HMMs)</w:t>
      </w:r>
      <w:r>
        <w:t xml:space="preserve"> </w:t>
      </w:r>
      <w:r>
        <w:fldChar w:fldCharType="begin" w:fldLock="1"/>
      </w:r>
      <w:r w:rsidR="00AE7ECE">
        <w:instrText>ADDIN CSL_CITATION {"citationItems":[{"id":"ITEM-1","itemData":{"DOI":"10.1186/1687-4722-2013-1","ISSN":"16874714","abstract":"The work presented in this article studies how the context information can be used in the automatic sound event detection process, and how the detection system can benefit from such information. Humans are using context information to make more accurate predictions about the sound events and ruling out unlikely events given the context. We propose a similar utilization of context information in the automatic sound event detection process. The proposed approach is composed of two stages: automatic context recognition stage and sound event detection stage. Contexts are modeled using Gaussian mixture models and sound events are modeled using three-state left-to-right hidden Markov models. In the first stage, audio context of the tested signal is recognized. Based on the recognized context, a context-specific set of sound event classes is selected for the sound event detection stage. The event detection stage also uses context-dependent acoustic models and count-based event priors. Two alternative event detection approaches are studied. In the first one, a monophonic event sequence is outputted by detecting the most prominent sound event at each time instance using Viterbi decoding. The second approach introduces a new method for producing polyphonic event sequence by detecting multiple overlapping sound events using multiple restricted Viterbi passes. A new metric is introduced to evaluate the sound event detection performance with various level of polyphony. This combines the detection accuracy and coarse time-resolution error into one metric, making the comparison of the performance of detection algorithms simpler. The two-step approach was found to improve the results substantially compared to the context-independent baseline system. In the block-level, the detection accuracy can be almost doubled by using the proposed context-dependent event detection. © 2013 Heittola et al.; licensee Springer.","author":[{"dropping-particle":"","family":"Heittola","given":"Toni","non-dropping-particle":"","parse-names":false,"suffix":""},{"dropping-particle":"","family":"Mesaros","given":"Annamaria","non-dropping-particle":"","parse-names":false,"suffix":""},{"dropping-particle":"","family":"Eronen","given":"Antti","non-dropping-particle":"","parse-names":false,"suffix":""},{"dropping-particle":"","family":"Virtanen","given":"Tuomas","non-dropping-particle":"","parse-names":false,"suffix":""}],"container-title":"Eurasip Journal on Audio, Speech, and Music Processing","id":"ITEM-1","issue":"1","issued":{"date-parts":[["2013"]]},"title":"Context-dependent sound event detection","type":"article-journal","volume":"2013"},"uris":["http://www.mendeley.com/documents/?uuid=1bb32661-7dd0-49e0-b7b8-41144016d598","http://www.mendeley.com/documents/?uuid=2207cf6e-2404-49e8-b3b3-8691a648839b","http://www.mendeley.com/documents/?uuid=3edb2e1f-6e07-34dd-93d3-4dcded6d70ee"]}],"mendeley":{"formattedCitation":"(Heittola et al. 2013)","plainTextFormattedCitation":"(Heittola et al. 2013)","previouslyFormattedCitation":"(Heittola et al. 2013)"},"properties":{"noteIndex":0},"schema":"https://github.com/citation-style-language/schema/raw/master/csl-citation.json"}</w:instrText>
      </w:r>
      <w:r>
        <w:fldChar w:fldCharType="separate"/>
      </w:r>
      <w:r w:rsidRPr="00442628">
        <w:rPr>
          <w:noProof/>
        </w:rPr>
        <w:t>(Heittola et al. 2013)</w:t>
      </w:r>
      <w:r>
        <w:fldChar w:fldCharType="end"/>
      </w:r>
      <w:r>
        <w:t xml:space="preserve">. </w:t>
      </w:r>
      <w:r w:rsidRPr="006E40F6">
        <w:t>A</w:t>
      </w:r>
      <w:r>
        <w:t>n</w:t>
      </w:r>
      <w:r w:rsidRPr="006E40F6">
        <w:t xml:space="preserve"> HMM classifies the present sound fragment while also taking into account prior sound fragments</w:t>
      </w:r>
      <w:r>
        <w:t xml:space="preserve"> </w:t>
      </w:r>
      <w:r>
        <w:fldChar w:fldCharType="begin" w:fldLock="1"/>
      </w:r>
      <w:r w:rsidR="00AE7ECE">
        <w:instrText>ADDIN CSL_CITATION {"citationItems":[{"id":"ITEM-1","itemData":{"DOI":"10.1002/0471250953.BIA03AS18","ISSN":"1934-340X","PMID":"18428778","abstract":"This unit introduces the concept of hidden Markov models in computational biology. It describes them using simple biological examples, requiring as little mathematical knowledge as possible. The unit also presents a brief history of hidden Markov models and an overview of their current applications before concluding with a discussion of their limitations.","author":[{"dropping-particle":"","family":"Schuster-Böckler","given":"Benjamin","non-dropping-particle":"","parse-names":false,"suffix":""},{"dropping-particle":"","family":"Bateman","given":"Alex","non-dropping-particle":"","parse-names":false,"suffix":""}],"container-title":"Current Protocols in Bioinformatics","id":"ITEM-1","issue":"1","issued":{"date-parts":[["2007","6"]]},"page":"A.3A.1-A.3A.9","publisher":"John Wiley &amp; Sons, Ltd","title":"An Introduction to Hidden Markov Models","type":"article-journal","volume":"18"},"uris":["http://www.mendeley.com/documents/?uuid=c9a3b107-7047-3755-a99b-9254138b215d","http://www.mendeley.com/documents/?uuid=f18002ac-2df9-462f-93e7-871c351703a2","http://www.mendeley.com/documents/?uuid=cf841800-d7b9-48f3-9ff8-c5a57cffb2ba"]}],"mendeley":{"formattedCitation":"(Schuster-Böckler and Bateman 2007)","plainTextFormattedCitation":"(Schuster-Böckler and Bateman 2007)","previouslyFormattedCitation":"(Schuster-Böckler and Bateman 2007)"},"properties":{"noteIndex":0},"schema":"https://github.com/citation-style-language/schema/raw/master/csl-citation.json"}</w:instrText>
      </w:r>
      <w:r>
        <w:fldChar w:fldCharType="separate"/>
      </w:r>
      <w:r w:rsidRPr="00442628">
        <w:rPr>
          <w:noProof/>
        </w:rPr>
        <w:t>(Schuster-Böckler and Bateman 2007)</w:t>
      </w:r>
      <w:r>
        <w:fldChar w:fldCharType="end"/>
      </w:r>
    </w:p>
    <w:p w14:paraId="03C4B07F" w14:textId="7BD3FB4B" w:rsidR="008E78CB" w:rsidRPr="006E40F6" w:rsidRDefault="008E78CB" w:rsidP="008E78CB">
      <w:pPr>
        <w:spacing w:line="360" w:lineRule="auto"/>
        <w:jc w:val="both"/>
      </w:pPr>
      <w:r w:rsidRPr="006E40F6">
        <w:t>Differentiation techniques such as Support Vector Machine which splits the data sample through hyperplanes within high-dimensional space</w:t>
      </w:r>
      <w:r>
        <w:fldChar w:fldCharType="begin" w:fldLock="1"/>
      </w:r>
      <w:r w:rsidR="00AE7ECE">
        <w:instrText>ADDIN CSL_CITATION {"citationItems":[{"id":"ITEM-1","itemData":{"DOI":"10.1109/5254.708428","ISSN":"10947167","author":[{"dropping-particle":"","family":"Schölkopf","given":"Bernhard","non-dropping-particle":"","parse-names":false,"suffix":""}],"container-title":"IEEE Intelligent Systems and Their Applications","id":"ITEM-1","issue":"4","issued":{"date-parts":[["1998","7"]]},"page":"18-21","title":"SVMs - A practical consequence of learning theory","type":"article-journal","volume":"13"},"uris":["http://www.mendeley.com/documents/?uuid=8fc990b1-2a11-352a-8862-8e01687ec695","http://www.mendeley.com/documents/?uuid=d547cd5d-9321-456a-8aef-285bbaa5bffa","http://www.mendeley.com/documents/?uuid=c10f95db-d7af-4eb6-b2d6-3e0d006151e7"]}],"mendeley":{"formattedCitation":"(Schölkopf 1998)","plainTextFormattedCitation":"(Schölkopf 1998)","previouslyFormattedCitation":"(Schölkopf 1998)"},"properties":{"noteIndex":0},"schema":"https://github.com/citation-style-language/schema/raw/master/csl-citation.json"}</w:instrText>
      </w:r>
      <w:r>
        <w:fldChar w:fldCharType="separate"/>
      </w:r>
      <w:r w:rsidRPr="00442628">
        <w:rPr>
          <w:noProof/>
        </w:rPr>
        <w:t>(Schölkopf 1998)</w:t>
      </w:r>
      <w:r>
        <w:fldChar w:fldCharType="end"/>
      </w:r>
      <w:r w:rsidRPr="006E40F6">
        <w:t>. SVM splits the sound stream into smaller fragments and classifies individual segment</w:t>
      </w:r>
      <w:r>
        <w:t>s</w:t>
      </w:r>
      <w:r w:rsidRPr="006E40F6">
        <w:t xml:space="preserve"> separately</w:t>
      </w:r>
      <w:r>
        <w:t xml:space="preserve"> </w:t>
      </w:r>
      <w:r>
        <w:fldChar w:fldCharType="begin" w:fldLock="1"/>
      </w:r>
      <w:r w:rsidR="00AE7ECE">
        <w:instrText>ADDIN CSL_CITATION {"citationItems":[{"id":"ITEM-1","itemData":{"abstract":"The classification of acoustic events in indoor environments is an important task for many practical applications in smart environments. In this paper a novel approach for classifying acoustic events that is based on a Bag-of-Features approach is proposed. Mel and gammatone frequency cepstral coefficients that originate from psychoacoustic models are used as input features for the Bag-of representation. Rather than using a prior classification or segmentation step to eliminate silence and background noise, Bag-of-Features representations are learned for a background class. Supervised learning of codebooks and temporal coding are shown to improve the recognition rates. Three different databases are used for the experiments: the CLEAR sound event dataset, the D-CASE event dataset and a new set of smart room recordings.","author":[{"dropping-particle":"","family":"Plinge","given":"A","non-dropping-particle":"","parse-names":false,"suffix":""},{"dropping-particle":"","family":"Grzeszick","given":"R","non-dropping-particle":"","parse-names":false,"suffix":""},{"dropping-particle":"","family":"International","given":"GA Fink - 2014 IEEE","non-dropping-particle":"","parse-names":false,"suffix":""},{"dropping-particle":"","family":"2014","given":"undefined","non-dropping-particle":"","parse-names":false,"suffix":""}],"container-title":"ieeexplore.ieee.org","id":"ITEM-1","issued":{"date-parts":[["0"]]},"title":"A bag-of-features approach to acoustic event detection","type":"article-journal"},"uris":["http://www.mendeley.com/documents/?uuid=d7f7897d-1639-333a-bcf6-458a4b59c348","http://www.mendeley.com/documents/?uuid=1c6e283d-d237-408c-8033-d90b94a51da9","http://www.mendeley.com/documents/?uuid=6fa1c1e9-407e-4eaa-ba21-790029acf53d"]},{"id":"ITEM-2","itemData":{"author":[{"dropping-particle":"","family":"Temko","given":"A","non-dropping-particle":"","parse-names":false,"suffix":""},{"dropping-particle":"","family":"Letters","given":"C Nadeu - Pattern Recognition","non-dropping-particle":"","parse-names":false,"suffix":""},{"dropping-particle":"","family":"2009","given":"undefined","non-dropping-particle":"","parse-names":false,"suffix":""}],"container-title":"Elsevier","id":"ITEM-2","issued":{"date-parts":[["0"]]},"title":"Acoustic event detection in meeting-room environments","type":"article-journal"},"uris":["http://www.mendeley.com/documents/?uuid=cb879bdd-226c-3f0a-9bc8-e7d8a9cea86e","http://www.mendeley.com/documents/?uuid=27f88433-f1fc-44dc-b3d6-456d90bca1fc","http://www.mendeley.com/documents/?uuid=3529844d-f592-4271-b8ac-9e776832f325"]}],"mendeley":{"formattedCitation":"(Plinge et al. n.d.; Temko, Letters, and 2009 n.d.)","plainTextFormattedCitation":"(Plinge et al. n.d.; Temko, Letters, and 2009 n.d.)","previouslyFormattedCitation":"(Plinge et al. n.d.; Temko, Letters, and 2009 n.d.)"},"properties":{"noteIndex":0},"schema":"https://github.com/citation-style-language/schema/raw/master/csl-citation.json"}</w:instrText>
      </w:r>
      <w:r>
        <w:fldChar w:fldCharType="separate"/>
      </w:r>
      <w:r w:rsidRPr="00442628">
        <w:rPr>
          <w:noProof/>
        </w:rPr>
        <w:t>(Plinge et al. n.d.; Temko, Letters, and 2009 n.d.)</w:t>
      </w:r>
      <w:r>
        <w:fldChar w:fldCharType="end"/>
      </w:r>
      <w:r w:rsidRPr="007578B2">
        <w:t>.</w:t>
      </w:r>
      <w:r w:rsidRPr="006E40F6">
        <w:t xml:space="preserve"> SVM anyhow cannot deal with large datasets since it expands with the size of </w:t>
      </w:r>
      <w:r>
        <w:t xml:space="preserve">the </w:t>
      </w:r>
      <w:r w:rsidRPr="006E40F6">
        <w:t>dataset super-linearly.</w:t>
      </w:r>
    </w:p>
    <w:p w14:paraId="2BB39BE1" w14:textId="2E02D76D" w:rsidR="008E78CB" w:rsidRPr="006E40F6" w:rsidRDefault="008E78CB" w:rsidP="008E78CB">
      <w:pPr>
        <w:spacing w:line="360" w:lineRule="auto"/>
        <w:jc w:val="both"/>
      </w:pPr>
      <w:r w:rsidRPr="006E40F6">
        <w:t xml:space="preserve">Another machine learning technique that utilizes </w:t>
      </w:r>
      <w:r>
        <w:t xml:space="preserve">a </w:t>
      </w:r>
      <w:r w:rsidRPr="006E40F6">
        <w:t xml:space="preserve">group </w:t>
      </w:r>
      <w:r>
        <w:t xml:space="preserve">of </w:t>
      </w:r>
      <w:r w:rsidRPr="006E40F6">
        <w:t>decision trees relatively known as random forest (RF) is also suitable to perform categorization and regression task</w:t>
      </w:r>
      <w:r>
        <w:t xml:space="preserve">s </w:t>
      </w:r>
      <w:r>
        <w:fldChar w:fldCharType="begin" w:fldLock="1"/>
      </w:r>
      <w:r w:rsidR="00AE7ECE">
        <w:instrText>ADDIN CSL_CITATION {"citationItems":[{"id":"ITEM-1","itemData":{"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id":"ITEM-1","issued":{"date-parts":[["2001"]]},"page":"5-32","title":"Random Forests","type":"article-journal","volume":"45"},"uris":["http://www.mendeley.com/documents/?uuid=6443c480-68e9-36e8-b2c1-1f20d0000b67","http://www.mendeley.com/documents/?uuid=3745f47d-9304-4423-a08e-162141f38bfa","http://www.mendeley.com/documents/?uuid=3b51623d-4b72-4b20-98bb-ebcce249e408"]}],"mendeley":{"formattedCitation":"(Breiman 2001)","plainTextFormattedCitation":"(Breiman 2001)","previouslyFormattedCitation":"(Breiman 2001)"},"properties":{"noteIndex":0},"schema":"https://github.com/citation-style-language/schema/raw/master/csl-citation.json"}</w:instrText>
      </w:r>
      <w:r>
        <w:fldChar w:fldCharType="separate"/>
      </w:r>
      <w:r w:rsidRPr="00442628">
        <w:rPr>
          <w:noProof/>
        </w:rPr>
        <w:t>(Breiman 2001)</w:t>
      </w:r>
      <w:r>
        <w:fldChar w:fldCharType="end"/>
      </w:r>
      <w:r w:rsidRPr="007578B2">
        <w:t>.</w:t>
      </w:r>
      <w:r w:rsidRPr="006E40F6">
        <w:t xml:space="preserve"> When an RF model is trained using a portion of the training set separately for every decision tree. In the evaluation process</w:t>
      </w:r>
      <w:r>
        <w:t>,</w:t>
      </w:r>
      <w:r w:rsidRPr="006E40F6">
        <w:t xml:space="preserve"> input labels are generated by every decision tree output, but </w:t>
      </w:r>
      <w:r>
        <w:t xml:space="preserve">the </w:t>
      </w:r>
      <w:r w:rsidRPr="006E40F6">
        <w:t xml:space="preserve">conclusion is determined by </w:t>
      </w:r>
      <w:r>
        <w:t xml:space="preserve">the </w:t>
      </w:r>
      <w:r w:rsidRPr="006E40F6">
        <w:t>majority voting method.   A bunch of estimated features for an individual sound stream is utilized to train the RF model to recognize the occurrence of an incident in the stream in this way RF models categorize and identif</w:t>
      </w:r>
      <w:r>
        <w:t>y</w:t>
      </w:r>
      <w:r w:rsidRPr="006E40F6">
        <w:t xml:space="preserve"> sound events</w:t>
      </w:r>
      <w:r>
        <w:t xml:space="preserve"> </w:t>
      </w:r>
      <w:r>
        <w:fldChar w:fldCharType="begin" w:fldLock="1"/>
      </w:r>
      <w:r w:rsidR="00AE7ECE">
        <w:instrText>ADDIN CSL_CITATION {"citationItems":[{"id":"ITEM-1","itemData":{"DOI":"10.1109/TASLP.2014.2367814","ISBN":"00000000/00$00.0","abstract":"Despite the success of the automatic speech recognition framework in its own application field, its adaptation to the problem of acoustic event detection has resulted in limited success. In this article, instead of treating the problem similar to the segmentation and classification tasks in speech recognition, we pose it as a regression task and propose an approach based on random forest regression. Furthermore, event localization in time can be efficiently handled as a joint problem. We firstly decompose the training audio signals into multiple interleaved superframes which are annotated with the corresponding event class labels and their displacements to the temporal onsets and offsets of the events. For a specific event category, a random-forest regression model is learned using the displacement information. Given an unseen superframe, the learned regressor will output the continuous estimates of the onset and offset locations of the events. To deal with multiple event categories, prior to the category-specific regression phase, a superframe-wise recognition phase is performed to reject the background superframes and to classify the event superframes into different event categories. While jointly posing event detection and localization as a regression problem is novel, the superior performance on two databases ITC-Irst and UPC-TALP demonstrates the efficiency and potential of the proposed approach. Index Terms-acoustic event detection, regression forest, random forest, superframe.","author":[{"dropping-particle":"","family":"Phan","given":"Huy","non-dropping-particle":"","parse-names":false,"suffix":""},{"dropping-particle":"","family":"Member","given":"Student","non-dropping-particle":"","parse-names":false,"suffix":""},{"dropping-particle":"","family":"Maaß","given":"Marco","non-dropping-particle":"","parse-names":false,"suffix":""},{"dropping-particle":"","family":"Mazur","given":"Radoslaw","non-dropping-particle":"","parse-names":false,"suffix":""},{"dropping-particle":"","family":"Mertins","given":"Alfred","non-dropping-particle":"","parse-names":false,"suffix":""},{"dropping-particle":"","family":"Member","given":"Senior","non-dropping-particle":"","parse-names":false,"suffix":""}],"container-title":"ieeexplore.ieee.org","id":"ITEM-1","issue":"1","issued":{"date-parts":[["0"]]},"page":"20-31","title":"Random regression forests for acoustic event detection and classification","type":"article-journal"},"uris":["http://www.mendeley.com/documents/?uuid=e188c66f-6e86-4c12-898e-478784fa43dd","http://www.mendeley.com/documents/?uuid=045d8c18-6c56-4739-972d-79bd3cc7da2e","http://www.mendeley.com/documents/?uuid=84cffc04-8218-35c8-af53-92dca1fdc434"]},{"id":"ITEM-2","itemData":{"ISBN":"18744443/15","abstract":"Environmental audio classification has been the focus of research in the area of speech recognition. It is difficult to find an optimal classifier and select the optimal features from various features extracted from environmental audio data. Random forest is a powerful machine learning classifier compared to other conventional pattern recognition techniques. In this paper, the performance of the Random Forest classifier and the selected features model for environmental audio classification is explored. The comparison and analysis of classification results, obtained by employing the Bagging , AdaBoost, and Random Forest for environmental audio data, are given. The experiments carry out the assessment and selection of importance of variables by means of GINI Index. The results show that the Random Forest method can effectively improve the performance of environmental audio data classification even under the fewer training examples. The classification model, built from the selected features, obtains better performance in both accuracy and efficiency than that of all features for environmental audio data.","author":[{"dropping-particle":"","family":"Zhang","given":"Y","non-dropping-particle":"","parse-names":false,"suffix":""},{"dropping-particle":"","family":"Systems","given":"D LV - The Open Automation and Control","non-dropping-particle":"","parse-names":false,"suffix":""},{"dropping-particle":"","family":"2015","given":"undefined","non-dropping-particle":"","parse-names":false,"suffix":""}],"container-title":"benthamopen.com","id":"ITEM-2","issued":{"date-parts":[["2015"]]},"page":"135-142","title":"Selected features for classifying environmental audio data with random forest","type":"article-journal","volume":"7"},"uris":["http://www.mendeley.com/documents/?uuid=87151311-b21d-4485-9017-fda9e027a7ad","http://www.mendeley.com/documents/?uuid=8f45a2e4-e470-49d7-9318-cd5639374d7f","http://www.mendeley.com/documents/?uuid=8cb38f7a-04b5-3438-8f20-c2be3a95bd11","http://www.mendeley.com/documents/?uuid=54bb83ad-7b89-4180-be2c-464bb3f82089","http://www.mendeley.com/documents/?uuid=75baa10c-4856-4de5-9e2b-21be75544ef6"]}],"mendeley":{"formattedCitation":"(Phan et al. n.d.; Zhang et al. 2015)","plainTextFormattedCitation":"(Phan et al. n.d.; Zhang et al. 2015)","previouslyFormattedCitation":"(Phan et al. n.d.; Zhang et al. 2015)"},"properties":{"noteIndex":0},"schema":"https://github.com/citation-style-language/schema/raw/master/csl-citation.json"}</w:instrText>
      </w:r>
      <w:r>
        <w:fldChar w:fldCharType="separate"/>
      </w:r>
      <w:r w:rsidRPr="00A84D01">
        <w:rPr>
          <w:noProof/>
        </w:rPr>
        <w:t>(Phan et al. n.d.; Zhang et al. 2015)</w:t>
      </w:r>
      <w:r>
        <w:fldChar w:fldCharType="end"/>
      </w:r>
      <w:r>
        <w:t>.</w:t>
      </w:r>
      <w:r w:rsidRPr="006E40F6">
        <w:t xml:space="preserve"> Deep learning models have taken over classification detection task</w:t>
      </w:r>
      <w:r>
        <w:t>s</w:t>
      </w:r>
      <w:r w:rsidRPr="006E40F6">
        <w:t xml:space="preserve"> from machine learning models</w:t>
      </w:r>
      <w:r>
        <w:t xml:space="preserve"> </w:t>
      </w:r>
      <w:r>
        <w:fldChar w:fldCharType="begin" w:fldLock="1"/>
      </w:r>
      <w:r w:rsidR="00AE7ECE">
        <w:instrText>ADDIN CSL_CITATION {"citationItems":[{"id":"ITEM-1","itemData":{"author":[{"dropping-particle":"","family":"Dang","given":"A","non-dropping-particle":"","parse-names":false,"suffix":""},{"dropping-particle":"","family":"Vu","given":"TH","non-dropping-particle":"","parse-names":false,"suffix":""},{"dropping-particle":"","family":"on","given":"JC Wang - 2017 International Conference","non-dropping-particle":"","parse-names":false,"suffix":""},{"dropping-particle":"","family":"2017","given":"undefined","non-dropping-particle":"","parse-names":false,"suffix":""}],"container-title":"ieeexplore.ieee.org","id":"ITEM-1","issued":{"date-parts":[["0"]]},"title":"A survey of deep learning for polyphonic sound event detection","type":"article-journal"},"uris":["http://www.mendeley.com/documents/?uuid=9461bbff-c7a6-3585-8a82-0118250aa1d2","http://www.mendeley.com/documents/?uuid=72527bbd-88a4-4480-962c-28385b72d053","http://www.mendeley.com/documents/?uuid=f09a5033-6f59-433c-bbea-492f9053591f"]},{"id":"ITEM-2","itemData":{"DOI":"10.1007/S00034-019-01094-1","ISSN":"15315878","abstract":"Recently, neural network-based deep learning methods have been popularly applied to computer vision, speech signal processing and other pattern recognition areas. Remarkable success has been demonstrated by using the deep learning approaches. The purpose of this article is to provide a comprehensive survey for the neural network-based deep learning approaches on acoustic event detection. Different deep learning-based acoustic event detection approaches are investigated with an emphasis on both strongly labeled and weakly labeled acoustic event detection systems. This paper also discusses how deep learning methods benefit the acoustic event detection task and the potential issues that need to be addressed for prospective real-world scenarios.","author":[{"dropping-particle":"","family":"Xia","given":"Xianjun","non-dropping-particle":"","parse-names":false,"suffix":""},{"dropping-particle":"","family":"Togneri","given":"Roberto","non-dropping-particle":"","parse-names":false,"suffix":""},{"dropping-particle":"","family":"Sohel","given":"Ferdous","non-dropping-particle":"","parse-names":false,"suffix":""},{"dropping-particle":"","family":"Zhao","given":"Yuanjun","non-dropping-particle":"","parse-names":false,"suffix":""},{"dropping-particle":"","family":"Huang","given":"Defeng","non-dropping-particle":"","parse-names":false,"suffix":""}],"container-title":"Circuits, Systems, and Signal Processing","id":"ITEM-2","issue":"8","issued":{"date-parts":[["2019","8"]]},"page":"3433-3453","publisher":"Birkhauser Boston","title":"A Survey: Neural Network-Based Deep Learning for Acoustic Event Detection","type":"article-journal","volume":"38"},"uris":["http://www.mendeley.com/documents/?uuid=f9e4a838-712d-32da-916a-281317ee0ce6","http://www.mendeley.com/documents/?uuid=0be174b6-b944-4be1-8776-4f2d46f1c2e8","http://www.mendeley.com/documents/?uuid=454ce859-3e65-4729-af8d-503655e5bbe9"]}],"mendeley":{"formattedCitation":"(Dang et al. n.d.; Xia et al. 2019)","plainTextFormattedCitation":"(Dang et al. n.d.; Xia et al. 2019)","previouslyFormattedCitation":"(Dang et al. n.d.; Xia et al. 2019)"},"properties":{"noteIndex":0},"schema":"https://github.com/citation-style-language/schema/raw/master/csl-citation.json"}</w:instrText>
      </w:r>
      <w:r>
        <w:fldChar w:fldCharType="separate"/>
      </w:r>
      <w:r w:rsidRPr="00A84D01">
        <w:rPr>
          <w:noProof/>
        </w:rPr>
        <w:t>(Dang et al. n.d.; Xia et al. 2019)</w:t>
      </w:r>
      <w:r>
        <w:fldChar w:fldCharType="end"/>
      </w:r>
      <w:r w:rsidRPr="006E40F6">
        <w:t xml:space="preserve">. </w:t>
      </w:r>
      <w:r>
        <w:t>A b</w:t>
      </w:r>
      <w:r w:rsidRPr="006E40F6">
        <w:t xml:space="preserve">rief overview of </w:t>
      </w:r>
      <w:r>
        <w:t xml:space="preserve">the </w:t>
      </w:r>
      <w:r w:rsidRPr="006E40F6">
        <w:t xml:space="preserve">neural network’s layers is discussed later in this chapter. </w:t>
      </w:r>
    </w:p>
    <w:p w14:paraId="246FD2DE" w14:textId="77777777" w:rsidR="008E78CB" w:rsidRPr="00976CC6" w:rsidRDefault="008E78CB" w:rsidP="00E21B36">
      <w:pPr>
        <w:pStyle w:val="Heading2"/>
        <w:spacing w:after="240"/>
        <w:rPr>
          <w:b/>
          <w:bCs/>
        </w:rPr>
      </w:pPr>
      <w:bookmarkStart w:id="34" w:name="_Toc115547413"/>
      <w:bookmarkStart w:id="35" w:name="_Toc115639760"/>
      <w:r w:rsidRPr="00976CC6">
        <w:rPr>
          <w:b/>
          <w:bCs/>
        </w:rPr>
        <w:lastRenderedPageBreak/>
        <w:t>Deep Learning</w:t>
      </w:r>
      <w:bookmarkEnd w:id="34"/>
      <w:bookmarkEnd w:id="35"/>
    </w:p>
    <w:p w14:paraId="70F9571A" w14:textId="5C6D0AA9" w:rsidR="008E78CB" w:rsidRPr="00305103" w:rsidRDefault="008E78CB" w:rsidP="008E78CB">
      <w:pPr>
        <w:spacing w:line="360" w:lineRule="auto"/>
        <w:jc w:val="both"/>
      </w:pPr>
      <w:r w:rsidRPr="00305103">
        <w:t>The way neurons in the human brain carry out different cognitive skills serves as inspiration for artificial neural networks (ANNs)</w:t>
      </w:r>
      <w:r>
        <w:t xml:space="preserve"> </w:t>
      </w:r>
      <w:r>
        <w:fldChar w:fldCharType="begin" w:fldLock="1"/>
      </w:r>
      <w:r w:rsidR="00AE7ECE">
        <w:instrText>ADDIN CSL_CITATION {"citationItems":[{"id":"ITEM-1","itemData":{"DOI":"10.1002/0471250953.BIA03AS18","ISSN":"1934-340X","PMID":"18428778","abstract":"This unit introduces the concept of hidden Markov models in computational biology. It describes them using simple biological examples, requiring as little mathematical knowledge as possible. The unit also presents a brief history of hidden Markov models and an overview of their current applications before concluding with a discussion of their limitations.","author":[{"dropping-particle":"","family":"Schuster-Böckler","given":"Benjamin","non-dropping-particle":"","parse-names":false,"suffix":""},{"dropping-particle":"","family":"Bateman","given":"Alex","non-dropping-particle":"","parse-names":false,"suffix":""}],"container-title":"Current Protocols in Bioinformatics","id":"ITEM-1","issue":"1","issued":{"date-parts":[["2007","6"]]},"page":"A.3A.1-A.3A.9","publisher":"John Wiley &amp; Sons, Ltd","title":"An Introduction to Hidden Markov Models","type":"article-journal","volume":"18"},"uris":["http://www.mendeley.com/documents/?uuid=cf841800-d7b9-48f3-9ff8-c5a57cffb2ba","http://www.mendeley.com/documents/?uuid=f18002ac-2df9-462f-93e7-871c351703a2","http://www.mendeley.com/documents/?uuid=c9a3b107-7047-3755-a99b-9254138b215d"]}],"mendeley":{"formattedCitation":"(Schuster-Böckler and Bateman 2007)","plainTextFormattedCitation":"(Schuster-Böckler and Bateman 2007)","previouslyFormattedCitation":"(Schuster-Böckler and Bateman 2007)"},"properties":{"noteIndex":0},"schema":"https://github.com/citation-style-language/schema/raw/master/csl-citation.json"}</w:instrText>
      </w:r>
      <w:r>
        <w:fldChar w:fldCharType="separate"/>
      </w:r>
      <w:r w:rsidRPr="00A84D01">
        <w:rPr>
          <w:noProof/>
        </w:rPr>
        <w:t>(Schuster-Böckler and Bateman 2007)</w:t>
      </w:r>
      <w:r>
        <w:fldChar w:fldCharType="end"/>
      </w:r>
      <w:r>
        <w:t>. Each</w:t>
      </w:r>
      <w:r w:rsidRPr="00305103">
        <w:t xml:space="preserve"> signal activates a different neuron in </w:t>
      </w:r>
      <w:r>
        <w:t xml:space="preserve">a </w:t>
      </w:r>
      <w:r w:rsidRPr="00305103">
        <w:t xml:space="preserve">human. </w:t>
      </w:r>
      <w:r>
        <w:t>C</w:t>
      </w:r>
      <w:r w:rsidRPr="00305103">
        <w:t>ognitive perception is generated when an input signal is translated by a neuron. An individual neuron in an Artificial Neural Network is an input signal’s weighted value before passing the result by an activation function which may</w:t>
      </w:r>
      <w:r>
        <w:t xml:space="preserve"> </w:t>
      </w:r>
      <w:r w:rsidRPr="00305103">
        <w:t>be linear or non-linear. Copying the human brain, dense layers are connected in between neurons allow</w:t>
      </w:r>
      <w:r>
        <w:t>ing</w:t>
      </w:r>
      <w:r w:rsidRPr="00305103">
        <w:t xml:space="preserve"> input signals to travel through and eventually map to resultant signals. The initial layer that obtains the input signal is known as </w:t>
      </w:r>
      <w:r>
        <w:t xml:space="preserve">the </w:t>
      </w:r>
      <w:r w:rsidRPr="00305103">
        <w:t xml:space="preserve">input layer likewise the final layer that generates the signal’s output is called </w:t>
      </w:r>
      <w:r>
        <w:t xml:space="preserve">the </w:t>
      </w:r>
      <w:r w:rsidRPr="00305103">
        <w:t>output layer. The term "hidden layers" refers to every layer in between input and final layers. A multi-layer p</w:t>
      </w:r>
      <w:r>
        <w:t>er</w:t>
      </w:r>
      <w:r w:rsidRPr="00305103">
        <w:t xml:space="preserve">ceptron (MLP) method with two hidden layers is shown in Figure </w:t>
      </w:r>
      <w:r>
        <w:t>3</w:t>
      </w:r>
      <w:r w:rsidRPr="00305103">
        <w:t xml:space="preserve">. </w:t>
      </w:r>
    </w:p>
    <w:p w14:paraId="288F7316" w14:textId="77777777" w:rsidR="008E78CB" w:rsidRDefault="008E78CB" w:rsidP="008E78CB">
      <w:pPr>
        <w:keepNext/>
        <w:spacing w:line="360" w:lineRule="auto"/>
        <w:jc w:val="both"/>
      </w:pPr>
      <w:r w:rsidRPr="00FF101B">
        <w:rPr>
          <w:rFonts w:ascii="Times New Roman" w:hAnsi="Times New Roman" w:cs="Times New Roman"/>
          <w:noProof/>
          <w:sz w:val="24"/>
          <w:szCs w:val="24"/>
        </w:rPr>
        <w:drawing>
          <wp:inline distT="0" distB="0" distL="0" distR="0" wp14:anchorId="3B88771D" wp14:editId="5974BCCF">
            <wp:extent cx="5943600" cy="222123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harpenSoften amount="25000"/>
                              </a14:imgEffect>
                              <a14:imgEffect>
                                <a14:colorTemperature colorTemp="5900"/>
                              </a14:imgEffect>
                            </a14:imgLayer>
                          </a14:imgProps>
                        </a:ext>
                      </a:extLst>
                    </a:blip>
                    <a:stretch>
                      <a:fillRect/>
                    </a:stretch>
                  </pic:blipFill>
                  <pic:spPr>
                    <a:xfrm>
                      <a:off x="0" y="0"/>
                      <a:ext cx="5943600" cy="2221230"/>
                    </a:xfrm>
                    <a:prstGeom prst="rect">
                      <a:avLst/>
                    </a:prstGeom>
                  </pic:spPr>
                </pic:pic>
              </a:graphicData>
            </a:graphic>
          </wp:inline>
        </w:drawing>
      </w:r>
    </w:p>
    <w:p w14:paraId="223EE989" w14:textId="43D97CC0" w:rsidR="008E78CB" w:rsidRDefault="008E78CB" w:rsidP="008E78CB">
      <w:pPr>
        <w:pStyle w:val="Caption"/>
        <w:jc w:val="center"/>
        <w:rPr>
          <w:rFonts w:ascii="Times New Roman" w:hAnsi="Times New Roman" w:cs="Times New Roman"/>
          <w:sz w:val="24"/>
          <w:szCs w:val="24"/>
        </w:rPr>
      </w:pPr>
      <w:bookmarkStart w:id="36" w:name="_Toc115547362"/>
      <w:bookmarkStart w:id="37" w:name="_Toc115637304"/>
      <w:r>
        <w:t xml:space="preserve">Figure </w:t>
      </w:r>
      <w:r>
        <w:rPr>
          <w:noProof/>
        </w:rPr>
        <w:fldChar w:fldCharType="begin"/>
      </w:r>
      <w:r>
        <w:rPr>
          <w:noProof/>
        </w:rPr>
        <w:instrText xml:space="preserve"> SEQ Figure \* ARABIC </w:instrText>
      </w:r>
      <w:r>
        <w:rPr>
          <w:noProof/>
        </w:rPr>
        <w:fldChar w:fldCharType="separate"/>
      </w:r>
      <w:r w:rsidR="00AD175C">
        <w:rPr>
          <w:noProof/>
        </w:rPr>
        <w:t>3</w:t>
      </w:r>
      <w:r>
        <w:rPr>
          <w:noProof/>
        </w:rPr>
        <w:fldChar w:fldCharType="end"/>
      </w:r>
      <w:r>
        <w:t xml:space="preserve">. </w:t>
      </w:r>
      <w:r w:rsidRPr="00831C0B">
        <w:t>Multi-Layer Perceptron with 3 Input</w:t>
      </w:r>
      <w:bookmarkEnd w:id="36"/>
      <w:bookmarkEnd w:id="37"/>
    </w:p>
    <w:p w14:paraId="6291FEBD" w14:textId="71F87055" w:rsidR="008E78CB" w:rsidRPr="00305103" w:rsidRDefault="008E78CB" w:rsidP="008E78CB">
      <w:pPr>
        <w:spacing w:line="360" w:lineRule="auto"/>
        <w:jc w:val="both"/>
      </w:pPr>
      <w:r w:rsidRPr="00305103">
        <w:t>The first linear model to distinguish between two types of data was developed by McCulloch and Pitts in 1943, which is where the ANNs got their start</w:t>
      </w:r>
      <w:r>
        <w:t xml:space="preserve"> </w:t>
      </w:r>
      <w:r>
        <w:fldChar w:fldCharType="begin" w:fldLock="1"/>
      </w:r>
      <w:r w:rsidR="00AE7ECE">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4","issued":{"date-parts":[["1943","12"]]},"page":"115-133","publisher":"Kluwer Academic Publishers","title":"A logical calculus of the ideas immanent in nervous activity","type":"article-journal","volume":"5"},"uris":["http://www.mendeley.com/documents/?uuid=3e395aa4-2bf6-3ef4-a46f-ced8c48cb2ee","http://www.mendeley.com/documents/?uuid=f1de80a9-51e6-4963-95f7-fc6d20ac3498","http://www.mendeley.com/documents/?uuid=07a907c1-0ecc-41b7-85ea-5c58d06d49b9"]}],"mendeley":{"formattedCitation":"(McCulloch and Pitts 1943)","plainTextFormattedCitation":"(McCulloch and Pitts 1943)","previouslyFormattedCitation":"(McCulloch and Pitts 1943)"},"properties":{"noteIndex":0},"schema":"https://github.com/citation-style-language/schema/raw/master/csl-citation.json"}</w:instrText>
      </w:r>
      <w:r>
        <w:fldChar w:fldCharType="separate"/>
      </w:r>
      <w:r w:rsidRPr="00A84D01">
        <w:rPr>
          <w:noProof/>
        </w:rPr>
        <w:t>(McCulloch and Pitts 1943)</w:t>
      </w:r>
      <w:r>
        <w:fldChar w:fldCharType="end"/>
      </w:r>
      <w:r>
        <w:t>.</w:t>
      </w:r>
      <w:r w:rsidRPr="00305103">
        <w:t xml:space="preserve"> Rosenblatt presented the perceptron, a pattern identification technique with two learning layers, in 1958</w:t>
      </w:r>
      <w:r>
        <w:t xml:space="preserve"> </w:t>
      </w:r>
      <w:r>
        <w:fldChar w:fldCharType="begin" w:fldLock="1"/>
      </w:r>
      <w:r w:rsidR="00AE7ECE">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11"]]},"page":"386-408","title":"The perceptron: A probabilistic model for information storage and organization in the brain","type":"article-journal","volume":"65"},"uris":["http://www.mendeley.com/documents/?uuid=0a545c5a-1522-3f76-8ce2-c392a5f47f8e","http://www.mendeley.com/documents/?uuid=107c605c-8fa0-4ab0-b6e5-90ab52b38060","http://www.mendeley.com/documents/?uuid=c7f0b088-ca82-4d37-868a-9422bcdbfec0"]}],"mendeley":{"formattedCitation":"(Rosenblatt 1958)","plainTextFormattedCitation":"(Rosenblatt 1958)","previouslyFormattedCitation":"(Rosenblatt 1958)"},"properties":{"noteIndex":0},"schema":"https://github.com/citation-style-language/schema/raw/master/csl-citation.json"}</w:instrText>
      </w:r>
      <w:r>
        <w:fldChar w:fldCharType="separate"/>
      </w:r>
      <w:r w:rsidRPr="00A84D01">
        <w:rPr>
          <w:noProof/>
        </w:rPr>
        <w:t>(Rosenblatt 1958)</w:t>
      </w:r>
      <w:r>
        <w:fldChar w:fldCharType="end"/>
      </w:r>
      <w:r>
        <w:t>.</w:t>
      </w:r>
      <w:r w:rsidRPr="00305103">
        <w:t xml:space="preserve"> In </w:t>
      </w:r>
      <w:r>
        <w:fldChar w:fldCharType="begin" w:fldLock="1"/>
      </w:r>
      <w:r w:rsidR="00AE7ECE">
        <w:instrText>ADDIN CSL_CITATION {"citationItems":[{"id":"ITEM-1","itemData":{"author":[{"dropping-particle":"","family":"Rumelhart","given":"DE","non-dropping-particle":"","parse-names":false,"suffix":""},{"dropping-particle":"","family":"Hinton","given":"GE","non-dropping-particle":"","parse-names":false,"suffix":""},{"dropping-particle":"","family":"nature","given":"RJ Williams -","non-dropping-particle":"","parse-names":false,"suffix":""},{"dropping-particle":"","family":"1986","given":"undefined","non-dropping-particle":"","parse-names":false,"suffix":""}],"container-title":"nature.com","id":"ITEM-1","issued":{"date-parts":[["0"]]},"title":"Learning representations by back-propagating errors","type":"article-journal"},"uris":["http://www.mendeley.com/documents/?uuid=8840f390-45ce-3217-93f7-d0d229050a5b","http://www.mendeley.com/documents/?uuid=01e17761-5c2c-4f19-8571-fcb4cc2b6c17","http://www.mendeley.com/documents/?uuid=40912e29-e7d2-47c9-8201-e29aba74601f"]}],"mendeley":{"formattedCitation":"(Rumelhart et al. n.d.)","plainTextFormattedCitation":"(Rumelhart et al. n.d.)","previouslyFormattedCitation":"(Rumelhart et al. n.d.)"},"properties":{"noteIndex":0},"schema":"https://github.com/citation-style-language/schema/raw/master/csl-citation.json"}</w:instrText>
      </w:r>
      <w:r>
        <w:fldChar w:fldCharType="separate"/>
      </w:r>
      <w:r w:rsidRPr="00A84D01">
        <w:rPr>
          <w:noProof/>
        </w:rPr>
        <w:t>(Ru</w:t>
      </w:r>
      <w:r w:rsidR="00565E2C">
        <w:rPr>
          <w:noProof/>
        </w:rPr>
        <w:t>MEL</w:t>
      </w:r>
      <w:r w:rsidRPr="00A84D01">
        <w:rPr>
          <w:noProof/>
        </w:rPr>
        <w:t>hart et al. n.d.)</w:t>
      </w:r>
      <w:r>
        <w:fldChar w:fldCharType="end"/>
      </w:r>
      <w:r>
        <w:t xml:space="preserve"> </w:t>
      </w:r>
      <w:r w:rsidRPr="00305103">
        <w:t>The weights of the connections in the method were changed using the backpropagation method, to reduce the discrepancy between the determined outcome and the desired result. In 2006 another major development came in, where Geoffrey Hinton demonstrated greedy layer-wise pre-training</w:t>
      </w:r>
      <w:r>
        <w:t xml:space="preserve"> </w:t>
      </w:r>
      <w:r>
        <w:fldChar w:fldCharType="begin" w:fldLock="1"/>
      </w:r>
      <w:r w:rsidR="00AE7ECE">
        <w:instrText>ADDIN CSL_CITATION {"citationItems":[{"id":"ITEM-1","itemData":{"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author":[{"dropping-particle":"","family":"Hinton","given":"GE","non-dropping-particle":"","parse-names":false,"suffix":""},{"dropping-particle":"","family":"Osindero","given":"S","non-dropping-particle":"","parse-names":false,"suffix":""},{"dropping-particle":"","family":"computation","given":"YW Teh - Neural","non-dropping-particle":"","parse-names":false,"suffix":""},{"dropping-particle":"","family":"2006","given":"undefined","non-dropping-particle":"","parse-names":false,"suffix":""}],"container-title":"direct.mit.edu","id":"ITEM-1","issued":{"date-parts":[["0"]]},"title":"A fast learning algorithm for deep belief nets","type":"article-journal"},"uris":["http://www.mendeley.com/documents/?uuid=b7a6e417-8260-4580-902c-774fe3eee2ff","http://www.mendeley.com/documents/?uuid=9f4d649b-467e-431d-92fc-66def2ddc0b4","http://www.mendeley.com/documents/?uuid=4fb1fb76-fdf3-32b1-87c7-1934a0f92e86"]}],"mendeley":{"formattedCitation":"(Hinton et al. n.d.)","plainTextFormattedCitation":"(Hinton et al. n.d.)","previouslyFormattedCitation":"(Hinton et al. n.d.)"},"properties":{"noteIndex":0},"schema":"https://github.com/citation-style-language/schema/raw/master/csl-citation.json"}</w:instrText>
      </w:r>
      <w:r>
        <w:fldChar w:fldCharType="separate"/>
      </w:r>
      <w:r w:rsidRPr="00A84D01">
        <w:rPr>
          <w:noProof/>
        </w:rPr>
        <w:t>(Hinton et al. n.d.)</w:t>
      </w:r>
      <w:r>
        <w:fldChar w:fldCharType="end"/>
      </w:r>
      <w:r>
        <w:t xml:space="preserve"> </w:t>
      </w:r>
      <w:r w:rsidRPr="00305103">
        <w:t>of neural networks with multi-stacked layers. Deep learning or "deep neural networks" is a concept that has initiated to appear frequently related to neural networks that have more than one hidden layer. A deep network performs much more complex task</w:t>
      </w:r>
      <w:r>
        <w:t>s</w:t>
      </w:r>
      <w:r w:rsidRPr="00305103">
        <w:t> by increasing the number of layers and units inside every layer</w:t>
      </w:r>
      <w:r>
        <w:fldChar w:fldCharType="begin" w:fldLock="1"/>
      </w:r>
      <w:r w:rsidR="00AE7ECE">
        <w:instrText>ADDIN CSL_CITATION {"citationItems":[{"id":"ITEM-1","itemData":{"id":"ITEM-1","issued":{"date-parts":[["0"]]},"title":"Deep learning. Book in preparation for MIT Press - Google Scholar","type":"webpage"},"uris":["http://www.mendeley.com/documents/?uuid=b7d5aa6b-03f2-3886-ab0a-d7230c751881","http://www.mendeley.com/documents/?uuid=fcbd13a9-aa22-47b0-b0d0-1fa2967742ee","http://www.mendeley.com/documents/?uuid=6b7c5536-b6f7-4e28-a617-15690d6f9d86"]}],"mendeley":{"formattedCitation":"(Anon n.d.-a)","plainTextFormattedCitation":"(Anon n.d.-a)","previouslyFormattedCitation":"(Anon n.d.-a)"},"properties":{"noteIndex":0},"schema":"https://github.com/citation-style-language/schema/raw/master/csl-citation.json"}</w:instrText>
      </w:r>
      <w:r>
        <w:fldChar w:fldCharType="separate"/>
      </w:r>
      <w:r w:rsidRPr="00B60D66">
        <w:rPr>
          <w:noProof/>
        </w:rPr>
        <w:t>(Anon n.d.-a)</w:t>
      </w:r>
      <w:r>
        <w:fldChar w:fldCharType="end"/>
      </w:r>
      <w:r>
        <w:rPr>
          <w:rFonts w:eastAsia="Times New Roman"/>
        </w:rPr>
        <w:t>.</w:t>
      </w:r>
      <w:r w:rsidRPr="00305103">
        <w:t xml:space="preserve"> Large dataset requirements are one barrier to </w:t>
      </w:r>
      <w:r w:rsidRPr="00305103">
        <w:lastRenderedPageBreak/>
        <w:t>train</w:t>
      </w:r>
      <w:r>
        <w:t>ing</w:t>
      </w:r>
      <w:r w:rsidRPr="00305103">
        <w:t xml:space="preserve"> deep models with vast numbers of parameters. Using </w:t>
      </w:r>
      <w:r>
        <w:t xml:space="preserve">a </w:t>
      </w:r>
      <w:r w:rsidRPr="00305103">
        <w:t>machine learning approach ha</w:t>
      </w:r>
      <w:r>
        <w:t>s</w:t>
      </w:r>
      <w:r w:rsidRPr="00305103">
        <w:t xml:space="preserve"> </w:t>
      </w:r>
      <w:r>
        <w:t xml:space="preserve">a </w:t>
      </w:r>
      <w:r w:rsidRPr="00305103">
        <w:t xml:space="preserve">huge amount of labeled data </w:t>
      </w:r>
      <w:r>
        <w:t xml:space="preserve">that </w:t>
      </w:r>
      <w:r w:rsidRPr="00305103">
        <w:t xml:space="preserve">enables the model to train the mapping function using input samples for the output. Thanks to the capabilities of </w:t>
      </w:r>
      <w:r>
        <w:t xml:space="preserve">the </w:t>
      </w:r>
      <w:r w:rsidRPr="00305103">
        <w:t xml:space="preserve">internet generating large datasets </w:t>
      </w:r>
      <w:r>
        <w:t>are</w:t>
      </w:r>
      <w:r w:rsidRPr="00305103">
        <w:t xml:space="preserve"> now easier</w:t>
      </w:r>
      <w:r>
        <w:t>.</w:t>
      </w:r>
      <w:r w:rsidRPr="00305103">
        <w:t xml:space="preserve"> </w:t>
      </w:r>
      <w:r>
        <w:t>I</w:t>
      </w:r>
      <w:r w:rsidRPr="00305103">
        <w:t>n 2009</w:t>
      </w:r>
      <w:r>
        <w:t xml:space="preserve"> </w:t>
      </w:r>
      <w:r>
        <w:fldChar w:fldCharType="begin" w:fldLock="1"/>
      </w:r>
      <w:r w:rsidR="00AE7ECE">
        <w:instrText>ADDIN CSL_CITATION {"citationItems":[{"id":"ITEM-1","itemData":{"abstract":"There is a rising interest in monitoring and improving human well-being at home using different types of sensors including microphones. In the context of Ambient Assisted Living (AAL) persons are monitored, e.g. to support patients with a chronic illness and older persons, by tracking their activities being performed at home. When considering an acoustic sensing modality, a performed activity can be seen as an acoustic scene. Recently, acoustic detection and classification of scenes and events has gained interest in the scientific community and led to numerous public databases for a wide range of applications. However, no public databases exist which a) focus on daily activities in a home environment, b) contain activities being performed in a spontaneous manner, c) make use of an acoustic sensor network, and d) are recorded as a continuous stream. In this paper we introduce a database recorded in one living home, over a period of one week. The recording setup is an acoustic sensor network containing thirteen sensor nodes, with four low-cost microphones each, distributed over five rooms. Annotation is available on an activity level. In this paper we present the recording and annotation procedure, the database content and a discussion on a baseline detection benchmark. The baseline consists of Mel-Frequency Cepstral Coefficients, Support Vector Machine and a majority vote late-fusion scheme. The database is publicly released to provide a common ground for future research.","author":[{"dropping-particle":"","family":"Dekkers","given":"Gert","non-dropping-particle":"","parse-names":false,"suffix":""},{"dropping-particle":"","family":"Lauwereins","given":"Steven","non-dropping-particle":"","parse-names":false,"suffix":""},{"dropping-particle":"","family":"Thoen","given":"Bart","non-dropping-particle":"","parse-names":false,"suffix":""},{"dropping-particle":"","family":"Adhana","given":"Weldegebreal","non-dropping-particle":"","parse-names":false,"suffix":""},{"dropping-particle":"","family":"Brouckxon","given":"Henk","non-dropping-particle":"","parse-names":false,"suffix":""},{"dropping-particle":"","family":"Bergh","given":"Bertold","non-dropping-particle":"Van Den","parse-names":false,"suffix":""},{"dropping-particle":"","family":"Waterschoot","given":"Toon","non-dropping-particle":"Van","parse-names":false,"suffix":""},{"dropping-particle":"","family":"Vanrumste","given":"Bart","non-dropping-particle":"","parse-names":false,"suffix":""},{"dropping-particle":"","family":"Verhelst","given":"Marian","non-dropping-particle":"","parse-names":false,"suffix":""},{"dropping-particle":"","family":"Karsmakers","given":"Peter","non-dropping-particle":"","parse-names":false,"suffix":""},{"dropping-particle":"","family":"Adhana","given":"Mulu Weldegebreal","non-dropping-particle":"","parse-names":false,"suffix":""}],"container-title":"lirias.kuleuven.be","id":"ITEM-1","issued":{"date-parts":[["2017"]]},"title":"The SINS database for detection of daily activities in a home environment using an acoustic sensor network","type":"article-journal"},"uris":["http://www.mendeley.com/documents/?uuid=6e755087-2bc9-36c3-b1b5-9c2c7913d235","http://www.mendeley.com/documents/?uuid=29930a6d-663f-4053-acd8-22134b2be24c","http://www.mendeley.com/documents/?uuid=cb003d85-912e-4114-8d23-e43c9c5201c6"]}],"mendeley":{"formattedCitation":"(Dekkers et al. 2017)","plainTextFormattedCitation":"(Dekkers et al. 2017)","previouslyFormattedCitation":"(Dekkers et al. 2017)"},"properties":{"noteIndex":0},"schema":"https://github.com/citation-style-language/schema/raw/master/csl-citation.json"}</w:instrText>
      </w:r>
      <w:r>
        <w:fldChar w:fldCharType="separate"/>
      </w:r>
      <w:r w:rsidRPr="00B60D66">
        <w:rPr>
          <w:noProof/>
        </w:rPr>
        <w:t>(Dekkers et al. 2017)</w:t>
      </w:r>
      <w:r>
        <w:fldChar w:fldCharType="end"/>
      </w:r>
      <w:r>
        <w:t xml:space="preserve"> </w:t>
      </w:r>
      <w:r w:rsidRPr="00305103">
        <w:t xml:space="preserve">when ImageNet was released publicly, it already consisted </w:t>
      </w:r>
      <w:r>
        <w:t xml:space="preserve">of </w:t>
      </w:r>
      <w:r w:rsidRPr="00305103">
        <w:t>nearly 3.2 labeled data which now has reached about 14 million.</w:t>
      </w:r>
    </w:p>
    <w:p w14:paraId="15E68DED" w14:textId="65B91B17" w:rsidR="008E78CB" w:rsidRPr="009E21B3" w:rsidRDefault="008E78CB" w:rsidP="008E78CB">
      <w:pPr>
        <w:spacing w:line="360" w:lineRule="auto"/>
        <w:jc w:val="both"/>
      </w:pPr>
      <w:r w:rsidRPr="009E21B3">
        <w:t xml:space="preserve">Presence of large datasets facilitated to train </w:t>
      </w:r>
      <w:r>
        <w:t xml:space="preserve">of </w:t>
      </w:r>
      <w:r w:rsidRPr="009E21B3">
        <w:t xml:space="preserve">deeper and </w:t>
      </w:r>
      <w:r>
        <w:t xml:space="preserve">more </w:t>
      </w:r>
      <w:r w:rsidRPr="009E21B3">
        <w:t xml:space="preserve">complex networks. The AlexNet is </w:t>
      </w:r>
      <w:r>
        <w:t xml:space="preserve">a </w:t>
      </w:r>
      <w:r w:rsidRPr="009E21B3">
        <w:t xml:space="preserve">network consisting </w:t>
      </w:r>
      <w:r>
        <w:t xml:space="preserve">of </w:t>
      </w:r>
      <w:r w:rsidRPr="009E21B3">
        <w:t>3 fully connected layers and 5 convolutional layer</w:t>
      </w:r>
      <w:r>
        <w:t>s</w:t>
      </w:r>
      <w:r w:rsidRPr="009E21B3">
        <w:t xml:space="preserve">, </w:t>
      </w:r>
      <w:r>
        <w:t xml:space="preserve">which </w:t>
      </w:r>
      <w:r w:rsidRPr="009E21B3">
        <w:t>won the ImageNet contest in 2012 by a significant margin over the runner</w:t>
      </w:r>
      <w:r>
        <w:t>-</w:t>
      </w:r>
      <w:r w:rsidRPr="009E21B3">
        <w:t>up</w:t>
      </w:r>
      <w:r>
        <w:t xml:space="preserve"> </w:t>
      </w:r>
      <w:r>
        <w:fldChar w:fldCharType="begin" w:fldLock="1"/>
      </w:r>
      <w:r w:rsidR="00AE7ECE">
        <w:instrText>ADDIN CSL_CITATION {"citationItems":[{"id":"ITEM-1","itemData":{"DOI":"10.1145/3065386","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 best entry.","author":[{"dropping-particle":"","family":"Krizhevsky","given":"A","non-dropping-particle":"","parse-names":false,"suffix":""},{"dropping-particle":"","family":"Sutskever","given":"I","non-dropping-particle":"","parse-names":false,"suffix":""},{"dropping-particle":"","family":"ACM","given":"GE Hinton - Communications of the","non-dropping-particle":"","parse-names":false,"suffix":""},{"dropping-particle":"","family":"2017","given":"undefined","non-dropping-particle":"","parse-names":false,"suffix":""}],"container-title":"dl.acm.org","id":"ITEM-1","issue":"6","issued":{"date-parts":[["2017","6"]]},"page":"84-90","publisher":"Association for Computing Machinery","title":"Imagenet classification with deep convolutional neural networks","type":"article-journal","volume":"60"},"uris":["http://www.mendeley.com/documents/?uuid=acae7d39-d985-3f01-9e32-6c289b5b7279","http://www.mendeley.com/documents/?uuid=fd9878ac-c106-4199-a174-4f91a1d025fe","http://www.mendeley.com/documents/?uuid=78407ce4-e886-485e-bb84-0b934a82b80a"]}],"mendeley":{"formattedCitation":"(Krizhevsky et al. 2017)","plainTextFormattedCitation":"(Krizhevsky et al. 2017)","previouslyFormattedCitation":"(Krizhevsky et al. 2017)"},"properties":{"noteIndex":0},"schema":"https://github.com/citation-style-language/schema/raw/master/csl-citation.json"}</w:instrText>
      </w:r>
      <w:r>
        <w:fldChar w:fldCharType="separate"/>
      </w:r>
      <w:r w:rsidRPr="00B60D66">
        <w:rPr>
          <w:noProof/>
        </w:rPr>
        <w:t>(Krizhevsky et al. 2017)</w:t>
      </w:r>
      <w:r>
        <w:fldChar w:fldCharType="end"/>
      </w:r>
      <w:r w:rsidRPr="009E21B3">
        <w:t>. Right after that neural nets having more convolutional layers</w:t>
      </w:r>
      <w:r>
        <w:t>, as well as parameters,</w:t>
      </w:r>
      <w:r w:rsidRPr="009E21B3">
        <w:t xml:space="preserve"> have significantly improved the efficiency in a variety of tasks. For instance, in 2016, a model consisting </w:t>
      </w:r>
      <w:r>
        <w:t xml:space="preserve">of </w:t>
      </w:r>
      <w:r w:rsidRPr="009E21B3">
        <w:t>152 convolutional layers along with 60 million parameters was unveiled. The accuracy of classification on ImageNet has enhanced up to 78.3% due to RedNet-152. Such an accomplishment is even more remarkable when we consider that AlexNet obtained the most cutting-edge performance on ImageNet only four decades back.</w:t>
      </w:r>
    </w:p>
    <w:p w14:paraId="48DF7AD7" w14:textId="77777777" w:rsidR="008E78CB" w:rsidRDefault="008E78CB" w:rsidP="008E78CB">
      <w:pPr>
        <w:jc w:val="both"/>
      </w:pPr>
    </w:p>
    <w:p w14:paraId="4078575B" w14:textId="77777777" w:rsidR="008E78CB" w:rsidRPr="00976CC6" w:rsidRDefault="008E78CB" w:rsidP="008E78CB">
      <w:pPr>
        <w:pStyle w:val="Heading3"/>
        <w:spacing w:after="240"/>
        <w:rPr>
          <w:rFonts w:eastAsiaTheme="minorHAnsi"/>
          <w:b/>
          <w:bCs/>
        </w:rPr>
      </w:pPr>
      <w:bookmarkStart w:id="38" w:name="_Toc115547414"/>
      <w:bookmarkStart w:id="39" w:name="_Toc115639761"/>
      <w:r w:rsidRPr="00976CC6">
        <w:rPr>
          <w:b/>
          <w:bCs/>
        </w:rPr>
        <w:t>Hyperparameters</w:t>
      </w:r>
      <w:bookmarkEnd w:id="38"/>
      <w:bookmarkEnd w:id="39"/>
    </w:p>
    <w:p w14:paraId="63BC2250" w14:textId="22022AED" w:rsidR="008E78CB" w:rsidRPr="009E21B3" w:rsidRDefault="008E78CB" w:rsidP="008E78CB">
      <w:pPr>
        <w:spacing w:line="360" w:lineRule="auto"/>
        <w:jc w:val="both"/>
      </w:pPr>
      <w:r w:rsidRPr="009E21B3">
        <w:t xml:space="preserve">The structure of </w:t>
      </w:r>
      <w:r>
        <w:t xml:space="preserve">the </w:t>
      </w:r>
      <w:r w:rsidRPr="009E21B3">
        <w:t>model is specified by hyperparameters, in addition to strategies required to train deep networks. The value of these hyperparameters</w:t>
      </w:r>
      <w:r>
        <w:t xml:space="preserve"> </w:t>
      </w:r>
      <w:r>
        <w:fldChar w:fldCharType="begin" w:fldLock="1"/>
      </w:r>
      <w:r w:rsidR="00AE7ECE">
        <w:instrText>ADDIN CSL_CITATION {"citationItems":[{"id":"ITEM-1","itemData":{"abstract":"Automatically searching for optimal hyperparameter configurations is of crucial importance for applying deep learning algorithms in practice. Recently, Bayesian optimization has been proposed for optimizing hyperparameters of various machine learning algorithms. Those methods adopt probabilis-tic surrogate models like Gaussian processes to approximate and minimize the validation error function of hyperparame-ter values. However, probabilistic surrogates require accurate estimates of sufficient statistics (e.g., covariance) of the error distribution and thus need many function evaluations with a sizeable number of hyperparameters. This makes them inefficient for optimizing hyperparameters of deep learning algorithms , which are highly expensive to evaluate. In this work, we propose a new deterministic and efficient hyperparameter optimization method that employs radial basis functions as error surrogates. The proposed mixed integer algorithm, called HORD, searches the surrogate for the most promising hy-perparameter values through dynamic coordinate search and requires many fewer function evaluations. HORD does well in low dimensions but it is exceptionally better in higher dimensions. Extensive evaluations on MNIST and CIFAR-10 for four deep neural networks demonstrate HORD significantly outperforms the well-established Bayesian optimization methods such as GP, SMAC and TPE. For instance, on average, HORD is more than 6 times faster than GP-EI in obtaining the best configuration of 19 hyperparameters.","author":[{"dropping-particle":"","family":"Ilievski","given":"I","non-dropping-particle":"","parse-names":false,"suffix":""},{"dropping-particle":"","family":"Akhtar","given":"T","non-dropping-particle":"","parse-names":false,"suffix":""},{"dropping-particle":"","family":"Feng","given":"J","non-dropping-particle":"","parse-names":false,"suffix":""},{"dropping-particle":"","family":"AAAI","given":"C Shoemaker - Proceedings of the","non-dropping-particle":"","parse-names":false,"suffix":""},{"dropping-particle":"","family":"2017","given":"undefined","non-dropping-particle":"","parse-names":false,"suffix":""}],"container-title":"ojs.aaai.org","id":"ITEM-1","issued":{"date-parts":[["0"]]},"title":"Efficient hyperparameter optimization for deep learning algorithms using deterministic rbf surrogates","type":"article-journal"},"uris":["http://www.mendeley.com/documents/?uuid=0ac61886-ef0a-3525-a782-3ecdfcd013d3","http://www.mendeley.com/documents/?uuid=0e34572c-6126-42c8-9818-0f78961730fe","http://www.mendeley.com/documents/?uuid=24414eda-347d-4942-b57a-1359c0c57c5b"]}],"mendeley":{"formattedCitation":"(Ilievski et al. n.d.)","plainTextFormattedCitation":"(Ilievski et al. n.d.)","previouslyFormattedCitation":"(Ilievski et al. n.d.)"},"properties":{"noteIndex":0},"schema":"https://github.com/citation-style-language/schema/raw/master/csl-citation.json"}</w:instrText>
      </w:r>
      <w:r>
        <w:fldChar w:fldCharType="separate"/>
      </w:r>
      <w:r w:rsidRPr="00B60D66">
        <w:rPr>
          <w:noProof/>
        </w:rPr>
        <w:t>(Ilievski et al. n.d.)</w:t>
      </w:r>
      <w:r>
        <w:fldChar w:fldCharType="end"/>
      </w:r>
      <w:r>
        <w:t xml:space="preserve"> </w:t>
      </w:r>
      <w:r w:rsidRPr="009E21B3">
        <w:t xml:space="preserve">can strongly affect </w:t>
      </w:r>
      <w:r>
        <w:t xml:space="preserve">the </w:t>
      </w:r>
      <w:r w:rsidRPr="009E21B3">
        <w:t>performance of the model. some of the significant parameters are listed below.</w:t>
      </w:r>
    </w:p>
    <w:p w14:paraId="437D3240" w14:textId="77777777" w:rsidR="008E78CB" w:rsidRPr="009E21B3" w:rsidRDefault="008E78CB" w:rsidP="008E78CB">
      <w:pPr>
        <w:pStyle w:val="ListParagraph"/>
        <w:numPr>
          <w:ilvl w:val="0"/>
          <w:numId w:val="22"/>
        </w:numPr>
        <w:spacing w:line="360" w:lineRule="auto"/>
        <w:jc w:val="both"/>
      </w:pPr>
      <w:r w:rsidRPr="008E78CB">
        <w:t>Batch size</w:t>
      </w:r>
      <w:r w:rsidRPr="009E21B3">
        <w:t xml:space="preserve"> is the </w:t>
      </w:r>
      <w:r>
        <w:t>number</w:t>
      </w:r>
      <w:r w:rsidRPr="009E21B3">
        <w:t xml:space="preserve"> of training samples that can be taken as input while training the model. Depending on the loss signal, parameters on the model are identified. The value of that loss is defined by the difference between </w:t>
      </w:r>
      <w:r>
        <w:t xml:space="preserve">the </w:t>
      </w:r>
      <w:r w:rsidRPr="009E21B3">
        <w:t>expected outcome and the determined one. Resultantly a smaller batch size will cause unstable training of the model while batch</w:t>
      </w:r>
      <w:r>
        <w:t>es</w:t>
      </w:r>
      <w:r w:rsidRPr="009E21B3">
        <w:t xml:space="preserve"> may cancel one another which prevents the best training of the model. </w:t>
      </w:r>
    </w:p>
    <w:p w14:paraId="34FD9D43" w14:textId="77777777" w:rsidR="008E78CB" w:rsidRPr="009E21B3" w:rsidRDefault="008E78CB" w:rsidP="008E78CB">
      <w:pPr>
        <w:pStyle w:val="ListParagraph"/>
        <w:numPr>
          <w:ilvl w:val="0"/>
          <w:numId w:val="22"/>
        </w:numPr>
        <w:spacing w:line="360" w:lineRule="auto"/>
        <w:jc w:val="both"/>
      </w:pPr>
      <w:r w:rsidRPr="008E78CB">
        <w:t>The learning rate</w:t>
      </w:r>
      <w:r w:rsidRPr="009E21B3">
        <w:t xml:space="preserve"> determines the step size which is applied to modify the parameters of the model in individual iteration</w:t>
      </w:r>
      <w:r>
        <w:t>s</w:t>
      </w:r>
      <w:r w:rsidRPr="009E21B3">
        <w:t xml:space="preserve"> to reduce the estimated error. T</w:t>
      </w:r>
      <w:r>
        <w:t>he t</w:t>
      </w:r>
      <w:r w:rsidRPr="009E21B3">
        <w:t xml:space="preserve">raining process can get delayed by learning rates </w:t>
      </w:r>
      <w:r>
        <w:t>that</w:t>
      </w:r>
      <w:r w:rsidRPr="009E21B3">
        <w:t xml:space="preserve"> are too small, </w:t>
      </w:r>
      <w:r>
        <w:t xml:space="preserve">a </w:t>
      </w:r>
      <w:r w:rsidRPr="009E21B3">
        <w:t>model may also diverge or converge by a too large learning rate to parameter values that are not optimal.</w:t>
      </w:r>
    </w:p>
    <w:p w14:paraId="0086EF48" w14:textId="77777777" w:rsidR="008E78CB" w:rsidRPr="009E21B3" w:rsidRDefault="008E78CB" w:rsidP="008E78CB">
      <w:pPr>
        <w:pStyle w:val="ListParagraph"/>
        <w:numPr>
          <w:ilvl w:val="0"/>
          <w:numId w:val="22"/>
        </w:numPr>
        <w:spacing w:line="360" w:lineRule="auto"/>
        <w:jc w:val="both"/>
      </w:pPr>
      <w:r w:rsidRPr="008E78CB">
        <w:t xml:space="preserve">The number of hidden layers </w:t>
      </w:r>
      <w:r w:rsidRPr="009E21B3">
        <w:t xml:space="preserve">is strongly associated with the function’s complexity on which </w:t>
      </w:r>
      <w:r>
        <w:t xml:space="preserve">the </w:t>
      </w:r>
      <w:r w:rsidRPr="009E21B3">
        <w:t xml:space="preserve">model is trained, more complex relationships between input and output can be recognized by the higher number of layers. </w:t>
      </w:r>
      <w:r>
        <w:t>T</w:t>
      </w:r>
      <w:r w:rsidRPr="009E21B3">
        <w:t>o train a deeper model, more data is also needed.</w:t>
      </w:r>
    </w:p>
    <w:p w14:paraId="53964BC3" w14:textId="77777777" w:rsidR="008E78CB" w:rsidRPr="009E21B3" w:rsidRDefault="008E78CB" w:rsidP="008E78CB">
      <w:pPr>
        <w:pStyle w:val="ListParagraph"/>
        <w:numPr>
          <w:ilvl w:val="0"/>
          <w:numId w:val="22"/>
        </w:numPr>
        <w:spacing w:line="360" w:lineRule="auto"/>
        <w:jc w:val="both"/>
      </w:pPr>
      <w:r w:rsidRPr="008E78CB">
        <w:lastRenderedPageBreak/>
        <w:t xml:space="preserve">The number of epochs </w:t>
      </w:r>
      <w:r w:rsidRPr="009E21B3">
        <w:t>determined the iteration number during the training stage. During each iteration</w:t>
      </w:r>
      <w:r>
        <w:t>,</w:t>
      </w:r>
      <w:r w:rsidRPr="009E21B3">
        <w:t xml:space="preserve"> the model is introduced to </w:t>
      </w:r>
      <w:r>
        <w:t xml:space="preserve">an </w:t>
      </w:r>
      <w:r w:rsidRPr="009E21B3">
        <w:t xml:space="preserve">individual sample of the training set which modifies the parameters of the model </w:t>
      </w:r>
      <w:r>
        <w:t>following</w:t>
      </w:r>
      <w:r w:rsidRPr="009E21B3">
        <w:t xml:space="preserve"> the determined loss value. Until stable performance and best parametric values are attained the iterations are repeated by the model. Overfitting of the model on the training set must be avoided. An overfit model has memorized pattern in the training set due to which it </w:t>
      </w:r>
      <w:r>
        <w:t>cannot</w:t>
      </w:r>
      <w:r w:rsidRPr="009E21B3">
        <w:t xml:space="preserve"> categorize and cannot perform properly on test data. </w:t>
      </w:r>
      <w:r>
        <w:t>A s</w:t>
      </w:r>
      <w:r w:rsidRPr="009E21B3">
        <w:t>maller dataset and an increased number of iterations cause the model to overfit.</w:t>
      </w:r>
    </w:p>
    <w:p w14:paraId="47E550EE" w14:textId="77777777" w:rsidR="008E78CB" w:rsidRPr="00976CC6" w:rsidRDefault="008E78CB" w:rsidP="008E78CB">
      <w:pPr>
        <w:pStyle w:val="Heading3"/>
        <w:spacing w:after="240"/>
        <w:rPr>
          <w:b/>
          <w:bCs/>
        </w:rPr>
      </w:pPr>
      <w:bookmarkStart w:id="40" w:name="_Toc115547415"/>
      <w:bookmarkStart w:id="41" w:name="_Toc115639762"/>
      <w:r w:rsidRPr="00976CC6">
        <w:rPr>
          <w:b/>
          <w:bCs/>
        </w:rPr>
        <w:t>Fully Connected Neural Networks</w:t>
      </w:r>
      <w:bookmarkEnd w:id="40"/>
      <w:bookmarkEnd w:id="41"/>
    </w:p>
    <w:p w14:paraId="1FF8CDCD" w14:textId="22E9337E" w:rsidR="008E78CB" w:rsidRPr="008E78CB" w:rsidRDefault="008E78CB" w:rsidP="008E78CB">
      <w:pPr>
        <w:spacing w:line="360" w:lineRule="auto"/>
        <w:jc w:val="both"/>
      </w:pPr>
      <w:r w:rsidRPr="0068146F">
        <w:t xml:space="preserve">A fully connected layer is linked with the individual activation value from the layer </w:t>
      </w:r>
      <w:r>
        <w:t>before</w:t>
      </w:r>
      <w:r w:rsidRPr="0068146F">
        <w:t xml:space="preserve"> it. Being "Structure agnostic" is the main benefit of these layers, in other words</w:t>
      </w:r>
      <w:r>
        <w:t>,</w:t>
      </w:r>
      <w:r w:rsidRPr="0068146F">
        <w:t xml:space="preserve"> they don't presuppose anything regarding input data structure</w:t>
      </w:r>
      <w:r>
        <w:t xml:space="preserve"> </w:t>
      </w:r>
      <w:r>
        <w:fldChar w:fldCharType="begin" w:fldLock="1"/>
      </w:r>
      <w:r w:rsidR="00AE7ECE">
        <w:instrText>ADDIN CSL_CITATION {"citationItems":[{"id":"ITEM-1","itemData":{"id":"ITEM-1","issued":{"date-parts":[["0"]]},"title":"TensorFlow for deep learning: from linear regression... - Google Scholar","type":"webpage"},"uris":["http://www.mendeley.com/documents/?uuid=da616382-b3b9-3194-b893-59743efa13cf","http://www.mendeley.com/documents/?uuid=e94e3063-b30f-4e02-94bc-e2337f643862","http://www.mendeley.com/documents/?uuid=2a3a784c-f74a-4f6a-9eea-b2914b778f45"]}],"mendeley":{"formattedCitation":"(Anon n.d.-b)","plainTextFormattedCitation":"(Anon n.d.-b)","previouslyFormattedCitation":"(Anon n.d.-b)"},"properties":{"noteIndex":0},"schema":"https://github.com/citation-style-language/schema/raw/master/csl-citation.json"}</w:instrText>
      </w:r>
      <w:r>
        <w:fldChar w:fldCharType="separate"/>
      </w:r>
      <w:r w:rsidRPr="00B60D66">
        <w:rPr>
          <w:noProof/>
        </w:rPr>
        <w:t>(Anon n.d.-b)</w:t>
      </w:r>
      <w:r>
        <w:fldChar w:fldCharType="end"/>
      </w:r>
      <w:r w:rsidRPr="0068146F">
        <w:t xml:space="preserve"> </w:t>
      </w:r>
    </w:p>
    <w:p w14:paraId="290A757C" w14:textId="77777777" w:rsidR="008E78CB" w:rsidRDefault="008E78CB" w:rsidP="008E78CB">
      <w:pPr>
        <w:spacing w:line="360" w:lineRule="auto"/>
        <w:jc w:val="both"/>
      </w:pPr>
      <w:r>
        <w:t xml:space="preserve">Suppose the output to the </w:t>
      </w:r>
      <w:r>
        <w:rPr>
          <w:i/>
        </w:rPr>
        <w:t xml:space="preserve">l-th </w:t>
      </w:r>
      <w:r>
        <w:t xml:space="preserve">layer </w:t>
      </w:r>
      <w:r w:rsidRPr="0068146F">
        <w:rPr>
          <w:i/>
        </w:rPr>
        <w:t>h</w:t>
      </w:r>
      <w:r w:rsidRPr="0068146F">
        <w:rPr>
          <w:i/>
          <w:vertAlign w:val="superscript"/>
        </w:rPr>
        <w:t>l</w:t>
      </w:r>
      <w:r>
        <w:rPr>
          <w:i/>
          <w:vertAlign w:val="superscript"/>
        </w:rPr>
        <w:t xml:space="preserve"> </w:t>
      </w:r>
      <w:r>
        <w:t xml:space="preserve">having input </w:t>
      </w:r>
      <w:r>
        <w:rPr>
          <w:i/>
        </w:rPr>
        <w:t>h</w:t>
      </w:r>
      <w:r>
        <w:rPr>
          <w:i/>
          <w:vertAlign w:val="superscript"/>
        </w:rPr>
        <w:t>l-1</w:t>
      </w:r>
      <w:r>
        <w:t xml:space="preserve"> can be calculated in Equation 1:</w:t>
      </w:r>
    </w:p>
    <w:p w14:paraId="1149DD62" w14:textId="77777777" w:rsidR="008E78CB" w:rsidRDefault="00000000" w:rsidP="008E78CB">
      <w:pPr>
        <w:spacing w:line="360" w:lineRule="auto"/>
        <w:jc w:val="center"/>
        <w:rPr>
          <w:rFonts w:eastAsiaTheme="minorEastAsia"/>
        </w:rPr>
      </w:pPr>
      <m:oMath>
        <m:sSup>
          <m:sSupPr>
            <m:ctrlPr>
              <w:rPr>
                <w:rFonts w:ascii="Cambria Math" w:hAnsi="Cambria Math"/>
                <w:i/>
              </w:rPr>
            </m:ctrlPr>
          </m:sSupPr>
          <m:e>
            <m:r>
              <w:rPr>
                <w:rFonts w:ascii="Cambria Math" w:hAnsi="Cambria Math"/>
              </w:rPr>
              <m:t>h</m:t>
            </m:r>
          </m:e>
          <m:sup>
            <m:r>
              <w:rPr>
                <w:rFonts w:ascii="Cambria Math" w:hAnsi="Cambria Math"/>
              </w:rPr>
              <m:t>l</m:t>
            </m:r>
          </m:sup>
        </m:sSup>
        <m:r>
          <w:rPr>
            <w:rFonts w:ascii="Cambria Math" w:hAnsi="Cambria Math"/>
          </w:rPr>
          <m:t>=σ(</m:t>
        </m:r>
        <m:sSup>
          <m:sSupPr>
            <m:ctrlPr>
              <w:rPr>
                <w:rFonts w:ascii="Cambria Math" w:hAnsi="Cambria Math"/>
                <w:i/>
              </w:rPr>
            </m:ctrlPr>
          </m:sSupPr>
          <m:e>
            <m:r>
              <w:rPr>
                <w:rFonts w:ascii="Cambria Math" w:hAnsi="Cambria Math"/>
              </w:rPr>
              <m:t>W</m:t>
            </m:r>
          </m:e>
          <m:sup>
            <m:r>
              <w:rPr>
                <w:rFonts w:ascii="Cambria Math" w:hAnsi="Cambria Math"/>
              </w:rPr>
              <m:t>l</m:t>
            </m:r>
          </m:sup>
        </m:sSup>
        <m:sSup>
          <m:sSupPr>
            <m:ctrlPr>
              <w:rPr>
                <w:rFonts w:ascii="Cambria Math" w:hAnsi="Cambria Math"/>
                <w:i/>
              </w:rPr>
            </m:ctrlPr>
          </m:sSupPr>
          <m:e>
            <m:r>
              <w:rPr>
                <w:rFonts w:ascii="Cambria Math" w:hAnsi="Cambria Math"/>
              </w:rPr>
              <m:t>h</m:t>
            </m:r>
          </m:e>
          <m:sup>
            <m:r>
              <w:rPr>
                <w:rFonts w:ascii="Cambria Math" w:hAnsi="Cambria Math"/>
              </w:rPr>
              <m:t>l-1</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l</m:t>
            </m:r>
          </m:sup>
        </m:sSup>
        <m:r>
          <w:rPr>
            <w:rFonts w:ascii="Cambria Math" w:hAnsi="Cambria Math"/>
          </w:rPr>
          <m:t>)</m:t>
        </m:r>
      </m:oMath>
      <w:r w:rsidR="008E78CB">
        <w:rPr>
          <w:rFonts w:eastAsiaTheme="minorEastAsia"/>
        </w:rPr>
        <w:tab/>
      </w:r>
      <w:r w:rsidR="008E78CB">
        <w:rPr>
          <w:rFonts w:eastAsiaTheme="minorEastAsia"/>
        </w:rPr>
        <w:tab/>
      </w:r>
      <w:r w:rsidR="008E78CB">
        <w:rPr>
          <w:rFonts w:eastAsiaTheme="minorEastAsia"/>
        </w:rPr>
        <w:tab/>
        <w:t>(1)</w:t>
      </w:r>
    </w:p>
    <w:p w14:paraId="59BEA914" w14:textId="1C766FB8" w:rsidR="008E78CB" w:rsidRDefault="008E78CB" w:rsidP="008E78CB">
      <w:pPr>
        <w:spacing w:line="360" w:lineRule="auto"/>
        <w:jc w:val="both"/>
      </w:pPr>
      <w:r w:rsidRPr="00823AF1">
        <w:t>σ</w:t>
      </w:r>
      <w:r>
        <w:t xml:space="preserve"> in the above equation is the activation function whereas W</w:t>
      </w:r>
      <w:r>
        <w:rPr>
          <w:i/>
          <w:vertAlign w:val="superscript"/>
        </w:rPr>
        <w:t xml:space="preserve">l </w:t>
      </w:r>
      <w:r>
        <w:t>and b</w:t>
      </w:r>
      <w:r>
        <w:rPr>
          <w:i/>
          <w:vertAlign w:val="superscript"/>
        </w:rPr>
        <w:t>l</w:t>
      </w:r>
      <w:r>
        <w:t xml:space="preserve"> are the weight and bias parameters. </w:t>
      </w:r>
      <w:r w:rsidRPr="00823AF1">
        <w:t>The non-linear, continuous, differentiable activation functions improve the ability to recogni</w:t>
      </w:r>
      <w:r>
        <w:t>z</w:t>
      </w:r>
      <w:r w:rsidRPr="00823AF1">
        <w:t xml:space="preserve">e the non-linear relationship between input and output values of the neural network. The four most typical activation functions are displayed in Figure </w:t>
      </w:r>
      <w:r>
        <w:t>4</w:t>
      </w:r>
      <w:r w:rsidRPr="00823AF1">
        <w:t>.</w:t>
      </w:r>
    </w:p>
    <w:p w14:paraId="0D98AA42" w14:textId="77777777" w:rsidR="008E78CB" w:rsidRDefault="008E78CB" w:rsidP="008E78CB">
      <w:pPr>
        <w:keepNext/>
        <w:spacing w:line="360" w:lineRule="auto"/>
        <w:ind w:left="360"/>
        <w:jc w:val="center"/>
      </w:pPr>
      <w:r w:rsidRPr="00354FCF">
        <w:rPr>
          <w:rFonts w:ascii="Times New Roman" w:hAnsi="Times New Roman" w:cs="Times New Roman"/>
          <w:b/>
          <w:noProof/>
          <w:sz w:val="26"/>
          <w:szCs w:val="24"/>
        </w:rPr>
        <w:drawing>
          <wp:inline distT="0" distB="0" distL="0" distR="0" wp14:anchorId="042553F0" wp14:editId="15C9890D">
            <wp:extent cx="4170272" cy="2846567"/>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24515" cy="2883592"/>
                    </a:xfrm>
                    <a:prstGeom prst="rect">
                      <a:avLst/>
                    </a:prstGeom>
                  </pic:spPr>
                </pic:pic>
              </a:graphicData>
            </a:graphic>
          </wp:inline>
        </w:drawing>
      </w:r>
    </w:p>
    <w:p w14:paraId="06A89CEB" w14:textId="28AA7E78" w:rsidR="008E78CB" w:rsidRPr="008E78CB" w:rsidRDefault="008E78CB" w:rsidP="008E78CB">
      <w:pPr>
        <w:pStyle w:val="Caption"/>
        <w:jc w:val="center"/>
        <w:rPr>
          <w:rFonts w:ascii="Times New Roman" w:hAnsi="Times New Roman" w:cs="Times New Roman"/>
          <w:b/>
          <w:sz w:val="26"/>
          <w:szCs w:val="24"/>
        </w:rPr>
      </w:pPr>
      <w:bookmarkStart w:id="42" w:name="_Toc115547363"/>
      <w:bookmarkStart w:id="43" w:name="_Toc115637305"/>
      <w:r>
        <w:t xml:space="preserve">Figure </w:t>
      </w:r>
      <w:r>
        <w:rPr>
          <w:noProof/>
        </w:rPr>
        <w:fldChar w:fldCharType="begin"/>
      </w:r>
      <w:r>
        <w:rPr>
          <w:noProof/>
        </w:rPr>
        <w:instrText xml:space="preserve"> SEQ Figure \* ARABIC </w:instrText>
      </w:r>
      <w:r>
        <w:rPr>
          <w:noProof/>
        </w:rPr>
        <w:fldChar w:fldCharType="separate"/>
      </w:r>
      <w:r w:rsidR="00AD175C">
        <w:rPr>
          <w:noProof/>
        </w:rPr>
        <w:t>4</w:t>
      </w:r>
      <w:r>
        <w:rPr>
          <w:noProof/>
        </w:rPr>
        <w:fldChar w:fldCharType="end"/>
      </w:r>
      <w:r>
        <w:t xml:space="preserve">. </w:t>
      </w:r>
      <w:r w:rsidRPr="008B483B">
        <w:t>Some Popular Activation Functions</w:t>
      </w:r>
      <w:bookmarkEnd w:id="42"/>
      <w:bookmarkEnd w:id="43"/>
    </w:p>
    <w:p w14:paraId="0269521D" w14:textId="77777777" w:rsidR="008E78CB" w:rsidRPr="00976CC6" w:rsidRDefault="008E78CB" w:rsidP="008E78CB">
      <w:pPr>
        <w:pStyle w:val="Heading3"/>
        <w:spacing w:after="240"/>
        <w:rPr>
          <w:b/>
          <w:bCs/>
        </w:rPr>
      </w:pPr>
      <w:bookmarkStart w:id="44" w:name="_Toc115547416"/>
      <w:bookmarkStart w:id="45" w:name="_Toc115639763"/>
      <w:r w:rsidRPr="00976CC6">
        <w:rPr>
          <w:b/>
          <w:bCs/>
        </w:rPr>
        <w:lastRenderedPageBreak/>
        <w:t>Convolutional Neural Networks</w:t>
      </w:r>
      <w:bookmarkEnd w:id="44"/>
      <w:bookmarkEnd w:id="45"/>
    </w:p>
    <w:p w14:paraId="1D7FE0F4" w14:textId="200161CB" w:rsidR="008E78CB" w:rsidRDefault="008E78CB" w:rsidP="008E78CB">
      <w:pPr>
        <w:spacing w:line="360" w:lineRule="auto"/>
        <w:jc w:val="both"/>
      </w:pPr>
      <w:r w:rsidRPr="00823AF1">
        <w:t>Initially convolutional neural networks were applied to image recognition tasks</w:t>
      </w:r>
      <w:r>
        <w:t xml:space="preserve"> </w:t>
      </w:r>
      <w:r>
        <w:fldChar w:fldCharType="begin" w:fldLock="1"/>
      </w:r>
      <w:r w:rsidR="00AE7ECE">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5"]]},"publisher":"International Conference on Learning Representations, ICLR","title":"Very deep convolutional networks for large-scale image recognition","type":"article-journal"},"uris":["http://www.mendeley.com/documents/?uuid=058bd44a-6afe-3fb4-9021-cfd1b9ee562b","http://www.mendeley.com/documents/?uuid=1869391e-1fbe-4bff-b1b0-6f656b6af2fd","http://www.mendeley.com/documents/?uuid=89185845-8452-4581-a718-e1621ccc6c47"]},{"id":"ITEM-2","itemData":{"DOI":"10.1145/3065386","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 best entry.","author":[{"dropping-particle":"","family":"Krizhevsky","given":"A","non-dropping-particle":"","parse-names":false,"suffix":""},{"dropping-particle":"","family":"Sutskever","given":"I","non-dropping-particle":"","parse-names":false,"suffix":""},{"dropping-particle":"","family":"ACM","given":"GE Hinton - Communications of the","non-dropping-particle":"","parse-names":false,"suffix":""},{"dropping-particle":"","family":"2017","given":"undefined","non-dropping-particle":"","parse-names":false,"suffix":""}],"container-title":"dl.acm.org","id":"ITEM-2","issue":"6","issued":{"date-parts":[["2017","6"]]},"page":"84-90","publisher":"Association for Computing Machinery","title":"Imagenet classification with deep convolutional neural networks","type":"article-journal","volume":"60"},"uris":["http://www.mendeley.com/documents/?uuid=78407ce4-e886-485e-bb84-0b934a82b80a","http://www.mendeley.com/documents/?uuid=fd9878ac-c106-4199-a174-4f91a1d025fe","http://www.mendeley.com/documents/?uuid=acae7d39-d985-3f01-9e32-6c289b5b7279"]}],"mendeley":{"formattedCitation":"(Krizhevsky et al. 2017; Simonyan and Zisserman 2015)","plainTextFormattedCitation":"(Krizhevsky et al. 2017; Simonyan and Zisserman 2015)","previouslyFormattedCitation":"(Krizhevsky et al. 2017; Simonyan and Zisserman 2015)"},"properties":{"noteIndex":0},"schema":"https://github.com/citation-style-language/schema/raw/master/csl-citation.json"}</w:instrText>
      </w:r>
      <w:r>
        <w:fldChar w:fldCharType="separate"/>
      </w:r>
      <w:r w:rsidRPr="00B60D66">
        <w:rPr>
          <w:noProof/>
        </w:rPr>
        <w:t>(Krizhevsky et al. 2017; Simonyan and Zisserman 2015)</w:t>
      </w:r>
      <w:r>
        <w:fldChar w:fldCharType="end"/>
      </w:r>
      <w:r>
        <w:t>. T</w:t>
      </w:r>
      <w:r w:rsidRPr="00823AF1">
        <w:t xml:space="preserve">o convolve properly the </w:t>
      </w:r>
      <w:r>
        <w:t>input</w:t>
      </w:r>
      <w:r w:rsidRPr="00823AF1">
        <w:t xml:space="preserve"> of these layers is strid</w:t>
      </w:r>
      <w:r>
        <w:t>den</w:t>
      </w:r>
      <w:r w:rsidRPr="00823AF1">
        <w:t xml:space="preserve"> over by </w:t>
      </w:r>
      <w:r>
        <w:t>several</w:t>
      </w:r>
      <w:r w:rsidRPr="00823AF1">
        <w:t xml:space="preserve"> kernels.  Kernel's parameters are shared with </w:t>
      </w:r>
      <w:r>
        <w:t>several</w:t>
      </w:r>
      <w:r w:rsidRPr="00823AF1">
        <w:t xml:space="preserve"> input elements while compar</w:t>
      </w:r>
      <w:r>
        <w:t>ed</w:t>
      </w:r>
      <w:r w:rsidRPr="00823AF1">
        <w:t xml:space="preserve"> to fully connected layers it significantly reduces the number of parameters</w:t>
      </w:r>
      <w:r>
        <w:t xml:space="preserve">. </w:t>
      </w:r>
      <w:r w:rsidRPr="00017F6D">
        <w:t xml:space="preserve">When the individual kernel is convolved with the input a feature map showing </w:t>
      </w:r>
      <w:r>
        <w:t xml:space="preserve">the </w:t>
      </w:r>
      <w:r w:rsidRPr="00017F6D">
        <w:t>position and strength of a particular feature is generated. the size of this feature map is decreased and the identification of the features is made in the input invariant shift by applying pooling layers to the final layer</w:t>
      </w:r>
      <w:sdt>
        <w:sdtPr>
          <w:tag w:val="MENDELEY_CITATION_v3_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"/>
          <w:id w:val="-2115438412"/>
          <w:placeholder>
            <w:docPart w:val="C5F987E0DB244E5D99EB41CE61246A6A"/>
          </w:placeholder>
        </w:sdtPr>
        <w:sdtContent>
          <w:r w:rsidRPr="008E78CB">
            <w:t>(Scherer et al., 2010)</w:t>
          </w:r>
        </w:sdtContent>
      </w:sdt>
      <w:r>
        <w:t xml:space="preserve">. </w:t>
      </w:r>
      <w:r w:rsidRPr="00AF7321">
        <w:t xml:space="preserve">Pooling layers such as Maxpool and Average pool </w:t>
      </w:r>
      <w:r>
        <w:t>are</w:t>
      </w:r>
      <w:r w:rsidRPr="00AF7321">
        <w:t xml:space="preserve"> used most commonly to plot </w:t>
      </w:r>
      <w:r>
        <w:t xml:space="preserve">the </w:t>
      </w:r>
      <w:r w:rsidRPr="00AF7321">
        <w:t xml:space="preserve">maximum and </w:t>
      </w:r>
      <w:r>
        <w:t xml:space="preserve">an </w:t>
      </w:r>
      <w:r w:rsidRPr="00AF7321">
        <w:t>average number of values to the feature map respectively</w:t>
      </w:r>
      <w:r>
        <w:t xml:space="preserve"> </w:t>
      </w:r>
      <w:r>
        <w:fldChar w:fldCharType="begin" w:fldLock="1"/>
      </w:r>
      <w:r w:rsidR="00AE7ECE">
        <w:instrText>ADDIN CSL_CITATION {"citationItems":[{"id":"ITEM-1","itemData":{"author":[{"dropping-particle":"","family":"Boureau","given":"YL","non-dropping-particle":"","parse-names":false,"suffix":""},{"dropping-particle":"","family":"Ponce","given":"J","non-dropping-particle":"","parse-names":false,"suffix":""},{"dropping-particle":"","family":"…","given":"Y LeCun - of the 27th international conference on","non-dropping-particle":"","parse-names":false,"suffix":""},{"dropping-particle":"","family":"2010","given":"undefined","non-dropping-particle":"","parse-names":false,"suffix":""}],"container-title":"di.ens.fr","id":"ITEM-1","issued":{"date-parts":[["0"]]},"title":"A theoretical analysis of feature pooling in visual recognition","type":"article-journal"},"uris":["http://www.mendeley.com/documents/?uuid=08ee7d33-dfcc-3415-a0fe-8b8df2322e36","http://www.mendeley.com/documents/?uuid=d4f77d9f-16e7-4824-a142-398bad9ff4a2","http://www.mendeley.com/documents/?uuid=8e34a3cc-fe07-41fd-94d0-12595431450a"]},{"id":"ITEM-2","itemData":{"DOI":"10.1007/978-3-319-11740-9_34","abstract":"Convolutional Neural Network (CNN) is a biologically inspired trainable architecture that can learn invariant features for a number of applications. In general, CNNs consist of alternating convolutional layers, non-linearity layers and feature pooling layers. In this work, a novel feature pooling method, named as mixed pooling, is proposed to regularize CNNs, which replaces the deterministic pooling operations with a stochastic procedure by randomly using the conventional max pooling and average pooling methods. The advantage of the proposed mixed pooling method lies in its wonderful ability to address the over-fitting problem encountered by CNN generation. Experimental results on three benchmark image classification datasets demonstrate that the proposed mixed pooling method is superior to max pooling, average pooling and some other state-of-the-art works known in the literature.","author":[{"dropping-particle":"","family":"Yu","given":"D","non-dropping-particle":"","parse-names":false,"suffix":""},{"dropping-particle":"","family":"Wang","given":"H","non-dropping-particle":"","parse-names":false,"suffix":""},{"dropping-particle":"","family":"Chen","given":"P","non-dropping-particle":"","parse-names":false,"suffix":""},{"dropping-particle":"","family":"and","given":"Z Wei - International conference on rough sets","non-dropping-particle":"","parse-names":false,"suffix":""},{"dropping-particle":"","family":"2014","given":"undefined","non-dropping-particle":"","parse-names":false,"suffix":""}],"container-title":"Springer","id":"ITEM-2","issued":{"date-parts":[["2016"]]},"page":"364-375","publisher":"Springer Verlag","title":"Mixed pooling for convolutional neural networks","type":"article-journal","volume":"8818"},"uris":["http://www.mendeley.com/documents/?uuid=c16b95f5-72e6-34d1-a8d0-c0fb2299e99c","http://www.mendeley.com/documents/?uuid=e674a55e-d9c4-4314-9ad7-aa001300f7a4","http://www.mendeley.com/documents/?uuid=a395a377-4003-48fc-b017-242c52ae1be6"]}],"mendeley":{"formattedCitation":"(Boureau et al. n.d.; Yu et al. 2016)","plainTextFormattedCitation":"(Boureau et al. n.d.; Yu et al. 2016)","previouslyFormattedCitation":"(Boureau et al. n.d.; Yu et al. 2016)"},"properties":{"noteIndex":0},"schema":"https://github.com/citation-style-language/schema/raw/master/csl-citation.json"}</w:instrText>
      </w:r>
      <w:r>
        <w:fldChar w:fldCharType="separate"/>
      </w:r>
      <w:r w:rsidRPr="00B60D66">
        <w:rPr>
          <w:noProof/>
        </w:rPr>
        <w:t>(Boureau et al. n.d.; Yu et al. 2016)</w:t>
      </w:r>
      <w:r>
        <w:fldChar w:fldCharType="end"/>
      </w:r>
      <w:r w:rsidRPr="00E161AB">
        <w:t>.</w:t>
      </w:r>
      <w:r w:rsidRPr="00AF7321">
        <w:t xml:space="preserve"> Very lately, attention pooling, </w:t>
      </w:r>
      <w:r>
        <w:t>which</w:t>
      </w:r>
      <w:r w:rsidRPr="00AF7321">
        <w:t xml:space="preserve"> assigns weights to various input components, has also been demonstrated to enhance the efficiency of the network</w:t>
      </w:r>
      <w:r>
        <w:t xml:space="preserve"> </w:t>
      </w:r>
      <w:r>
        <w:fldChar w:fldCharType="begin" w:fldLock="1"/>
      </w:r>
      <w:r w:rsidR="00AE7ECE">
        <w:instrText xml:space="preserve">ADDIN CSL_CITATION {"citationItems":[{"id":"ITEM-1","itemData":{"abstract":"Audio is a domain where signal separation has long been considered as a fascinating objective, potentially offering a wide range of new possibilities and experiences in professional and personal contexts, by better taking advantage of audio material and finely analyzing complex acoustic scenes. It has thus always been a major area for research in signal separation and an exciting challenge for industrial applications. Starting with blind separation of toy mixtures in the mid 90's, research has progressed up to real-world scenarios today, with applications to speech enhancement and recognition, music editing, 3D sound rendering, and audio information retrieval, among others. This has mostly been made possible by the development of increasingly informed separation techniques incorporating knowledge about the sources and/or the mixtures at hand. For instance, speech source separation for remote conferencing can benefit from prior knowledge of the room geometry and/or the names of the speakers, while music remastering will exploit instrument characteristics and knowledge of sound engineers mixing habits. After a brief historical account, we provide an overview of recent and ongoing research in this field, illustrating a variety of models and techniques designed so as to guide the audio source separation process towards efficient and robust solutions. 1 Audio source separation: basic concepts Initially, audio source separation was formulated as a standard source separation problem , i.e., as a linear system identification and inversion problem. In the following, we assume that the sources do not move and we denote the number of sources and microphones by J and I, respectively, which are assumed to be known. We adopt the following notation: scalars are represented by plain letters, vectors by bold lowercase letters, and matrices by bold uppercase letters. The mixture signal x(t) = [x 1 (t),. .. , x I (t)] T observed at time t when recording the source signals s(t) = [s 1 (t),. .. , s J (t)] T can be modeled by the convolution process x(t) = (A </w:instrText>
      </w:r>
      <w:r w:rsidR="00AE7ECE">
        <w:rPr>
          <w:rFonts w:ascii="Cambria Math" w:hAnsi="Cambria Math" w:cs="Cambria Math"/>
        </w:rPr>
        <w:instrText>⋆</w:instrText>
      </w:r>
      <w:r w:rsidR="00AE7ECE">
        <w:instrText xml:space="preserve"> s)(t) (1) where A(t) = [a 1 (t),. .. , a J (t)] is the matrix of room impulse responses or mixing filters associated with sound propagation from each source to each microphone, T denotes matrix transposition, and </w:instrText>
      </w:r>
      <w:r w:rsidR="00AE7ECE">
        <w:rPr>
          <w:rFonts w:ascii="Cambria Math" w:hAnsi="Cambria Math" w:cs="Cambria Math"/>
        </w:rPr>
        <w:instrText>⋆</w:instrText>
      </w:r>
      <w:r w:rsidR="00AE7ECE">
        <w:instrText xml:space="preserve"> is the convolution operator, i.e., x i (t) = J j=1 ∞ τ =0 a ij (τ)s j (t− τ).","author":[{"dropping-particle":"","family":"Vincent","given":"E","non-dropping-particle":"","parse-names":false,"suffix":""},{"dropping-particle":"","family":"Bertin","given":"N","non-dropping-particle":"","parse-names":false,"suffix":""},{"dropping-particle":"","family":"…","given":"R Gribonval - IEEE Signal Processing","non-dropping-particle":"","parse-names":false,"suffix":""},{"dropping-particle":"","family":"2014","given":"undefined","non-dropping-particle":"","parse-names":false,"suffix":""}],"container-title":"ieeexplore.ieee.org","id":"ITEM-1","issued":{"date-parts":[["0"]]},"title":"From blind to guided audio source separation: How models and side information can improve the separation of sound","type":"article-journal"},"uris":["http://www.mendeley.com/documents/?uuid=429e51e5-427e-436e-a94a-0fb4b4744ab6","http://www.mendeley.com/documents/?uuid=e594c7e1-e021-4462-adb4-fa0a2ef1591f","http://www.mendeley.com/documents/?uuid=d57dffa0-de7e-3b79-9635-f7f8a9fa04f7"]}],"mendeley":{"formattedCitation":"(Vincent et al. n.d.)","plainTextFormattedCitation":"(Vincent et al. n.d.)","previouslyFormattedCitation":"(Vincent et al. n.d.)"},"properties":{"noteIndex":0},"schema":"https://github.com/citation-style-language/schema/raw/master/csl-citation.json"}</w:instrText>
      </w:r>
      <w:r>
        <w:fldChar w:fldCharType="separate"/>
      </w:r>
      <w:r w:rsidRPr="00856005">
        <w:rPr>
          <w:noProof/>
        </w:rPr>
        <w:t>(Vincent et al. n.d.)</w:t>
      </w:r>
      <w:r>
        <w:fldChar w:fldCharType="end"/>
      </w:r>
      <w:r>
        <w:t>.</w:t>
      </w:r>
    </w:p>
    <w:p w14:paraId="4DE5AFE2" w14:textId="77777777" w:rsidR="008E78CB" w:rsidRDefault="008E78CB" w:rsidP="008E78CB">
      <w:pPr>
        <w:spacing w:line="360" w:lineRule="auto"/>
        <w:jc w:val="both"/>
      </w:pPr>
      <w:r w:rsidRPr="00ED610E">
        <w:t>Usually, while implementing convolutional neural networks, pooling layers are succeeded by convolutional layers. These models integrate the basic features that are detected in the initial layers to identify progressively sophisticated elements as the network is built up</w:t>
      </w:r>
      <w:r>
        <w:t>.</w:t>
      </w:r>
    </w:p>
    <w:p w14:paraId="7F994744" w14:textId="77777777" w:rsidR="008E78CB" w:rsidRPr="00976CC6" w:rsidRDefault="008E78CB" w:rsidP="008E78CB">
      <w:pPr>
        <w:pStyle w:val="Heading3"/>
        <w:spacing w:after="240"/>
        <w:rPr>
          <w:b/>
          <w:bCs/>
        </w:rPr>
      </w:pPr>
      <w:bookmarkStart w:id="46" w:name="_Toc115547417"/>
      <w:bookmarkStart w:id="47" w:name="_Toc115639764"/>
      <w:r w:rsidRPr="00976CC6">
        <w:rPr>
          <w:b/>
          <w:bCs/>
        </w:rPr>
        <w:t>Recurrent Neural Networks (RNN)</w:t>
      </w:r>
      <w:bookmarkEnd w:id="46"/>
      <w:bookmarkEnd w:id="47"/>
    </w:p>
    <w:p w14:paraId="364FF78F" w14:textId="71F419CD" w:rsidR="008E78CB" w:rsidRDefault="008E78CB" w:rsidP="008E78CB">
      <w:pPr>
        <w:spacing w:line="360" w:lineRule="auto"/>
        <w:jc w:val="both"/>
      </w:pPr>
      <w:r>
        <w:t>T</w:t>
      </w:r>
      <w:r w:rsidRPr="00ED610E">
        <w:t>o identify connections between the sequenced values, RNNs are frequently utili</w:t>
      </w:r>
      <w:r>
        <w:t>z</w:t>
      </w:r>
      <w:r w:rsidRPr="00ED610E">
        <w:t>ed in the analysis of sequential data, for example</w:t>
      </w:r>
      <w:r>
        <w:t>,</w:t>
      </w:r>
      <w:r w:rsidRPr="00ED610E">
        <w:t> text or sound</w:t>
      </w:r>
      <w:r>
        <w:t xml:space="preserve"> </w:t>
      </w:r>
      <w:r>
        <w:fldChar w:fldCharType="begin" w:fldLock="1"/>
      </w:r>
      <w:r w:rsidR="00AE7ECE">
        <w:instrText>ADDIN CSL_CITATION {"citationItems":[{"id":"ITEM-1","itemData":{"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author":[{"dropping-particle":"","family":"Graves","given":"A","non-dropping-particle":"","parse-names":false,"suffix":""},{"dropping-particle":"","family":"Mohamed","given":"A","non-dropping-particle":"","parse-names":false,"suffix":""},{"dropping-particle":"","family":"international","given":"G Hinton - 2013 IEEE","non-dropping-particle":"","parse-names":false,"suffix":""},{"dropping-particle":"","family":"2013","given":"undefined","non-dropping-particle":"","parse-names":false,"suffix":""}],"container-title":"ieeexplore.ieee.org","id":"ITEM-1","issued":{"date-parts":[["0"]]},"title":"Speech recognition with deep recurrent neural networks","type":"article-journal"},"uris":["http://www.mendeley.com/documents/?uuid=ce64545d-a3df-3c04-bf98-6c98e7b8fa5c","http://www.mendeley.com/documents/?uuid=c9bb120a-4dc5-402a-bb5a-1bc683a5865b","http://www.mendeley.com/documents/?uuid=2ec5c068-48e8-42ad-96e3-82f28f75fdc0"]},{"id":"ITEM-2","itemData":{"author":[{"dropping-particle":"","family":"Tom´","given":"Tomáš","non-dropping-particle":"","parse-names":false,"suffix":""},{"dropping-particle":"","family":"Mikolov","given":"Tomáš","non-dropping-particle":"","parse-names":false,"suffix":""}],"id":"ITEM-2","issued":{"date-parts":[["2010"]]},"title":"Overview Introduction Model description ASR Results Extensions MT Results Comparison Main outcomes Future work Recurrent neural network based language model","type":"article-journal"},"uris":["http://www.mendeley.com/documents/?uuid=f93daede-098a-3c64-99bf-41c74e7fdf9e","http://www.mendeley.com/documents/?uuid=547b2285-30e6-4d70-a054-3a56c5308bfd","http://www.mendeley.com/documents/?uuid=98d22952-1627-4af8-b539-e1ef0dc93f90"]}],"mendeley":{"formattedCitation":"(Graves et al. n.d.; Tom´ and Mikolov 2010)","plainTextFormattedCitation":"(Graves et al. n.d.; Tom´ and Mikolov 2010)","previouslyFormattedCitation":"(Graves et al. n.d.; Tom´ and Mikolov 2010)"},"properties":{"noteIndex":0},"schema":"https://github.com/citation-style-language/schema/raw/master/csl-citation.json"}</w:instrText>
      </w:r>
      <w:r>
        <w:fldChar w:fldCharType="separate"/>
      </w:r>
      <w:r w:rsidRPr="00856005">
        <w:rPr>
          <w:noProof/>
        </w:rPr>
        <w:t>(Graves et al. n.d.; Tom´ and Mikolov 2010)</w:t>
      </w:r>
      <w:r>
        <w:fldChar w:fldCharType="end"/>
      </w:r>
      <w:r>
        <w:t xml:space="preserve">. </w:t>
      </w:r>
      <w:r w:rsidRPr="00677A63">
        <w:t xml:space="preserve">Recurrent layers incorporate the activations of earlier timespans as well as the present input. The RNN </w:t>
      </w:r>
      <w:r>
        <w:t>is</w:t>
      </w:r>
      <w:r w:rsidRPr="00677A63">
        <w:t> </w:t>
      </w:r>
      <w:r>
        <w:t xml:space="preserve">a </w:t>
      </w:r>
      <w:r w:rsidRPr="00677A63">
        <w:t>bi-directional network, in which the output of a given period is calculated using the present input as well as previous and future activations</w:t>
      </w:r>
      <w:r>
        <w:t xml:space="preserve"> </w:t>
      </w:r>
      <w:r>
        <w:fldChar w:fldCharType="begin" w:fldLock="1"/>
      </w:r>
      <w:r w:rsidR="00AE7ECE">
        <w:instrText>ADDIN CSL_CITATION {"citationItems":[{"id":"ITEM-1","itemData":{"DOI":"10.1109/78.650093","ISSN":"1053587X","abstract":"In the first part of this paper, a regular recurrent neural network (RNN) is extended to a bidirectional recurrent neural network (BRNN). The BRNN can be trained without the limitation of using input information just up to a preset future frame. This is accomplished by training it simultaneously in positive and negative time direction. Structure and training procedure of the proposed network are explained. In regression and classification experiments on artificial data, the proposed structure gives better results than other approaches. For real data, classification experiments for phonemes from the TIMIT database show the same tendency. In the second part of this paper, it is shown how the proposed bidirectional structure can be easily modified to allow efficient estimation of the conditional posterior probability of complete symbol sequences without making any explicit assumption about the shape of the distribution. For this part, experiments on real data are reported. © 1997 IEEE.","author":[{"dropping-particle":"","family":"Schuster","given":"Mike","non-dropping-particle":"","parse-names":false,"suffix":""},{"dropping-particle":"","family":"Paliwal","given":"Kuldip K.","non-dropping-particle":"","parse-names":false,"suffix":""}],"container-title":"IEEE Transactions on Signal Processing","id":"ITEM-1","issue":"11","issued":{"date-parts":[["1997"]]},"page":"2673-2681","title":"Bidirectional recurrent neural networks","type":"article-journal","volume":"45"},"uris":["http://www.mendeley.com/documents/?uuid=bd5de385-c6a9-31ae-8a54-8f1704e13672","http://www.mendeley.com/documents/?uuid=246388b8-bc0b-4935-b476-d7902fb0f492","http://www.mendeley.com/documents/?uuid=fedda72c-dd2f-4aad-b846-71d19b54f477"]}],"mendeley":{"formattedCitation":"(Schuster and Paliwal 1997)","plainTextFormattedCitation":"(Schuster and Paliwal 1997)","previouslyFormattedCitation":"(Schuster and Paliwal 1997)"},"properties":{"noteIndex":0},"schema":"https://github.com/citation-style-language/schema/raw/master/csl-citation.json"}</w:instrText>
      </w:r>
      <w:r>
        <w:fldChar w:fldCharType="separate"/>
      </w:r>
      <w:r w:rsidRPr="00856005">
        <w:rPr>
          <w:noProof/>
        </w:rPr>
        <w:t>(Schuster and Paliwal 1997)</w:t>
      </w:r>
      <w:r>
        <w:fldChar w:fldCharType="end"/>
      </w:r>
      <w:r>
        <w:t xml:space="preserve"> </w:t>
      </w:r>
    </w:p>
    <w:p w14:paraId="34D90C88" w14:textId="77777777" w:rsidR="008E78CB" w:rsidRDefault="008E78CB" w:rsidP="008E78CB">
      <w:pPr>
        <w:keepNext/>
        <w:jc w:val="center"/>
      </w:pPr>
      <w:r w:rsidRPr="006206A0">
        <w:rPr>
          <w:noProof/>
        </w:rPr>
        <w:drawing>
          <wp:inline distT="0" distB="0" distL="0" distR="0" wp14:anchorId="7D083B56" wp14:editId="3FD95A64">
            <wp:extent cx="3215442" cy="1812897"/>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30750" cy="1821528"/>
                    </a:xfrm>
                    <a:prstGeom prst="rect">
                      <a:avLst/>
                    </a:prstGeom>
                  </pic:spPr>
                </pic:pic>
              </a:graphicData>
            </a:graphic>
          </wp:inline>
        </w:drawing>
      </w:r>
    </w:p>
    <w:p w14:paraId="05C2803F" w14:textId="19837C91" w:rsidR="008E78CB" w:rsidRDefault="008E78CB" w:rsidP="008E78CB">
      <w:pPr>
        <w:pStyle w:val="Caption"/>
        <w:jc w:val="center"/>
      </w:pPr>
      <w:bookmarkStart w:id="48" w:name="_Toc115547364"/>
      <w:bookmarkStart w:id="49" w:name="_Toc115637306"/>
      <w:r>
        <w:t xml:space="preserve">Figure </w:t>
      </w:r>
      <w:fldSimple w:instr=" SEQ Figure \* ARABIC ">
        <w:r w:rsidR="00AD175C">
          <w:rPr>
            <w:noProof/>
          </w:rPr>
          <w:t>5</w:t>
        </w:r>
      </w:fldSimple>
      <w:r>
        <w:t xml:space="preserve">. </w:t>
      </w:r>
      <w:r w:rsidRPr="001B04C4">
        <w:t>Recurrent Neural Layer</w:t>
      </w:r>
      <w:bookmarkEnd w:id="48"/>
      <w:bookmarkEnd w:id="49"/>
    </w:p>
    <w:p w14:paraId="11BEA544" w14:textId="77777777" w:rsidR="008E78CB" w:rsidRDefault="008E78CB" w:rsidP="008E78CB">
      <w:pPr>
        <w:spacing w:line="360" w:lineRule="auto"/>
        <w:jc w:val="both"/>
      </w:pPr>
      <w:r>
        <w:lastRenderedPageBreak/>
        <w:t xml:space="preserve">Suppose in implementing a usual RNN in which at time </w:t>
      </w:r>
      <w:r w:rsidRPr="008E78CB">
        <w:t>t,</w:t>
      </w:r>
      <w:r>
        <w:t xml:space="preserve"> </w:t>
      </w:r>
      <w:r w:rsidRPr="008E78CB">
        <w:t xml:space="preserve">hti-1 </w:t>
      </w:r>
      <w:r>
        <w:t xml:space="preserve">is the input given to the ith hidden layer for which </w:t>
      </w:r>
      <w:r w:rsidRPr="008E78CB">
        <w:t xml:space="preserve">ht(i) </w:t>
      </w:r>
      <w:r>
        <w:t>can be calculated in Equation 2:</w:t>
      </w:r>
    </w:p>
    <w:p w14:paraId="59D6D3E7" w14:textId="77777777" w:rsidR="008E78CB" w:rsidRDefault="00000000" w:rsidP="008E78CB">
      <w:pPr>
        <w:jc w:val="center"/>
        <w:rPr>
          <w:rFonts w:ascii="Times New Roman" w:eastAsiaTheme="minorEastAsia"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h</m:t>
            </m:r>
          </m:e>
          <m:sub>
            <m:r>
              <w:rPr>
                <w:rFonts w:ascii="Cambria Math" w:hAnsi="Cambria Math" w:cs="Times New Roman"/>
                <w:sz w:val="24"/>
                <w:szCs w:val="24"/>
              </w:rPr>
              <m:t>t</m:t>
            </m:r>
          </m:sub>
          <m:sup>
            <m:r>
              <w:rPr>
                <w:rFonts w:ascii="Cambria Math" w:hAnsi="Cambria Math" w:cs="Times New Roman"/>
                <w:sz w:val="24"/>
                <w:szCs w:val="24"/>
              </w:rPr>
              <m:t>(i)</m:t>
            </m:r>
          </m:sup>
        </m:sSubSup>
        <m: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W</m:t>
            </m:r>
          </m:e>
          <m:sup>
            <m:d>
              <m:dPr>
                <m:ctrlPr>
                  <w:rPr>
                    <w:rFonts w:ascii="Cambria Math" w:hAnsi="Cambria Math" w:cs="Times New Roman"/>
                    <w:i/>
                    <w:sz w:val="24"/>
                    <w:szCs w:val="24"/>
                  </w:rPr>
                </m:ctrlPr>
              </m:dPr>
              <m:e>
                <m:r>
                  <w:rPr>
                    <w:rFonts w:ascii="Cambria Math" w:hAnsi="Cambria Math" w:cs="Times New Roman"/>
                    <w:sz w:val="24"/>
                    <w:szCs w:val="24"/>
                  </w:rPr>
                  <m:t>i</m:t>
                </m:r>
              </m:e>
            </m:d>
          </m:sup>
        </m:sSup>
        <m:sSubSup>
          <m:sSubSupPr>
            <m:ctrlPr>
              <w:rPr>
                <w:rFonts w:ascii="Cambria Math" w:hAnsi="Cambria Math" w:cs="Times New Roman"/>
                <w:i/>
                <w:sz w:val="24"/>
                <w:szCs w:val="24"/>
              </w:rPr>
            </m:ctrlPr>
          </m:sSubSupPr>
          <m:e>
            <m:r>
              <w:rPr>
                <w:rFonts w:ascii="Cambria Math" w:hAnsi="Cambria Math" w:cs="Times New Roman"/>
                <w:sz w:val="24"/>
                <w:szCs w:val="24"/>
              </w:rPr>
              <m:t>h</m:t>
            </m:r>
          </m:e>
          <m:sub>
            <m:r>
              <w:rPr>
                <w:rFonts w:ascii="Cambria Math" w:hAnsi="Cambria Math" w:cs="Times New Roman"/>
                <w:sz w:val="24"/>
                <w:szCs w:val="24"/>
              </w:rPr>
              <m:t>t</m:t>
            </m:r>
          </m:sub>
          <m:sup>
            <m:d>
              <m:dPr>
                <m:ctrlPr>
                  <w:rPr>
                    <w:rFonts w:ascii="Cambria Math" w:hAnsi="Cambria Math" w:cs="Times New Roman"/>
                    <w:i/>
                    <w:sz w:val="24"/>
                    <w:szCs w:val="24"/>
                  </w:rPr>
                </m:ctrlPr>
              </m:dPr>
              <m:e>
                <m:r>
                  <w:rPr>
                    <w:rFonts w:ascii="Cambria Math" w:hAnsi="Cambria Math" w:cs="Times New Roman"/>
                    <w:sz w:val="24"/>
                    <w:szCs w:val="24"/>
                  </w:rPr>
                  <m:t>i-1</m:t>
                </m:r>
              </m:e>
            </m:d>
          </m:sup>
        </m:sSub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W</m:t>
            </m:r>
          </m:e>
          <m:sup>
            <m:r>
              <w:rPr>
                <w:rFonts w:ascii="Cambria Math" w:hAnsi="Cambria Math" w:cs="Times New Roman"/>
                <w:sz w:val="24"/>
                <w:szCs w:val="24"/>
              </w:rPr>
              <m:t>*(i)</m:t>
            </m:r>
          </m:sup>
        </m:sSup>
        <m:sSubSup>
          <m:sSubSupPr>
            <m:ctrlPr>
              <w:rPr>
                <w:rFonts w:ascii="Cambria Math" w:hAnsi="Cambria Math" w:cs="Times New Roman"/>
                <w:i/>
                <w:sz w:val="24"/>
                <w:szCs w:val="24"/>
              </w:rPr>
            </m:ctrlPr>
          </m:sSubSupPr>
          <m:e>
            <m:r>
              <w:rPr>
                <w:rFonts w:ascii="Cambria Math" w:hAnsi="Cambria Math" w:cs="Times New Roman"/>
                <w:sz w:val="24"/>
                <w:szCs w:val="24"/>
              </w:rPr>
              <m:t>h</m:t>
            </m:r>
          </m:e>
          <m:sub>
            <m:r>
              <w:rPr>
                <w:rFonts w:ascii="Cambria Math" w:hAnsi="Cambria Math" w:cs="Times New Roman"/>
                <w:sz w:val="24"/>
                <w:szCs w:val="24"/>
              </w:rPr>
              <m:t>t-1</m:t>
            </m:r>
          </m:sub>
          <m:sup>
            <m:d>
              <m:dPr>
                <m:ctrlPr>
                  <w:rPr>
                    <w:rFonts w:ascii="Cambria Math" w:hAnsi="Cambria Math" w:cs="Times New Roman"/>
                    <w:i/>
                    <w:sz w:val="24"/>
                    <w:szCs w:val="24"/>
                  </w:rPr>
                </m:ctrlPr>
              </m:dPr>
              <m:e>
                <m:r>
                  <w:rPr>
                    <w:rFonts w:ascii="Cambria Math" w:hAnsi="Cambria Math" w:cs="Times New Roman"/>
                    <w:sz w:val="24"/>
                    <w:szCs w:val="24"/>
                  </w:rPr>
                  <m:t>i</m:t>
                </m:r>
              </m:e>
            </m:d>
          </m:sup>
        </m:sSubSup>
        <m:r>
          <w:rPr>
            <w:rFonts w:ascii="Cambria Math" w:hAnsi="Cambria Math" w:cs="Times New Roman"/>
            <w:sz w:val="24"/>
            <w:szCs w:val="24"/>
          </w:rPr>
          <m:t>+b)</m:t>
        </m:r>
      </m:oMath>
      <w:r w:rsidR="008E78CB">
        <w:rPr>
          <w:rFonts w:ascii="Times New Roman" w:eastAsiaTheme="minorEastAsia" w:hAnsi="Times New Roman" w:cs="Times New Roman"/>
          <w:sz w:val="24"/>
          <w:szCs w:val="24"/>
        </w:rPr>
        <w:tab/>
      </w:r>
      <w:r w:rsidR="008E78CB">
        <w:rPr>
          <w:rFonts w:ascii="Times New Roman" w:eastAsiaTheme="minorEastAsia" w:hAnsi="Times New Roman" w:cs="Times New Roman"/>
          <w:sz w:val="24"/>
          <w:szCs w:val="24"/>
        </w:rPr>
        <w:tab/>
        <w:t>(2)</w:t>
      </w:r>
    </w:p>
    <w:p w14:paraId="218C3995" w14:textId="04E58173" w:rsidR="008E78CB" w:rsidRDefault="008E78CB" w:rsidP="008E78CB">
      <w:pPr>
        <w:spacing w:line="360" w:lineRule="auto"/>
        <w:jc w:val="both"/>
      </w:pPr>
      <w:r>
        <w:t>T</w:t>
      </w:r>
      <w:r w:rsidRPr="00677A63">
        <w:t>he weight matrix betwee</w:t>
      </w:r>
      <w:r>
        <w:t>n i-1 and I is denoted by W</w:t>
      </w:r>
      <w:r w:rsidRPr="008E78CB">
        <w:t>(i)</w:t>
      </w:r>
      <w:r>
        <w:t xml:space="preserve"> while</w:t>
      </w:r>
      <w:r w:rsidRPr="00677A63">
        <w:t xml:space="preserve"> W</w:t>
      </w:r>
      <w:r w:rsidRPr="008E78CB">
        <w:t>*(i)</w:t>
      </w:r>
      <w:r w:rsidRPr="00677A63">
        <w:t xml:space="preserve"> is the output layers' weight matrix I for the previous time. The recurrent neural layer in Figure </w:t>
      </w:r>
      <w:r>
        <w:t>5</w:t>
      </w:r>
      <w:r w:rsidRPr="00677A63">
        <w:t xml:space="preserve"> gets the activation of the preceding layer as well as the activation of the preceding time step to generate the output at time-step t.</w:t>
      </w:r>
    </w:p>
    <w:p w14:paraId="374A6E3E" w14:textId="3D741232" w:rsidR="008E78CB" w:rsidRDefault="008E78CB" w:rsidP="008E78CB"/>
    <w:p w14:paraId="28EAE18E" w14:textId="55DBD2CF" w:rsidR="008E78CB" w:rsidRDefault="008E78CB" w:rsidP="008E78CB"/>
    <w:p w14:paraId="6D334150" w14:textId="625D8C67" w:rsidR="008E78CB" w:rsidRDefault="008E78CB" w:rsidP="008E78CB"/>
    <w:p w14:paraId="39E02C73" w14:textId="68161A3B" w:rsidR="008E78CB" w:rsidRDefault="008E78CB" w:rsidP="008E78CB"/>
    <w:p w14:paraId="32F93D33" w14:textId="1EAD995B" w:rsidR="008E78CB" w:rsidRDefault="008E78CB" w:rsidP="008E78CB"/>
    <w:p w14:paraId="04E10B02" w14:textId="48700220" w:rsidR="008E78CB" w:rsidRDefault="008E78CB" w:rsidP="008E78CB"/>
    <w:p w14:paraId="0C0E5A86" w14:textId="1DB37271" w:rsidR="008E78CB" w:rsidRDefault="008E78CB" w:rsidP="008E78CB"/>
    <w:p w14:paraId="083A0F87" w14:textId="3672638B" w:rsidR="008E78CB" w:rsidRDefault="008E78CB" w:rsidP="008E78CB"/>
    <w:p w14:paraId="5D61997F" w14:textId="044A7A5A" w:rsidR="008E78CB" w:rsidRDefault="008E78CB" w:rsidP="008E78CB"/>
    <w:p w14:paraId="384480AC" w14:textId="3709263E" w:rsidR="008E78CB" w:rsidRDefault="008E78CB" w:rsidP="008E78CB"/>
    <w:p w14:paraId="750CF79B" w14:textId="0D83E268" w:rsidR="008E78CB" w:rsidRDefault="008E78CB" w:rsidP="008E78CB"/>
    <w:p w14:paraId="1791753E" w14:textId="424B8D9C" w:rsidR="008E78CB" w:rsidRDefault="008E78CB" w:rsidP="008E78CB"/>
    <w:p w14:paraId="67847B74" w14:textId="6080EC8D" w:rsidR="008E78CB" w:rsidRDefault="008E78CB" w:rsidP="008E78CB"/>
    <w:p w14:paraId="4CFFCE24" w14:textId="0C940AA8" w:rsidR="008E78CB" w:rsidRDefault="008E78CB" w:rsidP="008E78CB"/>
    <w:p w14:paraId="26697EC3" w14:textId="3830CD5E" w:rsidR="008E78CB" w:rsidRDefault="008E78CB" w:rsidP="008E78CB"/>
    <w:p w14:paraId="43435069" w14:textId="0870AE01" w:rsidR="008E78CB" w:rsidRDefault="008E78CB" w:rsidP="008E78CB"/>
    <w:p w14:paraId="65D01861" w14:textId="7B442E08" w:rsidR="008E78CB" w:rsidRDefault="008E78CB" w:rsidP="008E78CB"/>
    <w:p w14:paraId="01A6DF39" w14:textId="79CE39FD" w:rsidR="008E78CB" w:rsidRDefault="008E78CB" w:rsidP="008E78CB"/>
    <w:p w14:paraId="77938629" w14:textId="718EC3CF" w:rsidR="008E78CB" w:rsidRDefault="008E78CB" w:rsidP="008E78CB"/>
    <w:p w14:paraId="0CFAD237" w14:textId="0D5F3EC2" w:rsidR="008E78CB" w:rsidRDefault="008E78CB" w:rsidP="008E78CB"/>
    <w:p w14:paraId="19F7437D" w14:textId="3DE4CFED" w:rsidR="008E78CB" w:rsidRDefault="008E78CB" w:rsidP="008E78CB"/>
    <w:p w14:paraId="0E0995CF" w14:textId="20C4F075" w:rsidR="008E78CB" w:rsidRDefault="008E78CB" w:rsidP="008E78CB"/>
    <w:p w14:paraId="61EA769D" w14:textId="4CFBD51D" w:rsidR="00A313E2" w:rsidRPr="00976CC6" w:rsidRDefault="00A313E2" w:rsidP="008E78CB">
      <w:pPr>
        <w:pStyle w:val="Heading1"/>
        <w:jc w:val="center"/>
        <w:rPr>
          <w:b/>
          <w:bCs/>
        </w:rPr>
      </w:pPr>
      <w:bookmarkStart w:id="50" w:name="_Toc115639765"/>
      <w:r w:rsidRPr="00976CC6">
        <w:rPr>
          <w:b/>
          <w:bCs/>
        </w:rPr>
        <w:lastRenderedPageBreak/>
        <w:t>Chapter 3: DATA MATERIAL AND SELECTION</w:t>
      </w:r>
      <w:bookmarkEnd w:id="50"/>
    </w:p>
    <w:p w14:paraId="656EDFCA" w14:textId="77777777" w:rsidR="00A313E2" w:rsidRPr="00976CC6" w:rsidRDefault="00A313E2" w:rsidP="00A313E2">
      <w:pPr>
        <w:rPr>
          <w:b/>
          <w:bCs/>
        </w:rPr>
      </w:pPr>
    </w:p>
    <w:p w14:paraId="698C3DF1" w14:textId="77777777" w:rsidR="00A313E2" w:rsidRPr="00976CC6" w:rsidRDefault="00A313E2" w:rsidP="00A313E2">
      <w:pPr>
        <w:pStyle w:val="Heading2"/>
        <w:spacing w:after="240"/>
        <w:rPr>
          <w:b/>
          <w:bCs/>
        </w:rPr>
      </w:pPr>
      <w:bookmarkStart w:id="51" w:name="_Toc115639766"/>
      <w:r w:rsidRPr="00976CC6">
        <w:rPr>
          <w:b/>
          <w:bCs/>
        </w:rPr>
        <w:t>Introduction</w:t>
      </w:r>
      <w:bookmarkEnd w:id="51"/>
    </w:p>
    <w:p w14:paraId="316B8C2D" w14:textId="3BD1CDC7" w:rsidR="00C2155C" w:rsidRDefault="00C2155C" w:rsidP="00E21B36">
      <w:pPr>
        <w:spacing w:line="360" w:lineRule="auto"/>
        <w:jc w:val="both"/>
      </w:pPr>
      <w:r>
        <w:t>This chapter cover</w:t>
      </w:r>
      <w:r w:rsidR="00F12557">
        <w:t>s</w:t>
      </w:r>
      <w:r>
        <w:t xml:space="preserve"> the </w:t>
      </w:r>
      <w:r w:rsidR="00713442">
        <w:t>detail</w:t>
      </w:r>
      <w:r w:rsidR="00F12557">
        <w:t>ed</w:t>
      </w:r>
      <w:r w:rsidR="00713442">
        <w:t xml:space="preserve"> explanation </w:t>
      </w:r>
      <w:r w:rsidR="00F12557">
        <w:t>of</w:t>
      </w:r>
      <w:r w:rsidR="00713442">
        <w:t xml:space="preserve"> </w:t>
      </w:r>
      <w:r>
        <w:t>data material used in this thesis, Sounds Clips of the birds with metadata for the bird voice classification using Deep Learning techniques.</w:t>
      </w:r>
    </w:p>
    <w:p w14:paraId="70EC8E74" w14:textId="461DEFD2" w:rsidR="00C2155C" w:rsidRPr="00976CC6" w:rsidRDefault="00C2155C" w:rsidP="00C2155C">
      <w:pPr>
        <w:pStyle w:val="Heading2"/>
        <w:spacing w:after="240"/>
        <w:rPr>
          <w:b/>
          <w:bCs/>
        </w:rPr>
      </w:pPr>
      <w:bookmarkStart w:id="52" w:name="_Toc115639767"/>
      <w:r w:rsidRPr="00976CC6">
        <w:rPr>
          <w:b/>
          <w:bCs/>
        </w:rPr>
        <w:t>Xanto-Cento Database</w:t>
      </w:r>
      <w:bookmarkEnd w:id="52"/>
    </w:p>
    <w:p w14:paraId="058616F8" w14:textId="4657D395" w:rsidR="00C2155C" w:rsidRPr="00C2155C" w:rsidRDefault="00713442" w:rsidP="00E21B36">
      <w:pPr>
        <w:spacing w:line="360" w:lineRule="auto"/>
        <w:jc w:val="both"/>
      </w:pPr>
      <w:r w:rsidRPr="00713442">
        <w:t>A platform xeno-</w:t>
      </w:r>
      <w:r w:rsidRPr="00D23607">
        <w:t xml:space="preserve">canto </w:t>
      </w:r>
      <w:r w:rsidR="008E78CB">
        <w:fldChar w:fldCharType="begin" w:fldLock="1"/>
      </w:r>
      <w:r w:rsidR="00AE7ECE">
        <w:instrText>ADDIN CSL_CITATION {"citationItems":[{"id":"ITEM-1","itemData":{"author":[{"dropping-particle":"","family":"Vellinga","given":"WP","non-dropping-particle":"","parse-names":false,"suffix":""},{"dropping-particle":"","family":"Notes)","given":"R Planqué - CLEF (Working","non-dropping-particle":"","parse-names":false,"suffix":""},{"dropping-particle":"","family":"2015","given":"undefined","non-dropping-particle":"","parse-names":false,"suffix":""}],"container-title":"academia.edu","id":"ITEM-1","issued":{"date-parts":[["0"]]},"title":"The Xeno-canto Collection and its Relation to Sound Recognition and Classification.","type":"article-journal"},"uris":["http://www.mendeley.com/documents/?uuid=ab10cb72-2cdb-31d8-b1f6-c2f1a255d648","http://www.mendeley.com/documents/?uuid=d272a06b-ba3c-4ae4-82ae-d049e9368424"]}],"mendeley":{"formattedCitation":"(Vellinga, Notes), and 2015 n.d.)","plainTextFormattedCitation":"(Vellinga, Notes), and 2015 n.d.)","previouslyFormattedCitation":"(Vellinga, Notes), and 2015 n.d.)"},"properties":{"noteIndex":0},"schema":"https://github.com/citation-style-language/schema/raw/master/csl-citation.json"}</w:instrText>
      </w:r>
      <w:r w:rsidR="008E78CB">
        <w:fldChar w:fldCharType="separate"/>
      </w:r>
      <w:r w:rsidR="008E78CB" w:rsidRPr="008E78CB">
        <w:rPr>
          <w:noProof/>
        </w:rPr>
        <w:t>(Vellinga, Notes), and 2015 n.d.)</w:t>
      </w:r>
      <w:r w:rsidR="008E78CB">
        <w:fldChar w:fldCharType="end"/>
      </w:r>
      <w:r w:rsidRPr="00713442">
        <w:t xml:space="preserve"> is devoted to disseminating bird sounds from all around the world. We urge you to listen to, download</w:t>
      </w:r>
      <w:r w:rsidR="00F12557">
        <w:t>,</w:t>
      </w:r>
      <w:r w:rsidRPr="00713442">
        <w:t xml:space="preserve"> and explore the collection of bird sound recordings, whether you are a researcher, a birder, or just interested </w:t>
      </w:r>
      <w:r w:rsidR="00F12557">
        <w:t>in</w:t>
      </w:r>
      <w:r w:rsidRPr="00713442">
        <w:t xml:space="preserve"> a sound you heard out your kitchen window. However, xeno-canto</w:t>
      </w:r>
      <w:r>
        <w:t xml:space="preserve"> </w:t>
      </w:r>
      <w:r w:rsidR="008E78CB">
        <w:fldChar w:fldCharType="begin" w:fldLock="1"/>
      </w:r>
      <w:r w:rsidR="00AE7ECE">
        <w:instrText>ADDIN CSL_CITATION {"citationItems":[{"id":"ITEM-1","itemData":{"author":[{"dropping-particle":"","family":"Vellinga","given":"WP","non-dropping-particle":"","parse-names":false,"suffix":""},{"dropping-particle":"","family":"Notes)","given":"R Planqué - CLEF (Working","non-dropping-particle":"","parse-names":false,"suffix":""},{"dropping-particle":"","family":"2015","given":"undefined","non-dropping-particle":"","parse-names":false,"suffix":""}],"container-title":"academia.edu","id":"ITEM-1","issued":{"date-parts":[["0"]]},"title":"The Xeno-canto Collection and its Relation to Sound Recognition and Classification.","type":"article-journal"},"uris":["http://www.mendeley.com/documents/?uuid=d272a06b-ba3c-4ae4-82ae-d049e9368424","http://www.mendeley.com/documents/?uuid=ab10cb72-2cdb-31d8-b1f6-c2f1a255d648"]}],"mendeley":{"formattedCitation":"(Vellinga et al. n.d.)","plainTextFormattedCitation":"(Vellinga et al. n.d.)","previouslyFormattedCitation":"(Vellinga et al. n.d.)"},"properties":{"noteIndex":0},"schema":"https://github.com/citation-style-language/schema/raw/master/csl-citation.json"}</w:instrText>
      </w:r>
      <w:r w:rsidR="008E78CB">
        <w:fldChar w:fldCharType="separate"/>
      </w:r>
      <w:r w:rsidR="008E78CB" w:rsidRPr="008E78CB">
        <w:rPr>
          <w:noProof/>
        </w:rPr>
        <w:t>(Vellinga et al. n.d.)</w:t>
      </w:r>
      <w:r w:rsidR="008E78CB">
        <w:fldChar w:fldCharType="end"/>
      </w:r>
      <w:r w:rsidRPr="00713442">
        <w:t xml:space="preserve"> is more than just a library of audio files. As a team effort, it is a project.</w:t>
      </w:r>
      <w:r w:rsidR="00955DF7">
        <w:t xml:space="preserve"> And everyone can contribute </w:t>
      </w:r>
      <w:r w:rsidR="00F12557">
        <w:t>to</w:t>
      </w:r>
      <w:r w:rsidR="00955DF7">
        <w:t xml:space="preserve"> this project which will assist to solve the bird</w:t>
      </w:r>
      <w:r w:rsidR="00F12557">
        <w:t>'</w:t>
      </w:r>
      <w:r w:rsidR="00955DF7">
        <w:t xml:space="preserve">s songs puzzle recording. Below are </w:t>
      </w:r>
      <w:r w:rsidR="00C43FC8">
        <w:t xml:space="preserve">some of </w:t>
      </w:r>
      <w:r w:rsidR="00955DF7">
        <w:t xml:space="preserve">the details of </w:t>
      </w:r>
      <w:r w:rsidR="00F12557">
        <w:t xml:space="preserve">the </w:t>
      </w:r>
      <w:r w:rsidR="00955DF7">
        <w:t>dataset which will be used in this bird voice classification using the Deep learning methods.</w:t>
      </w:r>
    </w:p>
    <w:p w14:paraId="1C5605A0" w14:textId="1AD942F8" w:rsidR="00955DF7" w:rsidRPr="00976CC6" w:rsidRDefault="00955DF7" w:rsidP="00E21B36">
      <w:pPr>
        <w:pStyle w:val="Heading2"/>
        <w:spacing w:after="240"/>
        <w:rPr>
          <w:b/>
          <w:bCs/>
        </w:rPr>
      </w:pPr>
      <w:bookmarkStart w:id="53" w:name="_Toc115639768"/>
      <w:r w:rsidRPr="00976CC6">
        <w:rPr>
          <w:b/>
          <w:bCs/>
        </w:rPr>
        <w:t>Statistics</w:t>
      </w:r>
      <w:bookmarkEnd w:id="53"/>
    </w:p>
    <w:p w14:paraId="1BEAD39A" w14:textId="0E3E9FC5" w:rsidR="00EC3BAD" w:rsidRPr="00EC3BAD" w:rsidRDefault="00EC3BAD" w:rsidP="00E21B36">
      <w:pPr>
        <w:spacing w:line="360" w:lineRule="auto"/>
        <w:jc w:val="both"/>
      </w:pPr>
      <w:r w:rsidRPr="00EC3BAD">
        <w:t>Here are some fascinating facts about the xeno-canto collection.</w:t>
      </w:r>
      <w:r>
        <w:t xml:space="preserve"> The contributors are continuously adding new recording</w:t>
      </w:r>
      <w:r w:rsidR="00F12557">
        <w:t>s</w:t>
      </w:r>
      <w:r>
        <w:t xml:space="preserve"> </w:t>
      </w:r>
      <w:r w:rsidR="00F12557">
        <w:t>from</w:t>
      </w:r>
      <w:r>
        <w:t xml:space="preserve"> time to time which will be helpful for the researcher to solve many problems related to </w:t>
      </w:r>
      <w:r w:rsidR="00F50679">
        <w:t>bird’s</w:t>
      </w:r>
      <w:r>
        <w:t xml:space="preserve"> sound analysis.</w:t>
      </w:r>
    </w:p>
    <w:p w14:paraId="2B228486" w14:textId="77777777" w:rsidR="00955DF7" w:rsidRPr="00976CC6" w:rsidRDefault="00955DF7" w:rsidP="00E21B36">
      <w:pPr>
        <w:pStyle w:val="Heading3"/>
        <w:spacing w:after="240"/>
        <w:rPr>
          <w:b/>
          <w:bCs/>
        </w:rPr>
      </w:pPr>
      <w:bookmarkStart w:id="54" w:name="_Toc115639769"/>
      <w:r w:rsidRPr="00976CC6">
        <w:rPr>
          <w:b/>
          <w:bCs/>
        </w:rPr>
        <w:t>Collection Graphs</w:t>
      </w:r>
      <w:bookmarkEnd w:id="54"/>
    </w:p>
    <w:p w14:paraId="6642C166" w14:textId="2D712925" w:rsidR="00955DF7" w:rsidRDefault="00EC3BAD" w:rsidP="00E21B36">
      <w:pPr>
        <w:spacing w:line="360" w:lineRule="auto"/>
        <w:jc w:val="both"/>
      </w:pPr>
      <w:r>
        <w:t xml:space="preserve">Several </w:t>
      </w:r>
      <w:r w:rsidRPr="00EC3BAD">
        <w:t>graphs illustrat</w:t>
      </w:r>
      <w:r w:rsidR="00F12557">
        <w:t>e</w:t>
      </w:r>
      <w:r w:rsidRPr="00EC3BAD">
        <w:t xml:space="preserve"> the collection's development throughout time. For recordings posted during the first several years of xeno-existence, canto's upload dates are unfortunately unknown. </w:t>
      </w:r>
      <w:r>
        <w:t xml:space="preserve">Bellow graphs show the growth of the collection over time. </w:t>
      </w:r>
    </w:p>
    <w:p w14:paraId="7444B41A" w14:textId="77777777" w:rsidR="00EC3BAD" w:rsidRPr="00976CC6" w:rsidRDefault="00EC3BAD" w:rsidP="00E21B36">
      <w:pPr>
        <w:pStyle w:val="Heading4"/>
        <w:spacing w:after="240"/>
        <w:rPr>
          <w:rStyle w:val="Heading4Char"/>
          <w:b/>
          <w:bCs/>
        </w:rPr>
      </w:pPr>
      <w:r w:rsidRPr="00976CC6">
        <w:rPr>
          <w:b/>
          <w:bCs/>
        </w:rPr>
        <w:t>Recordings</w:t>
      </w:r>
    </w:p>
    <w:p w14:paraId="1CF575E7" w14:textId="3A630B38" w:rsidR="00EC3BAD" w:rsidRDefault="00EC3BAD" w:rsidP="00E21B36">
      <w:pPr>
        <w:spacing w:before="240" w:line="360" w:lineRule="auto"/>
        <w:jc w:val="both"/>
      </w:pPr>
      <w:r w:rsidRPr="00EC3BAD">
        <w:t>Recordings overall and monthly upload rate over time. Keep in mind that the upload rate is shown on the graph at a different scale based on the axis to the right.</w:t>
      </w:r>
      <w:r w:rsidR="00997CEA">
        <w:t xml:space="preserve"> Fig. 6 shows </w:t>
      </w:r>
      <w:r w:rsidR="00565E2C">
        <w:t xml:space="preserve">a </w:t>
      </w:r>
      <w:r w:rsidR="00997CEA">
        <w:t xml:space="preserve">recording from </w:t>
      </w:r>
      <w:r w:rsidR="00565E2C">
        <w:t xml:space="preserve">the </w:t>
      </w:r>
      <w:r w:rsidR="00997CEA">
        <w:t xml:space="preserve">different </w:t>
      </w:r>
      <w:r w:rsidR="00161FCF">
        <w:t>continent</w:t>
      </w:r>
      <w:r w:rsidR="00565E2C">
        <w:t>s</w:t>
      </w:r>
      <w:r w:rsidR="00997CEA">
        <w:t xml:space="preserve"> </w:t>
      </w:r>
      <w:r w:rsidR="00565E2C">
        <w:t>concerning</w:t>
      </w:r>
      <w:r w:rsidR="00997CEA">
        <w:t xml:space="preserve"> time constraints.</w:t>
      </w:r>
    </w:p>
    <w:p w14:paraId="6ACCF94B" w14:textId="77777777" w:rsidR="00F12557" w:rsidRDefault="00F50679" w:rsidP="00F12557">
      <w:pPr>
        <w:keepNext/>
        <w:jc w:val="center"/>
      </w:pPr>
      <w:r>
        <w:rPr>
          <w:noProof/>
        </w:rPr>
        <w:lastRenderedPageBreak/>
        <w:drawing>
          <wp:inline distT="0" distB="0" distL="0" distR="0" wp14:anchorId="405CC2D4" wp14:editId="0A9D9596">
            <wp:extent cx="5153025" cy="22332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57706" cy="2235282"/>
                    </a:xfrm>
                    <a:prstGeom prst="rect">
                      <a:avLst/>
                    </a:prstGeom>
                    <a:noFill/>
                    <a:ln>
                      <a:noFill/>
                    </a:ln>
                  </pic:spPr>
                </pic:pic>
              </a:graphicData>
            </a:graphic>
          </wp:inline>
        </w:drawing>
      </w:r>
    </w:p>
    <w:p w14:paraId="6D9A573E" w14:textId="564A3762" w:rsidR="00F50679" w:rsidRDefault="00F12557" w:rsidP="00F12557">
      <w:pPr>
        <w:pStyle w:val="Caption"/>
        <w:jc w:val="center"/>
      </w:pPr>
      <w:r>
        <w:t xml:space="preserve">Figure </w:t>
      </w:r>
      <w:r w:rsidR="00627DBA">
        <w:t>6</w:t>
      </w:r>
      <w:r>
        <w:t xml:space="preserve">. Overall </w:t>
      </w:r>
      <w:r w:rsidRPr="009C56ED">
        <w:t xml:space="preserve">Recordings </w:t>
      </w:r>
      <w:r>
        <w:t>with time</w:t>
      </w:r>
    </w:p>
    <w:p w14:paraId="62B6C07E" w14:textId="77777777" w:rsidR="00F50679" w:rsidRPr="00976CC6" w:rsidRDefault="00F50679" w:rsidP="00E21B36">
      <w:pPr>
        <w:pStyle w:val="Heading4"/>
        <w:spacing w:after="240"/>
        <w:rPr>
          <w:b/>
          <w:bCs/>
        </w:rPr>
      </w:pPr>
      <w:r w:rsidRPr="00976CC6">
        <w:rPr>
          <w:b/>
          <w:bCs/>
        </w:rPr>
        <w:t>Species</w:t>
      </w:r>
    </w:p>
    <w:p w14:paraId="671E4DC7" w14:textId="65D9E4AF" w:rsidR="00F50679" w:rsidRDefault="00E21B36" w:rsidP="00F50679">
      <w:pPr>
        <w:jc w:val="both"/>
      </w:pPr>
      <w:r>
        <w:t>Fig 6 shows t</w:t>
      </w:r>
      <w:r w:rsidR="00F50679">
        <w:t xml:space="preserve">he number of </w:t>
      </w:r>
      <w:bookmarkStart w:id="55" w:name="_Hlk115518905"/>
      <w:r w:rsidR="00F50679">
        <w:t xml:space="preserve">species represented by at least one recording </w:t>
      </w:r>
      <w:bookmarkEnd w:id="55"/>
      <w:r w:rsidR="00F50679">
        <w:t>in the collection.</w:t>
      </w:r>
    </w:p>
    <w:p w14:paraId="7E9012E3" w14:textId="77777777" w:rsidR="00E21B36" w:rsidRDefault="00F50679" w:rsidP="00E21B36">
      <w:pPr>
        <w:keepNext/>
        <w:jc w:val="center"/>
      </w:pPr>
      <w:r>
        <w:rPr>
          <w:noProof/>
        </w:rPr>
        <w:drawing>
          <wp:inline distT="0" distB="0" distL="0" distR="0" wp14:anchorId="77486E9C" wp14:editId="5B04946E">
            <wp:extent cx="5943600" cy="2609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609850"/>
                    </a:xfrm>
                    <a:prstGeom prst="rect">
                      <a:avLst/>
                    </a:prstGeom>
                    <a:noFill/>
                    <a:ln>
                      <a:noFill/>
                    </a:ln>
                  </pic:spPr>
                </pic:pic>
              </a:graphicData>
            </a:graphic>
          </wp:inline>
        </w:drawing>
      </w:r>
    </w:p>
    <w:p w14:paraId="27DCF312" w14:textId="711356AD" w:rsidR="00F12557" w:rsidRDefault="00E21B36" w:rsidP="00E21B36">
      <w:pPr>
        <w:pStyle w:val="Caption"/>
        <w:jc w:val="center"/>
      </w:pPr>
      <w:r>
        <w:t xml:space="preserve">Figure </w:t>
      </w:r>
      <w:r w:rsidR="00997CEA">
        <w:t>7</w:t>
      </w:r>
      <w:r>
        <w:t>.</w:t>
      </w:r>
      <w:r w:rsidR="00F6073C">
        <w:t xml:space="preserve"> </w:t>
      </w:r>
      <w:r w:rsidRPr="004A4E09">
        <w:t>Species Represented by at Least one Recording</w:t>
      </w:r>
    </w:p>
    <w:p w14:paraId="379FBACF" w14:textId="77777777" w:rsidR="00F50679" w:rsidRPr="00976CC6" w:rsidRDefault="00F50679" w:rsidP="00E21B36">
      <w:pPr>
        <w:pStyle w:val="Heading4"/>
        <w:spacing w:after="240"/>
        <w:rPr>
          <w:b/>
          <w:bCs/>
        </w:rPr>
      </w:pPr>
      <w:r w:rsidRPr="00976CC6">
        <w:rPr>
          <w:b/>
          <w:bCs/>
        </w:rPr>
        <w:t>Contributors</w:t>
      </w:r>
    </w:p>
    <w:p w14:paraId="56DF7EF6" w14:textId="7340F85C" w:rsidR="00F50679" w:rsidRDefault="00E21B36" w:rsidP="00F50679">
      <w:pPr>
        <w:jc w:val="both"/>
      </w:pPr>
      <w:r>
        <w:t xml:space="preserve">Fig. 8 shows how many </w:t>
      </w:r>
      <w:r w:rsidR="00F50679">
        <w:t xml:space="preserve">users have </w:t>
      </w:r>
      <w:bookmarkStart w:id="56" w:name="_Hlk115518943"/>
      <w:r w:rsidR="00F50679">
        <w:t xml:space="preserve">contributed at least one recording </w:t>
      </w:r>
      <w:bookmarkEnd w:id="56"/>
      <w:r w:rsidR="00F50679">
        <w:t>to the collection.</w:t>
      </w:r>
    </w:p>
    <w:p w14:paraId="74BEB243" w14:textId="77777777" w:rsidR="00F12557" w:rsidRDefault="00F50679" w:rsidP="00F12557">
      <w:pPr>
        <w:keepNext/>
        <w:jc w:val="both"/>
      </w:pPr>
      <w:r>
        <w:rPr>
          <w:noProof/>
        </w:rPr>
        <w:lastRenderedPageBreak/>
        <w:drawing>
          <wp:inline distT="0" distB="0" distL="0" distR="0" wp14:anchorId="7B9DDEC5" wp14:editId="2BE24D91">
            <wp:extent cx="5943600" cy="2667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667000"/>
                    </a:xfrm>
                    <a:prstGeom prst="rect">
                      <a:avLst/>
                    </a:prstGeom>
                    <a:noFill/>
                    <a:ln>
                      <a:noFill/>
                    </a:ln>
                  </pic:spPr>
                </pic:pic>
              </a:graphicData>
            </a:graphic>
          </wp:inline>
        </w:drawing>
      </w:r>
    </w:p>
    <w:p w14:paraId="74F021C6" w14:textId="19856324" w:rsidR="00F12557" w:rsidRDefault="00F12557" w:rsidP="00E21B36">
      <w:pPr>
        <w:pStyle w:val="Caption"/>
        <w:jc w:val="center"/>
      </w:pPr>
      <w:bookmarkStart w:id="57" w:name="_Toc115637307"/>
      <w:r>
        <w:t xml:space="preserve">Figure </w:t>
      </w:r>
      <w:fldSimple w:instr=" SEQ Figure \* ARABIC ">
        <w:r w:rsidR="00AD175C">
          <w:rPr>
            <w:noProof/>
          </w:rPr>
          <w:t>6</w:t>
        </w:r>
      </w:fldSimple>
      <w:r w:rsidR="00F6073C">
        <w:t>.</w:t>
      </w:r>
      <w:r>
        <w:t xml:space="preserve"> </w:t>
      </w:r>
      <w:r w:rsidR="00565E2C">
        <w:t>The u</w:t>
      </w:r>
      <w:r>
        <w:t>ser that C</w:t>
      </w:r>
      <w:r w:rsidRPr="000425FC">
        <w:t xml:space="preserve">ontributed at least one </w:t>
      </w:r>
      <w:r>
        <w:t>R</w:t>
      </w:r>
      <w:r w:rsidRPr="000425FC">
        <w:t>ecording</w:t>
      </w:r>
      <w:bookmarkEnd w:id="57"/>
    </w:p>
    <w:p w14:paraId="5C5C713A" w14:textId="114A1D27" w:rsidR="00F50679" w:rsidRPr="00976CC6" w:rsidRDefault="00F50679" w:rsidP="00161FCF">
      <w:pPr>
        <w:pStyle w:val="Heading4"/>
        <w:spacing w:after="240"/>
        <w:rPr>
          <w:b/>
          <w:bCs/>
        </w:rPr>
      </w:pPr>
      <w:r w:rsidRPr="00976CC6">
        <w:rPr>
          <w:b/>
          <w:bCs/>
        </w:rPr>
        <w:t>Recordists and Species vs. Recordings</w:t>
      </w:r>
    </w:p>
    <w:p w14:paraId="38905C09" w14:textId="310AF813" w:rsidR="00F50679" w:rsidRDefault="00F12557" w:rsidP="00927DAB">
      <w:pPr>
        <w:spacing w:line="360" w:lineRule="auto"/>
        <w:jc w:val="both"/>
      </w:pPr>
      <w:r>
        <w:t xml:space="preserve">The </w:t>
      </w:r>
      <w:bookmarkStart w:id="58" w:name="_Hlk115519022"/>
      <w:r>
        <w:t>n</w:t>
      </w:r>
      <w:r w:rsidR="00F50679">
        <w:t xml:space="preserve">umber of recordists and species </w:t>
      </w:r>
      <w:bookmarkEnd w:id="58"/>
      <w:r>
        <w:t>i</w:t>
      </w:r>
      <w:r w:rsidR="00F50679">
        <w:t xml:space="preserve">s a function of </w:t>
      </w:r>
      <w:r>
        <w:t xml:space="preserve">the </w:t>
      </w:r>
      <w:r w:rsidR="00F50679">
        <w:t>number of recordings instead of time.</w:t>
      </w:r>
      <w:r w:rsidR="00E21B36">
        <w:t xml:space="preserve"> Fig. 9 shows the recordist and species with respect to recording frequency.</w:t>
      </w:r>
    </w:p>
    <w:p w14:paraId="064AEFBC" w14:textId="03DBB553" w:rsidR="00870FD8" w:rsidRDefault="00870FD8" w:rsidP="00F50679">
      <w:pPr>
        <w:jc w:val="both"/>
      </w:pPr>
    </w:p>
    <w:p w14:paraId="023F3F90" w14:textId="77777777" w:rsidR="00F12557" w:rsidRDefault="006D5A66" w:rsidP="00F12557">
      <w:pPr>
        <w:keepNext/>
        <w:jc w:val="center"/>
      </w:pPr>
      <w:r>
        <w:rPr>
          <w:noProof/>
        </w:rPr>
        <w:drawing>
          <wp:inline distT="0" distB="0" distL="0" distR="0" wp14:anchorId="3812EDF3" wp14:editId="5F8583DB">
            <wp:extent cx="5943600" cy="25812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D3880DF" w14:textId="529F49FF" w:rsidR="00870FD8" w:rsidRDefault="00F12557" w:rsidP="00F12557">
      <w:pPr>
        <w:pStyle w:val="Caption"/>
        <w:jc w:val="center"/>
      </w:pPr>
      <w:bookmarkStart w:id="59" w:name="_Toc115637308"/>
      <w:r>
        <w:t xml:space="preserve">Figure </w:t>
      </w:r>
      <w:fldSimple w:instr=" SEQ Figure \* ARABIC ">
        <w:r w:rsidR="00AD175C">
          <w:rPr>
            <w:noProof/>
          </w:rPr>
          <w:t>7</w:t>
        </w:r>
      </w:fldSimple>
      <w:r>
        <w:t>, N</w:t>
      </w:r>
      <w:r w:rsidRPr="003429E5">
        <w:t xml:space="preserve">umber of </w:t>
      </w:r>
      <w:r>
        <w:t>R</w:t>
      </w:r>
      <w:r w:rsidRPr="003429E5">
        <w:t xml:space="preserve">ecordists and </w:t>
      </w:r>
      <w:r>
        <w:t>S</w:t>
      </w:r>
      <w:r w:rsidRPr="003429E5">
        <w:t>pecies</w:t>
      </w:r>
      <w:bookmarkEnd w:id="59"/>
    </w:p>
    <w:p w14:paraId="72FA0109" w14:textId="77777777" w:rsidR="00C43FC8" w:rsidRDefault="00C43FC8" w:rsidP="00C43FC8">
      <w:pPr>
        <w:jc w:val="both"/>
      </w:pPr>
    </w:p>
    <w:p w14:paraId="1A0EAD42" w14:textId="77777777" w:rsidR="00870FD8" w:rsidRPr="00976CC6" w:rsidRDefault="00870FD8" w:rsidP="00161FCF">
      <w:pPr>
        <w:pStyle w:val="Heading4"/>
        <w:spacing w:after="240"/>
        <w:rPr>
          <w:b/>
          <w:bCs/>
        </w:rPr>
      </w:pPr>
      <w:r w:rsidRPr="00976CC6">
        <w:rPr>
          <w:b/>
          <w:bCs/>
        </w:rPr>
        <w:lastRenderedPageBreak/>
        <w:t>Recording Year</w:t>
      </w:r>
    </w:p>
    <w:p w14:paraId="1E858D79" w14:textId="550AF8BD" w:rsidR="00F50679" w:rsidRDefault="00F12557" w:rsidP="00927DAB">
      <w:pPr>
        <w:spacing w:line="360" w:lineRule="auto"/>
        <w:jc w:val="both"/>
      </w:pPr>
      <w:r>
        <w:t>Several</w:t>
      </w:r>
      <w:r w:rsidR="00870FD8">
        <w:t xml:space="preserve"> recordings and species as a function of the year they were recorded.</w:t>
      </w:r>
      <w:r w:rsidR="00E21B36">
        <w:t xml:space="preserve"> Fig. 10 shows the number of recordings and number of species from 1980 to </w:t>
      </w:r>
      <w:r w:rsidR="00565E2C">
        <w:t xml:space="preserve">the </w:t>
      </w:r>
      <w:r w:rsidR="00E21B36">
        <w:t>2022 year.</w:t>
      </w:r>
    </w:p>
    <w:p w14:paraId="2530C8BA" w14:textId="77777777" w:rsidR="00F12557" w:rsidRDefault="00870FD8" w:rsidP="00F12557">
      <w:pPr>
        <w:keepNext/>
        <w:jc w:val="both"/>
      </w:pPr>
      <w:r>
        <w:rPr>
          <w:noProof/>
        </w:rPr>
        <w:drawing>
          <wp:inline distT="0" distB="0" distL="0" distR="0" wp14:anchorId="4E618CB3" wp14:editId="129406C2">
            <wp:extent cx="5943600" cy="26289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628900"/>
                    </a:xfrm>
                    <a:prstGeom prst="rect">
                      <a:avLst/>
                    </a:prstGeom>
                    <a:noFill/>
                    <a:ln>
                      <a:noFill/>
                    </a:ln>
                  </pic:spPr>
                </pic:pic>
              </a:graphicData>
            </a:graphic>
          </wp:inline>
        </w:drawing>
      </w:r>
    </w:p>
    <w:p w14:paraId="4E72EC82" w14:textId="0A0CBC96" w:rsidR="00F50679" w:rsidRDefault="00F12557" w:rsidP="00F12557">
      <w:pPr>
        <w:pStyle w:val="Caption"/>
        <w:jc w:val="center"/>
      </w:pPr>
      <w:bookmarkStart w:id="60" w:name="_Toc115637309"/>
      <w:r>
        <w:t xml:space="preserve">Figure </w:t>
      </w:r>
      <w:fldSimple w:instr=" SEQ Figure \* ARABIC ">
        <w:r w:rsidR="00AD175C">
          <w:rPr>
            <w:noProof/>
          </w:rPr>
          <w:t>8</w:t>
        </w:r>
      </w:fldSimple>
      <w:r>
        <w:t>. R</w:t>
      </w:r>
      <w:r w:rsidRPr="006843DC">
        <w:t xml:space="preserve">ecordings and </w:t>
      </w:r>
      <w:r>
        <w:t>S</w:t>
      </w:r>
      <w:r w:rsidRPr="006843DC">
        <w:t xml:space="preserve">pecies </w:t>
      </w:r>
      <w:r>
        <w:rPr>
          <w:noProof/>
        </w:rPr>
        <w:t>concerning years</w:t>
      </w:r>
      <w:bookmarkEnd w:id="60"/>
    </w:p>
    <w:p w14:paraId="49BDAA00" w14:textId="77777777" w:rsidR="00F50679" w:rsidRDefault="00F50679" w:rsidP="00F50679">
      <w:pPr>
        <w:jc w:val="both"/>
      </w:pPr>
    </w:p>
    <w:p w14:paraId="2A025327" w14:textId="77777777" w:rsidR="00955DF7" w:rsidRPr="00976CC6" w:rsidRDefault="00955DF7" w:rsidP="00F6073C">
      <w:pPr>
        <w:pStyle w:val="Heading3"/>
        <w:spacing w:after="240"/>
        <w:rPr>
          <w:b/>
          <w:bCs/>
        </w:rPr>
      </w:pPr>
      <w:bookmarkStart w:id="61" w:name="_Toc115639770"/>
      <w:r w:rsidRPr="00976CC6">
        <w:rPr>
          <w:b/>
          <w:bCs/>
        </w:rPr>
        <w:t>Recordist Statistics</w:t>
      </w:r>
      <w:bookmarkEnd w:id="61"/>
    </w:p>
    <w:p w14:paraId="231D1E2C" w14:textId="1824EF06" w:rsidR="00870FD8" w:rsidRDefault="00955DF7" w:rsidP="00F6073C">
      <w:pPr>
        <w:jc w:val="both"/>
      </w:pPr>
      <w:r>
        <w:t>A list of all recordists and their contributions</w:t>
      </w:r>
      <w:r w:rsidR="00870FD8">
        <w:t xml:space="preserve"> </w:t>
      </w:r>
      <w:r w:rsidR="00F12557">
        <w:t>to</w:t>
      </w:r>
      <w:r w:rsidR="00870FD8">
        <w:t xml:space="preserve"> the sound of </w:t>
      </w:r>
      <w:r w:rsidR="00F12557">
        <w:t xml:space="preserve">the </w:t>
      </w:r>
      <w:r w:rsidR="00870FD8">
        <w:t>bird.</w:t>
      </w:r>
      <w:r w:rsidR="00870FD8" w:rsidRPr="00870FD8">
        <w:t xml:space="preserve"> </w:t>
      </w:r>
      <w:r w:rsidR="00870FD8">
        <w:t xml:space="preserve">The table shows the top ten names of all recordists, sorted by </w:t>
      </w:r>
      <w:r w:rsidR="00F12557">
        <w:t xml:space="preserve">the </w:t>
      </w:r>
      <w:r w:rsidR="00870FD8">
        <w:t>number of recordings.</w:t>
      </w:r>
      <w:r w:rsidR="00E21B36">
        <w:t xml:space="preserve"> Table 2 shows the statistics about the recordist </w:t>
      </w:r>
      <w:r w:rsidR="003A3361">
        <w:t xml:space="preserve">with different parameters and Fig. 11 shows the graphical representation </w:t>
      </w:r>
      <w:r w:rsidR="00565E2C">
        <w:t>of</w:t>
      </w:r>
      <w:r w:rsidR="003A3361">
        <w:t xml:space="preserve"> </w:t>
      </w:r>
      <w:r w:rsidR="00565E2C">
        <w:t>the statistics</w:t>
      </w:r>
      <w:r w:rsidR="003A3361">
        <w:t xml:space="preserve"> of the recordist.</w:t>
      </w:r>
    </w:p>
    <w:p w14:paraId="461955EE" w14:textId="223A5062" w:rsidR="00870FD8" w:rsidRDefault="00870FD8" w:rsidP="00870FD8">
      <w:r w:rsidRPr="00F12557">
        <w:rPr>
          <w:b/>
          <w:bCs/>
        </w:rPr>
        <w:t>Recordings:</w:t>
      </w:r>
      <w:r>
        <w:t xml:space="preserve"> the number of recordings by that recordist</w:t>
      </w:r>
    </w:p>
    <w:p w14:paraId="56CA1A18" w14:textId="322A7614" w:rsidR="00870FD8" w:rsidRDefault="00870FD8" w:rsidP="00F12557">
      <w:r w:rsidRPr="00F12557">
        <w:rPr>
          <w:b/>
          <w:bCs/>
        </w:rPr>
        <w:t>Species:</w:t>
      </w:r>
      <w:r>
        <w:t xml:space="preserve"> the number of species by that recordist</w:t>
      </w:r>
    </w:p>
    <w:p w14:paraId="21D3C905" w14:textId="2200A9C5" w:rsidR="00870FD8" w:rsidRDefault="00870FD8" w:rsidP="00870FD8">
      <w:r w:rsidRPr="00F12557">
        <w:rPr>
          <w:b/>
        </w:rPr>
        <w:t>Unique:</w:t>
      </w:r>
      <w:r>
        <w:t xml:space="preserve"> the number of species contributed only by that recordist ('xeno-canto recordist endemics')</w:t>
      </w:r>
    </w:p>
    <w:p w14:paraId="7C53EBEE" w14:textId="6657C34E" w:rsidR="00E038AB" w:rsidRDefault="00870FD8" w:rsidP="00F12557">
      <w:r w:rsidRPr="00F12557">
        <w:rPr>
          <w:b/>
          <w:bCs/>
        </w:rPr>
        <w:t>Duration:</w:t>
      </w:r>
      <w:r>
        <w:t xml:space="preserve"> the total duration of recordings contributed by that recordist </w:t>
      </w:r>
    </w:p>
    <w:p w14:paraId="4BB86F4A" w14:textId="5650914F" w:rsidR="00E21B36" w:rsidRDefault="00E21B36" w:rsidP="00E21B36">
      <w:pPr>
        <w:pStyle w:val="Caption"/>
        <w:keepNext/>
        <w:jc w:val="center"/>
      </w:pPr>
      <w:bookmarkStart w:id="62" w:name="_Toc115636231"/>
      <w:r>
        <w:t xml:space="preserve">Table </w:t>
      </w:r>
      <w:fldSimple w:instr=" SEQ Table \* ARABIC ">
        <w:r w:rsidR="00AD175C">
          <w:rPr>
            <w:noProof/>
          </w:rPr>
          <w:t>1</w:t>
        </w:r>
      </w:fldSimple>
      <w:r>
        <w:rPr>
          <w:noProof/>
        </w:rPr>
        <w:t xml:space="preserve">. </w:t>
      </w:r>
      <w:r w:rsidRPr="0052389A">
        <w:rPr>
          <w:noProof/>
        </w:rPr>
        <w:t>Top Recordist Statics with recordings, species, unique and duration</w:t>
      </w:r>
      <w:bookmarkEnd w:id="62"/>
    </w:p>
    <w:tbl>
      <w:tblPr>
        <w:tblStyle w:val="TableGrid"/>
        <w:tblW w:w="9461" w:type="dxa"/>
        <w:tblLook w:val="04A0" w:firstRow="1" w:lastRow="0" w:firstColumn="1" w:lastColumn="0" w:noHBand="0" w:noVBand="1"/>
      </w:tblPr>
      <w:tblGrid>
        <w:gridCol w:w="2960"/>
        <w:gridCol w:w="1882"/>
        <w:gridCol w:w="1377"/>
        <w:gridCol w:w="1354"/>
        <w:gridCol w:w="1888"/>
      </w:tblGrid>
      <w:tr w:rsidR="00E038AB" w:rsidRPr="00E038AB" w14:paraId="52B458E2" w14:textId="77777777" w:rsidTr="00E038AB">
        <w:trPr>
          <w:trHeight w:val="275"/>
        </w:trPr>
        <w:tc>
          <w:tcPr>
            <w:tcW w:w="0" w:type="auto"/>
            <w:hideMark/>
          </w:tcPr>
          <w:p w14:paraId="2D4DBB14" w14:textId="77777777" w:rsidR="00E038AB" w:rsidRPr="00E038AB" w:rsidRDefault="00E038AB" w:rsidP="00E038AB">
            <w:pPr>
              <w:rPr>
                <w:b/>
                <w:bCs/>
              </w:rPr>
            </w:pPr>
            <w:r w:rsidRPr="00E038AB">
              <w:rPr>
                <w:b/>
                <w:bCs/>
              </w:rPr>
              <w:t>Recordist Name</w:t>
            </w:r>
          </w:p>
        </w:tc>
        <w:tc>
          <w:tcPr>
            <w:tcW w:w="0" w:type="auto"/>
            <w:hideMark/>
          </w:tcPr>
          <w:p w14:paraId="1A0EC64F" w14:textId="77777777" w:rsidR="00E038AB" w:rsidRPr="00E038AB" w:rsidRDefault="00000000" w:rsidP="00E038AB">
            <w:pPr>
              <w:rPr>
                <w:b/>
                <w:bCs/>
              </w:rPr>
            </w:pPr>
            <w:hyperlink r:id="rId20" w:history="1">
              <w:r w:rsidR="00E038AB" w:rsidRPr="00E038AB">
                <w:rPr>
                  <w:rStyle w:val="Hyperlink"/>
                  <w:b/>
                  <w:bCs/>
                  <w:color w:val="auto"/>
                  <w:u w:val="none"/>
                </w:rPr>
                <w:t>Recordings</w:t>
              </w:r>
            </w:hyperlink>
          </w:p>
        </w:tc>
        <w:tc>
          <w:tcPr>
            <w:tcW w:w="0" w:type="auto"/>
            <w:hideMark/>
          </w:tcPr>
          <w:p w14:paraId="43DA8896" w14:textId="77777777" w:rsidR="00E038AB" w:rsidRPr="00E038AB" w:rsidRDefault="00000000" w:rsidP="00E038AB">
            <w:pPr>
              <w:rPr>
                <w:b/>
                <w:bCs/>
              </w:rPr>
            </w:pPr>
            <w:hyperlink r:id="rId21" w:history="1">
              <w:r w:rsidR="00E038AB" w:rsidRPr="00E038AB">
                <w:rPr>
                  <w:rStyle w:val="Hyperlink"/>
                  <w:b/>
                  <w:bCs/>
                  <w:color w:val="auto"/>
                  <w:u w:val="none"/>
                </w:rPr>
                <w:t>Species</w:t>
              </w:r>
            </w:hyperlink>
          </w:p>
        </w:tc>
        <w:tc>
          <w:tcPr>
            <w:tcW w:w="0" w:type="auto"/>
            <w:hideMark/>
          </w:tcPr>
          <w:p w14:paraId="31B6ABB3" w14:textId="77777777" w:rsidR="00E038AB" w:rsidRPr="00E038AB" w:rsidRDefault="00000000" w:rsidP="00E038AB">
            <w:pPr>
              <w:rPr>
                <w:b/>
                <w:bCs/>
              </w:rPr>
            </w:pPr>
            <w:hyperlink r:id="rId22" w:history="1">
              <w:r w:rsidR="00E038AB" w:rsidRPr="00E038AB">
                <w:rPr>
                  <w:rStyle w:val="Hyperlink"/>
                  <w:b/>
                  <w:bCs/>
                  <w:color w:val="auto"/>
                  <w:u w:val="none"/>
                </w:rPr>
                <w:t>Unique</w:t>
              </w:r>
            </w:hyperlink>
          </w:p>
        </w:tc>
        <w:tc>
          <w:tcPr>
            <w:tcW w:w="0" w:type="auto"/>
            <w:hideMark/>
          </w:tcPr>
          <w:p w14:paraId="47E5B743" w14:textId="77777777" w:rsidR="00E038AB" w:rsidRPr="00E038AB" w:rsidRDefault="00000000" w:rsidP="00E038AB">
            <w:pPr>
              <w:rPr>
                <w:b/>
                <w:bCs/>
              </w:rPr>
            </w:pPr>
            <w:hyperlink r:id="rId23" w:history="1">
              <w:r w:rsidR="00E038AB" w:rsidRPr="00E038AB">
                <w:rPr>
                  <w:rStyle w:val="Hyperlink"/>
                  <w:b/>
                  <w:bCs/>
                  <w:color w:val="auto"/>
                  <w:u w:val="none"/>
                </w:rPr>
                <w:t>Duration</w:t>
              </w:r>
            </w:hyperlink>
          </w:p>
        </w:tc>
      </w:tr>
      <w:tr w:rsidR="00E038AB" w:rsidRPr="00E038AB" w14:paraId="0828F6F8" w14:textId="77777777" w:rsidTr="00E038AB">
        <w:trPr>
          <w:trHeight w:val="259"/>
        </w:trPr>
        <w:tc>
          <w:tcPr>
            <w:tcW w:w="0" w:type="auto"/>
            <w:hideMark/>
          </w:tcPr>
          <w:p w14:paraId="6BC2C43E" w14:textId="77777777" w:rsidR="00E038AB" w:rsidRPr="00E038AB" w:rsidRDefault="00000000" w:rsidP="00E038AB">
            <w:hyperlink r:id="rId24" w:history="1">
              <w:r w:rsidR="00E038AB" w:rsidRPr="00E038AB">
                <w:rPr>
                  <w:rStyle w:val="Hyperlink"/>
                  <w:color w:val="auto"/>
                  <w:u w:val="none"/>
                </w:rPr>
                <w:t>Peter Boesman</w:t>
              </w:r>
            </w:hyperlink>
          </w:p>
        </w:tc>
        <w:tc>
          <w:tcPr>
            <w:tcW w:w="0" w:type="auto"/>
            <w:hideMark/>
          </w:tcPr>
          <w:p w14:paraId="29EF7F2D" w14:textId="77777777" w:rsidR="00E038AB" w:rsidRPr="00E038AB" w:rsidRDefault="00E038AB" w:rsidP="00E038AB">
            <w:r w:rsidRPr="00E038AB">
              <w:t>34059</w:t>
            </w:r>
          </w:p>
        </w:tc>
        <w:tc>
          <w:tcPr>
            <w:tcW w:w="0" w:type="auto"/>
            <w:hideMark/>
          </w:tcPr>
          <w:p w14:paraId="63EEB68A" w14:textId="77777777" w:rsidR="00E038AB" w:rsidRPr="00E038AB" w:rsidRDefault="00E038AB" w:rsidP="00E038AB">
            <w:r w:rsidRPr="00E038AB">
              <w:t>5089</w:t>
            </w:r>
          </w:p>
        </w:tc>
        <w:tc>
          <w:tcPr>
            <w:tcW w:w="0" w:type="auto"/>
            <w:hideMark/>
          </w:tcPr>
          <w:p w14:paraId="57DDBA20" w14:textId="77777777" w:rsidR="00E038AB" w:rsidRPr="00E038AB" w:rsidRDefault="00E038AB" w:rsidP="00E038AB">
            <w:r w:rsidRPr="00E038AB">
              <w:t>31</w:t>
            </w:r>
          </w:p>
        </w:tc>
        <w:tc>
          <w:tcPr>
            <w:tcW w:w="0" w:type="auto"/>
            <w:hideMark/>
          </w:tcPr>
          <w:p w14:paraId="703A5056" w14:textId="77777777" w:rsidR="00E038AB" w:rsidRPr="00E038AB" w:rsidRDefault="00E038AB" w:rsidP="00E038AB">
            <w:r w:rsidRPr="00E038AB">
              <w:t>297:39:16</w:t>
            </w:r>
          </w:p>
        </w:tc>
      </w:tr>
      <w:tr w:rsidR="00E038AB" w:rsidRPr="00E038AB" w14:paraId="39753B74" w14:textId="77777777" w:rsidTr="00E038AB">
        <w:trPr>
          <w:trHeight w:val="275"/>
        </w:trPr>
        <w:tc>
          <w:tcPr>
            <w:tcW w:w="0" w:type="auto"/>
            <w:hideMark/>
          </w:tcPr>
          <w:p w14:paraId="26974829" w14:textId="77777777" w:rsidR="00E038AB" w:rsidRPr="00E038AB" w:rsidRDefault="00000000" w:rsidP="00E038AB">
            <w:hyperlink r:id="rId25" w:history="1">
              <w:r w:rsidR="00E038AB" w:rsidRPr="00E038AB">
                <w:rPr>
                  <w:rStyle w:val="Hyperlink"/>
                  <w:color w:val="auto"/>
                  <w:u w:val="none"/>
                </w:rPr>
                <w:t>david m</w:t>
              </w:r>
            </w:hyperlink>
          </w:p>
        </w:tc>
        <w:tc>
          <w:tcPr>
            <w:tcW w:w="0" w:type="auto"/>
            <w:hideMark/>
          </w:tcPr>
          <w:p w14:paraId="14B80BFD" w14:textId="77777777" w:rsidR="00E038AB" w:rsidRPr="00E038AB" w:rsidRDefault="00E038AB" w:rsidP="00E038AB">
            <w:r w:rsidRPr="00E038AB">
              <w:t>28609</w:t>
            </w:r>
          </w:p>
        </w:tc>
        <w:tc>
          <w:tcPr>
            <w:tcW w:w="0" w:type="auto"/>
            <w:hideMark/>
          </w:tcPr>
          <w:p w14:paraId="73B09A23" w14:textId="77777777" w:rsidR="00E038AB" w:rsidRPr="00E038AB" w:rsidRDefault="00E038AB" w:rsidP="00E038AB">
            <w:r w:rsidRPr="00E038AB">
              <w:t>177</w:t>
            </w:r>
          </w:p>
        </w:tc>
        <w:tc>
          <w:tcPr>
            <w:tcW w:w="0" w:type="auto"/>
            <w:hideMark/>
          </w:tcPr>
          <w:p w14:paraId="59161784" w14:textId="77777777" w:rsidR="00E038AB" w:rsidRPr="00E038AB" w:rsidRDefault="00E038AB" w:rsidP="00E038AB">
            <w:r w:rsidRPr="00E038AB">
              <w:t>2</w:t>
            </w:r>
          </w:p>
        </w:tc>
        <w:tc>
          <w:tcPr>
            <w:tcW w:w="0" w:type="auto"/>
            <w:hideMark/>
          </w:tcPr>
          <w:p w14:paraId="3F9104E2" w14:textId="77777777" w:rsidR="00E038AB" w:rsidRPr="00E038AB" w:rsidRDefault="00E038AB" w:rsidP="00E038AB">
            <w:r w:rsidRPr="00E038AB">
              <w:t>1093:48:50</w:t>
            </w:r>
          </w:p>
        </w:tc>
      </w:tr>
      <w:tr w:rsidR="00E038AB" w:rsidRPr="00E038AB" w14:paraId="61F482C0" w14:textId="77777777" w:rsidTr="00E038AB">
        <w:trPr>
          <w:trHeight w:val="259"/>
        </w:trPr>
        <w:tc>
          <w:tcPr>
            <w:tcW w:w="0" w:type="auto"/>
            <w:hideMark/>
          </w:tcPr>
          <w:p w14:paraId="61769373" w14:textId="77777777" w:rsidR="00E038AB" w:rsidRPr="00E038AB" w:rsidRDefault="00000000" w:rsidP="00E038AB">
            <w:hyperlink r:id="rId26" w:history="1">
              <w:r w:rsidR="00E038AB" w:rsidRPr="00E038AB">
                <w:rPr>
                  <w:rStyle w:val="Hyperlink"/>
                  <w:color w:val="auto"/>
                  <w:u w:val="none"/>
                </w:rPr>
                <w:t>Frank Lambert</w:t>
              </w:r>
            </w:hyperlink>
          </w:p>
        </w:tc>
        <w:tc>
          <w:tcPr>
            <w:tcW w:w="0" w:type="auto"/>
            <w:hideMark/>
          </w:tcPr>
          <w:p w14:paraId="1D039977" w14:textId="77777777" w:rsidR="00E038AB" w:rsidRPr="00E038AB" w:rsidRDefault="00E038AB" w:rsidP="00E038AB">
            <w:r w:rsidRPr="00E038AB">
              <w:t>18584</w:t>
            </w:r>
          </w:p>
        </w:tc>
        <w:tc>
          <w:tcPr>
            <w:tcW w:w="0" w:type="auto"/>
            <w:hideMark/>
          </w:tcPr>
          <w:p w14:paraId="2E233948" w14:textId="77777777" w:rsidR="00E038AB" w:rsidRPr="00E038AB" w:rsidRDefault="00E038AB" w:rsidP="00E038AB">
            <w:r w:rsidRPr="00E038AB">
              <w:t>4559</w:t>
            </w:r>
          </w:p>
        </w:tc>
        <w:tc>
          <w:tcPr>
            <w:tcW w:w="0" w:type="auto"/>
            <w:hideMark/>
          </w:tcPr>
          <w:p w14:paraId="18594AD6" w14:textId="77777777" w:rsidR="00E038AB" w:rsidRPr="00E038AB" w:rsidRDefault="00E038AB" w:rsidP="00E038AB">
            <w:r w:rsidRPr="00E038AB">
              <w:t>67</w:t>
            </w:r>
          </w:p>
        </w:tc>
        <w:tc>
          <w:tcPr>
            <w:tcW w:w="0" w:type="auto"/>
            <w:hideMark/>
          </w:tcPr>
          <w:p w14:paraId="3498B8C1" w14:textId="77777777" w:rsidR="00E038AB" w:rsidRPr="00E038AB" w:rsidRDefault="00E038AB" w:rsidP="00E038AB">
            <w:r w:rsidRPr="00E038AB">
              <w:t>225:28:35</w:t>
            </w:r>
          </w:p>
        </w:tc>
      </w:tr>
      <w:tr w:rsidR="00E038AB" w:rsidRPr="00E038AB" w14:paraId="7CFCDD68" w14:textId="77777777" w:rsidTr="00E038AB">
        <w:trPr>
          <w:trHeight w:val="275"/>
        </w:trPr>
        <w:tc>
          <w:tcPr>
            <w:tcW w:w="0" w:type="auto"/>
            <w:hideMark/>
          </w:tcPr>
          <w:p w14:paraId="7C48FA41" w14:textId="77777777" w:rsidR="00E038AB" w:rsidRPr="00E038AB" w:rsidRDefault="00000000" w:rsidP="00E038AB">
            <w:hyperlink r:id="rId27" w:history="1">
              <w:r w:rsidR="00E038AB" w:rsidRPr="00E038AB">
                <w:rPr>
                  <w:rStyle w:val="Hyperlink"/>
                  <w:color w:val="auto"/>
                  <w:u w:val="none"/>
                </w:rPr>
                <w:t>Stanislas Wroza</w:t>
              </w:r>
            </w:hyperlink>
          </w:p>
        </w:tc>
        <w:tc>
          <w:tcPr>
            <w:tcW w:w="0" w:type="auto"/>
            <w:hideMark/>
          </w:tcPr>
          <w:p w14:paraId="16B58F25" w14:textId="77777777" w:rsidR="00E038AB" w:rsidRPr="00E038AB" w:rsidRDefault="00E038AB" w:rsidP="00E038AB">
            <w:r w:rsidRPr="00E038AB">
              <w:t>13202</w:t>
            </w:r>
          </w:p>
        </w:tc>
        <w:tc>
          <w:tcPr>
            <w:tcW w:w="0" w:type="auto"/>
            <w:hideMark/>
          </w:tcPr>
          <w:p w14:paraId="4E4137E9" w14:textId="77777777" w:rsidR="00E038AB" w:rsidRPr="00E038AB" w:rsidRDefault="00E038AB" w:rsidP="00E038AB">
            <w:r w:rsidRPr="00E038AB">
              <w:t>489</w:t>
            </w:r>
          </w:p>
        </w:tc>
        <w:tc>
          <w:tcPr>
            <w:tcW w:w="0" w:type="auto"/>
            <w:hideMark/>
          </w:tcPr>
          <w:p w14:paraId="370ACBB3" w14:textId="77777777" w:rsidR="00E038AB" w:rsidRPr="00E038AB" w:rsidRDefault="00E038AB" w:rsidP="00E038AB">
            <w:r w:rsidRPr="00E038AB">
              <w:t>0</w:t>
            </w:r>
          </w:p>
        </w:tc>
        <w:tc>
          <w:tcPr>
            <w:tcW w:w="0" w:type="auto"/>
            <w:hideMark/>
          </w:tcPr>
          <w:p w14:paraId="343554A4" w14:textId="77777777" w:rsidR="00E038AB" w:rsidRPr="00E038AB" w:rsidRDefault="00E038AB" w:rsidP="00E038AB">
            <w:r w:rsidRPr="00E038AB">
              <w:t>258:28:26</w:t>
            </w:r>
          </w:p>
        </w:tc>
      </w:tr>
      <w:tr w:rsidR="00E038AB" w:rsidRPr="00E038AB" w14:paraId="3D43D9B2" w14:textId="77777777" w:rsidTr="00E038AB">
        <w:trPr>
          <w:trHeight w:val="259"/>
        </w:trPr>
        <w:tc>
          <w:tcPr>
            <w:tcW w:w="0" w:type="auto"/>
            <w:hideMark/>
          </w:tcPr>
          <w:p w14:paraId="0BC6EA14" w14:textId="77777777" w:rsidR="00E038AB" w:rsidRPr="00E038AB" w:rsidRDefault="00000000" w:rsidP="00E038AB">
            <w:hyperlink r:id="rId28" w:history="1">
              <w:r w:rsidR="00E038AB" w:rsidRPr="00E038AB">
                <w:rPr>
                  <w:rStyle w:val="Hyperlink"/>
                  <w:color w:val="auto"/>
                  <w:u w:val="none"/>
                </w:rPr>
                <w:t>Albert Lastukhin</w:t>
              </w:r>
            </w:hyperlink>
          </w:p>
        </w:tc>
        <w:tc>
          <w:tcPr>
            <w:tcW w:w="0" w:type="auto"/>
            <w:hideMark/>
          </w:tcPr>
          <w:p w14:paraId="690EA827" w14:textId="77777777" w:rsidR="00E038AB" w:rsidRPr="00E038AB" w:rsidRDefault="00E038AB" w:rsidP="00E038AB">
            <w:r w:rsidRPr="00E038AB">
              <w:t>13175</w:t>
            </w:r>
          </w:p>
        </w:tc>
        <w:tc>
          <w:tcPr>
            <w:tcW w:w="0" w:type="auto"/>
            <w:hideMark/>
          </w:tcPr>
          <w:p w14:paraId="7255C46B" w14:textId="77777777" w:rsidR="00E038AB" w:rsidRPr="00E038AB" w:rsidRDefault="00E038AB" w:rsidP="00E038AB">
            <w:r w:rsidRPr="00E038AB">
              <w:t>1114</w:t>
            </w:r>
          </w:p>
        </w:tc>
        <w:tc>
          <w:tcPr>
            <w:tcW w:w="0" w:type="auto"/>
            <w:hideMark/>
          </w:tcPr>
          <w:p w14:paraId="5F5D3E6C" w14:textId="77777777" w:rsidR="00E038AB" w:rsidRPr="00E038AB" w:rsidRDefault="00E038AB" w:rsidP="00E038AB">
            <w:r w:rsidRPr="00E038AB">
              <w:t>2</w:t>
            </w:r>
          </w:p>
        </w:tc>
        <w:tc>
          <w:tcPr>
            <w:tcW w:w="0" w:type="auto"/>
            <w:hideMark/>
          </w:tcPr>
          <w:p w14:paraId="17309153" w14:textId="77777777" w:rsidR="00E038AB" w:rsidRPr="00E038AB" w:rsidRDefault="00E038AB" w:rsidP="00E038AB">
            <w:r w:rsidRPr="00E038AB">
              <w:t>206:38:14</w:t>
            </w:r>
          </w:p>
        </w:tc>
      </w:tr>
      <w:tr w:rsidR="00E038AB" w:rsidRPr="00E038AB" w14:paraId="124814F5" w14:textId="77777777" w:rsidTr="00E038AB">
        <w:trPr>
          <w:trHeight w:val="275"/>
        </w:trPr>
        <w:tc>
          <w:tcPr>
            <w:tcW w:w="0" w:type="auto"/>
            <w:hideMark/>
          </w:tcPr>
          <w:p w14:paraId="6F035282" w14:textId="77777777" w:rsidR="00E038AB" w:rsidRPr="00E038AB" w:rsidRDefault="00000000" w:rsidP="00E038AB">
            <w:hyperlink r:id="rId29" w:history="1">
              <w:r w:rsidR="00E038AB" w:rsidRPr="00E038AB">
                <w:rPr>
                  <w:rStyle w:val="Hyperlink"/>
                  <w:color w:val="auto"/>
                  <w:u w:val="none"/>
                </w:rPr>
                <w:t>Richard E. Webster</w:t>
              </w:r>
            </w:hyperlink>
          </w:p>
        </w:tc>
        <w:tc>
          <w:tcPr>
            <w:tcW w:w="0" w:type="auto"/>
            <w:hideMark/>
          </w:tcPr>
          <w:p w14:paraId="6D81450D" w14:textId="77777777" w:rsidR="00E038AB" w:rsidRPr="00E038AB" w:rsidRDefault="00E038AB" w:rsidP="00E038AB">
            <w:r w:rsidRPr="00E038AB">
              <w:t>12499</w:t>
            </w:r>
          </w:p>
        </w:tc>
        <w:tc>
          <w:tcPr>
            <w:tcW w:w="0" w:type="auto"/>
            <w:hideMark/>
          </w:tcPr>
          <w:p w14:paraId="1342FF6F" w14:textId="77777777" w:rsidR="00E038AB" w:rsidRPr="00E038AB" w:rsidRDefault="00E038AB" w:rsidP="00E038AB">
            <w:r w:rsidRPr="00E038AB">
              <w:t>744</w:t>
            </w:r>
          </w:p>
        </w:tc>
        <w:tc>
          <w:tcPr>
            <w:tcW w:w="0" w:type="auto"/>
            <w:hideMark/>
          </w:tcPr>
          <w:p w14:paraId="0C4DF49C" w14:textId="77777777" w:rsidR="00E038AB" w:rsidRPr="00E038AB" w:rsidRDefault="00E038AB" w:rsidP="00E038AB">
            <w:r w:rsidRPr="00E038AB">
              <w:t>0</w:t>
            </w:r>
          </w:p>
        </w:tc>
        <w:tc>
          <w:tcPr>
            <w:tcW w:w="0" w:type="auto"/>
            <w:hideMark/>
          </w:tcPr>
          <w:p w14:paraId="25ADA964" w14:textId="77777777" w:rsidR="00E038AB" w:rsidRPr="00E038AB" w:rsidRDefault="00E038AB" w:rsidP="00E038AB">
            <w:r w:rsidRPr="00E038AB">
              <w:t>395:08:44</w:t>
            </w:r>
          </w:p>
        </w:tc>
      </w:tr>
      <w:tr w:rsidR="00E038AB" w:rsidRPr="00E038AB" w14:paraId="764040F2" w14:textId="77777777" w:rsidTr="00E038AB">
        <w:trPr>
          <w:trHeight w:val="275"/>
        </w:trPr>
        <w:tc>
          <w:tcPr>
            <w:tcW w:w="0" w:type="auto"/>
            <w:hideMark/>
          </w:tcPr>
          <w:p w14:paraId="7258B43F" w14:textId="77777777" w:rsidR="00E038AB" w:rsidRPr="00E038AB" w:rsidRDefault="00000000" w:rsidP="00E038AB">
            <w:hyperlink r:id="rId30" w:history="1">
              <w:r w:rsidR="00E038AB" w:rsidRPr="00E038AB">
                <w:rPr>
                  <w:rStyle w:val="Hyperlink"/>
                  <w:color w:val="auto"/>
                  <w:u w:val="none"/>
                </w:rPr>
                <w:t>Mike Nelson</w:t>
              </w:r>
            </w:hyperlink>
          </w:p>
        </w:tc>
        <w:tc>
          <w:tcPr>
            <w:tcW w:w="0" w:type="auto"/>
            <w:hideMark/>
          </w:tcPr>
          <w:p w14:paraId="5007CC66" w14:textId="77777777" w:rsidR="00E038AB" w:rsidRPr="00E038AB" w:rsidRDefault="00E038AB" w:rsidP="00E038AB">
            <w:r w:rsidRPr="00E038AB">
              <w:t>11919</w:t>
            </w:r>
          </w:p>
        </w:tc>
        <w:tc>
          <w:tcPr>
            <w:tcW w:w="0" w:type="auto"/>
            <w:hideMark/>
          </w:tcPr>
          <w:p w14:paraId="5639341A" w14:textId="77777777" w:rsidR="00E038AB" w:rsidRPr="00E038AB" w:rsidRDefault="00E038AB" w:rsidP="00E038AB">
            <w:r w:rsidRPr="00E038AB">
              <w:t>2634</w:t>
            </w:r>
          </w:p>
        </w:tc>
        <w:tc>
          <w:tcPr>
            <w:tcW w:w="0" w:type="auto"/>
            <w:hideMark/>
          </w:tcPr>
          <w:p w14:paraId="6B90BB7C" w14:textId="77777777" w:rsidR="00E038AB" w:rsidRPr="00E038AB" w:rsidRDefault="00E038AB" w:rsidP="00E038AB">
            <w:r w:rsidRPr="00E038AB">
              <w:t>12</w:t>
            </w:r>
          </w:p>
        </w:tc>
        <w:tc>
          <w:tcPr>
            <w:tcW w:w="0" w:type="auto"/>
            <w:hideMark/>
          </w:tcPr>
          <w:p w14:paraId="2A756F6C" w14:textId="77777777" w:rsidR="00E038AB" w:rsidRPr="00E038AB" w:rsidRDefault="00E038AB" w:rsidP="00E038AB">
            <w:r w:rsidRPr="00E038AB">
              <w:t>116:26:33</w:t>
            </w:r>
          </w:p>
        </w:tc>
      </w:tr>
      <w:tr w:rsidR="00E038AB" w:rsidRPr="00E038AB" w14:paraId="7172BE2F" w14:textId="77777777" w:rsidTr="00E038AB">
        <w:trPr>
          <w:trHeight w:val="259"/>
        </w:trPr>
        <w:tc>
          <w:tcPr>
            <w:tcW w:w="0" w:type="auto"/>
            <w:hideMark/>
          </w:tcPr>
          <w:p w14:paraId="1A088565" w14:textId="77777777" w:rsidR="00E038AB" w:rsidRPr="00E038AB" w:rsidRDefault="00000000" w:rsidP="00E038AB">
            <w:hyperlink r:id="rId31" w:history="1">
              <w:r w:rsidR="00E038AB" w:rsidRPr="00E038AB">
                <w:rPr>
                  <w:rStyle w:val="Hyperlink"/>
                  <w:color w:val="auto"/>
                  <w:u w:val="none"/>
                </w:rPr>
                <w:t>Niels Krabbe</w:t>
              </w:r>
            </w:hyperlink>
          </w:p>
        </w:tc>
        <w:tc>
          <w:tcPr>
            <w:tcW w:w="0" w:type="auto"/>
            <w:hideMark/>
          </w:tcPr>
          <w:p w14:paraId="53F2225F" w14:textId="77777777" w:rsidR="00E038AB" w:rsidRPr="00E038AB" w:rsidRDefault="00E038AB" w:rsidP="00E038AB">
            <w:r w:rsidRPr="00E038AB">
              <w:t>10994</w:t>
            </w:r>
          </w:p>
        </w:tc>
        <w:tc>
          <w:tcPr>
            <w:tcW w:w="0" w:type="auto"/>
            <w:hideMark/>
          </w:tcPr>
          <w:p w14:paraId="0B1D7693" w14:textId="77777777" w:rsidR="00E038AB" w:rsidRPr="00E038AB" w:rsidRDefault="00E038AB" w:rsidP="00E038AB">
            <w:r w:rsidRPr="00E038AB">
              <w:t>2016</w:t>
            </w:r>
          </w:p>
        </w:tc>
        <w:tc>
          <w:tcPr>
            <w:tcW w:w="0" w:type="auto"/>
            <w:hideMark/>
          </w:tcPr>
          <w:p w14:paraId="045A93A3" w14:textId="77777777" w:rsidR="00E038AB" w:rsidRPr="00E038AB" w:rsidRDefault="00E038AB" w:rsidP="00E038AB">
            <w:r w:rsidRPr="00E038AB">
              <w:t>12</w:t>
            </w:r>
          </w:p>
        </w:tc>
        <w:tc>
          <w:tcPr>
            <w:tcW w:w="0" w:type="auto"/>
            <w:hideMark/>
          </w:tcPr>
          <w:p w14:paraId="21DE8A77" w14:textId="77777777" w:rsidR="00E038AB" w:rsidRPr="00E038AB" w:rsidRDefault="00E038AB" w:rsidP="00E038AB">
            <w:r w:rsidRPr="00E038AB">
              <w:t>134:26:12</w:t>
            </w:r>
          </w:p>
        </w:tc>
      </w:tr>
      <w:tr w:rsidR="00E038AB" w:rsidRPr="00E038AB" w14:paraId="41A36E9A" w14:textId="77777777" w:rsidTr="00E038AB">
        <w:trPr>
          <w:trHeight w:val="275"/>
        </w:trPr>
        <w:tc>
          <w:tcPr>
            <w:tcW w:w="0" w:type="auto"/>
            <w:hideMark/>
          </w:tcPr>
          <w:p w14:paraId="59F711CD" w14:textId="77777777" w:rsidR="00E038AB" w:rsidRPr="00E038AB" w:rsidRDefault="00000000" w:rsidP="00E038AB">
            <w:hyperlink r:id="rId32" w:history="1">
              <w:r w:rsidR="00E038AB" w:rsidRPr="00E038AB">
                <w:rPr>
                  <w:rStyle w:val="Hyperlink"/>
                  <w:color w:val="auto"/>
                  <w:u w:val="none"/>
                </w:rPr>
                <w:t>Andrew Spencer</w:t>
              </w:r>
            </w:hyperlink>
          </w:p>
        </w:tc>
        <w:tc>
          <w:tcPr>
            <w:tcW w:w="0" w:type="auto"/>
            <w:hideMark/>
          </w:tcPr>
          <w:p w14:paraId="7672C1B5" w14:textId="77777777" w:rsidR="00E038AB" w:rsidRPr="00E038AB" w:rsidRDefault="00E038AB" w:rsidP="00E038AB">
            <w:r w:rsidRPr="00E038AB">
              <w:t>9368</w:t>
            </w:r>
          </w:p>
        </w:tc>
        <w:tc>
          <w:tcPr>
            <w:tcW w:w="0" w:type="auto"/>
            <w:hideMark/>
          </w:tcPr>
          <w:p w14:paraId="2B7E2D99" w14:textId="77777777" w:rsidR="00E038AB" w:rsidRPr="00E038AB" w:rsidRDefault="00E038AB" w:rsidP="00E038AB">
            <w:r w:rsidRPr="00E038AB">
              <w:t>3126</w:t>
            </w:r>
          </w:p>
        </w:tc>
        <w:tc>
          <w:tcPr>
            <w:tcW w:w="0" w:type="auto"/>
            <w:hideMark/>
          </w:tcPr>
          <w:p w14:paraId="22A80F57" w14:textId="77777777" w:rsidR="00E038AB" w:rsidRPr="00E038AB" w:rsidRDefault="00E038AB" w:rsidP="00E038AB">
            <w:r w:rsidRPr="00E038AB">
              <w:t>31</w:t>
            </w:r>
          </w:p>
        </w:tc>
        <w:tc>
          <w:tcPr>
            <w:tcW w:w="0" w:type="auto"/>
            <w:hideMark/>
          </w:tcPr>
          <w:p w14:paraId="24613E65" w14:textId="77777777" w:rsidR="00E038AB" w:rsidRPr="00E038AB" w:rsidRDefault="00E038AB" w:rsidP="00E038AB">
            <w:r w:rsidRPr="00E038AB">
              <w:t>124:58:56</w:t>
            </w:r>
          </w:p>
        </w:tc>
      </w:tr>
      <w:tr w:rsidR="00E038AB" w:rsidRPr="00E038AB" w14:paraId="3BF19E71" w14:textId="77777777" w:rsidTr="00E038AB">
        <w:trPr>
          <w:trHeight w:val="259"/>
        </w:trPr>
        <w:tc>
          <w:tcPr>
            <w:tcW w:w="0" w:type="auto"/>
            <w:hideMark/>
          </w:tcPr>
          <w:p w14:paraId="35D6CF7B" w14:textId="77777777" w:rsidR="00E038AB" w:rsidRPr="00E038AB" w:rsidRDefault="00000000" w:rsidP="00E038AB">
            <w:hyperlink r:id="rId33" w:history="1">
              <w:r w:rsidR="00E038AB" w:rsidRPr="00E038AB">
                <w:rPr>
                  <w:rStyle w:val="Hyperlink"/>
                  <w:color w:val="auto"/>
                  <w:u w:val="none"/>
                </w:rPr>
                <w:t>José Carlos Sires</w:t>
              </w:r>
            </w:hyperlink>
          </w:p>
        </w:tc>
        <w:tc>
          <w:tcPr>
            <w:tcW w:w="0" w:type="auto"/>
            <w:hideMark/>
          </w:tcPr>
          <w:p w14:paraId="0CE26ABE" w14:textId="77777777" w:rsidR="00E038AB" w:rsidRPr="00E038AB" w:rsidRDefault="00E038AB" w:rsidP="00E038AB">
            <w:r w:rsidRPr="00E038AB">
              <w:t>9022</w:t>
            </w:r>
          </w:p>
        </w:tc>
        <w:tc>
          <w:tcPr>
            <w:tcW w:w="0" w:type="auto"/>
            <w:hideMark/>
          </w:tcPr>
          <w:p w14:paraId="6525B252" w14:textId="77777777" w:rsidR="00E038AB" w:rsidRPr="00E038AB" w:rsidRDefault="00E038AB" w:rsidP="00E038AB">
            <w:r w:rsidRPr="00E038AB">
              <w:t>216</w:t>
            </w:r>
          </w:p>
        </w:tc>
        <w:tc>
          <w:tcPr>
            <w:tcW w:w="0" w:type="auto"/>
            <w:hideMark/>
          </w:tcPr>
          <w:p w14:paraId="7236CF93" w14:textId="77777777" w:rsidR="00E038AB" w:rsidRPr="00E038AB" w:rsidRDefault="00E038AB" w:rsidP="00E038AB">
            <w:r w:rsidRPr="00E038AB">
              <w:t>0</w:t>
            </w:r>
          </w:p>
        </w:tc>
        <w:tc>
          <w:tcPr>
            <w:tcW w:w="0" w:type="auto"/>
            <w:hideMark/>
          </w:tcPr>
          <w:p w14:paraId="3BC627CC" w14:textId="77777777" w:rsidR="00E038AB" w:rsidRPr="00E038AB" w:rsidRDefault="00E038AB" w:rsidP="00E038AB">
            <w:r w:rsidRPr="00E038AB">
              <w:t>831:54:13</w:t>
            </w:r>
          </w:p>
        </w:tc>
      </w:tr>
    </w:tbl>
    <w:p w14:paraId="32B4B289" w14:textId="59321340" w:rsidR="00CA0A40" w:rsidRDefault="00CA0A40" w:rsidP="00870FD8"/>
    <w:p w14:paraId="118CBE1A" w14:textId="77777777" w:rsidR="00F12557" w:rsidRDefault="00FE6910" w:rsidP="00F12557">
      <w:pPr>
        <w:keepNext/>
        <w:jc w:val="center"/>
      </w:pPr>
      <w:r>
        <w:rPr>
          <w:noProof/>
        </w:rPr>
        <w:drawing>
          <wp:inline distT="0" distB="0" distL="0" distR="0" wp14:anchorId="554BE46A" wp14:editId="50102EC8">
            <wp:extent cx="4714875" cy="4528074"/>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19190" cy="4532218"/>
                    </a:xfrm>
                    <a:prstGeom prst="rect">
                      <a:avLst/>
                    </a:prstGeom>
                    <a:noFill/>
                    <a:ln>
                      <a:noFill/>
                    </a:ln>
                  </pic:spPr>
                </pic:pic>
              </a:graphicData>
            </a:graphic>
          </wp:inline>
        </w:drawing>
      </w:r>
    </w:p>
    <w:p w14:paraId="005A07A5" w14:textId="71664BAF" w:rsidR="00F12557" w:rsidRDefault="00F12557" w:rsidP="00F12557">
      <w:pPr>
        <w:pStyle w:val="Caption"/>
        <w:jc w:val="center"/>
      </w:pPr>
      <w:bookmarkStart w:id="63" w:name="_Toc115637310"/>
      <w:r>
        <w:t xml:space="preserve">Figure </w:t>
      </w:r>
      <w:fldSimple w:instr=" SEQ Figure \* ARABIC ">
        <w:r w:rsidR="00AD175C">
          <w:rPr>
            <w:noProof/>
          </w:rPr>
          <w:t>9</w:t>
        </w:r>
      </w:fldSimple>
      <w:r>
        <w:t xml:space="preserve">. </w:t>
      </w:r>
      <w:r w:rsidRPr="00843941">
        <w:t>Number of species by that Recordist</w:t>
      </w:r>
      <w:bookmarkEnd w:id="63"/>
    </w:p>
    <w:p w14:paraId="75CC0CA5" w14:textId="77777777" w:rsidR="00FE6910" w:rsidRDefault="00FE6910" w:rsidP="00870FD8"/>
    <w:p w14:paraId="54501693" w14:textId="1F748CF6" w:rsidR="00955DF7" w:rsidRPr="00976CC6" w:rsidRDefault="00955DF7" w:rsidP="004006AA">
      <w:pPr>
        <w:pStyle w:val="Heading2"/>
        <w:spacing w:after="240"/>
        <w:rPr>
          <w:b/>
          <w:bCs/>
        </w:rPr>
      </w:pPr>
      <w:bookmarkStart w:id="64" w:name="_Toc115639771"/>
      <w:r w:rsidRPr="00976CC6">
        <w:rPr>
          <w:b/>
          <w:bCs/>
        </w:rPr>
        <w:t>Species</w:t>
      </w:r>
      <w:bookmarkEnd w:id="64"/>
    </w:p>
    <w:p w14:paraId="55508BDD" w14:textId="5BF26A42" w:rsidR="003A3361" w:rsidRPr="003A3361" w:rsidRDefault="003A3361" w:rsidP="003A3361">
      <w:r>
        <w:t xml:space="preserve">The species contains three types based on the classes. </w:t>
      </w:r>
    </w:p>
    <w:p w14:paraId="1F7EE730" w14:textId="77777777" w:rsidR="00955DF7" w:rsidRPr="00976CC6" w:rsidRDefault="00955DF7" w:rsidP="004006AA">
      <w:pPr>
        <w:pStyle w:val="Heading3"/>
        <w:spacing w:after="240"/>
        <w:rPr>
          <w:b/>
          <w:bCs/>
        </w:rPr>
      </w:pPr>
      <w:bookmarkStart w:id="65" w:name="_Toc115639772"/>
      <w:r w:rsidRPr="00976CC6">
        <w:rPr>
          <w:b/>
          <w:bCs/>
        </w:rPr>
        <w:t>All Species</w:t>
      </w:r>
      <w:bookmarkEnd w:id="65"/>
    </w:p>
    <w:p w14:paraId="7B735693" w14:textId="4C80F9CA" w:rsidR="00FE6910" w:rsidRDefault="00955DF7" w:rsidP="00565E2C">
      <w:pPr>
        <w:jc w:val="both"/>
      </w:pPr>
      <w:r>
        <w:t>A list of all of the species represented in the collection</w:t>
      </w:r>
      <w:r w:rsidR="00FE6910">
        <w:t>. A list of all of the species represented in the collection.</w:t>
      </w:r>
    </w:p>
    <w:p w14:paraId="12CD5006" w14:textId="77777777" w:rsidR="00FE6910" w:rsidRPr="00976CC6" w:rsidRDefault="00FE6910" w:rsidP="004006AA">
      <w:pPr>
        <w:pStyle w:val="Heading3"/>
        <w:spacing w:after="240"/>
        <w:rPr>
          <w:b/>
          <w:bCs/>
        </w:rPr>
      </w:pPr>
      <w:bookmarkStart w:id="66" w:name="_Toc115639773"/>
      <w:r w:rsidRPr="00976CC6">
        <w:rPr>
          <w:b/>
          <w:bCs/>
        </w:rPr>
        <w:lastRenderedPageBreak/>
        <w:t>Wanted Species</w:t>
      </w:r>
      <w:bookmarkEnd w:id="66"/>
    </w:p>
    <w:p w14:paraId="6983AB27" w14:textId="47A020DB" w:rsidR="00FE6910" w:rsidRDefault="00FE6910" w:rsidP="00565E2C">
      <w:pPr>
        <w:jc w:val="both"/>
      </w:pPr>
      <w:r>
        <w:t>A list of species that are still missing from the collection, by country</w:t>
      </w:r>
      <w:r w:rsidR="00F01752" w:rsidRPr="00F01752">
        <w:t xml:space="preserve"> </w:t>
      </w:r>
      <w:r w:rsidR="00F01752">
        <w:t xml:space="preserve">e.g., we just grab the wanted species of </w:t>
      </w:r>
      <w:r w:rsidR="00F12557">
        <w:t xml:space="preserve">the </w:t>
      </w:r>
      <w:r w:rsidR="00F01752">
        <w:t xml:space="preserve">United Kingdom which shows us that 657 total species in the checklist for </w:t>
      </w:r>
      <w:r w:rsidR="00F12557">
        <w:t xml:space="preserve">the </w:t>
      </w:r>
      <w:r w:rsidR="00F01752">
        <w:t>United Kingdom. Note that this list may contain rare or vagrant species.</w:t>
      </w:r>
    </w:p>
    <w:p w14:paraId="7B49E11D" w14:textId="77777777" w:rsidR="00FE6910" w:rsidRPr="00976CC6" w:rsidRDefault="00FE6910" w:rsidP="004006AA">
      <w:pPr>
        <w:pStyle w:val="Heading3"/>
        <w:spacing w:after="240"/>
        <w:rPr>
          <w:b/>
          <w:bCs/>
        </w:rPr>
      </w:pPr>
      <w:bookmarkStart w:id="67" w:name="_Toc115639774"/>
      <w:r w:rsidRPr="00976CC6">
        <w:rPr>
          <w:b/>
          <w:bCs/>
        </w:rPr>
        <w:t>Latest New Species</w:t>
      </w:r>
      <w:bookmarkEnd w:id="67"/>
    </w:p>
    <w:p w14:paraId="6277D17C" w14:textId="783306B1" w:rsidR="00955DF7" w:rsidRDefault="00FE6910" w:rsidP="00565E2C">
      <w:pPr>
        <w:spacing w:line="360" w:lineRule="auto"/>
        <w:jc w:val="both"/>
      </w:pPr>
      <w:r>
        <w:t xml:space="preserve">A list of the latest species that were added to the collection. </w:t>
      </w:r>
      <w:r w:rsidR="007E3D05">
        <w:t>It is</w:t>
      </w:r>
      <w:r w:rsidR="00F01752">
        <w:t xml:space="preserve"> a</w:t>
      </w:r>
      <w:r w:rsidR="00F01752" w:rsidRPr="00F01752">
        <w:t xml:space="preserve"> list of the most recently added bird species in the xeno-canto collection, in reverse order of appearance.</w:t>
      </w:r>
    </w:p>
    <w:p w14:paraId="2E66C5AD" w14:textId="77777777" w:rsidR="00955DF7" w:rsidRPr="00976CC6" w:rsidRDefault="00955DF7" w:rsidP="004006AA">
      <w:pPr>
        <w:pStyle w:val="Heading2"/>
        <w:spacing w:after="240"/>
        <w:rPr>
          <w:b/>
          <w:bCs/>
        </w:rPr>
      </w:pPr>
      <w:bookmarkStart w:id="68" w:name="_Toc115639775"/>
      <w:r w:rsidRPr="00976CC6">
        <w:rPr>
          <w:b/>
          <w:bCs/>
        </w:rPr>
        <w:t>World Areas</w:t>
      </w:r>
      <w:bookmarkEnd w:id="68"/>
    </w:p>
    <w:p w14:paraId="37BA3957" w14:textId="77777777" w:rsidR="00955DF7" w:rsidRDefault="00955DF7" w:rsidP="00565E2C">
      <w:pPr>
        <w:jc w:val="both"/>
      </w:pPr>
      <w:r>
        <w:t>A dashboard summarizing the status of the collection for each major world area</w:t>
      </w:r>
    </w:p>
    <w:p w14:paraId="05579BC7" w14:textId="1A64DE7A" w:rsidR="00FA0491" w:rsidRPr="00976CC6" w:rsidRDefault="00955DF7" w:rsidP="00F12557">
      <w:pPr>
        <w:pStyle w:val="Heading3"/>
        <w:spacing w:after="240"/>
        <w:rPr>
          <w:b/>
          <w:bCs/>
        </w:rPr>
      </w:pPr>
      <w:bookmarkStart w:id="69" w:name="_Toc115639776"/>
      <w:r w:rsidRPr="00976CC6">
        <w:rPr>
          <w:b/>
          <w:bCs/>
        </w:rPr>
        <w:t>Africa</w:t>
      </w:r>
      <w:bookmarkEnd w:id="69"/>
    </w:p>
    <w:p w14:paraId="02C92587" w14:textId="1FE312E0" w:rsidR="00F01752" w:rsidRPr="00FA0491" w:rsidRDefault="00F01752" w:rsidP="00F01752">
      <w:pPr>
        <w:rPr>
          <w:b/>
          <w:bCs/>
        </w:rPr>
      </w:pPr>
      <w:r w:rsidRPr="00FA0491">
        <w:rPr>
          <w:b/>
          <w:bCs/>
        </w:rPr>
        <w:t>Africa: Collection Details:</w:t>
      </w:r>
    </w:p>
    <w:p w14:paraId="204B9647" w14:textId="77777777" w:rsidR="00F12557" w:rsidRDefault="00FA0491" w:rsidP="00F12557">
      <w:pPr>
        <w:keepNext/>
      </w:pPr>
      <w:r>
        <w:rPr>
          <w:noProof/>
        </w:rPr>
        <w:drawing>
          <wp:inline distT="0" distB="0" distL="0" distR="0" wp14:anchorId="6C753F35" wp14:editId="65A4FB0F">
            <wp:extent cx="5943600" cy="1905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1905000"/>
                    </a:xfrm>
                    <a:prstGeom prst="rect">
                      <a:avLst/>
                    </a:prstGeom>
                    <a:noFill/>
                    <a:ln>
                      <a:noFill/>
                    </a:ln>
                  </pic:spPr>
                </pic:pic>
              </a:graphicData>
            </a:graphic>
          </wp:inline>
        </w:drawing>
      </w:r>
    </w:p>
    <w:p w14:paraId="6557D61E" w14:textId="1A5A71BC" w:rsidR="00FA0491" w:rsidRPr="00F01752" w:rsidRDefault="00F12557" w:rsidP="00F12557">
      <w:pPr>
        <w:pStyle w:val="Caption"/>
        <w:jc w:val="center"/>
      </w:pPr>
      <w:bookmarkStart w:id="70" w:name="_Toc115637311"/>
      <w:r>
        <w:t xml:space="preserve">Figure </w:t>
      </w:r>
      <w:fldSimple w:instr=" SEQ Figure \* ARABIC ">
        <w:r w:rsidR="00AD175C">
          <w:rPr>
            <w:noProof/>
          </w:rPr>
          <w:t>10</w:t>
        </w:r>
      </w:fldSimple>
      <w:r>
        <w:t>. Recording Collected from Africa Conti</w:t>
      </w:r>
      <w:r w:rsidR="0053577C">
        <w:t>n</w:t>
      </w:r>
      <w:r>
        <w:t>ent</w:t>
      </w:r>
      <w:r w:rsidR="0053577C">
        <w:t xml:space="preserve"> over the time</w:t>
      </w:r>
      <w:bookmarkEnd w:id="70"/>
    </w:p>
    <w:p w14:paraId="4B0018DB" w14:textId="4E3A7677" w:rsidR="00FA0491" w:rsidRPr="00FA0491" w:rsidRDefault="00F01752" w:rsidP="00C43FC8">
      <w:pPr>
        <w:rPr>
          <w:b/>
          <w:bCs/>
        </w:rPr>
      </w:pPr>
      <w:r w:rsidRPr="00FA0491">
        <w:rPr>
          <w:b/>
          <w:bCs/>
        </w:rPr>
        <w:t>Collection Statistics</w:t>
      </w:r>
      <w:r w:rsidR="00FA0491" w:rsidRPr="00FA0491">
        <w:rPr>
          <w:b/>
          <w:bCs/>
        </w:rPr>
        <w:t>:</w:t>
      </w:r>
    </w:p>
    <w:p w14:paraId="3B176762" w14:textId="333BD4E9" w:rsidR="00F12557" w:rsidRDefault="00F12557" w:rsidP="0053577C">
      <w:pPr>
        <w:pStyle w:val="Caption"/>
        <w:keepNext/>
        <w:jc w:val="center"/>
      </w:pPr>
      <w:bookmarkStart w:id="71" w:name="_Toc115636232"/>
      <w:r>
        <w:t xml:space="preserve">Table </w:t>
      </w:r>
      <w:fldSimple w:instr=" SEQ Table \* ARABIC ">
        <w:r w:rsidR="00AD175C">
          <w:rPr>
            <w:noProof/>
          </w:rPr>
          <w:t>2</w:t>
        </w:r>
      </w:fldSimple>
      <w:r w:rsidRPr="000A40A6">
        <w:t xml:space="preserve">. </w:t>
      </w:r>
      <w:r w:rsidR="0053577C" w:rsidRPr="00C534A3">
        <w:t>Recording Statistics</w:t>
      </w:r>
      <w:r>
        <w:t xml:space="preserve"> </w:t>
      </w:r>
      <w:r w:rsidRPr="000A40A6">
        <w:t>from Africa Conti</w:t>
      </w:r>
      <w:r w:rsidR="0053577C">
        <w:t>n</w:t>
      </w:r>
      <w:r w:rsidRPr="000A40A6">
        <w:t>ent</w:t>
      </w:r>
      <w:bookmarkEnd w:id="71"/>
    </w:p>
    <w:tbl>
      <w:tblPr>
        <w:tblStyle w:val="TableGrid"/>
        <w:tblW w:w="9385" w:type="dxa"/>
        <w:jc w:val="center"/>
        <w:tblLook w:val="04A0" w:firstRow="1" w:lastRow="0" w:firstColumn="1" w:lastColumn="0" w:noHBand="0" w:noVBand="1"/>
      </w:tblPr>
      <w:tblGrid>
        <w:gridCol w:w="2918"/>
        <w:gridCol w:w="6467"/>
      </w:tblGrid>
      <w:tr w:rsidR="00F01752" w14:paraId="27B567EE" w14:textId="77777777" w:rsidTr="0053577C">
        <w:trPr>
          <w:trHeight w:val="397"/>
          <w:jc w:val="center"/>
        </w:trPr>
        <w:tc>
          <w:tcPr>
            <w:tcW w:w="2918" w:type="dxa"/>
            <w:hideMark/>
          </w:tcPr>
          <w:p w14:paraId="23B30E1D" w14:textId="77777777" w:rsidR="00F01752" w:rsidRDefault="00F01752">
            <w:pPr>
              <w:rPr>
                <w:rFonts w:ascii="Times New Roman" w:hAnsi="Times New Roman"/>
                <w:b/>
                <w:bCs/>
                <w:sz w:val="24"/>
                <w:szCs w:val="24"/>
              </w:rPr>
            </w:pPr>
            <w:r>
              <w:rPr>
                <w:b/>
                <w:bCs/>
              </w:rPr>
              <w:t>Recordings</w:t>
            </w:r>
          </w:p>
        </w:tc>
        <w:tc>
          <w:tcPr>
            <w:tcW w:w="6467" w:type="dxa"/>
            <w:hideMark/>
          </w:tcPr>
          <w:p w14:paraId="273141C8" w14:textId="77777777" w:rsidR="00F01752" w:rsidRDefault="00F01752">
            <w:r>
              <w:t>53507</w:t>
            </w:r>
          </w:p>
        </w:tc>
      </w:tr>
      <w:tr w:rsidR="00F01752" w14:paraId="6864FC99" w14:textId="77777777" w:rsidTr="0053577C">
        <w:trPr>
          <w:trHeight w:val="375"/>
          <w:jc w:val="center"/>
        </w:trPr>
        <w:tc>
          <w:tcPr>
            <w:tcW w:w="2918" w:type="dxa"/>
            <w:hideMark/>
          </w:tcPr>
          <w:p w14:paraId="7560D9DE" w14:textId="77777777" w:rsidR="00F01752" w:rsidRDefault="00F01752">
            <w:pPr>
              <w:rPr>
                <w:b/>
                <w:bCs/>
              </w:rPr>
            </w:pPr>
            <w:r>
              <w:rPr>
                <w:b/>
                <w:bCs/>
              </w:rPr>
              <w:t>Species</w:t>
            </w:r>
          </w:p>
        </w:tc>
        <w:tc>
          <w:tcPr>
            <w:tcW w:w="6467" w:type="dxa"/>
            <w:hideMark/>
          </w:tcPr>
          <w:p w14:paraId="1F9313A2" w14:textId="77777777" w:rsidR="00F01752" w:rsidRDefault="00F01752">
            <w:r>
              <w:t>2132</w:t>
            </w:r>
          </w:p>
        </w:tc>
      </w:tr>
      <w:tr w:rsidR="00F01752" w14:paraId="08ED4C0D" w14:textId="77777777" w:rsidTr="0053577C">
        <w:trPr>
          <w:trHeight w:val="397"/>
          <w:jc w:val="center"/>
        </w:trPr>
        <w:tc>
          <w:tcPr>
            <w:tcW w:w="2918" w:type="dxa"/>
            <w:hideMark/>
          </w:tcPr>
          <w:p w14:paraId="053B761E" w14:textId="77777777" w:rsidR="00F01752" w:rsidRDefault="00F01752">
            <w:pPr>
              <w:rPr>
                <w:b/>
                <w:bCs/>
              </w:rPr>
            </w:pPr>
            <w:r>
              <w:rPr>
                <w:b/>
                <w:bCs/>
              </w:rPr>
              <w:t>Recordists</w:t>
            </w:r>
          </w:p>
        </w:tc>
        <w:tc>
          <w:tcPr>
            <w:tcW w:w="6467" w:type="dxa"/>
            <w:hideMark/>
          </w:tcPr>
          <w:p w14:paraId="552F0C07" w14:textId="77777777" w:rsidR="00F01752" w:rsidRDefault="00F01752">
            <w:r>
              <w:t>582</w:t>
            </w:r>
          </w:p>
        </w:tc>
      </w:tr>
      <w:tr w:rsidR="00F01752" w14:paraId="56E681AC" w14:textId="77777777" w:rsidTr="0053577C">
        <w:trPr>
          <w:trHeight w:val="375"/>
          <w:jc w:val="center"/>
        </w:trPr>
        <w:tc>
          <w:tcPr>
            <w:tcW w:w="2918" w:type="dxa"/>
            <w:hideMark/>
          </w:tcPr>
          <w:p w14:paraId="128B4A98" w14:textId="77777777" w:rsidR="00F01752" w:rsidRDefault="00F01752">
            <w:pPr>
              <w:rPr>
                <w:b/>
                <w:bCs/>
              </w:rPr>
            </w:pPr>
            <w:r>
              <w:rPr>
                <w:b/>
                <w:bCs/>
              </w:rPr>
              <w:t>Locations</w:t>
            </w:r>
          </w:p>
        </w:tc>
        <w:tc>
          <w:tcPr>
            <w:tcW w:w="6467" w:type="dxa"/>
            <w:hideMark/>
          </w:tcPr>
          <w:p w14:paraId="04B961B8" w14:textId="77777777" w:rsidR="00F01752" w:rsidRDefault="00F01752">
            <w:r>
              <w:t>4983</w:t>
            </w:r>
          </w:p>
        </w:tc>
      </w:tr>
      <w:tr w:rsidR="00F01752" w14:paraId="6B4CF7BD" w14:textId="77777777" w:rsidTr="0053577C">
        <w:trPr>
          <w:trHeight w:val="397"/>
          <w:jc w:val="center"/>
        </w:trPr>
        <w:tc>
          <w:tcPr>
            <w:tcW w:w="2918" w:type="dxa"/>
            <w:hideMark/>
          </w:tcPr>
          <w:p w14:paraId="6409754E" w14:textId="77777777" w:rsidR="00F01752" w:rsidRDefault="00F01752">
            <w:pPr>
              <w:rPr>
                <w:b/>
                <w:bCs/>
              </w:rPr>
            </w:pPr>
            <w:r>
              <w:rPr>
                <w:b/>
                <w:bCs/>
              </w:rPr>
              <w:t>Countries</w:t>
            </w:r>
          </w:p>
        </w:tc>
        <w:tc>
          <w:tcPr>
            <w:tcW w:w="6467" w:type="dxa"/>
            <w:hideMark/>
          </w:tcPr>
          <w:p w14:paraId="59E618A9" w14:textId="77777777" w:rsidR="00F01752" w:rsidRDefault="00F01752">
            <w:r>
              <w:t>64</w:t>
            </w:r>
          </w:p>
        </w:tc>
      </w:tr>
      <w:tr w:rsidR="00F01752" w14:paraId="70DCD7BA" w14:textId="77777777" w:rsidTr="0053577C">
        <w:trPr>
          <w:trHeight w:val="375"/>
          <w:jc w:val="center"/>
        </w:trPr>
        <w:tc>
          <w:tcPr>
            <w:tcW w:w="2918" w:type="dxa"/>
            <w:hideMark/>
          </w:tcPr>
          <w:p w14:paraId="02C90087" w14:textId="77777777" w:rsidR="00F01752" w:rsidRDefault="00F01752">
            <w:pPr>
              <w:rPr>
                <w:b/>
                <w:bCs/>
              </w:rPr>
            </w:pPr>
            <w:r>
              <w:rPr>
                <w:b/>
                <w:bCs/>
              </w:rPr>
              <w:t>Recording Time</w:t>
            </w:r>
          </w:p>
        </w:tc>
        <w:tc>
          <w:tcPr>
            <w:tcW w:w="6467" w:type="dxa"/>
            <w:hideMark/>
          </w:tcPr>
          <w:p w14:paraId="7426000D" w14:textId="77777777" w:rsidR="00F01752" w:rsidRDefault="00F01752">
            <w:r>
              <w:t>573:46:53</w:t>
            </w:r>
          </w:p>
        </w:tc>
      </w:tr>
    </w:tbl>
    <w:p w14:paraId="657AA8AB" w14:textId="59A14C98" w:rsidR="00F12557" w:rsidRDefault="00F12557" w:rsidP="00F12557"/>
    <w:p w14:paraId="3C0317ED" w14:textId="77777777" w:rsidR="003A3361" w:rsidRPr="00F12557" w:rsidRDefault="003A3361" w:rsidP="00F12557"/>
    <w:p w14:paraId="4E1493AD" w14:textId="0B525EB2" w:rsidR="00F12557" w:rsidRPr="00976CC6" w:rsidRDefault="00955DF7" w:rsidP="00927DAB">
      <w:pPr>
        <w:pStyle w:val="Heading3"/>
        <w:spacing w:after="240"/>
        <w:rPr>
          <w:b/>
          <w:bCs/>
        </w:rPr>
      </w:pPr>
      <w:bookmarkStart w:id="72" w:name="_Toc115639777"/>
      <w:r w:rsidRPr="00976CC6">
        <w:rPr>
          <w:b/>
          <w:bCs/>
        </w:rPr>
        <w:lastRenderedPageBreak/>
        <w:t>Americas</w:t>
      </w:r>
      <w:bookmarkEnd w:id="72"/>
    </w:p>
    <w:p w14:paraId="434EC53F" w14:textId="080150A4" w:rsidR="00F01752" w:rsidRDefault="00F01752" w:rsidP="00F01752">
      <w:pPr>
        <w:rPr>
          <w:b/>
          <w:bCs/>
        </w:rPr>
      </w:pPr>
      <w:r w:rsidRPr="00FA0491">
        <w:rPr>
          <w:b/>
          <w:bCs/>
        </w:rPr>
        <w:t>Americas: Collection Details</w:t>
      </w:r>
      <w:r w:rsidR="00FA0491" w:rsidRPr="00FA0491">
        <w:rPr>
          <w:b/>
          <w:bCs/>
        </w:rPr>
        <w:t>:</w:t>
      </w:r>
    </w:p>
    <w:p w14:paraId="357F5B07" w14:textId="0FDE8FEC" w:rsidR="00501E5A" w:rsidRPr="00501E5A" w:rsidRDefault="00501E5A" w:rsidP="00F01752">
      <w:r>
        <w:t>Fig. 13 shows recording</w:t>
      </w:r>
      <w:r w:rsidR="00565E2C">
        <w:t>s</w:t>
      </w:r>
      <w:r>
        <w:t xml:space="preserve"> collected from the Americas </w:t>
      </w:r>
      <w:r w:rsidR="007E3D05">
        <w:t>continent</w:t>
      </w:r>
      <w:r>
        <w:t xml:space="preserve"> since 2006.</w:t>
      </w:r>
    </w:p>
    <w:p w14:paraId="21B14AC3" w14:textId="77777777" w:rsidR="0053577C" w:rsidRDefault="00FA0491" w:rsidP="0053577C">
      <w:pPr>
        <w:keepNext/>
      </w:pPr>
      <w:r>
        <w:rPr>
          <w:noProof/>
        </w:rPr>
        <w:drawing>
          <wp:inline distT="0" distB="0" distL="0" distR="0" wp14:anchorId="7EB56D5D" wp14:editId="07432E89">
            <wp:extent cx="5943600" cy="18573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1857375"/>
                    </a:xfrm>
                    <a:prstGeom prst="rect">
                      <a:avLst/>
                    </a:prstGeom>
                    <a:noFill/>
                    <a:ln>
                      <a:noFill/>
                    </a:ln>
                  </pic:spPr>
                </pic:pic>
              </a:graphicData>
            </a:graphic>
          </wp:inline>
        </w:drawing>
      </w:r>
    </w:p>
    <w:p w14:paraId="1ABFBBFF" w14:textId="03032432" w:rsidR="00C43FC8" w:rsidRDefault="0053577C" w:rsidP="00501E5A">
      <w:pPr>
        <w:pStyle w:val="Caption"/>
        <w:jc w:val="center"/>
        <w:rPr>
          <w:b/>
          <w:bCs/>
        </w:rPr>
      </w:pPr>
      <w:bookmarkStart w:id="73" w:name="_Toc115637312"/>
      <w:r>
        <w:t xml:space="preserve">Figure </w:t>
      </w:r>
      <w:fldSimple w:instr=" SEQ Figure \* ARABIC ">
        <w:r w:rsidR="00AD175C">
          <w:rPr>
            <w:noProof/>
          </w:rPr>
          <w:t>11</w:t>
        </w:r>
      </w:fldSimple>
      <w:r>
        <w:t xml:space="preserve">. </w:t>
      </w:r>
      <w:r w:rsidRPr="00ED5A3C">
        <w:t xml:space="preserve">Recording Collected from </w:t>
      </w:r>
      <w:r>
        <w:t xml:space="preserve">the Americas </w:t>
      </w:r>
      <w:r w:rsidRPr="00ED5A3C">
        <w:t>Continent over the time</w:t>
      </w:r>
      <w:bookmarkEnd w:id="73"/>
    </w:p>
    <w:p w14:paraId="2322AD2F" w14:textId="25BE90A4" w:rsidR="00FA0491" w:rsidRPr="00FA0491" w:rsidRDefault="00F01752" w:rsidP="00AB39CA">
      <w:pPr>
        <w:rPr>
          <w:b/>
          <w:bCs/>
        </w:rPr>
      </w:pPr>
      <w:r w:rsidRPr="00FA0491">
        <w:rPr>
          <w:b/>
          <w:bCs/>
        </w:rPr>
        <w:t>Collection Statistics</w:t>
      </w:r>
      <w:r w:rsidR="00FA0491" w:rsidRPr="00FA0491">
        <w:rPr>
          <w:b/>
          <w:bCs/>
        </w:rPr>
        <w:t>:</w:t>
      </w:r>
    </w:p>
    <w:p w14:paraId="0D94EEC0" w14:textId="65B149B8" w:rsidR="0053577C" w:rsidRDefault="0053577C" w:rsidP="0053577C">
      <w:pPr>
        <w:pStyle w:val="Caption"/>
        <w:keepNext/>
        <w:jc w:val="center"/>
      </w:pPr>
      <w:bookmarkStart w:id="74" w:name="_Toc115636233"/>
      <w:r>
        <w:t xml:space="preserve">Table </w:t>
      </w:r>
      <w:fldSimple w:instr=" SEQ Table \* ARABIC ">
        <w:r w:rsidR="00AD175C">
          <w:rPr>
            <w:noProof/>
          </w:rPr>
          <w:t>3</w:t>
        </w:r>
      </w:fldSimple>
      <w:r>
        <w:t xml:space="preserve">. </w:t>
      </w:r>
      <w:r w:rsidRPr="00C534A3">
        <w:t xml:space="preserve">Recording Statistics </w:t>
      </w:r>
      <w:r w:rsidRPr="00EC1FBA">
        <w:t xml:space="preserve">Collected from </w:t>
      </w:r>
      <w:r>
        <w:t>the Americas</w:t>
      </w:r>
      <w:r w:rsidRPr="00EC1FBA">
        <w:t xml:space="preserve"> Continent over the time</w:t>
      </w:r>
      <w:bookmarkEnd w:id="74"/>
    </w:p>
    <w:tbl>
      <w:tblPr>
        <w:tblStyle w:val="TableGrid"/>
        <w:tblpPr w:leftFromText="180" w:rightFromText="180" w:vertAnchor="text" w:horzAnchor="margin" w:tblpY="1"/>
        <w:tblW w:w="9455" w:type="dxa"/>
        <w:tblLook w:val="04A0" w:firstRow="1" w:lastRow="0" w:firstColumn="1" w:lastColumn="0" w:noHBand="0" w:noVBand="1"/>
      </w:tblPr>
      <w:tblGrid>
        <w:gridCol w:w="2965"/>
        <w:gridCol w:w="6490"/>
      </w:tblGrid>
      <w:tr w:rsidR="00FA0491" w14:paraId="69610561" w14:textId="77777777" w:rsidTr="00FA0491">
        <w:trPr>
          <w:trHeight w:val="262"/>
        </w:trPr>
        <w:tc>
          <w:tcPr>
            <w:tcW w:w="2965" w:type="dxa"/>
            <w:hideMark/>
          </w:tcPr>
          <w:p w14:paraId="436A26DB" w14:textId="77777777" w:rsidR="00FA0491" w:rsidRDefault="00FA0491" w:rsidP="00FA0491">
            <w:pPr>
              <w:rPr>
                <w:rFonts w:ascii="Times New Roman" w:hAnsi="Times New Roman"/>
                <w:b/>
                <w:bCs/>
                <w:sz w:val="24"/>
                <w:szCs w:val="24"/>
              </w:rPr>
            </w:pPr>
            <w:r>
              <w:rPr>
                <w:b/>
                <w:bCs/>
              </w:rPr>
              <w:t>Recordings</w:t>
            </w:r>
          </w:p>
        </w:tc>
        <w:tc>
          <w:tcPr>
            <w:tcW w:w="6490" w:type="dxa"/>
            <w:hideMark/>
          </w:tcPr>
          <w:p w14:paraId="5A617F64" w14:textId="77777777" w:rsidR="00FA0491" w:rsidRDefault="00FA0491" w:rsidP="00FA0491">
            <w:r>
              <w:t>293897</w:t>
            </w:r>
          </w:p>
        </w:tc>
      </w:tr>
      <w:tr w:rsidR="00FA0491" w14:paraId="23C3C27E" w14:textId="77777777" w:rsidTr="00FA0491">
        <w:trPr>
          <w:trHeight w:val="247"/>
        </w:trPr>
        <w:tc>
          <w:tcPr>
            <w:tcW w:w="2965" w:type="dxa"/>
            <w:hideMark/>
          </w:tcPr>
          <w:p w14:paraId="4A184336" w14:textId="77777777" w:rsidR="00FA0491" w:rsidRDefault="00FA0491" w:rsidP="00FA0491">
            <w:pPr>
              <w:rPr>
                <w:b/>
                <w:bCs/>
              </w:rPr>
            </w:pPr>
            <w:r>
              <w:rPr>
                <w:b/>
                <w:bCs/>
              </w:rPr>
              <w:t>Species</w:t>
            </w:r>
          </w:p>
        </w:tc>
        <w:tc>
          <w:tcPr>
            <w:tcW w:w="6490" w:type="dxa"/>
            <w:hideMark/>
          </w:tcPr>
          <w:p w14:paraId="1FD75AD1" w14:textId="77777777" w:rsidR="00FA0491" w:rsidRDefault="00FA0491" w:rsidP="00FA0491">
            <w:r>
              <w:t>4445</w:t>
            </w:r>
          </w:p>
        </w:tc>
      </w:tr>
      <w:tr w:rsidR="00FA0491" w14:paraId="564BA69F" w14:textId="77777777" w:rsidTr="00FA0491">
        <w:trPr>
          <w:trHeight w:val="262"/>
        </w:trPr>
        <w:tc>
          <w:tcPr>
            <w:tcW w:w="2965" w:type="dxa"/>
            <w:hideMark/>
          </w:tcPr>
          <w:p w14:paraId="280928F4" w14:textId="77777777" w:rsidR="00FA0491" w:rsidRDefault="00FA0491" w:rsidP="00FA0491">
            <w:pPr>
              <w:rPr>
                <w:b/>
                <w:bCs/>
              </w:rPr>
            </w:pPr>
            <w:r>
              <w:rPr>
                <w:b/>
                <w:bCs/>
              </w:rPr>
              <w:t>Recordists</w:t>
            </w:r>
          </w:p>
        </w:tc>
        <w:tc>
          <w:tcPr>
            <w:tcW w:w="6490" w:type="dxa"/>
            <w:hideMark/>
          </w:tcPr>
          <w:p w14:paraId="0274CF91" w14:textId="77777777" w:rsidR="00FA0491" w:rsidRDefault="00FA0491" w:rsidP="00FA0491">
            <w:r>
              <w:t>3450</w:t>
            </w:r>
          </w:p>
        </w:tc>
      </w:tr>
      <w:tr w:rsidR="00FA0491" w14:paraId="36E83076" w14:textId="77777777" w:rsidTr="00FA0491">
        <w:trPr>
          <w:trHeight w:val="247"/>
        </w:trPr>
        <w:tc>
          <w:tcPr>
            <w:tcW w:w="2965" w:type="dxa"/>
            <w:hideMark/>
          </w:tcPr>
          <w:p w14:paraId="2F43FD67" w14:textId="77777777" w:rsidR="00FA0491" w:rsidRDefault="00FA0491" w:rsidP="00FA0491">
            <w:pPr>
              <w:rPr>
                <w:b/>
                <w:bCs/>
              </w:rPr>
            </w:pPr>
            <w:r>
              <w:rPr>
                <w:b/>
                <w:bCs/>
              </w:rPr>
              <w:t>Locations</w:t>
            </w:r>
          </w:p>
        </w:tc>
        <w:tc>
          <w:tcPr>
            <w:tcW w:w="6490" w:type="dxa"/>
            <w:hideMark/>
          </w:tcPr>
          <w:p w14:paraId="5E5D2884" w14:textId="77777777" w:rsidR="00FA0491" w:rsidRDefault="00FA0491" w:rsidP="00FA0491">
            <w:r>
              <w:t>31279</w:t>
            </w:r>
          </w:p>
        </w:tc>
      </w:tr>
      <w:tr w:rsidR="00FA0491" w14:paraId="6535869C" w14:textId="77777777" w:rsidTr="00FA0491">
        <w:trPr>
          <w:trHeight w:val="262"/>
        </w:trPr>
        <w:tc>
          <w:tcPr>
            <w:tcW w:w="2965" w:type="dxa"/>
            <w:hideMark/>
          </w:tcPr>
          <w:p w14:paraId="0497F6E9" w14:textId="77777777" w:rsidR="00FA0491" w:rsidRDefault="00FA0491" w:rsidP="00FA0491">
            <w:pPr>
              <w:rPr>
                <w:b/>
                <w:bCs/>
              </w:rPr>
            </w:pPr>
            <w:r>
              <w:rPr>
                <w:b/>
                <w:bCs/>
              </w:rPr>
              <w:t>Countries</w:t>
            </w:r>
          </w:p>
        </w:tc>
        <w:tc>
          <w:tcPr>
            <w:tcW w:w="6490" w:type="dxa"/>
            <w:hideMark/>
          </w:tcPr>
          <w:p w14:paraId="54E80C87" w14:textId="77777777" w:rsidR="00FA0491" w:rsidRDefault="00FA0491" w:rsidP="00FA0491">
            <w:r>
              <w:t>44</w:t>
            </w:r>
          </w:p>
        </w:tc>
      </w:tr>
      <w:tr w:rsidR="00FA0491" w14:paraId="6F21DAD0" w14:textId="77777777" w:rsidTr="00FA0491">
        <w:trPr>
          <w:trHeight w:val="247"/>
        </w:trPr>
        <w:tc>
          <w:tcPr>
            <w:tcW w:w="2965" w:type="dxa"/>
            <w:hideMark/>
          </w:tcPr>
          <w:p w14:paraId="5179FA45" w14:textId="77777777" w:rsidR="00FA0491" w:rsidRDefault="00FA0491" w:rsidP="00FA0491">
            <w:pPr>
              <w:rPr>
                <w:b/>
                <w:bCs/>
              </w:rPr>
            </w:pPr>
            <w:r>
              <w:rPr>
                <w:b/>
                <w:bCs/>
              </w:rPr>
              <w:t>Recording Time</w:t>
            </w:r>
          </w:p>
        </w:tc>
        <w:tc>
          <w:tcPr>
            <w:tcW w:w="6490" w:type="dxa"/>
            <w:hideMark/>
          </w:tcPr>
          <w:p w14:paraId="4F82FC9C" w14:textId="77777777" w:rsidR="00FA0491" w:rsidRDefault="00FA0491" w:rsidP="00FA0491">
            <w:r>
              <w:t>3850:36:55</w:t>
            </w:r>
          </w:p>
        </w:tc>
      </w:tr>
    </w:tbl>
    <w:p w14:paraId="6A48FCF1" w14:textId="298CB846" w:rsidR="00955DF7" w:rsidRPr="00976CC6" w:rsidRDefault="00955DF7" w:rsidP="004006AA">
      <w:pPr>
        <w:pStyle w:val="Heading3"/>
        <w:spacing w:after="240"/>
        <w:rPr>
          <w:b/>
          <w:bCs/>
        </w:rPr>
      </w:pPr>
      <w:bookmarkStart w:id="75" w:name="_Toc115639778"/>
      <w:r w:rsidRPr="00976CC6">
        <w:rPr>
          <w:b/>
          <w:bCs/>
        </w:rPr>
        <w:t>Asia</w:t>
      </w:r>
      <w:bookmarkEnd w:id="75"/>
    </w:p>
    <w:p w14:paraId="55C68B09" w14:textId="6843F96B" w:rsidR="007903C1" w:rsidRPr="00501E5A" w:rsidRDefault="007903C1" w:rsidP="00501E5A">
      <w:r w:rsidRPr="00AB39CA">
        <w:rPr>
          <w:b/>
          <w:bCs/>
        </w:rPr>
        <w:t>Asia: Collection Details</w:t>
      </w:r>
      <w:r w:rsidR="00AB39CA">
        <w:rPr>
          <w:b/>
          <w:bCs/>
        </w:rPr>
        <w:t>:</w:t>
      </w:r>
      <w:r w:rsidR="00501E5A">
        <w:rPr>
          <w:b/>
          <w:bCs/>
        </w:rPr>
        <w:br/>
      </w:r>
      <w:r w:rsidR="00501E5A">
        <w:t>Fig. 14 shows recording</w:t>
      </w:r>
      <w:r w:rsidR="00565E2C">
        <w:t>s</w:t>
      </w:r>
      <w:r w:rsidR="00501E5A">
        <w:t xml:space="preserve"> collected from the Asia </w:t>
      </w:r>
      <w:r w:rsidR="007E3D05">
        <w:t>continent</w:t>
      </w:r>
      <w:r w:rsidR="00501E5A">
        <w:t xml:space="preserve"> since 2006.</w:t>
      </w:r>
    </w:p>
    <w:p w14:paraId="707B96D0" w14:textId="77777777" w:rsidR="0053577C" w:rsidRDefault="00AB39CA" w:rsidP="0053577C">
      <w:pPr>
        <w:keepNext/>
      </w:pPr>
      <w:r>
        <w:rPr>
          <w:noProof/>
        </w:rPr>
        <w:drawing>
          <wp:inline distT="0" distB="0" distL="0" distR="0" wp14:anchorId="0C407D8D" wp14:editId="10DC0FC3">
            <wp:extent cx="5943600" cy="1838325"/>
            <wp:effectExtent l="0" t="0" r="0" b="9525"/>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37"/>
                    <a:stretch>
                      <a:fillRect/>
                    </a:stretch>
                  </pic:blipFill>
                  <pic:spPr>
                    <a:xfrm>
                      <a:off x="0" y="0"/>
                      <a:ext cx="5943600" cy="1838325"/>
                    </a:xfrm>
                    <a:prstGeom prst="rect">
                      <a:avLst/>
                    </a:prstGeom>
                  </pic:spPr>
                </pic:pic>
              </a:graphicData>
            </a:graphic>
          </wp:inline>
        </w:drawing>
      </w:r>
    </w:p>
    <w:p w14:paraId="5CE2DB5B" w14:textId="046322D3" w:rsidR="0053577C" w:rsidRDefault="0053577C" w:rsidP="004006AA">
      <w:pPr>
        <w:pStyle w:val="Caption"/>
        <w:jc w:val="center"/>
      </w:pPr>
      <w:bookmarkStart w:id="76" w:name="_Toc115637313"/>
      <w:r>
        <w:t xml:space="preserve">Figure </w:t>
      </w:r>
      <w:fldSimple w:instr=" SEQ Figure \* ARABIC ">
        <w:r w:rsidR="00AD175C">
          <w:rPr>
            <w:noProof/>
          </w:rPr>
          <w:t>12</w:t>
        </w:r>
      </w:fldSimple>
      <w:r>
        <w:t xml:space="preserve">. </w:t>
      </w:r>
      <w:r w:rsidRPr="00E174EF">
        <w:t xml:space="preserve">Recording Collected from </w:t>
      </w:r>
      <w:r>
        <w:t xml:space="preserve">Asia </w:t>
      </w:r>
      <w:r w:rsidRPr="00E174EF">
        <w:t>Continent over the time</w:t>
      </w:r>
      <w:bookmarkEnd w:id="76"/>
    </w:p>
    <w:p w14:paraId="22B8818C" w14:textId="77777777" w:rsidR="003A3361" w:rsidRDefault="003A3361" w:rsidP="007903C1">
      <w:pPr>
        <w:rPr>
          <w:b/>
          <w:bCs/>
        </w:rPr>
      </w:pPr>
    </w:p>
    <w:p w14:paraId="3CD0C31E" w14:textId="24BA8622" w:rsidR="007903C1" w:rsidRPr="00AB39CA" w:rsidRDefault="007903C1" w:rsidP="007903C1">
      <w:pPr>
        <w:rPr>
          <w:b/>
          <w:bCs/>
        </w:rPr>
      </w:pPr>
      <w:r w:rsidRPr="00AB39CA">
        <w:rPr>
          <w:b/>
          <w:bCs/>
        </w:rPr>
        <w:lastRenderedPageBreak/>
        <w:t>Collection Statistics</w:t>
      </w:r>
      <w:r w:rsidR="00AB39CA">
        <w:rPr>
          <w:b/>
          <w:bCs/>
        </w:rPr>
        <w:t>:</w:t>
      </w:r>
    </w:p>
    <w:p w14:paraId="516CD29F" w14:textId="34A556DC" w:rsidR="0053577C" w:rsidRDefault="0053577C" w:rsidP="0053577C">
      <w:pPr>
        <w:pStyle w:val="Caption"/>
        <w:keepNext/>
        <w:jc w:val="center"/>
      </w:pPr>
      <w:bookmarkStart w:id="77" w:name="_Toc115636234"/>
      <w:r>
        <w:t xml:space="preserve">Table </w:t>
      </w:r>
      <w:fldSimple w:instr=" SEQ Table \* ARABIC ">
        <w:r w:rsidR="00AD175C">
          <w:rPr>
            <w:noProof/>
          </w:rPr>
          <w:t>4</w:t>
        </w:r>
      </w:fldSimple>
      <w:r>
        <w:t xml:space="preserve">. </w:t>
      </w:r>
      <w:r w:rsidRPr="00C534A3">
        <w:t xml:space="preserve">Recording Statistics </w:t>
      </w:r>
      <w:r w:rsidRPr="0084068C">
        <w:t xml:space="preserve">Collected from </w:t>
      </w:r>
      <w:r>
        <w:t xml:space="preserve">Asia </w:t>
      </w:r>
      <w:r w:rsidRPr="0084068C">
        <w:t>Continent over the time</w:t>
      </w:r>
      <w:bookmarkEnd w:id="77"/>
    </w:p>
    <w:tbl>
      <w:tblPr>
        <w:tblStyle w:val="TableGrid"/>
        <w:tblW w:w="9512" w:type="dxa"/>
        <w:tblLook w:val="04A0" w:firstRow="1" w:lastRow="0" w:firstColumn="1" w:lastColumn="0" w:noHBand="0" w:noVBand="1"/>
      </w:tblPr>
      <w:tblGrid>
        <w:gridCol w:w="2965"/>
        <w:gridCol w:w="6547"/>
      </w:tblGrid>
      <w:tr w:rsidR="007903C1" w:rsidRPr="007903C1" w14:paraId="07DF5661" w14:textId="77777777" w:rsidTr="007903C1">
        <w:trPr>
          <w:trHeight w:val="244"/>
        </w:trPr>
        <w:tc>
          <w:tcPr>
            <w:tcW w:w="2965" w:type="dxa"/>
            <w:hideMark/>
          </w:tcPr>
          <w:p w14:paraId="22B05E5F" w14:textId="77777777" w:rsidR="007903C1" w:rsidRPr="007903C1" w:rsidRDefault="007903C1" w:rsidP="007903C1">
            <w:pPr>
              <w:rPr>
                <w:rFonts w:ascii="Ubuntu" w:eastAsia="Times New Roman" w:hAnsi="Ubuntu" w:cs="Times New Roman"/>
                <w:b/>
                <w:bCs/>
                <w:color w:val="000000"/>
                <w:sz w:val="18"/>
                <w:szCs w:val="18"/>
              </w:rPr>
            </w:pPr>
            <w:r w:rsidRPr="007903C1">
              <w:rPr>
                <w:rFonts w:ascii="Ubuntu" w:eastAsia="Times New Roman" w:hAnsi="Ubuntu" w:cs="Times New Roman"/>
                <w:b/>
                <w:bCs/>
                <w:color w:val="000000"/>
                <w:sz w:val="18"/>
                <w:szCs w:val="18"/>
              </w:rPr>
              <w:t>Recordings</w:t>
            </w:r>
          </w:p>
        </w:tc>
        <w:tc>
          <w:tcPr>
            <w:tcW w:w="6547" w:type="dxa"/>
            <w:hideMark/>
          </w:tcPr>
          <w:p w14:paraId="63211995" w14:textId="77777777" w:rsidR="007903C1" w:rsidRPr="007903C1" w:rsidRDefault="007903C1" w:rsidP="007903C1">
            <w:pPr>
              <w:rPr>
                <w:rFonts w:ascii="Ubuntu" w:eastAsia="Times New Roman" w:hAnsi="Ubuntu" w:cs="Times New Roman"/>
                <w:color w:val="000000"/>
                <w:sz w:val="18"/>
                <w:szCs w:val="18"/>
              </w:rPr>
            </w:pPr>
            <w:r w:rsidRPr="007903C1">
              <w:rPr>
                <w:rFonts w:ascii="Ubuntu" w:eastAsia="Times New Roman" w:hAnsi="Ubuntu" w:cs="Times New Roman"/>
                <w:color w:val="000000"/>
                <w:sz w:val="18"/>
                <w:szCs w:val="18"/>
              </w:rPr>
              <w:t>103388</w:t>
            </w:r>
          </w:p>
        </w:tc>
      </w:tr>
      <w:tr w:rsidR="007903C1" w:rsidRPr="007903C1" w14:paraId="12786EF7" w14:textId="77777777" w:rsidTr="007903C1">
        <w:trPr>
          <w:trHeight w:val="263"/>
        </w:trPr>
        <w:tc>
          <w:tcPr>
            <w:tcW w:w="2965" w:type="dxa"/>
            <w:hideMark/>
          </w:tcPr>
          <w:p w14:paraId="1E017446" w14:textId="77777777" w:rsidR="007903C1" w:rsidRPr="007903C1" w:rsidRDefault="007903C1" w:rsidP="007903C1">
            <w:pPr>
              <w:rPr>
                <w:rFonts w:ascii="Ubuntu" w:eastAsia="Times New Roman" w:hAnsi="Ubuntu" w:cs="Times New Roman"/>
                <w:b/>
                <w:bCs/>
                <w:color w:val="000000"/>
                <w:sz w:val="18"/>
                <w:szCs w:val="18"/>
              </w:rPr>
            </w:pPr>
            <w:r w:rsidRPr="007903C1">
              <w:rPr>
                <w:rFonts w:ascii="Ubuntu" w:eastAsia="Times New Roman" w:hAnsi="Ubuntu" w:cs="Times New Roman"/>
                <w:b/>
                <w:bCs/>
                <w:color w:val="000000"/>
                <w:sz w:val="18"/>
                <w:szCs w:val="18"/>
              </w:rPr>
              <w:t>Species</w:t>
            </w:r>
          </w:p>
        </w:tc>
        <w:tc>
          <w:tcPr>
            <w:tcW w:w="6547" w:type="dxa"/>
            <w:hideMark/>
          </w:tcPr>
          <w:p w14:paraId="38D65B46" w14:textId="77777777" w:rsidR="007903C1" w:rsidRPr="007903C1" w:rsidRDefault="007903C1" w:rsidP="007903C1">
            <w:pPr>
              <w:rPr>
                <w:rFonts w:ascii="Ubuntu" w:eastAsia="Times New Roman" w:hAnsi="Ubuntu" w:cs="Times New Roman"/>
                <w:color w:val="000000"/>
                <w:sz w:val="18"/>
                <w:szCs w:val="18"/>
              </w:rPr>
            </w:pPr>
            <w:r w:rsidRPr="007903C1">
              <w:rPr>
                <w:rFonts w:ascii="Ubuntu" w:eastAsia="Times New Roman" w:hAnsi="Ubuntu" w:cs="Times New Roman"/>
                <w:color w:val="000000"/>
                <w:sz w:val="18"/>
                <w:szCs w:val="18"/>
              </w:rPr>
              <w:t>3445</w:t>
            </w:r>
          </w:p>
        </w:tc>
      </w:tr>
      <w:tr w:rsidR="007903C1" w:rsidRPr="007903C1" w14:paraId="47E07A78" w14:textId="77777777" w:rsidTr="007903C1">
        <w:trPr>
          <w:trHeight w:val="244"/>
        </w:trPr>
        <w:tc>
          <w:tcPr>
            <w:tcW w:w="2965" w:type="dxa"/>
            <w:hideMark/>
          </w:tcPr>
          <w:p w14:paraId="3145A7BD" w14:textId="77777777" w:rsidR="007903C1" w:rsidRPr="007903C1" w:rsidRDefault="007903C1" w:rsidP="007903C1">
            <w:pPr>
              <w:rPr>
                <w:rFonts w:ascii="Ubuntu" w:eastAsia="Times New Roman" w:hAnsi="Ubuntu" w:cs="Times New Roman"/>
                <w:b/>
                <w:bCs/>
                <w:color w:val="000000"/>
                <w:sz w:val="18"/>
                <w:szCs w:val="18"/>
              </w:rPr>
            </w:pPr>
            <w:r w:rsidRPr="007903C1">
              <w:rPr>
                <w:rFonts w:ascii="Ubuntu" w:eastAsia="Times New Roman" w:hAnsi="Ubuntu" w:cs="Times New Roman"/>
                <w:b/>
                <w:bCs/>
                <w:color w:val="000000"/>
                <w:sz w:val="18"/>
                <w:szCs w:val="18"/>
              </w:rPr>
              <w:t>Recordists</w:t>
            </w:r>
          </w:p>
        </w:tc>
        <w:tc>
          <w:tcPr>
            <w:tcW w:w="6547" w:type="dxa"/>
            <w:hideMark/>
          </w:tcPr>
          <w:p w14:paraId="5840C55E" w14:textId="77777777" w:rsidR="007903C1" w:rsidRPr="007903C1" w:rsidRDefault="007903C1" w:rsidP="007903C1">
            <w:pPr>
              <w:rPr>
                <w:rFonts w:ascii="Ubuntu" w:eastAsia="Times New Roman" w:hAnsi="Ubuntu" w:cs="Times New Roman"/>
                <w:color w:val="000000"/>
                <w:sz w:val="18"/>
                <w:szCs w:val="18"/>
              </w:rPr>
            </w:pPr>
            <w:r w:rsidRPr="007903C1">
              <w:rPr>
                <w:rFonts w:ascii="Ubuntu" w:eastAsia="Times New Roman" w:hAnsi="Ubuntu" w:cs="Times New Roman"/>
                <w:color w:val="000000"/>
                <w:sz w:val="18"/>
                <w:szCs w:val="18"/>
              </w:rPr>
              <w:t>1617</w:t>
            </w:r>
          </w:p>
        </w:tc>
      </w:tr>
      <w:tr w:rsidR="007903C1" w:rsidRPr="007903C1" w14:paraId="2FED26E7" w14:textId="77777777" w:rsidTr="007903C1">
        <w:trPr>
          <w:trHeight w:val="263"/>
        </w:trPr>
        <w:tc>
          <w:tcPr>
            <w:tcW w:w="2965" w:type="dxa"/>
            <w:hideMark/>
          </w:tcPr>
          <w:p w14:paraId="09C726D6" w14:textId="77777777" w:rsidR="007903C1" w:rsidRPr="007903C1" w:rsidRDefault="007903C1" w:rsidP="007903C1">
            <w:pPr>
              <w:rPr>
                <w:rFonts w:ascii="Ubuntu" w:eastAsia="Times New Roman" w:hAnsi="Ubuntu" w:cs="Times New Roman"/>
                <w:b/>
                <w:bCs/>
                <w:color w:val="000000"/>
                <w:sz w:val="18"/>
                <w:szCs w:val="18"/>
              </w:rPr>
            </w:pPr>
            <w:r w:rsidRPr="007903C1">
              <w:rPr>
                <w:rFonts w:ascii="Ubuntu" w:eastAsia="Times New Roman" w:hAnsi="Ubuntu" w:cs="Times New Roman"/>
                <w:b/>
                <w:bCs/>
                <w:color w:val="000000"/>
                <w:sz w:val="18"/>
                <w:szCs w:val="18"/>
              </w:rPr>
              <w:t>Locations</w:t>
            </w:r>
          </w:p>
        </w:tc>
        <w:tc>
          <w:tcPr>
            <w:tcW w:w="6547" w:type="dxa"/>
            <w:hideMark/>
          </w:tcPr>
          <w:p w14:paraId="3829A008" w14:textId="77777777" w:rsidR="007903C1" w:rsidRPr="007903C1" w:rsidRDefault="007903C1" w:rsidP="007903C1">
            <w:pPr>
              <w:rPr>
                <w:rFonts w:ascii="Ubuntu" w:eastAsia="Times New Roman" w:hAnsi="Ubuntu" w:cs="Times New Roman"/>
                <w:color w:val="000000"/>
                <w:sz w:val="18"/>
                <w:szCs w:val="18"/>
              </w:rPr>
            </w:pPr>
            <w:r w:rsidRPr="007903C1">
              <w:rPr>
                <w:rFonts w:ascii="Ubuntu" w:eastAsia="Times New Roman" w:hAnsi="Ubuntu" w:cs="Times New Roman"/>
                <w:color w:val="000000"/>
                <w:sz w:val="18"/>
                <w:szCs w:val="18"/>
              </w:rPr>
              <w:t>10751</w:t>
            </w:r>
          </w:p>
        </w:tc>
      </w:tr>
      <w:tr w:rsidR="007903C1" w:rsidRPr="007903C1" w14:paraId="64F0E383" w14:textId="77777777" w:rsidTr="007903C1">
        <w:trPr>
          <w:trHeight w:val="244"/>
        </w:trPr>
        <w:tc>
          <w:tcPr>
            <w:tcW w:w="2965" w:type="dxa"/>
            <w:hideMark/>
          </w:tcPr>
          <w:p w14:paraId="37FA3726" w14:textId="77777777" w:rsidR="007903C1" w:rsidRPr="007903C1" w:rsidRDefault="007903C1" w:rsidP="007903C1">
            <w:pPr>
              <w:rPr>
                <w:rFonts w:ascii="Ubuntu" w:eastAsia="Times New Roman" w:hAnsi="Ubuntu" w:cs="Times New Roman"/>
                <w:b/>
                <w:bCs/>
                <w:color w:val="000000"/>
                <w:sz w:val="18"/>
                <w:szCs w:val="18"/>
              </w:rPr>
            </w:pPr>
            <w:r w:rsidRPr="007903C1">
              <w:rPr>
                <w:rFonts w:ascii="Ubuntu" w:eastAsia="Times New Roman" w:hAnsi="Ubuntu" w:cs="Times New Roman"/>
                <w:b/>
                <w:bCs/>
                <w:color w:val="000000"/>
                <w:sz w:val="18"/>
                <w:szCs w:val="18"/>
              </w:rPr>
              <w:t>Countries</w:t>
            </w:r>
          </w:p>
        </w:tc>
        <w:tc>
          <w:tcPr>
            <w:tcW w:w="6547" w:type="dxa"/>
            <w:hideMark/>
          </w:tcPr>
          <w:p w14:paraId="15226E5F" w14:textId="77777777" w:rsidR="007903C1" w:rsidRPr="007903C1" w:rsidRDefault="007903C1" w:rsidP="007903C1">
            <w:pPr>
              <w:rPr>
                <w:rFonts w:ascii="Ubuntu" w:eastAsia="Times New Roman" w:hAnsi="Ubuntu" w:cs="Times New Roman"/>
                <w:color w:val="000000"/>
                <w:sz w:val="18"/>
                <w:szCs w:val="18"/>
              </w:rPr>
            </w:pPr>
            <w:r w:rsidRPr="007903C1">
              <w:rPr>
                <w:rFonts w:ascii="Ubuntu" w:eastAsia="Times New Roman" w:hAnsi="Ubuntu" w:cs="Times New Roman"/>
                <w:color w:val="000000"/>
                <w:sz w:val="18"/>
                <w:szCs w:val="18"/>
              </w:rPr>
              <w:t>55</w:t>
            </w:r>
          </w:p>
        </w:tc>
      </w:tr>
      <w:tr w:rsidR="007903C1" w:rsidRPr="007903C1" w14:paraId="01400ADB" w14:textId="77777777" w:rsidTr="007903C1">
        <w:trPr>
          <w:trHeight w:val="244"/>
        </w:trPr>
        <w:tc>
          <w:tcPr>
            <w:tcW w:w="2965" w:type="dxa"/>
            <w:hideMark/>
          </w:tcPr>
          <w:p w14:paraId="085510DA" w14:textId="77777777" w:rsidR="007903C1" w:rsidRPr="007903C1" w:rsidRDefault="007903C1" w:rsidP="007903C1">
            <w:pPr>
              <w:rPr>
                <w:rFonts w:ascii="Ubuntu" w:eastAsia="Times New Roman" w:hAnsi="Ubuntu" w:cs="Times New Roman"/>
                <w:b/>
                <w:bCs/>
                <w:color w:val="000000"/>
                <w:sz w:val="18"/>
                <w:szCs w:val="18"/>
              </w:rPr>
            </w:pPr>
            <w:r w:rsidRPr="007903C1">
              <w:rPr>
                <w:rFonts w:ascii="Ubuntu" w:eastAsia="Times New Roman" w:hAnsi="Ubuntu" w:cs="Times New Roman"/>
                <w:b/>
                <w:bCs/>
                <w:color w:val="000000"/>
                <w:sz w:val="18"/>
                <w:szCs w:val="18"/>
              </w:rPr>
              <w:t>Recording Time</w:t>
            </w:r>
          </w:p>
        </w:tc>
        <w:tc>
          <w:tcPr>
            <w:tcW w:w="6547" w:type="dxa"/>
            <w:hideMark/>
          </w:tcPr>
          <w:p w14:paraId="42744320" w14:textId="77777777" w:rsidR="007903C1" w:rsidRPr="007903C1" w:rsidRDefault="007903C1" w:rsidP="007903C1">
            <w:pPr>
              <w:rPr>
                <w:rFonts w:ascii="Ubuntu" w:eastAsia="Times New Roman" w:hAnsi="Ubuntu" w:cs="Times New Roman"/>
                <w:color w:val="000000"/>
                <w:sz w:val="18"/>
                <w:szCs w:val="18"/>
              </w:rPr>
            </w:pPr>
            <w:r w:rsidRPr="007903C1">
              <w:rPr>
                <w:rFonts w:ascii="Ubuntu" w:eastAsia="Times New Roman" w:hAnsi="Ubuntu" w:cs="Times New Roman"/>
                <w:color w:val="000000"/>
                <w:sz w:val="18"/>
                <w:szCs w:val="18"/>
              </w:rPr>
              <w:t>1234:22:26</w:t>
            </w:r>
          </w:p>
        </w:tc>
      </w:tr>
    </w:tbl>
    <w:p w14:paraId="56EB73AE" w14:textId="77777777" w:rsidR="00AB39CA" w:rsidRDefault="00AB39CA" w:rsidP="00AB39CA">
      <w:pPr>
        <w:pStyle w:val="Heading3"/>
        <w:numPr>
          <w:ilvl w:val="0"/>
          <w:numId w:val="0"/>
        </w:numPr>
        <w:ind w:left="720"/>
      </w:pPr>
    </w:p>
    <w:p w14:paraId="0D1C89D6" w14:textId="12935104" w:rsidR="00955DF7" w:rsidRPr="00976CC6" w:rsidRDefault="00955DF7" w:rsidP="004006AA">
      <w:pPr>
        <w:pStyle w:val="Heading3"/>
        <w:spacing w:after="240"/>
        <w:rPr>
          <w:b/>
          <w:bCs/>
        </w:rPr>
      </w:pPr>
      <w:bookmarkStart w:id="78" w:name="_Toc115639779"/>
      <w:r w:rsidRPr="00976CC6">
        <w:rPr>
          <w:b/>
          <w:bCs/>
        </w:rPr>
        <w:t>Australasia</w:t>
      </w:r>
      <w:bookmarkEnd w:id="78"/>
    </w:p>
    <w:p w14:paraId="598ADF92" w14:textId="12C46FEA" w:rsidR="00501E5A" w:rsidRPr="00501E5A" w:rsidRDefault="0007338B" w:rsidP="00501E5A">
      <w:r w:rsidRPr="00501E5A">
        <w:rPr>
          <w:b/>
          <w:bCs/>
        </w:rPr>
        <w:t>Australasia: Collection Details</w:t>
      </w:r>
      <w:r w:rsidR="00501E5A">
        <w:rPr>
          <w:b/>
          <w:bCs/>
        </w:rPr>
        <w:br/>
      </w:r>
      <w:r w:rsidR="00501E5A">
        <w:t>Fig. 14 shows recording</w:t>
      </w:r>
      <w:r w:rsidR="00565E2C">
        <w:t>s</w:t>
      </w:r>
      <w:r w:rsidR="00501E5A">
        <w:t xml:space="preserve"> collected from the Australasia </w:t>
      </w:r>
      <w:r w:rsidR="007E3D05">
        <w:t>continent</w:t>
      </w:r>
      <w:r w:rsidR="00501E5A">
        <w:t xml:space="preserve"> since 2006.</w:t>
      </w:r>
    </w:p>
    <w:p w14:paraId="18EE4142" w14:textId="3FAFCFF0" w:rsidR="00501E5A" w:rsidRPr="00501E5A" w:rsidRDefault="00501E5A" w:rsidP="00501E5A"/>
    <w:p w14:paraId="347AEC81" w14:textId="77777777" w:rsidR="0053577C" w:rsidRDefault="0033560C" w:rsidP="0053577C">
      <w:pPr>
        <w:keepNext/>
      </w:pPr>
      <w:r>
        <w:rPr>
          <w:noProof/>
        </w:rPr>
        <w:drawing>
          <wp:inline distT="0" distB="0" distL="0" distR="0" wp14:anchorId="78C0C567" wp14:editId="58E0D662">
            <wp:extent cx="5943600" cy="1826895"/>
            <wp:effectExtent l="0" t="0" r="0" b="1905"/>
            <wp:docPr id="25" name="Picture 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histogram&#10;&#10;Description automatically generated"/>
                    <pic:cNvPicPr/>
                  </pic:nvPicPr>
                  <pic:blipFill>
                    <a:blip r:embed="rId38"/>
                    <a:stretch>
                      <a:fillRect/>
                    </a:stretch>
                  </pic:blipFill>
                  <pic:spPr>
                    <a:xfrm>
                      <a:off x="0" y="0"/>
                      <a:ext cx="5943600" cy="1826895"/>
                    </a:xfrm>
                    <a:prstGeom prst="rect">
                      <a:avLst/>
                    </a:prstGeom>
                  </pic:spPr>
                </pic:pic>
              </a:graphicData>
            </a:graphic>
          </wp:inline>
        </w:drawing>
      </w:r>
    </w:p>
    <w:p w14:paraId="2AEA693D" w14:textId="4F3E68E3" w:rsidR="004006AA" w:rsidRDefault="0053577C" w:rsidP="003A3361">
      <w:pPr>
        <w:pStyle w:val="Caption"/>
        <w:jc w:val="center"/>
      </w:pPr>
      <w:bookmarkStart w:id="79" w:name="_Toc115637314"/>
      <w:r>
        <w:t xml:space="preserve">Figure </w:t>
      </w:r>
      <w:fldSimple w:instr=" SEQ Figure \* ARABIC ">
        <w:r w:rsidR="00AD175C">
          <w:rPr>
            <w:noProof/>
          </w:rPr>
          <w:t>13</w:t>
        </w:r>
      </w:fldSimple>
      <w:r>
        <w:t xml:space="preserve">. </w:t>
      </w:r>
      <w:r w:rsidRPr="00472B59">
        <w:t xml:space="preserve">Recording Collected from </w:t>
      </w:r>
      <w:r>
        <w:t xml:space="preserve">Australasia </w:t>
      </w:r>
      <w:r w:rsidRPr="00472B59">
        <w:t>Continent over the time</w:t>
      </w:r>
      <w:bookmarkEnd w:id="79"/>
    </w:p>
    <w:p w14:paraId="30323950" w14:textId="77777777" w:rsidR="007E3D05" w:rsidRDefault="007E3D05" w:rsidP="0007338B">
      <w:pPr>
        <w:rPr>
          <w:b/>
          <w:bCs/>
        </w:rPr>
      </w:pPr>
    </w:p>
    <w:p w14:paraId="12D3AD3E" w14:textId="77777777" w:rsidR="007E3D05" w:rsidRDefault="007E3D05" w:rsidP="0007338B">
      <w:pPr>
        <w:rPr>
          <w:b/>
          <w:bCs/>
        </w:rPr>
      </w:pPr>
    </w:p>
    <w:p w14:paraId="6E29703B" w14:textId="11CD7A26" w:rsidR="0007338B" w:rsidRPr="0053577C" w:rsidRDefault="0007338B" w:rsidP="0007338B">
      <w:pPr>
        <w:rPr>
          <w:b/>
          <w:bCs/>
        </w:rPr>
      </w:pPr>
      <w:r w:rsidRPr="0053577C">
        <w:rPr>
          <w:b/>
          <w:bCs/>
        </w:rPr>
        <w:t>Collection Statistics</w:t>
      </w:r>
      <w:r w:rsidR="0053577C" w:rsidRPr="0053577C">
        <w:rPr>
          <w:b/>
          <w:bCs/>
        </w:rPr>
        <w:t>:</w:t>
      </w:r>
    </w:p>
    <w:p w14:paraId="147FEE1E" w14:textId="573C6F3C" w:rsidR="0053577C" w:rsidRDefault="0053577C" w:rsidP="0053577C">
      <w:pPr>
        <w:pStyle w:val="Caption"/>
        <w:keepNext/>
        <w:jc w:val="center"/>
      </w:pPr>
      <w:bookmarkStart w:id="80" w:name="_Toc115636235"/>
      <w:r>
        <w:t xml:space="preserve">Table </w:t>
      </w:r>
      <w:fldSimple w:instr=" SEQ Table \* ARABIC ">
        <w:r w:rsidR="00AD175C">
          <w:rPr>
            <w:noProof/>
          </w:rPr>
          <w:t>5</w:t>
        </w:r>
      </w:fldSimple>
      <w:r>
        <w:t xml:space="preserve">. </w:t>
      </w:r>
      <w:r w:rsidRPr="00C534A3">
        <w:t xml:space="preserve">Recording Statistics </w:t>
      </w:r>
      <w:r w:rsidRPr="004C2957">
        <w:t xml:space="preserve">Collected from </w:t>
      </w:r>
      <w:r>
        <w:t xml:space="preserve">Australasia </w:t>
      </w:r>
      <w:r w:rsidRPr="004C2957">
        <w:t>Continent over the time</w:t>
      </w:r>
      <w:bookmarkEnd w:id="80"/>
    </w:p>
    <w:tbl>
      <w:tblPr>
        <w:tblStyle w:val="TableGrid"/>
        <w:tblW w:w="9330" w:type="dxa"/>
        <w:tblLook w:val="04A0" w:firstRow="1" w:lastRow="0" w:firstColumn="1" w:lastColumn="0" w:noHBand="0" w:noVBand="1"/>
      </w:tblPr>
      <w:tblGrid>
        <w:gridCol w:w="2965"/>
        <w:gridCol w:w="6365"/>
      </w:tblGrid>
      <w:tr w:rsidR="0007338B" w14:paraId="403BF9F2" w14:textId="77777777" w:rsidTr="0033560C">
        <w:trPr>
          <w:trHeight w:val="277"/>
        </w:trPr>
        <w:tc>
          <w:tcPr>
            <w:tcW w:w="2965" w:type="dxa"/>
            <w:hideMark/>
          </w:tcPr>
          <w:p w14:paraId="46C370C8" w14:textId="77777777" w:rsidR="0007338B" w:rsidRDefault="0007338B">
            <w:pPr>
              <w:rPr>
                <w:rFonts w:ascii="Times New Roman" w:hAnsi="Times New Roman"/>
                <w:b/>
                <w:bCs/>
                <w:sz w:val="24"/>
                <w:szCs w:val="24"/>
              </w:rPr>
            </w:pPr>
            <w:r>
              <w:rPr>
                <w:b/>
                <w:bCs/>
              </w:rPr>
              <w:t>Recordings</w:t>
            </w:r>
          </w:p>
        </w:tc>
        <w:tc>
          <w:tcPr>
            <w:tcW w:w="6365" w:type="dxa"/>
            <w:hideMark/>
          </w:tcPr>
          <w:p w14:paraId="52CA917B" w14:textId="77777777" w:rsidR="0007338B" w:rsidRDefault="0007338B">
            <w:r>
              <w:t>19679</w:t>
            </w:r>
          </w:p>
        </w:tc>
      </w:tr>
      <w:tr w:rsidR="0007338B" w14:paraId="5732332E" w14:textId="77777777" w:rsidTr="0033560C">
        <w:trPr>
          <w:trHeight w:val="261"/>
        </w:trPr>
        <w:tc>
          <w:tcPr>
            <w:tcW w:w="2965" w:type="dxa"/>
            <w:hideMark/>
          </w:tcPr>
          <w:p w14:paraId="57F07FB8" w14:textId="77777777" w:rsidR="0007338B" w:rsidRDefault="0007338B">
            <w:pPr>
              <w:rPr>
                <w:b/>
                <w:bCs/>
              </w:rPr>
            </w:pPr>
            <w:r>
              <w:rPr>
                <w:b/>
                <w:bCs/>
              </w:rPr>
              <w:t>Species</w:t>
            </w:r>
          </w:p>
        </w:tc>
        <w:tc>
          <w:tcPr>
            <w:tcW w:w="6365" w:type="dxa"/>
            <w:hideMark/>
          </w:tcPr>
          <w:p w14:paraId="4060A8A2" w14:textId="77777777" w:rsidR="0007338B" w:rsidRDefault="0007338B">
            <w:r>
              <w:t>1451</w:t>
            </w:r>
          </w:p>
        </w:tc>
      </w:tr>
      <w:tr w:rsidR="0007338B" w14:paraId="5D912B71" w14:textId="77777777" w:rsidTr="0033560C">
        <w:trPr>
          <w:trHeight w:val="277"/>
        </w:trPr>
        <w:tc>
          <w:tcPr>
            <w:tcW w:w="2965" w:type="dxa"/>
            <w:hideMark/>
          </w:tcPr>
          <w:p w14:paraId="3BE24DDE" w14:textId="77777777" w:rsidR="0007338B" w:rsidRDefault="0007338B">
            <w:pPr>
              <w:rPr>
                <w:b/>
                <w:bCs/>
              </w:rPr>
            </w:pPr>
            <w:r>
              <w:rPr>
                <w:b/>
                <w:bCs/>
              </w:rPr>
              <w:t>Recordists</w:t>
            </w:r>
          </w:p>
        </w:tc>
        <w:tc>
          <w:tcPr>
            <w:tcW w:w="6365" w:type="dxa"/>
            <w:hideMark/>
          </w:tcPr>
          <w:p w14:paraId="73D21589" w14:textId="77777777" w:rsidR="0007338B" w:rsidRDefault="0007338B">
            <w:r>
              <w:t>394</w:t>
            </w:r>
          </w:p>
        </w:tc>
      </w:tr>
      <w:tr w:rsidR="0007338B" w14:paraId="7016E727" w14:textId="77777777" w:rsidTr="0033560C">
        <w:trPr>
          <w:trHeight w:val="261"/>
        </w:trPr>
        <w:tc>
          <w:tcPr>
            <w:tcW w:w="2965" w:type="dxa"/>
            <w:hideMark/>
          </w:tcPr>
          <w:p w14:paraId="253C85DD" w14:textId="77777777" w:rsidR="0007338B" w:rsidRDefault="0007338B">
            <w:pPr>
              <w:rPr>
                <w:b/>
                <w:bCs/>
              </w:rPr>
            </w:pPr>
            <w:r>
              <w:rPr>
                <w:b/>
                <w:bCs/>
              </w:rPr>
              <w:t>Locations</w:t>
            </w:r>
          </w:p>
        </w:tc>
        <w:tc>
          <w:tcPr>
            <w:tcW w:w="6365" w:type="dxa"/>
            <w:hideMark/>
          </w:tcPr>
          <w:p w14:paraId="1DE833C6" w14:textId="77777777" w:rsidR="0007338B" w:rsidRDefault="0007338B">
            <w:r>
              <w:t>2711</w:t>
            </w:r>
          </w:p>
        </w:tc>
      </w:tr>
      <w:tr w:rsidR="0007338B" w14:paraId="53541DA9" w14:textId="77777777" w:rsidTr="0033560C">
        <w:trPr>
          <w:trHeight w:val="277"/>
        </w:trPr>
        <w:tc>
          <w:tcPr>
            <w:tcW w:w="2965" w:type="dxa"/>
            <w:hideMark/>
          </w:tcPr>
          <w:p w14:paraId="39AEB429" w14:textId="77777777" w:rsidR="0007338B" w:rsidRDefault="0007338B">
            <w:pPr>
              <w:rPr>
                <w:b/>
                <w:bCs/>
              </w:rPr>
            </w:pPr>
            <w:r>
              <w:rPr>
                <w:b/>
                <w:bCs/>
              </w:rPr>
              <w:t>Countries</w:t>
            </w:r>
          </w:p>
        </w:tc>
        <w:tc>
          <w:tcPr>
            <w:tcW w:w="6365" w:type="dxa"/>
            <w:hideMark/>
          </w:tcPr>
          <w:p w14:paraId="7E425F6F" w14:textId="77777777" w:rsidR="0007338B" w:rsidRDefault="0007338B">
            <w:r>
              <w:t>17</w:t>
            </w:r>
          </w:p>
        </w:tc>
      </w:tr>
      <w:tr w:rsidR="0007338B" w14:paraId="78A85DB9" w14:textId="77777777" w:rsidTr="0033560C">
        <w:trPr>
          <w:trHeight w:val="261"/>
        </w:trPr>
        <w:tc>
          <w:tcPr>
            <w:tcW w:w="2965" w:type="dxa"/>
            <w:hideMark/>
          </w:tcPr>
          <w:p w14:paraId="5D02AB71" w14:textId="77777777" w:rsidR="0007338B" w:rsidRDefault="0007338B">
            <w:pPr>
              <w:rPr>
                <w:b/>
                <w:bCs/>
              </w:rPr>
            </w:pPr>
            <w:r>
              <w:rPr>
                <w:b/>
                <w:bCs/>
              </w:rPr>
              <w:t>Recording Time</w:t>
            </w:r>
          </w:p>
        </w:tc>
        <w:tc>
          <w:tcPr>
            <w:tcW w:w="6365" w:type="dxa"/>
            <w:hideMark/>
          </w:tcPr>
          <w:p w14:paraId="4A780017" w14:textId="77777777" w:rsidR="0007338B" w:rsidRDefault="0007338B">
            <w:r>
              <w:t>240:52:45</w:t>
            </w:r>
          </w:p>
        </w:tc>
      </w:tr>
    </w:tbl>
    <w:p w14:paraId="40E5C885" w14:textId="77777777" w:rsidR="003A3361" w:rsidRPr="0007338B" w:rsidRDefault="003A3361" w:rsidP="0007338B"/>
    <w:p w14:paraId="73AEBE3C" w14:textId="1AE099E1" w:rsidR="00C2155C" w:rsidRPr="00976CC6" w:rsidRDefault="00955DF7" w:rsidP="004006AA">
      <w:pPr>
        <w:pStyle w:val="Heading3"/>
        <w:spacing w:after="240"/>
        <w:rPr>
          <w:b/>
          <w:bCs/>
        </w:rPr>
      </w:pPr>
      <w:bookmarkStart w:id="81" w:name="_Toc115639780"/>
      <w:r w:rsidRPr="00976CC6">
        <w:rPr>
          <w:b/>
          <w:bCs/>
        </w:rPr>
        <w:lastRenderedPageBreak/>
        <w:t>Europe</w:t>
      </w:r>
      <w:bookmarkEnd w:id="81"/>
    </w:p>
    <w:p w14:paraId="4CD72B92" w14:textId="15062905" w:rsidR="00501E5A" w:rsidRPr="00501E5A" w:rsidRDefault="0033560C" w:rsidP="00501E5A">
      <w:r w:rsidRPr="00501E5A">
        <w:rPr>
          <w:b/>
          <w:bCs/>
        </w:rPr>
        <w:t>Europe: Collection Details:</w:t>
      </w:r>
      <w:r w:rsidR="00501E5A">
        <w:rPr>
          <w:b/>
          <w:bCs/>
        </w:rPr>
        <w:br/>
      </w:r>
      <w:r w:rsidR="00501E5A">
        <w:t>Fig. 16 shows recording</w:t>
      </w:r>
      <w:r w:rsidR="00565E2C">
        <w:t>s</w:t>
      </w:r>
      <w:r w:rsidR="00501E5A">
        <w:t xml:space="preserve"> collected from the Europe </w:t>
      </w:r>
      <w:r w:rsidR="007E3D05">
        <w:t>continent</w:t>
      </w:r>
      <w:r w:rsidR="00501E5A">
        <w:t xml:space="preserve"> since 2006.</w:t>
      </w:r>
    </w:p>
    <w:p w14:paraId="2D7B8B9B" w14:textId="75AF4CC3" w:rsidR="0033560C" w:rsidRPr="00501E5A" w:rsidRDefault="0033560C" w:rsidP="0033560C"/>
    <w:p w14:paraId="6FB01601" w14:textId="77777777" w:rsidR="0053577C" w:rsidRDefault="0033560C" w:rsidP="0053577C">
      <w:pPr>
        <w:keepNext/>
      </w:pPr>
      <w:r>
        <w:rPr>
          <w:noProof/>
        </w:rPr>
        <w:drawing>
          <wp:inline distT="0" distB="0" distL="0" distR="0" wp14:anchorId="6AE25C3C" wp14:editId="17EA5079">
            <wp:extent cx="5943600" cy="2000885"/>
            <wp:effectExtent l="0" t="0" r="0" b="0"/>
            <wp:docPr id="26" name="Picture 2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line chart&#10;&#10;Description automatically generated"/>
                    <pic:cNvPicPr/>
                  </pic:nvPicPr>
                  <pic:blipFill>
                    <a:blip r:embed="rId39"/>
                    <a:stretch>
                      <a:fillRect/>
                    </a:stretch>
                  </pic:blipFill>
                  <pic:spPr>
                    <a:xfrm>
                      <a:off x="0" y="0"/>
                      <a:ext cx="5943600" cy="2000885"/>
                    </a:xfrm>
                    <a:prstGeom prst="rect">
                      <a:avLst/>
                    </a:prstGeom>
                  </pic:spPr>
                </pic:pic>
              </a:graphicData>
            </a:graphic>
          </wp:inline>
        </w:drawing>
      </w:r>
    </w:p>
    <w:p w14:paraId="21189A78" w14:textId="759A3B9A" w:rsidR="0033560C" w:rsidRDefault="0053577C" w:rsidP="00501E5A">
      <w:pPr>
        <w:pStyle w:val="Caption"/>
        <w:jc w:val="center"/>
      </w:pPr>
      <w:bookmarkStart w:id="82" w:name="_Toc115637315"/>
      <w:r>
        <w:t xml:space="preserve">Figure </w:t>
      </w:r>
      <w:fldSimple w:instr=" SEQ Figure \* ARABIC ">
        <w:r w:rsidR="00AD175C">
          <w:rPr>
            <w:noProof/>
          </w:rPr>
          <w:t>14</w:t>
        </w:r>
      </w:fldSimple>
      <w:r>
        <w:t xml:space="preserve">. </w:t>
      </w:r>
      <w:r w:rsidRPr="00527CD8">
        <w:t xml:space="preserve">Recording Collected from </w:t>
      </w:r>
      <w:r>
        <w:t xml:space="preserve">Euroup </w:t>
      </w:r>
      <w:r w:rsidRPr="00527CD8">
        <w:t>Continent over the time</w:t>
      </w:r>
      <w:bookmarkEnd w:id="82"/>
    </w:p>
    <w:p w14:paraId="77A78429" w14:textId="0DF59317" w:rsidR="0033560C" w:rsidRPr="0033560C" w:rsidRDefault="0033560C" w:rsidP="0033560C">
      <w:pPr>
        <w:rPr>
          <w:b/>
          <w:bCs/>
        </w:rPr>
      </w:pPr>
      <w:r w:rsidRPr="0033560C">
        <w:rPr>
          <w:b/>
          <w:bCs/>
        </w:rPr>
        <w:t>Collection Statistics:</w:t>
      </w:r>
    </w:p>
    <w:p w14:paraId="5A23FACA" w14:textId="24BF1251" w:rsidR="0053577C" w:rsidRDefault="0053577C" w:rsidP="0053577C">
      <w:pPr>
        <w:pStyle w:val="Caption"/>
        <w:keepNext/>
        <w:jc w:val="center"/>
      </w:pPr>
      <w:bookmarkStart w:id="83" w:name="_Toc115636236"/>
      <w:r>
        <w:t xml:space="preserve">Table </w:t>
      </w:r>
      <w:fldSimple w:instr=" SEQ Table \* ARABIC ">
        <w:r w:rsidR="00AD175C">
          <w:rPr>
            <w:noProof/>
          </w:rPr>
          <w:t>6</w:t>
        </w:r>
      </w:fldSimple>
      <w:r w:rsidRPr="00C534A3">
        <w:t>. Recording Statistics Collected from Euroup Continent over the time</w:t>
      </w:r>
      <w:bookmarkEnd w:id="83"/>
    </w:p>
    <w:tbl>
      <w:tblPr>
        <w:tblStyle w:val="TableGrid"/>
        <w:tblW w:w="8809" w:type="dxa"/>
        <w:jc w:val="center"/>
        <w:tblLook w:val="04A0" w:firstRow="1" w:lastRow="0" w:firstColumn="1" w:lastColumn="0" w:noHBand="0" w:noVBand="1"/>
      </w:tblPr>
      <w:tblGrid>
        <w:gridCol w:w="3055"/>
        <w:gridCol w:w="5754"/>
      </w:tblGrid>
      <w:tr w:rsidR="0033560C" w14:paraId="1421E29C" w14:textId="77777777" w:rsidTr="0053577C">
        <w:trPr>
          <w:trHeight w:val="271"/>
          <w:jc w:val="center"/>
        </w:trPr>
        <w:tc>
          <w:tcPr>
            <w:tcW w:w="3055" w:type="dxa"/>
            <w:hideMark/>
          </w:tcPr>
          <w:p w14:paraId="70860457" w14:textId="77777777" w:rsidR="0033560C" w:rsidRDefault="0033560C">
            <w:pPr>
              <w:rPr>
                <w:rFonts w:ascii="Times New Roman" w:hAnsi="Times New Roman"/>
                <w:b/>
                <w:bCs/>
                <w:sz w:val="24"/>
                <w:szCs w:val="24"/>
              </w:rPr>
            </w:pPr>
            <w:r>
              <w:rPr>
                <w:b/>
                <w:bCs/>
              </w:rPr>
              <w:t>Recordings</w:t>
            </w:r>
          </w:p>
        </w:tc>
        <w:tc>
          <w:tcPr>
            <w:tcW w:w="5754" w:type="dxa"/>
            <w:hideMark/>
          </w:tcPr>
          <w:p w14:paraId="606169BA" w14:textId="77777777" w:rsidR="0033560C" w:rsidRDefault="0033560C">
            <w:r>
              <w:t>259978</w:t>
            </w:r>
          </w:p>
        </w:tc>
      </w:tr>
      <w:tr w:rsidR="0033560C" w14:paraId="25D52715" w14:textId="77777777" w:rsidTr="0053577C">
        <w:trPr>
          <w:trHeight w:val="256"/>
          <w:jc w:val="center"/>
        </w:trPr>
        <w:tc>
          <w:tcPr>
            <w:tcW w:w="3055" w:type="dxa"/>
            <w:hideMark/>
          </w:tcPr>
          <w:p w14:paraId="72FF2C92" w14:textId="77777777" w:rsidR="0033560C" w:rsidRDefault="0033560C">
            <w:pPr>
              <w:rPr>
                <w:b/>
                <w:bCs/>
              </w:rPr>
            </w:pPr>
            <w:r>
              <w:rPr>
                <w:b/>
                <w:bCs/>
              </w:rPr>
              <w:t>Species</w:t>
            </w:r>
          </w:p>
        </w:tc>
        <w:tc>
          <w:tcPr>
            <w:tcW w:w="5754" w:type="dxa"/>
            <w:hideMark/>
          </w:tcPr>
          <w:p w14:paraId="425DDC31" w14:textId="77777777" w:rsidR="0033560C" w:rsidRDefault="0033560C">
            <w:r>
              <w:t>753</w:t>
            </w:r>
          </w:p>
        </w:tc>
      </w:tr>
      <w:tr w:rsidR="0033560C" w14:paraId="503A696D" w14:textId="77777777" w:rsidTr="0053577C">
        <w:trPr>
          <w:trHeight w:val="271"/>
          <w:jc w:val="center"/>
        </w:trPr>
        <w:tc>
          <w:tcPr>
            <w:tcW w:w="3055" w:type="dxa"/>
            <w:hideMark/>
          </w:tcPr>
          <w:p w14:paraId="7D491DF4" w14:textId="77777777" w:rsidR="0033560C" w:rsidRDefault="0033560C">
            <w:pPr>
              <w:rPr>
                <w:b/>
                <w:bCs/>
              </w:rPr>
            </w:pPr>
            <w:r>
              <w:rPr>
                <w:b/>
                <w:bCs/>
              </w:rPr>
              <w:t>Recordists</w:t>
            </w:r>
          </w:p>
        </w:tc>
        <w:tc>
          <w:tcPr>
            <w:tcW w:w="5754" w:type="dxa"/>
            <w:hideMark/>
          </w:tcPr>
          <w:p w14:paraId="790F04DC" w14:textId="77777777" w:rsidR="0033560C" w:rsidRDefault="0033560C">
            <w:r>
              <w:t>4094</w:t>
            </w:r>
          </w:p>
        </w:tc>
      </w:tr>
      <w:tr w:rsidR="0033560C" w14:paraId="21B57AF8" w14:textId="77777777" w:rsidTr="0053577C">
        <w:trPr>
          <w:trHeight w:val="256"/>
          <w:jc w:val="center"/>
        </w:trPr>
        <w:tc>
          <w:tcPr>
            <w:tcW w:w="3055" w:type="dxa"/>
            <w:hideMark/>
          </w:tcPr>
          <w:p w14:paraId="6BEB5E06" w14:textId="77777777" w:rsidR="0033560C" w:rsidRDefault="0033560C">
            <w:pPr>
              <w:rPr>
                <w:b/>
                <w:bCs/>
              </w:rPr>
            </w:pPr>
            <w:r>
              <w:rPr>
                <w:b/>
                <w:bCs/>
              </w:rPr>
              <w:t>Locations</w:t>
            </w:r>
          </w:p>
        </w:tc>
        <w:tc>
          <w:tcPr>
            <w:tcW w:w="5754" w:type="dxa"/>
            <w:hideMark/>
          </w:tcPr>
          <w:p w14:paraId="3F830DCE" w14:textId="77777777" w:rsidR="0033560C" w:rsidRDefault="0033560C">
            <w:r>
              <w:t>28178</w:t>
            </w:r>
          </w:p>
        </w:tc>
      </w:tr>
      <w:tr w:rsidR="0033560C" w14:paraId="26157520" w14:textId="77777777" w:rsidTr="0053577C">
        <w:trPr>
          <w:trHeight w:val="271"/>
          <w:jc w:val="center"/>
        </w:trPr>
        <w:tc>
          <w:tcPr>
            <w:tcW w:w="3055" w:type="dxa"/>
            <w:hideMark/>
          </w:tcPr>
          <w:p w14:paraId="4A3B3B7C" w14:textId="77777777" w:rsidR="0033560C" w:rsidRDefault="0033560C">
            <w:pPr>
              <w:rPr>
                <w:b/>
                <w:bCs/>
              </w:rPr>
            </w:pPr>
            <w:r>
              <w:rPr>
                <w:b/>
                <w:bCs/>
              </w:rPr>
              <w:t>Countries</w:t>
            </w:r>
          </w:p>
        </w:tc>
        <w:tc>
          <w:tcPr>
            <w:tcW w:w="5754" w:type="dxa"/>
            <w:hideMark/>
          </w:tcPr>
          <w:p w14:paraId="5D65D126" w14:textId="77777777" w:rsidR="0033560C" w:rsidRDefault="0033560C">
            <w:r>
              <w:t>52</w:t>
            </w:r>
          </w:p>
        </w:tc>
      </w:tr>
      <w:tr w:rsidR="0033560C" w14:paraId="6BD5C54A" w14:textId="77777777" w:rsidTr="0053577C">
        <w:trPr>
          <w:trHeight w:val="256"/>
          <w:jc w:val="center"/>
        </w:trPr>
        <w:tc>
          <w:tcPr>
            <w:tcW w:w="3055" w:type="dxa"/>
            <w:hideMark/>
          </w:tcPr>
          <w:p w14:paraId="203B09B2" w14:textId="77777777" w:rsidR="0033560C" w:rsidRDefault="0033560C">
            <w:pPr>
              <w:rPr>
                <w:b/>
                <w:bCs/>
              </w:rPr>
            </w:pPr>
            <w:r>
              <w:rPr>
                <w:b/>
                <w:bCs/>
              </w:rPr>
              <w:t>Recording Time</w:t>
            </w:r>
          </w:p>
        </w:tc>
        <w:tc>
          <w:tcPr>
            <w:tcW w:w="5754" w:type="dxa"/>
            <w:hideMark/>
          </w:tcPr>
          <w:p w14:paraId="13EFA691" w14:textId="77777777" w:rsidR="0033560C" w:rsidRDefault="0033560C">
            <w:r>
              <w:t>5986:11:58</w:t>
            </w:r>
          </w:p>
        </w:tc>
      </w:tr>
    </w:tbl>
    <w:p w14:paraId="05ED59BE" w14:textId="4F8B1857" w:rsidR="00A313E2" w:rsidRPr="00A313E2" w:rsidRDefault="00A313E2" w:rsidP="00A313E2"/>
    <w:p w14:paraId="7D9874C2" w14:textId="782C2E4E" w:rsidR="00A313E2" w:rsidRPr="00976CC6" w:rsidRDefault="00C43FC8" w:rsidP="00A313E2">
      <w:pPr>
        <w:pStyle w:val="Heading2"/>
        <w:spacing w:after="240"/>
        <w:rPr>
          <w:b/>
          <w:bCs/>
        </w:rPr>
      </w:pPr>
      <w:bookmarkStart w:id="84" w:name="_Toc115639781"/>
      <w:r w:rsidRPr="00976CC6">
        <w:rPr>
          <w:b/>
          <w:bCs/>
        </w:rPr>
        <w:t xml:space="preserve">Meta Data </w:t>
      </w:r>
      <w:r w:rsidR="00A313E2" w:rsidRPr="00976CC6">
        <w:rPr>
          <w:b/>
          <w:bCs/>
        </w:rPr>
        <w:t>Description</w:t>
      </w:r>
      <w:bookmarkEnd w:id="84"/>
    </w:p>
    <w:p w14:paraId="5CC43328" w14:textId="69E278BE" w:rsidR="00A313E2" w:rsidRDefault="00C43FC8" w:rsidP="004006AA">
      <w:pPr>
        <w:spacing w:line="360" w:lineRule="auto"/>
        <w:jc w:val="both"/>
      </w:pPr>
      <w:r w:rsidRPr="00C43FC8">
        <w:t>In nature, birds perform a crucial function. They are at the top of the food chain and take into account changes at lower echelons. Birds are so great indicators of both environmental contamination and declining habitat quality. But it is frequently simpler to hear birds than to see them.</w:t>
      </w:r>
      <w:r>
        <w:t xml:space="preserve"> </w:t>
      </w:r>
      <w:r w:rsidRPr="00C43FC8">
        <w:t xml:space="preserve">There are more than 10,000 different bird species </w:t>
      </w:r>
      <w:r w:rsidR="003B087B">
        <w:t>around</w:t>
      </w:r>
      <w:r w:rsidRPr="00C43FC8">
        <w:t xml:space="preserve"> the globe, and they may be found in almost every setting, from pristine rainforests to suburbs and even cities.</w:t>
      </w:r>
      <w:r>
        <w:t xml:space="preserve"> </w:t>
      </w:r>
      <w:r w:rsidRPr="00C43FC8">
        <w:t>Researchers might automatically infer information about an area's quality of life</w:t>
      </w:r>
      <w:r w:rsidR="003B087B">
        <w:t>-</w:t>
      </w:r>
      <w:r w:rsidRPr="00C43FC8">
        <w:t>based on a shifting bird population with the right sound detection and identification techniques.</w:t>
      </w:r>
    </w:p>
    <w:p w14:paraId="25C92FD7" w14:textId="113DC889" w:rsidR="00C43FC8" w:rsidRDefault="00C43FC8" w:rsidP="00A313E2">
      <w:pPr>
        <w:spacing w:line="360" w:lineRule="auto"/>
        <w:jc w:val="both"/>
      </w:pPr>
      <w:r w:rsidRPr="00C43FC8">
        <w:t xml:space="preserve">Several initiatives are already underway to monitor birds in great detail via </w:t>
      </w:r>
      <w:r w:rsidR="003B087B">
        <w:t xml:space="preserve">the </w:t>
      </w:r>
      <w:r w:rsidRPr="00C43FC8">
        <w:t xml:space="preserve">long-term, continuous recording of natural soundscapes. However, because so many live and nonliving entities produce noise, </w:t>
      </w:r>
      <w:r w:rsidRPr="00C43FC8">
        <w:lastRenderedPageBreak/>
        <w:t>domain specialists frequently analyze these datasets manually. These analyses are laboriously slow, and the outcomes are frequently not comprehensive. Researchers have used sizable, crowdsourced datasets of bird recordings to train AI models because they believe data science may be able to help.</w:t>
      </w:r>
      <w:r w:rsidR="00D84A12">
        <w:t xml:space="preserve"> </w:t>
      </w:r>
      <w:r w:rsidR="00D84A12" w:rsidRPr="00D84A12">
        <w:t xml:space="preserve">Unfortunately, there is a domain incompatibility between the soundscape recordings utilized in monitoring applications (long recordings with frequently numerous species calling </w:t>
      </w:r>
      <w:r w:rsidR="003B087B">
        <w:t>at</w:t>
      </w:r>
      <w:r w:rsidR="00D84A12" w:rsidRPr="00D84A12">
        <w:t xml:space="preserve"> the same time) and the training data (brief recordings of individual birds). This is one of the factors contributing to the poor performance of the AI models that are now in use.</w:t>
      </w:r>
      <w:r w:rsidR="00D84A12">
        <w:t xml:space="preserve"> </w:t>
      </w:r>
      <w:r w:rsidR="00D84A12" w:rsidRPr="00D84A12">
        <w:t>Researchers require effective machine listeners to reliably extract as much information as possible to support data-driven conservation to fully use the promise of these huge and information-rich sound archives.</w:t>
      </w:r>
      <w:r w:rsidR="00D84A12">
        <w:t xml:space="preserve"> </w:t>
      </w:r>
    </w:p>
    <w:p w14:paraId="6DEB68F5" w14:textId="51E614D6" w:rsidR="00A313E2" w:rsidRDefault="00D84A12" w:rsidP="001F7AA0">
      <w:pPr>
        <w:spacing w:line="360" w:lineRule="auto"/>
        <w:jc w:val="both"/>
      </w:pPr>
      <w:r>
        <w:t xml:space="preserve">The dataset exists in two different modalities: 1) Meta Data which contains different </w:t>
      </w:r>
      <w:r w:rsidR="001F7AA0">
        <w:t>varieties</w:t>
      </w:r>
      <w:r>
        <w:t xml:space="preserve"> of details about the bird </w:t>
      </w:r>
      <w:r w:rsidR="001F7AA0">
        <w:t>e.g.,</w:t>
      </w:r>
      <w:r>
        <w:t xml:space="preserve"> </w:t>
      </w:r>
      <w:r w:rsidRPr="00D84A12">
        <w:t>rating</w:t>
      </w:r>
      <w:r>
        <w:t xml:space="preserve"> </w:t>
      </w:r>
      <w:r w:rsidRPr="00D84A12">
        <w:t>playback_used</w:t>
      </w:r>
      <w:r>
        <w:t xml:space="preserve">, </w:t>
      </w:r>
      <w:r w:rsidRPr="00D84A12">
        <w:t xml:space="preserve"> ebird_code</w:t>
      </w:r>
      <w:r>
        <w:t xml:space="preserve">, </w:t>
      </w:r>
      <w:r w:rsidRPr="00D84A12">
        <w:t>channels</w:t>
      </w:r>
      <w:r>
        <w:t xml:space="preserve">, </w:t>
      </w:r>
      <w:r w:rsidRPr="00D84A12">
        <w:t xml:space="preserve"> date</w:t>
      </w:r>
      <w:r>
        <w:t xml:space="preserve">, </w:t>
      </w:r>
      <w:r w:rsidRPr="00D84A12">
        <w:t>pitch</w:t>
      </w:r>
      <w:r>
        <w:t xml:space="preserve">, </w:t>
      </w:r>
      <w:r w:rsidRPr="00D84A12">
        <w:t>duration</w:t>
      </w:r>
      <w:r>
        <w:t>,</w:t>
      </w:r>
      <w:r w:rsidR="001F7AA0" w:rsidRPr="00D84A12">
        <w:t xml:space="preserve"> </w:t>
      </w:r>
      <w:r w:rsidRPr="00D84A12">
        <w:t>filename</w:t>
      </w:r>
      <w:r>
        <w:t xml:space="preserve">, </w:t>
      </w:r>
      <w:r w:rsidRPr="00D84A12">
        <w:t>speed</w:t>
      </w:r>
      <w:r>
        <w:t xml:space="preserve">, </w:t>
      </w:r>
      <w:r w:rsidRPr="00D84A12">
        <w:t>species</w:t>
      </w:r>
      <w:r>
        <w:t>,</w:t>
      </w:r>
      <w:r w:rsidRPr="00D84A12">
        <w:tab/>
      </w:r>
      <w:r w:rsidR="001F7AA0">
        <w:t xml:space="preserve"> </w:t>
      </w:r>
      <w:r w:rsidRPr="00D84A12">
        <w:t>xc_id</w:t>
      </w:r>
      <w:r>
        <w:t xml:space="preserve">, </w:t>
      </w:r>
      <w:r w:rsidRPr="00D84A12">
        <w:t>url</w:t>
      </w:r>
      <w:r>
        <w:t xml:space="preserve">, </w:t>
      </w:r>
      <w:r w:rsidRPr="00D84A12">
        <w:t>country</w:t>
      </w:r>
      <w:r>
        <w:t xml:space="preserve">, </w:t>
      </w:r>
      <w:r w:rsidRPr="00D84A12">
        <w:t>author</w:t>
      </w:r>
      <w:r>
        <w:t xml:space="preserve">, </w:t>
      </w:r>
      <w:r w:rsidRPr="00D84A12">
        <w:t>primary_label</w:t>
      </w:r>
      <w:r>
        <w:t xml:space="preserve">,  </w:t>
      </w:r>
      <w:r w:rsidR="001F7AA0">
        <w:t xml:space="preserve">latitude, </w:t>
      </w:r>
      <w:r w:rsidRPr="00D84A12">
        <w:t>longitude</w:t>
      </w:r>
      <w:r>
        <w:t xml:space="preserve">, </w:t>
      </w:r>
      <w:r w:rsidRPr="00D84A12">
        <w:t>length</w:t>
      </w:r>
      <w:r>
        <w:t xml:space="preserve">, </w:t>
      </w:r>
      <w:r w:rsidRPr="00D84A12">
        <w:t>time</w:t>
      </w:r>
      <w:r>
        <w:t xml:space="preserve">, </w:t>
      </w:r>
      <w:r w:rsidRPr="00D84A12">
        <w:t>recordist</w:t>
      </w:r>
      <w:r>
        <w:t xml:space="preserve">, </w:t>
      </w:r>
      <w:r w:rsidRPr="00D84A12">
        <w:t>license</w:t>
      </w:r>
      <w:r w:rsidR="001F7AA0">
        <w:t>. The initial data shape is in</w:t>
      </w:r>
      <w:r w:rsidR="00A313E2">
        <w:t xml:space="preserve"> JSON format. </w:t>
      </w:r>
      <w:r w:rsidR="003B087B">
        <w:t>In t</w:t>
      </w:r>
      <w:r w:rsidR="001F7AA0">
        <w:t xml:space="preserve">he data engineering and preprocessing </w:t>
      </w:r>
      <w:r w:rsidR="007E3D05">
        <w:t>pipeline,</w:t>
      </w:r>
      <w:r w:rsidR="001F7AA0">
        <w:t xml:space="preserve"> we should convert the data into </w:t>
      </w:r>
      <w:r w:rsidR="003B087B">
        <w:t xml:space="preserve">a </w:t>
      </w:r>
      <w:r w:rsidR="001F7AA0">
        <w:t xml:space="preserve">pandas data frame </w:t>
      </w:r>
      <w:r w:rsidR="003B087B">
        <w:t xml:space="preserve">to </w:t>
      </w:r>
      <w:r w:rsidR="001F7AA0">
        <w:t xml:space="preserve">apply processing and data visualizing techniques. </w:t>
      </w:r>
      <w:r w:rsidR="001F7AA0" w:rsidRPr="001F7AA0">
        <w:t>So, we changed the dataset into the CSV (comma-separated values) format. This dataset has 46565 rows and 26 columns. T</w:t>
      </w:r>
      <w:r w:rsidR="003B087B">
        <w:t>he table</w:t>
      </w:r>
      <w:r w:rsidR="001F7AA0" w:rsidRPr="001F7AA0">
        <w:t xml:space="preserve"> contains information about these columns</w:t>
      </w:r>
      <w:r w:rsidR="004C39C0">
        <w:t xml:space="preserve"> and their details</w:t>
      </w:r>
      <w:r w:rsidR="001F7AA0" w:rsidRPr="001F7AA0">
        <w:t>.</w:t>
      </w:r>
    </w:p>
    <w:p w14:paraId="47C72C68" w14:textId="504E0AC3" w:rsidR="003B087B" w:rsidRDefault="003B087B" w:rsidP="003B087B">
      <w:pPr>
        <w:pStyle w:val="Caption"/>
        <w:keepNext/>
        <w:jc w:val="center"/>
      </w:pPr>
      <w:bookmarkStart w:id="85" w:name="_Toc115636237"/>
      <w:r>
        <w:t xml:space="preserve">Table </w:t>
      </w:r>
      <w:fldSimple w:instr=" SEQ Table \* ARABIC ">
        <w:r w:rsidR="00AD175C">
          <w:rPr>
            <w:noProof/>
          </w:rPr>
          <w:t>7</w:t>
        </w:r>
      </w:fldSimple>
      <w:r>
        <w:t>. Detailed Description of Meta Data for Xento-Canto Dataset</w:t>
      </w:r>
      <w:bookmarkEnd w:id="85"/>
    </w:p>
    <w:tbl>
      <w:tblPr>
        <w:tblW w:w="100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5"/>
        <w:gridCol w:w="1080"/>
        <w:gridCol w:w="1170"/>
        <w:gridCol w:w="1710"/>
        <w:gridCol w:w="5058"/>
      </w:tblGrid>
      <w:tr w:rsidR="004C39C0" w:rsidRPr="00710E1C" w14:paraId="799FB4E4" w14:textId="77777777" w:rsidTr="004C39C0">
        <w:trPr>
          <w:trHeight w:val="184"/>
        </w:trPr>
        <w:tc>
          <w:tcPr>
            <w:tcW w:w="985" w:type="dxa"/>
            <w:shd w:val="clear" w:color="auto" w:fill="auto"/>
            <w:noWrap/>
            <w:vAlign w:val="bottom"/>
            <w:hideMark/>
          </w:tcPr>
          <w:p w14:paraId="226F7B8F" w14:textId="77777777" w:rsidR="004C39C0" w:rsidRPr="003C4B1C" w:rsidRDefault="004C39C0" w:rsidP="003B4876">
            <w:pPr>
              <w:spacing w:after="0" w:line="240" w:lineRule="auto"/>
              <w:rPr>
                <w:rFonts w:eastAsia="Times New Roman" w:cstheme="minorHAnsi"/>
                <w:b/>
                <w:bCs/>
                <w:color w:val="000000"/>
              </w:rPr>
            </w:pPr>
            <w:r w:rsidRPr="003C4B1C">
              <w:rPr>
                <w:rFonts w:eastAsia="Times New Roman" w:cstheme="minorHAnsi"/>
                <w:b/>
                <w:bCs/>
                <w:color w:val="000000"/>
              </w:rPr>
              <w:t>Sr</w:t>
            </w:r>
            <w:r>
              <w:rPr>
                <w:rFonts w:eastAsia="Times New Roman" w:cstheme="minorHAnsi"/>
                <w:b/>
                <w:bCs/>
                <w:color w:val="000000"/>
              </w:rPr>
              <w:t>.</w:t>
            </w:r>
          </w:p>
        </w:tc>
        <w:tc>
          <w:tcPr>
            <w:tcW w:w="1080" w:type="dxa"/>
            <w:shd w:val="clear" w:color="auto" w:fill="auto"/>
            <w:noWrap/>
            <w:vAlign w:val="bottom"/>
            <w:hideMark/>
          </w:tcPr>
          <w:p w14:paraId="29E3DD77" w14:textId="77777777" w:rsidR="004C39C0" w:rsidRPr="003C4B1C" w:rsidRDefault="004C39C0" w:rsidP="003B4876">
            <w:pPr>
              <w:spacing w:after="0" w:line="240" w:lineRule="auto"/>
              <w:rPr>
                <w:rFonts w:eastAsia="Times New Roman" w:cstheme="minorHAnsi"/>
                <w:b/>
                <w:bCs/>
                <w:color w:val="000000"/>
              </w:rPr>
            </w:pPr>
            <w:r w:rsidRPr="003C4B1C">
              <w:rPr>
                <w:rFonts w:eastAsia="Times New Roman" w:cstheme="minorHAnsi"/>
                <w:b/>
                <w:bCs/>
                <w:color w:val="000000"/>
              </w:rPr>
              <w:t>Column</w:t>
            </w:r>
          </w:p>
        </w:tc>
        <w:tc>
          <w:tcPr>
            <w:tcW w:w="1170" w:type="dxa"/>
            <w:shd w:val="clear" w:color="auto" w:fill="auto"/>
            <w:noWrap/>
            <w:vAlign w:val="bottom"/>
            <w:hideMark/>
          </w:tcPr>
          <w:p w14:paraId="25B3E0C5" w14:textId="77777777" w:rsidR="004C39C0" w:rsidRPr="003C4B1C" w:rsidRDefault="004C39C0" w:rsidP="003B4876">
            <w:pPr>
              <w:spacing w:after="0" w:line="240" w:lineRule="auto"/>
              <w:rPr>
                <w:rFonts w:eastAsia="Times New Roman" w:cstheme="minorHAnsi"/>
                <w:b/>
                <w:bCs/>
                <w:color w:val="000000"/>
              </w:rPr>
            </w:pPr>
            <w:r w:rsidRPr="003C4B1C">
              <w:rPr>
                <w:rFonts w:eastAsia="Times New Roman" w:cstheme="minorHAnsi"/>
                <w:b/>
                <w:bCs/>
                <w:color w:val="000000"/>
              </w:rPr>
              <w:t>Type</w:t>
            </w:r>
          </w:p>
        </w:tc>
        <w:tc>
          <w:tcPr>
            <w:tcW w:w="1710" w:type="dxa"/>
            <w:shd w:val="clear" w:color="auto" w:fill="auto"/>
            <w:noWrap/>
            <w:vAlign w:val="bottom"/>
            <w:hideMark/>
          </w:tcPr>
          <w:p w14:paraId="00C2A46F" w14:textId="77777777" w:rsidR="004C39C0" w:rsidRPr="003C4B1C" w:rsidRDefault="004C39C0" w:rsidP="003B4876">
            <w:pPr>
              <w:spacing w:after="0" w:line="240" w:lineRule="auto"/>
              <w:rPr>
                <w:rFonts w:eastAsia="Times New Roman" w:cstheme="minorHAnsi"/>
                <w:b/>
                <w:bCs/>
                <w:color w:val="000000"/>
              </w:rPr>
            </w:pPr>
            <w:r w:rsidRPr="003C4B1C">
              <w:rPr>
                <w:rFonts w:eastAsia="Times New Roman" w:cstheme="minorHAnsi"/>
                <w:b/>
                <w:bCs/>
                <w:color w:val="000000"/>
              </w:rPr>
              <w:t>Count -Non</w:t>
            </w:r>
            <w:r>
              <w:rPr>
                <w:rFonts w:eastAsia="Times New Roman" w:cstheme="minorHAnsi"/>
                <w:b/>
                <w:bCs/>
                <w:color w:val="000000"/>
              </w:rPr>
              <w:t>-</w:t>
            </w:r>
            <w:r w:rsidRPr="003C4B1C">
              <w:rPr>
                <w:rFonts w:eastAsia="Times New Roman" w:cstheme="minorHAnsi"/>
                <w:b/>
                <w:bCs/>
                <w:color w:val="000000"/>
              </w:rPr>
              <w:t>Null</w:t>
            </w:r>
          </w:p>
        </w:tc>
        <w:tc>
          <w:tcPr>
            <w:tcW w:w="5058" w:type="dxa"/>
          </w:tcPr>
          <w:p w14:paraId="462AF903" w14:textId="77777777" w:rsidR="004C39C0" w:rsidRPr="003C4B1C" w:rsidRDefault="004C39C0" w:rsidP="003B4876">
            <w:pPr>
              <w:spacing w:after="0" w:line="240" w:lineRule="auto"/>
              <w:ind w:firstLine="720"/>
              <w:rPr>
                <w:rFonts w:eastAsia="Times New Roman" w:cstheme="minorHAnsi"/>
                <w:b/>
                <w:bCs/>
                <w:color w:val="000000"/>
              </w:rPr>
            </w:pPr>
            <w:r w:rsidRPr="003C4B1C">
              <w:rPr>
                <w:rFonts w:eastAsia="Times New Roman" w:cstheme="minorHAnsi"/>
                <w:b/>
                <w:bCs/>
                <w:color w:val="000000"/>
              </w:rPr>
              <w:t>Description</w:t>
            </w:r>
          </w:p>
        </w:tc>
      </w:tr>
      <w:tr w:rsidR="004C39C0" w:rsidRPr="00710E1C" w14:paraId="6994E1DE" w14:textId="77777777" w:rsidTr="004C39C0">
        <w:trPr>
          <w:trHeight w:val="304"/>
        </w:trPr>
        <w:tc>
          <w:tcPr>
            <w:tcW w:w="985" w:type="dxa"/>
            <w:shd w:val="clear" w:color="auto" w:fill="auto"/>
            <w:noWrap/>
            <w:vAlign w:val="bottom"/>
            <w:hideMark/>
          </w:tcPr>
          <w:p w14:paraId="7EEB7B19"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1</w:t>
            </w:r>
          </w:p>
        </w:tc>
        <w:tc>
          <w:tcPr>
            <w:tcW w:w="1080" w:type="dxa"/>
            <w:shd w:val="clear" w:color="auto" w:fill="auto"/>
            <w:noWrap/>
            <w:vAlign w:val="bottom"/>
            <w:hideMark/>
          </w:tcPr>
          <w:p w14:paraId="2ADE5A0E"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id</w:t>
            </w:r>
          </w:p>
        </w:tc>
        <w:tc>
          <w:tcPr>
            <w:tcW w:w="1170" w:type="dxa"/>
            <w:shd w:val="clear" w:color="auto" w:fill="auto"/>
            <w:noWrap/>
            <w:vAlign w:val="bottom"/>
            <w:hideMark/>
          </w:tcPr>
          <w:p w14:paraId="2F319B30"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Int64</w:t>
            </w:r>
          </w:p>
        </w:tc>
        <w:tc>
          <w:tcPr>
            <w:tcW w:w="1710" w:type="dxa"/>
            <w:shd w:val="clear" w:color="auto" w:fill="auto"/>
            <w:noWrap/>
            <w:vAlign w:val="bottom"/>
            <w:hideMark/>
          </w:tcPr>
          <w:p w14:paraId="1D1B3A96"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38A33E2C"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The catalog number of the recording on xeno-canto</w:t>
            </w:r>
          </w:p>
        </w:tc>
      </w:tr>
      <w:tr w:rsidR="004C39C0" w:rsidRPr="00710E1C" w14:paraId="0A99BE99" w14:textId="77777777" w:rsidTr="004C39C0">
        <w:trPr>
          <w:trHeight w:val="304"/>
        </w:trPr>
        <w:tc>
          <w:tcPr>
            <w:tcW w:w="985" w:type="dxa"/>
            <w:shd w:val="clear" w:color="auto" w:fill="auto"/>
            <w:noWrap/>
            <w:vAlign w:val="bottom"/>
            <w:hideMark/>
          </w:tcPr>
          <w:p w14:paraId="0FA9F138"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2</w:t>
            </w:r>
          </w:p>
        </w:tc>
        <w:tc>
          <w:tcPr>
            <w:tcW w:w="1080" w:type="dxa"/>
            <w:shd w:val="clear" w:color="auto" w:fill="auto"/>
            <w:noWrap/>
            <w:vAlign w:val="bottom"/>
            <w:hideMark/>
          </w:tcPr>
          <w:p w14:paraId="0597B695"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gen</w:t>
            </w:r>
          </w:p>
        </w:tc>
        <w:tc>
          <w:tcPr>
            <w:tcW w:w="1170" w:type="dxa"/>
            <w:shd w:val="clear" w:color="auto" w:fill="auto"/>
            <w:noWrap/>
            <w:vAlign w:val="bottom"/>
            <w:hideMark/>
          </w:tcPr>
          <w:p w14:paraId="28441F50"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587207D8"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29A3C3C2" w14:textId="77777777" w:rsidR="004C39C0" w:rsidRPr="003C4B1C" w:rsidRDefault="004C39C0" w:rsidP="003B4876">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generic name of the species</w:t>
            </w:r>
          </w:p>
        </w:tc>
      </w:tr>
      <w:tr w:rsidR="004C39C0" w:rsidRPr="00710E1C" w14:paraId="5E82A16C" w14:textId="77777777" w:rsidTr="004C39C0">
        <w:trPr>
          <w:trHeight w:val="304"/>
        </w:trPr>
        <w:tc>
          <w:tcPr>
            <w:tcW w:w="985" w:type="dxa"/>
            <w:shd w:val="clear" w:color="auto" w:fill="auto"/>
            <w:noWrap/>
            <w:vAlign w:val="bottom"/>
            <w:hideMark/>
          </w:tcPr>
          <w:p w14:paraId="4731B43F"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3</w:t>
            </w:r>
          </w:p>
        </w:tc>
        <w:tc>
          <w:tcPr>
            <w:tcW w:w="1080" w:type="dxa"/>
            <w:shd w:val="clear" w:color="auto" w:fill="auto"/>
            <w:noWrap/>
            <w:vAlign w:val="bottom"/>
            <w:hideMark/>
          </w:tcPr>
          <w:p w14:paraId="58DCA55C"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sp</w:t>
            </w:r>
          </w:p>
        </w:tc>
        <w:tc>
          <w:tcPr>
            <w:tcW w:w="1170" w:type="dxa"/>
            <w:shd w:val="clear" w:color="auto" w:fill="auto"/>
            <w:noWrap/>
            <w:vAlign w:val="bottom"/>
            <w:hideMark/>
          </w:tcPr>
          <w:p w14:paraId="23C09769"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2E7D5A95"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1A08CBE4" w14:textId="77777777" w:rsidR="004C39C0" w:rsidRPr="003C4B1C" w:rsidRDefault="004C39C0" w:rsidP="003B4876">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specific name (epithet) of the species</w:t>
            </w:r>
          </w:p>
        </w:tc>
      </w:tr>
      <w:tr w:rsidR="004C39C0" w:rsidRPr="00710E1C" w14:paraId="595F0D5B" w14:textId="77777777" w:rsidTr="004C39C0">
        <w:trPr>
          <w:trHeight w:val="304"/>
        </w:trPr>
        <w:tc>
          <w:tcPr>
            <w:tcW w:w="985" w:type="dxa"/>
            <w:shd w:val="clear" w:color="auto" w:fill="auto"/>
            <w:noWrap/>
            <w:vAlign w:val="bottom"/>
            <w:hideMark/>
          </w:tcPr>
          <w:p w14:paraId="5477A3E5"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4</w:t>
            </w:r>
          </w:p>
        </w:tc>
        <w:tc>
          <w:tcPr>
            <w:tcW w:w="1080" w:type="dxa"/>
            <w:shd w:val="clear" w:color="auto" w:fill="auto"/>
            <w:noWrap/>
            <w:vAlign w:val="bottom"/>
            <w:hideMark/>
          </w:tcPr>
          <w:p w14:paraId="0CD7651B"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ssp</w:t>
            </w:r>
          </w:p>
        </w:tc>
        <w:tc>
          <w:tcPr>
            <w:tcW w:w="1170" w:type="dxa"/>
            <w:shd w:val="clear" w:color="auto" w:fill="auto"/>
            <w:noWrap/>
            <w:vAlign w:val="bottom"/>
            <w:hideMark/>
          </w:tcPr>
          <w:p w14:paraId="3E4E7947"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638F62AC"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0EC93E13" w14:textId="5B01CB00" w:rsidR="004C39C0" w:rsidRPr="003C4B1C" w:rsidRDefault="004C39C0" w:rsidP="003B4876">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subspecies name (subspecific epithet)</w:t>
            </w:r>
          </w:p>
        </w:tc>
      </w:tr>
      <w:tr w:rsidR="004C39C0" w:rsidRPr="00710E1C" w14:paraId="3547C343" w14:textId="77777777" w:rsidTr="004C39C0">
        <w:trPr>
          <w:trHeight w:val="304"/>
        </w:trPr>
        <w:tc>
          <w:tcPr>
            <w:tcW w:w="985" w:type="dxa"/>
            <w:shd w:val="clear" w:color="auto" w:fill="auto"/>
            <w:noWrap/>
            <w:vAlign w:val="bottom"/>
            <w:hideMark/>
          </w:tcPr>
          <w:p w14:paraId="2E904D94"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5</w:t>
            </w:r>
          </w:p>
        </w:tc>
        <w:tc>
          <w:tcPr>
            <w:tcW w:w="1080" w:type="dxa"/>
            <w:shd w:val="clear" w:color="auto" w:fill="auto"/>
            <w:noWrap/>
            <w:vAlign w:val="bottom"/>
            <w:hideMark/>
          </w:tcPr>
          <w:p w14:paraId="70FCE15B"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en</w:t>
            </w:r>
          </w:p>
        </w:tc>
        <w:tc>
          <w:tcPr>
            <w:tcW w:w="1170" w:type="dxa"/>
            <w:shd w:val="clear" w:color="auto" w:fill="auto"/>
            <w:noWrap/>
            <w:vAlign w:val="bottom"/>
            <w:hideMark/>
          </w:tcPr>
          <w:p w14:paraId="305E61E9"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2FDEF93E"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180C91F3" w14:textId="77777777" w:rsidR="004C39C0" w:rsidRPr="003C4B1C" w:rsidRDefault="004C39C0" w:rsidP="003B4876">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English name of the species</w:t>
            </w:r>
          </w:p>
        </w:tc>
      </w:tr>
      <w:tr w:rsidR="004C39C0" w:rsidRPr="00710E1C" w14:paraId="42BC95A6" w14:textId="77777777" w:rsidTr="004C39C0">
        <w:trPr>
          <w:trHeight w:val="304"/>
        </w:trPr>
        <w:tc>
          <w:tcPr>
            <w:tcW w:w="985" w:type="dxa"/>
            <w:shd w:val="clear" w:color="auto" w:fill="auto"/>
            <w:noWrap/>
            <w:vAlign w:val="bottom"/>
            <w:hideMark/>
          </w:tcPr>
          <w:p w14:paraId="1D1AACB8"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6</w:t>
            </w:r>
          </w:p>
        </w:tc>
        <w:tc>
          <w:tcPr>
            <w:tcW w:w="1080" w:type="dxa"/>
            <w:shd w:val="clear" w:color="auto" w:fill="auto"/>
            <w:noWrap/>
            <w:vAlign w:val="bottom"/>
            <w:hideMark/>
          </w:tcPr>
          <w:p w14:paraId="2360DE58"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rec</w:t>
            </w:r>
          </w:p>
        </w:tc>
        <w:tc>
          <w:tcPr>
            <w:tcW w:w="1170" w:type="dxa"/>
            <w:shd w:val="clear" w:color="auto" w:fill="auto"/>
            <w:noWrap/>
            <w:vAlign w:val="bottom"/>
            <w:hideMark/>
          </w:tcPr>
          <w:p w14:paraId="563EA518"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3C505C5D"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71F44309" w14:textId="77777777" w:rsidR="004C39C0" w:rsidRPr="003C4B1C" w:rsidRDefault="004C39C0" w:rsidP="003B4876">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name of the recordist</w:t>
            </w:r>
          </w:p>
        </w:tc>
      </w:tr>
      <w:tr w:rsidR="004C39C0" w:rsidRPr="00710E1C" w14:paraId="43E6DF6A" w14:textId="77777777" w:rsidTr="004C39C0">
        <w:trPr>
          <w:trHeight w:val="304"/>
        </w:trPr>
        <w:tc>
          <w:tcPr>
            <w:tcW w:w="985" w:type="dxa"/>
            <w:shd w:val="clear" w:color="auto" w:fill="auto"/>
            <w:noWrap/>
            <w:vAlign w:val="bottom"/>
            <w:hideMark/>
          </w:tcPr>
          <w:p w14:paraId="57C5D200"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7</w:t>
            </w:r>
          </w:p>
        </w:tc>
        <w:tc>
          <w:tcPr>
            <w:tcW w:w="1080" w:type="dxa"/>
            <w:shd w:val="clear" w:color="auto" w:fill="auto"/>
            <w:noWrap/>
            <w:vAlign w:val="bottom"/>
            <w:hideMark/>
          </w:tcPr>
          <w:p w14:paraId="5B163BE4"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cnt</w:t>
            </w:r>
          </w:p>
        </w:tc>
        <w:tc>
          <w:tcPr>
            <w:tcW w:w="1170" w:type="dxa"/>
            <w:shd w:val="clear" w:color="auto" w:fill="auto"/>
            <w:noWrap/>
            <w:vAlign w:val="bottom"/>
            <w:hideMark/>
          </w:tcPr>
          <w:p w14:paraId="7F047743"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69603295"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2A81780A" w14:textId="77777777" w:rsidR="004C39C0" w:rsidRPr="003C4B1C" w:rsidRDefault="004C39C0" w:rsidP="003B4876">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country where the recording was made</w:t>
            </w:r>
          </w:p>
        </w:tc>
      </w:tr>
      <w:tr w:rsidR="004C39C0" w:rsidRPr="00710E1C" w14:paraId="72E707D6" w14:textId="77777777" w:rsidTr="004C39C0">
        <w:trPr>
          <w:trHeight w:val="304"/>
        </w:trPr>
        <w:tc>
          <w:tcPr>
            <w:tcW w:w="985" w:type="dxa"/>
            <w:shd w:val="clear" w:color="auto" w:fill="auto"/>
            <w:noWrap/>
            <w:vAlign w:val="bottom"/>
            <w:hideMark/>
          </w:tcPr>
          <w:p w14:paraId="0B15BFCD"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8</w:t>
            </w:r>
          </w:p>
        </w:tc>
        <w:tc>
          <w:tcPr>
            <w:tcW w:w="1080" w:type="dxa"/>
            <w:shd w:val="clear" w:color="auto" w:fill="auto"/>
            <w:noWrap/>
            <w:vAlign w:val="bottom"/>
            <w:hideMark/>
          </w:tcPr>
          <w:p w14:paraId="5C6BCA3A"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loc</w:t>
            </w:r>
          </w:p>
        </w:tc>
        <w:tc>
          <w:tcPr>
            <w:tcW w:w="1170" w:type="dxa"/>
            <w:shd w:val="clear" w:color="auto" w:fill="auto"/>
            <w:noWrap/>
            <w:vAlign w:val="bottom"/>
            <w:hideMark/>
          </w:tcPr>
          <w:p w14:paraId="2E39FA19"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013C618F"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7 non-null</w:t>
            </w:r>
          </w:p>
        </w:tc>
        <w:tc>
          <w:tcPr>
            <w:tcW w:w="5058" w:type="dxa"/>
          </w:tcPr>
          <w:p w14:paraId="04776193" w14:textId="77777777" w:rsidR="004C39C0" w:rsidRPr="003C4B1C" w:rsidRDefault="004C39C0" w:rsidP="003B4876">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name of the locality</w:t>
            </w:r>
          </w:p>
        </w:tc>
      </w:tr>
      <w:tr w:rsidR="004C39C0" w:rsidRPr="00710E1C" w14:paraId="176EC2C0" w14:textId="77777777" w:rsidTr="004C39C0">
        <w:trPr>
          <w:trHeight w:val="304"/>
        </w:trPr>
        <w:tc>
          <w:tcPr>
            <w:tcW w:w="985" w:type="dxa"/>
            <w:shd w:val="clear" w:color="auto" w:fill="auto"/>
            <w:noWrap/>
            <w:vAlign w:val="bottom"/>
            <w:hideMark/>
          </w:tcPr>
          <w:p w14:paraId="2424945D"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9</w:t>
            </w:r>
          </w:p>
        </w:tc>
        <w:tc>
          <w:tcPr>
            <w:tcW w:w="1080" w:type="dxa"/>
            <w:shd w:val="clear" w:color="auto" w:fill="auto"/>
            <w:noWrap/>
            <w:vAlign w:val="bottom"/>
            <w:hideMark/>
          </w:tcPr>
          <w:p w14:paraId="2A5C7280"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lat</w:t>
            </w:r>
          </w:p>
        </w:tc>
        <w:tc>
          <w:tcPr>
            <w:tcW w:w="1170" w:type="dxa"/>
            <w:shd w:val="clear" w:color="auto" w:fill="auto"/>
            <w:noWrap/>
            <w:vAlign w:val="bottom"/>
            <w:hideMark/>
          </w:tcPr>
          <w:p w14:paraId="37A1739D"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47DD2314"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7 non-null</w:t>
            </w:r>
          </w:p>
        </w:tc>
        <w:tc>
          <w:tcPr>
            <w:tcW w:w="5058" w:type="dxa"/>
          </w:tcPr>
          <w:p w14:paraId="09979654" w14:textId="77777777" w:rsidR="004C39C0" w:rsidRPr="003C4B1C" w:rsidRDefault="004C39C0" w:rsidP="003B4876">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latitude of the recording in decimal coordinates</w:t>
            </w:r>
          </w:p>
        </w:tc>
      </w:tr>
      <w:tr w:rsidR="004C39C0" w:rsidRPr="00710E1C" w14:paraId="1F6C653E" w14:textId="77777777" w:rsidTr="004C39C0">
        <w:trPr>
          <w:trHeight w:val="304"/>
        </w:trPr>
        <w:tc>
          <w:tcPr>
            <w:tcW w:w="985" w:type="dxa"/>
            <w:shd w:val="clear" w:color="auto" w:fill="auto"/>
            <w:noWrap/>
            <w:vAlign w:val="bottom"/>
            <w:hideMark/>
          </w:tcPr>
          <w:p w14:paraId="0F31F600"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10</w:t>
            </w:r>
          </w:p>
        </w:tc>
        <w:tc>
          <w:tcPr>
            <w:tcW w:w="1080" w:type="dxa"/>
            <w:shd w:val="clear" w:color="auto" w:fill="auto"/>
            <w:noWrap/>
            <w:vAlign w:val="bottom"/>
            <w:hideMark/>
          </w:tcPr>
          <w:p w14:paraId="0AB724F6"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lng</w:t>
            </w:r>
          </w:p>
        </w:tc>
        <w:tc>
          <w:tcPr>
            <w:tcW w:w="1170" w:type="dxa"/>
            <w:shd w:val="clear" w:color="auto" w:fill="auto"/>
            <w:noWrap/>
            <w:vAlign w:val="bottom"/>
            <w:hideMark/>
          </w:tcPr>
          <w:p w14:paraId="2F11A55E"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5301E33C"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0A7757B5" w14:textId="77777777" w:rsidR="004C39C0" w:rsidRPr="003C4B1C" w:rsidRDefault="004C39C0" w:rsidP="003B4876">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longitude of the recording in decimal coordinates</w:t>
            </w:r>
          </w:p>
        </w:tc>
      </w:tr>
      <w:tr w:rsidR="004C39C0" w:rsidRPr="00710E1C" w14:paraId="6DE6A978" w14:textId="77777777" w:rsidTr="004C39C0">
        <w:trPr>
          <w:trHeight w:val="304"/>
        </w:trPr>
        <w:tc>
          <w:tcPr>
            <w:tcW w:w="985" w:type="dxa"/>
            <w:shd w:val="clear" w:color="auto" w:fill="auto"/>
            <w:noWrap/>
            <w:vAlign w:val="bottom"/>
            <w:hideMark/>
          </w:tcPr>
          <w:p w14:paraId="1C74AEA1"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11</w:t>
            </w:r>
          </w:p>
        </w:tc>
        <w:tc>
          <w:tcPr>
            <w:tcW w:w="1080" w:type="dxa"/>
            <w:shd w:val="clear" w:color="auto" w:fill="auto"/>
            <w:noWrap/>
            <w:vAlign w:val="bottom"/>
            <w:hideMark/>
          </w:tcPr>
          <w:p w14:paraId="435C0552"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alt</w:t>
            </w:r>
          </w:p>
        </w:tc>
        <w:tc>
          <w:tcPr>
            <w:tcW w:w="1170" w:type="dxa"/>
            <w:shd w:val="clear" w:color="auto" w:fill="auto"/>
            <w:noWrap/>
            <w:vAlign w:val="bottom"/>
            <w:hideMark/>
          </w:tcPr>
          <w:p w14:paraId="3C44E26C"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39AF1596"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0CDBF8DB"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Alternative text</w:t>
            </w:r>
          </w:p>
        </w:tc>
      </w:tr>
      <w:tr w:rsidR="004C39C0" w:rsidRPr="00710E1C" w14:paraId="581147C3" w14:textId="77777777" w:rsidTr="004C39C0">
        <w:trPr>
          <w:trHeight w:val="304"/>
        </w:trPr>
        <w:tc>
          <w:tcPr>
            <w:tcW w:w="985" w:type="dxa"/>
            <w:shd w:val="clear" w:color="auto" w:fill="auto"/>
            <w:noWrap/>
            <w:vAlign w:val="bottom"/>
            <w:hideMark/>
          </w:tcPr>
          <w:p w14:paraId="45005E79"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12</w:t>
            </w:r>
          </w:p>
        </w:tc>
        <w:tc>
          <w:tcPr>
            <w:tcW w:w="1080" w:type="dxa"/>
            <w:shd w:val="clear" w:color="auto" w:fill="auto"/>
            <w:noWrap/>
            <w:vAlign w:val="bottom"/>
            <w:hideMark/>
          </w:tcPr>
          <w:p w14:paraId="3A3527CA"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type</w:t>
            </w:r>
          </w:p>
        </w:tc>
        <w:tc>
          <w:tcPr>
            <w:tcW w:w="1170" w:type="dxa"/>
            <w:shd w:val="clear" w:color="auto" w:fill="auto"/>
            <w:noWrap/>
            <w:vAlign w:val="bottom"/>
            <w:hideMark/>
          </w:tcPr>
          <w:p w14:paraId="24445670"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6CB4C94C"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6E9B54CE" w14:textId="77777777" w:rsidR="004C39C0" w:rsidRPr="003C4B1C" w:rsidRDefault="004C39C0" w:rsidP="003B4876">
            <w:pPr>
              <w:spacing w:after="0" w:line="240" w:lineRule="auto"/>
              <w:rPr>
                <w:rFonts w:cstheme="minorHAnsi"/>
                <w:color w:val="000000"/>
                <w:sz w:val="18"/>
                <w:szCs w:val="18"/>
                <w:shd w:val="clear" w:color="auto" w:fill="FFFFFF"/>
              </w:rPr>
            </w:pPr>
            <w:r w:rsidRPr="003C4B1C">
              <w:rPr>
                <w:rFonts w:cstheme="minorHAnsi"/>
                <w:color w:val="000000"/>
                <w:sz w:val="18"/>
                <w:szCs w:val="18"/>
                <w:shd w:val="clear" w:color="auto" w:fill="FFFFFF"/>
              </w:rPr>
              <w:t>The sound type of the recording (e.g. 'call', 'song', etc.). This is generally a comma-separated list of sound types.</w:t>
            </w:r>
          </w:p>
        </w:tc>
      </w:tr>
      <w:tr w:rsidR="004C39C0" w:rsidRPr="00710E1C" w14:paraId="1914DEFC" w14:textId="77777777" w:rsidTr="004C39C0">
        <w:trPr>
          <w:trHeight w:val="304"/>
        </w:trPr>
        <w:tc>
          <w:tcPr>
            <w:tcW w:w="985" w:type="dxa"/>
            <w:shd w:val="clear" w:color="auto" w:fill="auto"/>
            <w:noWrap/>
            <w:vAlign w:val="bottom"/>
            <w:hideMark/>
          </w:tcPr>
          <w:p w14:paraId="29FAF775"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13</w:t>
            </w:r>
          </w:p>
        </w:tc>
        <w:tc>
          <w:tcPr>
            <w:tcW w:w="1080" w:type="dxa"/>
            <w:shd w:val="clear" w:color="auto" w:fill="auto"/>
            <w:noWrap/>
            <w:vAlign w:val="bottom"/>
            <w:hideMark/>
          </w:tcPr>
          <w:p w14:paraId="1BF40166"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url</w:t>
            </w:r>
          </w:p>
        </w:tc>
        <w:tc>
          <w:tcPr>
            <w:tcW w:w="1170" w:type="dxa"/>
            <w:shd w:val="clear" w:color="auto" w:fill="auto"/>
            <w:noWrap/>
            <w:vAlign w:val="bottom"/>
            <w:hideMark/>
          </w:tcPr>
          <w:p w14:paraId="7AE65AE0"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723945BF"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1A35B2B1" w14:textId="77777777" w:rsidR="004C39C0" w:rsidRPr="003C4B1C" w:rsidRDefault="004C39C0" w:rsidP="003B4876">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URL specifying the details of this recording</w:t>
            </w:r>
          </w:p>
        </w:tc>
      </w:tr>
      <w:tr w:rsidR="004C39C0" w:rsidRPr="00710E1C" w14:paraId="3D21ECCB" w14:textId="77777777" w:rsidTr="004C39C0">
        <w:trPr>
          <w:trHeight w:val="304"/>
        </w:trPr>
        <w:tc>
          <w:tcPr>
            <w:tcW w:w="985" w:type="dxa"/>
            <w:shd w:val="clear" w:color="auto" w:fill="auto"/>
            <w:noWrap/>
            <w:vAlign w:val="bottom"/>
            <w:hideMark/>
          </w:tcPr>
          <w:p w14:paraId="50BB233E"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14</w:t>
            </w:r>
          </w:p>
        </w:tc>
        <w:tc>
          <w:tcPr>
            <w:tcW w:w="1080" w:type="dxa"/>
            <w:shd w:val="clear" w:color="auto" w:fill="auto"/>
            <w:noWrap/>
            <w:vAlign w:val="bottom"/>
            <w:hideMark/>
          </w:tcPr>
          <w:p w14:paraId="3643D61E"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file</w:t>
            </w:r>
          </w:p>
        </w:tc>
        <w:tc>
          <w:tcPr>
            <w:tcW w:w="1170" w:type="dxa"/>
            <w:shd w:val="clear" w:color="auto" w:fill="auto"/>
            <w:noWrap/>
            <w:vAlign w:val="bottom"/>
            <w:hideMark/>
          </w:tcPr>
          <w:p w14:paraId="637A1982"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5E317D8C"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2BAA3E39" w14:textId="77777777" w:rsidR="004C39C0" w:rsidRPr="003C4B1C" w:rsidRDefault="004C39C0" w:rsidP="003B4876">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URL to the audio file</w:t>
            </w:r>
          </w:p>
        </w:tc>
      </w:tr>
      <w:tr w:rsidR="004C39C0" w:rsidRPr="00710E1C" w14:paraId="09DF348E" w14:textId="77777777" w:rsidTr="004C39C0">
        <w:trPr>
          <w:trHeight w:val="304"/>
        </w:trPr>
        <w:tc>
          <w:tcPr>
            <w:tcW w:w="985" w:type="dxa"/>
            <w:shd w:val="clear" w:color="auto" w:fill="auto"/>
            <w:noWrap/>
            <w:vAlign w:val="bottom"/>
            <w:hideMark/>
          </w:tcPr>
          <w:p w14:paraId="59860AA6"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15</w:t>
            </w:r>
          </w:p>
        </w:tc>
        <w:tc>
          <w:tcPr>
            <w:tcW w:w="1080" w:type="dxa"/>
            <w:shd w:val="clear" w:color="auto" w:fill="auto"/>
            <w:noWrap/>
            <w:vAlign w:val="bottom"/>
            <w:hideMark/>
          </w:tcPr>
          <w:p w14:paraId="06537985"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file-name</w:t>
            </w:r>
          </w:p>
        </w:tc>
        <w:tc>
          <w:tcPr>
            <w:tcW w:w="1170" w:type="dxa"/>
            <w:shd w:val="clear" w:color="auto" w:fill="auto"/>
            <w:noWrap/>
            <w:vAlign w:val="bottom"/>
            <w:hideMark/>
          </w:tcPr>
          <w:p w14:paraId="4B69966B"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2CBC5C11"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5124BFCE" w14:textId="77777777" w:rsidR="004C39C0" w:rsidRPr="003C4B1C" w:rsidRDefault="004C39C0" w:rsidP="003B4876">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original file name of the audio file</w:t>
            </w:r>
          </w:p>
        </w:tc>
      </w:tr>
      <w:tr w:rsidR="004C39C0" w:rsidRPr="00710E1C" w14:paraId="44E37F6B" w14:textId="77777777" w:rsidTr="004C39C0">
        <w:trPr>
          <w:trHeight w:val="304"/>
        </w:trPr>
        <w:tc>
          <w:tcPr>
            <w:tcW w:w="985" w:type="dxa"/>
            <w:shd w:val="clear" w:color="auto" w:fill="auto"/>
            <w:noWrap/>
            <w:vAlign w:val="bottom"/>
            <w:hideMark/>
          </w:tcPr>
          <w:p w14:paraId="52EFE295"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16</w:t>
            </w:r>
          </w:p>
        </w:tc>
        <w:tc>
          <w:tcPr>
            <w:tcW w:w="1080" w:type="dxa"/>
            <w:shd w:val="clear" w:color="auto" w:fill="auto"/>
            <w:noWrap/>
            <w:vAlign w:val="bottom"/>
            <w:hideMark/>
          </w:tcPr>
          <w:p w14:paraId="57D45468"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sono</w:t>
            </w:r>
          </w:p>
        </w:tc>
        <w:tc>
          <w:tcPr>
            <w:tcW w:w="1170" w:type="dxa"/>
            <w:shd w:val="clear" w:color="auto" w:fill="auto"/>
            <w:noWrap/>
            <w:vAlign w:val="bottom"/>
            <w:hideMark/>
          </w:tcPr>
          <w:p w14:paraId="07B6F14D"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1053D072"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7A70651A" w14:textId="77777777" w:rsidR="004C39C0" w:rsidRPr="003C4B1C" w:rsidRDefault="004C39C0" w:rsidP="003B4876">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An object with the urls to the four versions of sonograms</w:t>
            </w:r>
          </w:p>
        </w:tc>
      </w:tr>
      <w:tr w:rsidR="004C39C0" w:rsidRPr="00710E1C" w14:paraId="19F7317C" w14:textId="77777777" w:rsidTr="004C39C0">
        <w:trPr>
          <w:trHeight w:val="304"/>
        </w:trPr>
        <w:tc>
          <w:tcPr>
            <w:tcW w:w="985" w:type="dxa"/>
            <w:shd w:val="clear" w:color="auto" w:fill="auto"/>
            <w:noWrap/>
            <w:vAlign w:val="bottom"/>
            <w:hideMark/>
          </w:tcPr>
          <w:p w14:paraId="669C1824"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17</w:t>
            </w:r>
          </w:p>
        </w:tc>
        <w:tc>
          <w:tcPr>
            <w:tcW w:w="1080" w:type="dxa"/>
            <w:shd w:val="clear" w:color="auto" w:fill="auto"/>
            <w:noWrap/>
            <w:vAlign w:val="bottom"/>
            <w:hideMark/>
          </w:tcPr>
          <w:p w14:paraId="0D5708FA"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lic</w:t>
            </w:r>
          </w:p>
        </w:tc>
        <w:tc>
          <w:tcPr>
            <w:tcW w:w="1170" w:type="dxa"/>
            <w:shd w:val="clear" w:color="auto" w:fill="auto"/>
            <w:noWrap/>
            <w:vAlign w:val="bottom"/>
            <w:hideMark/>
          </w:tcPr>
          <w:p w14:paraId="5F0027E0"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24069A0A"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2C50270F" w14:textId="77777777" w:rsidR="004C39C0" w:rsidRPr="003C4B1C" w:rsidRDefault="004C39C0" w:rsidP="003B4876">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URL describing the license of this recording</w:t>
            </w:r>
          </w:p>
        </w:tc>
      </w:tr>
      <w:tr w:rsidR="004C39C0" w:rsidRPr="00710E1C" w14:paraId="618E6CC7" w14:textId="77777777" w:rsidTr="004C39C0">
        <w:trPr>
          <w:trHeight w:val="304"/>
        </w:trPr>
        <w:tc>
          <w:tcPr>
            <w:tcW w:w="985" w:type="dxa"/>
            <w:shd w:val="clear" w:color="auto" w:fill="auto"/>
            <w:noWrap/>
            <w:vAlign w:val="bottom"/>
            <w:hideMark/>
          </w:tcPr>
          <w:p w14:paraId="3B321D04"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lastRenderedPageBreak/>
              <w:t>18</w:t>
            </w:r>
          </w:p>
        </w:tc>
        <w:tc>
          <w:tcPr>
            <w:tcW w:w="1080" w:type="dxa"/>
            <w:shd w:val="clear" w:color="auto" w:fill="auto"/>
            <w:noWrap/>
            <w:vAlign w:val="bottom"/>
            <w:hideMark/>
          </w:tcPr>
          <w:p w14:paraId="0C8FFA6C"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q</w:t>
            </w:r>
          </w:p>
        </w:tc>
        <w:tc>
          <w:tcPr>
            <w:tcW w:w="1170" w:type="dxa"/>
            <w:shd w:val="clear" w:color="auto" w:fill="auto"/>
            <w:noWrap/>
            <w:vAlign w:val="bottom"/>
            <w:hideMark/>
          </w:tcPr>
          <w:p w14:paraId="0A86BE28"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6E39AB7E"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3574EBFF" w14:textId="77777777" w:rsidR="004C39C0" w:rsidRPr="003C4B1C" w:rsidRDefault="004C39C0" w:rsidP="003B4876">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current quality rating for the recording</w:t>
            </w:r>
          </w:p>
        </w:tc>
      </w:tr>
      <w:tr w:rsidR="004C39C0" w:rsidRPr="00710E1C" w14:paraId="40C60599" w14:textId="77777777" w:rsidTr="004C39C0">
        <w:trPr>
          <w:trHeight w:val="304"/>
        </w:trPr>
        <w:tc>
          <w:tcPr>
            <w:tcW w:w="985" w:type="dxa"/>
            <w:shd w:val="clear" w:color="auto" w:fill="auto"/>
            <w:noWrap/>
            <w:vAlign w:val="bottom"/>
            <w:hideMark/>
          </w:tcPr>
          <w:p w14:paraId="2FEFF1A6"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19</w:t>
            </w:r>
          </w:p>
        </w:tc>
        <w:tc>
          <w:tcPr>
            <w:tcW w:w="1080" w:type="dxa"/>
            <w:shd w:val="clear" w:color="auto" w:fill="auto"/>
            <w:noWrap/>
            <w:vAlign w:val="bottom"/>
            <w:hideMark/>
          </w:tcPr>
          <w:p w14:paraId="2316419A"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length</w:t>
            </w:r>
          </w:p>
        </w:tc>
        <w:tc>
          <w:tcPr>
            <w:tcW w:w="1170" w:type="dxa"/>
            <w:shd w:val="clear" w:color="auto" w:fill="auto"/>
            <w:noWrap/>
            <w:vAlign w:val="bottom"/>
            <w:hideMark/>
          </w:tcPr>
          <w:p w14:paraId="27DF71AF"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42191E04"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58A15851" w14:textId="77777777" w:rsidR="004C39C0" w:rsidRPr="003C4B1C" w:rsidRDefault="004C39C0" w:rsidP="003B4876">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length of the recording in minutes</w:t>
            </w:r>
          </w:p>
        </w:tc>
      </w:tr>
      <w:tr w:rsidR="004C39C0" w:rsidRPr="00710E1C" w14:paraId="426EDD8F" w14:textId="77777777" w:rsidTr="004C39C0">
        <w:trPr>
          <w:trHeight w:val="304"/>
        </w:trPr>
        <w:tc>
          <w:tcPr>
            <w:tcW w:w="985" w:type="dxa"/>
            <w:shd w:val="clear" w:color="auto" w:fill="auto"/>
            <w:noWrap/>
            <w:vAlign w:val="bottom"/>
            <w:hideMark/>
          </w:tcPr>
          <w:p w14:paraId="07D1A730"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20</w:t>
            </w:r>
          </w:p>
        </w:tc>
        <w:tc>
          <w:tcPr>
            <w:tcW w:w="1080" w:type="dxa"/>
            <w:shd w:val="clear" w:color="auto" w:fill="auto"/>
            <w:noWrap/>
            <w:vAlign w:val="bottom"/>
            <w:hideMark/>
          </w:tcPr>
          <w:p w14:paraId="11077F6F"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time</w:t>
            </w:r>
          </w:p>
        </w:tc>
        <w:tc>
          <w:tcPr>
            <w:tcW w:w="1170" w:type="dxa"/>
            <w:shd w:val="clear" w:color="auto" w:fill="auto"/>
            <w:noWrap/>
            <w:vAlign w:val="bottom"/>
            <w:hideMark/>
          </w:tcPr>
          <w:p w14:paraId="67B07221"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77174DA7"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540AEE90" w14:textId="77777777" w:rsidR="004C39C0" w:rsidRPr="003C4B1C" w:rsidRDefault="004C39C0" w:rsidP="003B4876">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time of day that the recording was made</w:t>
            </w:r>
          </w:p>
        </w:tc>
      </w:tr>
      <w:tr w:rsidR="004C39C0" w:rsidRPr="00710E1C" w14:paraId="0F28098B" w14:textId="77777777" w:rsidTr="004C39C0">
        <w:trPr>
          <w:trHeight w:val="304"/>
        </w:trPr>
        <w:tc>
          <w:tcPr>
            <w:tcW w:w="985" w:type="dxa"/>
            <w:shd w:val="clear" w:color="auto" w:fill="auto"/>
            <w:noWrap/>
            <w:vAlign w:val="bottom"/>
            <w:hideMark/>
          </w:tcPr>
          <w:p w14:paraId="32368939"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21</w:t>
            </w:r>
          </w:p>
        </w:tc>
        <w:tc>
          <w:tcPr>
            <w:tcW w:w="1080" w:type="dxa"/>
            <w:shd w:val="clear" w:color="auto" w:fill="auto"/>
            <w:noWrap/>
            <w:vAlign w:val="bottom"/>
            <w:hideMark/>
          </w:tcPr>
          <w:p w14:paraId="713B141D"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date</w:t>
            </w:r>
          </w:p>
        </w:tc>
        <w:tc>
          <w:tcPr>
            <w:tcW w:w="1170" w:type="dxa"/>
            <w:shd w:val="clear" w:color="auto" w:fill="auto"/>
            <w:noWrap/>
            <w:vAlign w:val="bottom"/>
            <w:hideMark/>
          </w:tcPr>
          <w:p w14:paraId="027F9686"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73BE3B10"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63ECD158" w14:textId="77777777" w:rsidR="004C39C0" w:rsidRPr="003C4B1C" w:rsidRDefault="004C39C0" w:rsidP="003B4876">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date that the recording was made</w:t>
            </w:r>
          </w:p>
        </w:tc>
      </w:tr>
      <w:tr w:rsidR="004C39C0" w:rsidRPr="00710E1C" w14:paraId="7F10F912" w14:textId="77777777" w:rsidTr="004C39C0">
        <w:trPr>
          <w:trHeight w:val="304"/>
        </w:trPr>
        <w:tc>
          <w:tcPr>
            <w:tcW w:w="985" w:type="dxa"/>
            <w:shd w:val="clear" w:color="auto" w:fill="auto"/>
            <w:noWrap/>
            <w:vAlign w:val="bottom"/>
            <w:hideMark/>
          </w:tcPr>
          <w:p w14:paraId="0E02D48B"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22</w:t>
            </w:r>
          </w:p>
        </w:tc>
        <w:tc>
          <w:tcPr>
            <w:tcW w:w="1080" w:type="dxa"/>
            <w:shd w:val="clear" w:color="auto" w:fill="auto"/>
            <w:noWrap/>
            <w:vAlign w:val="bottom"/>
            <w:hideMark/>
          </w:tcPr>
          <w:p w14:paraId="1DA09112"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uploaded</w:t>
            </w:r>
          </w:p>
        </w:tc>
        <w:tc>
          <w:tcPr>
            <w:tcW w:w="1170" w:type="dxa"/>
            <w:shd w:val="clear" w:color="auto" w:fill="auto"/>
            <w:noWrap/>
            <w:vAlign w:val="bottom"/>
            <w:hideMark/>
          </w:tcPr>
          <w:p w14:paraId="33EA1856"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36B468F2"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422ACD40" w14:textId="77777777" w:rsidR="004C39C0" w:rsidRPr="003C4B1C" w:rsidRDefault="004C39C0" w:rsidP="003B4876">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date that the recording was uploaded to xeno-canto</w:t>
            </w:r>
          </w:p>
        </w:tc>
      </w:tr>
      <w:tr w:rsidR="004C39C0" w:rsidRPr="00710E1C" w14:paraId="7A17621E" w14:textId="77777777" w:rsidTr="004C39C0">
        <w:trPr>
          <w:trHeight w:val="304"/>
        </w:trPr>
        <w:tc>
          <w:tcPr>
            <w:tcW w:w="985" w:type="dxa"/>
            <w:shd w:val="clear" w:color="auto" w:fill="auto"/>
            <w:noWrap/>
            <w:vAlign w:val="bottom"/>
            <w:hideMark/>
          </w:tcPr>
          <w:p w14:paraId="49302C29"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23</w:t>
            </w:r>
          </w:p>
        </w:tc>
        <w:tc>
          <w:tcPr>
            <w:tcW w:w="1080" w:type="dxa"/>
            <w:shd w:val="clear" w:color="auto" w:fill="auto"/>
            <w:noWrap/>
            <w:vAlign w:val="bottom"/>
            <w:hideMark/>
          </w:tcPr>
          <w:p w14:paraId="581B0E37"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also</w:t>
            </w:r>
          </w:p>
        </w:tc>
        <w:tc>
          <w:tcPr>
            <w:tcW w:w="1170" w:type="dxa"/>
            <w:shd w:val="clear" w:color="auto" w:fill="auto"/>
            <w:noWrap/>
            <w:vAlign w:val="bottom"/>
            <w:hideMark/>
          </w:tcPr>
          <w:p w14:paraId="20FD2E59"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2BE7C20F"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750C75FD" w14:textId="77777777" w:rsidR="004C39C0" w:rsidRPr="003C4B1C" w:rsidRDefault="004C39C0" w:rsidP="003B4876">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An array with the identified background species in the recording</w:t>
            </w:r>
          </w:p>
        </w:tc>
      </w:tr>
      <w:tr w:rsidR="004C39C0" w:rsidRPr="00710E1C" w14:paraId="01CE6606" w14:textId="77777777" w:rsidTr="004C39C0">
        <w:trPr>
          <w:trHeight w:val="304"/>
        </w:trPr>
        <w:tc>
          <w:tcPr>
            <w:tcW w:w="985" w:type="dxa"/>
            <w:shd w:val="clear" w:color="auto" w:fill="auto"/>
            <w:noWrap/>
            <w:vAlign w:val="bottom"/>
            <w:hideMark/>
          </w:tcPr>
          <w:p w14:paraId="6E1C18CC"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24</w:t>
            </w:r>
          </w:p>
        </w:tc>
        <w:tc>
          <w:tcPr>
            <w:tcW w:w="1080" w:type="dxa"/>
            <w:shd w:val="clear" w:color="auto" w:fill="auto"/>
            <w:noWrap/>
            <w:vAlign w:val="bottom"/>
            <w:hideMark/>
          </w:tcPr>
          <w:p w14:paraId="46F04CB6"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rmk</w:t>
            </w:r>
          </w:p>
        </w:tc>
        <w:tc>
          <w:tcPr>
            <w:tcW w:w="1170" w:type="dxa"/>
            <w:shd w:val="clear" w:color="auto" w:fill="auto"/>
            <w:noWrap/>
            <w:vAlign w:val="bottom"/>
            <w:hideMark/>
          </w:tcPr>
          <w:p w14:paraId="0BBBACAD"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39DC120F"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4AAD9F8B" w14:textId="77777777" w:rsidR="004C39C0" w:rsidRPr="003C4B1C" w:rsidRDefault="004C39C0" w:rsidP="003B4876">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additional remarks by the recordist</w:t>
            </w:r>
          </w:p>
        </w:tc>
      </w:tr>
      <w:tr w:rsidR="004C39C0" w:rsidRPr="00710E1C" w14:paraId="5A06D092" w14:textId="77777777" w:rsidTr="004C39C0">
        <w:trPr>
          <w:trHeight w:val="304"/>
        </w:trPr>
        <w:tc>
          <w:tcPr>
            <w:tcW w:w="985" w:type="dxa"/>
            <w:shd w:val="clear" w:color="auto" w:fill="auto"/>
            <w:noWrap/>
            <w:vAlign w:val="bottom"/>
            <w:hideMark/>
          </w:tcPr>
          <w:p w14:paraId="662CB571"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25</w:t>
            </w:r>
          </w:p>
        </w:tc>
        <w:tc>
          <w:tcPr>
            <w:tcW w:w="1080" w:type="dxa"/>
            <w:shd w:val="clear" w:color="auto" w:fill="auto"/>
            <w:noWrap/>
            <w:vAlign w:val="bottom"/>
            <w:hideMark/>
          </w:tcPr>
          <w:p w14:paraId="5C3991E8"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bird-seen</w:t>
            </w:r>
          </w:p>
        </w:tc>
        <w:tc>
          <w:tcPr>
            <w:tcW w:w="1170" w:type="dxa"/>
            <w:shd w:val="clear" w:color="auto" w:fill="auto"/>
            <w:noWrap/>
            <w:vAlign w:val="bottom"/>
            <w:hideMark/>
          </w:tcPr>
          <w:p w14:paraId="279F6AAB" w14:textId="77777777" w:rsidR="004C39C0" w:rsidRPr="003C4B1C" w:rsidRDefault="004C39C0" w:rsidP="003B4876">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29CBDF7D" w14:textId="77777777" w:rsidR="004C39C0" w:rsidRPr="003C4B1C" w:rsidRDefault="004C39C0" w:rsidP="003B4876">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0D498F30" w14:textId="77777777" w:rsidR="004C39C0" w:rsidRPr="003C4B1C" w:rsidRDefault="004C39C0" w:rsidP="003B4876">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Was the recorded bird visually identified? (yes/no)</w:t>
            </w:r>
          </w:p>
        </w:tc>
      </w:tr>
      <w:tr w:rsidR="004C39C0" w:rsidRPr="00710E1C" w14:paraId="0C8CAEF7" w14:textId="77777777" w:rsidTr="004C39C0">
        <w:trPr>
          <w:trHeight w:val="304"/>
        </w:trPr>
        <w:tc>
          <w:tcPr>
            <w:tcW w:w="985" w:type="dxa"/>
            <w:shd w:val="clear" w:color="auto" w:fill="auto"/>
            <w:noWrap/>
            <w:vAlign w:val="bottom"/>
            <w:hideMark/>
          </w:tcPr>
          <w:p w14:paraId="527C4A5A" w14:textId="77777777" w:rsidR="004C39C0" w:rsidRPr="003C4B1C" w:rsidRDefault="004C39C0" w:rsidP="003B4876">
            <w:pPr>
              <w:spacing w:after="0" w:line="240" w:lineRule="auto"/>
              <w:jc w:val="both"/>
              <w:rPr>
                <w:rFonts w:eastAsia="Times New Roman" w:cstheme="minorHAnsi"/>
                <w:color w:val="000000"/>
                <w:sz w:val="18"/>
                <w:szCs w:val="18"/>
              </w:rPr>
            </w:pPr>
            <w:r w:rsidRPr="003C4B1C">
              <w:rPr>
                <w:rFonts w:eastAsia="Times New Roman" w:cstheme="minorHAnsi"/>
                <w:color w:val="000000"/>
                <w:sz w:val="18"/>
                <w:szCs w:val="18"/>
              </w:rPr>
              <w:t>26</w:t>
            </w:r>
          </w:p>
        </w:tc>
        <w:tc>
          <w:tcPr>
            <w:tcW w:w="1080" w:type="dxa"/>
            <w:shd w:val="clear" w:color="auto" w:fill="auto"/>
            <w:noWrap/>
            <w:vAlign w:val="bottom"/>
            <w:hideMark/>
          </w:tcPr>
          <w:p w14:paraId="053D4C52" w14:textId="77777777" w:rsidR="004C39C0" w:rsidRPr="003C4B1C" w:rsidRDefault="004C39C0" w:rsidP="003B4876">
            <w:pPr>
              <w:spacing w:after="0" w:line="240" w:lineRule="auto"/>
              <w:jc w:val="both"/>
              <w:rPr>
                <w:rFonts w:eastAsia="Times New Roman" w:cstheme="minorHAnsi"/>
                <w:color w:val="000000"/>
                <w:sz w:val="18"/>
                <w:szCs w:val="18"/>
              </w:rPr>
            </w:pPr>
            <w:r w:rsidRPr="003C4B1C">
              <w:rPr>
                <w:rFonts w:eastAsia="Times New Roman" w:cstheme="minorHAnsi"/>
                <w:color w:val="000000"/>
                <w:sz w:val="18"/>
                <w:szCs w:val="18"/>
              </w:rPr>
              <w:t>playback-used</w:t>
            </w:r>
          </w:p>
        </w:tc>
        <w:tc>
          <w:tcPr>
            <w:tcW w:w="1170" w:type="dxa"/>
            <w:shd w:val="clear" w:color="auto" w:fill="auto"/>
            <w:noWrap/>
            <w:vAlign w:val="bottom"/>
            <w:hideMark/>
          </w:tcPr>
          <w:p w14:paraId="1BA58F4D" w14:textId="77777777" w:rsidR="004C39C0" w:rsidRPr="003C4B1C" w:rsidRDefault="004C39C0" w:rsidP="003B4876">
            <w:pPr>
              <w:spacing w:after="0" w:line="240" w:lineRule="auto"/>
              <w:jc w:val="both"/>
              <w:rPr>
                <w:rFonts w:eastAsia="Times New Roman" w:cstheme="minorHAnsi"/>
                <w:color w:val="000000"/>
                <w:sz w:val="18"/>
                <w:szCs w:val="18"/>
              </w:rPr>
            </w:pPr>
            <w:r w:rsidRPr="003C4B1C">
              <w:rPr>
                <w:rFonts w:eastAsia="Times New Roman" w:cstheme="minorHAnsi"/>
                <w:color w:val="000000"/>
                <w:sz w:val="18"/>
                <w:szCs w:val="18"/>
              </w:rPr>
              <w:t>Object</w:t>
            </w:r>
          </w:p>
        </w:tc>
        <w:tc>
          <w:tcPr>
            <w:tcW w:w="1710" w:type="dxa"/>
            <w:shd w:val="clear" w:color="auto" w:fill="auto"/>
            <w:noWrap/>
            <w:vAlign w:val="bottom"/>
            <w:hideMark/>
          </w:tcPr>
          <w:p w14:paraId="39774893" w14:textId="77777777" w:rsidR="004C39C0" w:rsidRPr="003C4B1C" w:rsidRDefault="004C39C0" w:rsidP="003B4876">
            <w:pPr>
              <w:spacing w:after="0" w:line="240" w:lineRule="auto"/>
              <w:jc w:val="both"/>
              <w:rPr>
                <w:rFonts w:eastAsia="Times New Roman" w:cstheme="minorHAnsi"/>
                <w:color w:val="212121"/>
                <w:sz w:val="18"/>
                <w:szCs w:val="18"/>
              </w:rPr>
            </w:pPr>
            <w:r w:rsidRPr="003C4B1C">
              <w:rPr>
                <w:rFonts w:eastAsia="Times New Roman" w:cstheme="minorHAnsi"/>
                <w:color w:val="212121"/>
                <w:sz w:val="18"/>
                <w:szCs w:val="18"/>
              </w:rPr>
              <w:t>46565 non-null</w:t>
            </w:r>
          </w:p>
        </w:tc>
        <w:tc>
          <w:tcPr>
            <w:tcW w:w="5058" w:type="dxa"/>
          </w:tcPr>
          <w:p w14:paraId="302813CF" w14:textId="77777777" w:rsidR="004C39C0" w:rsidRPr="003C4B1C" w:rsidRDefault="004C39C0" w:rsidP="003B4876">
            <w:pPr>
              <w:spacing w:after="0" w:line="240" w:lineRule="auto"/>
              <w:jc w:val="both"/>
              <w:rPr>
                <w:rFonts w:eastAsia="Times New Roman" w:cstheme="minorHAnsi"/>
                <w:color w:val="212121"/>
                <w:sz w:val="18"/>
                <w:szCs w:val="18"/>
              </w:rPr>
            </w:pPr>
            <w:r w:rsidRPr="003C4B1C">
              <w:rPr>
                <w:rFonts w:eastAsia="Times New Roman" w:cstheme="minorHAnsi"/>
                <w:color w:val="212121"/>
                <w:sz w:val="18"/>
                <w:szCs w:val="18"/>
              </w:rPr>
              <w:t>Was playback used to lure the bird? (yes/no)</w:t>
            </w:r>
          </w:p>
        </w:tc>
      </w:tr>
    </w:tbl>
    <w:p w14:paraId="7B05134A" w14:textId="77777777" w:rsidR="004C39C0" w:rsidRDefault="004C39C0" w:rsidP="001F7AA0">
      <w:pPr>
        <w:spacing w:line="360" w:lineRule="auto"/>
        <w:jc w:val="both"/>
      </w:pPr>
    </w:p>
    <w:p w14:paraId="31A05443" w14:textId="1A6EC73F" w:rsidR="004C39C0" w:rsidRPr="00976CC6" w:rsidRDefault="008A02D2" w:rsidP="004C39C0">
      <w:pPr>
        <w:pStyle w:val="Heading2"/>
        <w:spacing w:after="240"/>
        <w:rPr>
          <w:b/>
          <w:bCs/>
        </w:rPr>
      </w:pPr>
      <w:bookmarkStart w:id="86" w:name="_Toc115639782"/>
      <w:r w:rsidRPr="00976CC6">
        <w:rPr>
          <w:b/>
          <w:bCs/>
        </w:rPr>
        <w:t xml:space="preserve">Bird’s </w:t>
      </w:r>
      <w:r w:rsidR="004C39C0" w:rsidRPr="00976CC6">
        <w:rPr>
          <w:b/>
          <w:bCs/>
        </w:rPr>
        <w:t>Voice Data Description</w:t>
      </w:r>
      <w:bookmarkEnd w:id="86"/>
    </w:p>
    <w:p w14:paraId="6BCD878F" w14:textId="28606375" w:rsidR="007E3D05" w:rsidRDefault="004C39C0" w:rsidP="00565E2C">
      <w:pPr>
        <w:spacing w:line="360" w:lineRule="auto"/>
        <w:jc w:val="both"/>
      </w:pPr>
      <w:r>
        <w:t xml:space="preserve">The dataset we gather is the subset of </w:t>
      </w:r>
      <w:r w:rsidR="003B087B">
        <w:t xml:space="preserve">the </w:t>
      </w:r>
      <w:r>
        <w:t xml:space="preserve">xento-canto database. </w:t>
      </w:r>
      <w:r w:rsidRPr="004C39C0">
        <w:t>The goal of the Center for Conservation Bioacoustics (CCB) at the Cornell Lab of Ornithology is to gather and analyze sounds from the natural world. The CCB creates cutting-edge conservation technology to motivate and educate people throughout the world about the need to save species and environments. The CCB seeks to further its goal and enhance the precision of soundscape assessments by collaborating with the data science community.</w:t>
      </w:r>
      <w:r>
        <w:t xml:space="preserve"> </w:t>
      </w:r>
      <w:r w:rsidR="001A74EB" w:rsidRPr="001A74EB">
        <w:t>We need to execute data processing and data engineering to choose the optimal label for the bird</w:t>
      </w:r>
      <w:r w:rsidR="003B087B">
        <w:t>'s</w:t>
      </w:r>
      <w:r w:rsidR="001A74EB" w:rsidRPr="001A74EB">
        <w:t xml:space="preserve"> sound in soundscape recordings where there are </w:t>
      </w:r>
      <w:r w:rsidR="003B087B">
        <w:t>several</w:t>
      </w:r>
      <w:r w:rsidR="001A74EB" w:rsidRPr="001A74EB">
        <w:t xml:space="preserve"> different bird vocalizations. Weak labels are present in the recordings because of their intricacy. A specific</w:t>
      </w:r>
      <w:r w:rsidR="003B087B">
        <w:t>ally</w:t>
      </w:r>
      <w:r w:rsidR="001A74EB" w:rsidRPr="001A74EB">
        <w:t xml:space="preserve"> named bird species may be in the forefront, with anthropogenic noises (such as airline overflights) or other bird and non-bird calls (such as chipmunk cries) in the background.</w:t>
      </w:r>
      <w:r w:rsidR="001A74EB">
        <w:t xml:space="preserve"> </w:t>
      </w:r>
    </w:p>
    <w:p w14:paraId="3B5E7D33" w14:textId="4B9428E7" w:rsidR="007E3D05" w:rsidRPr="007E3D05" w:rsidRDefault="001A74EB" w:rsidP="007E3D05">
      <w:pPr>
        <w:pStyle w:val="Heading3"/>
        <w:spacing w:after="240"/>
        <w:rPr>
          <w:b/>
          <w:bCs/>
        </w:rPr>
      </w:pPr>
      <w:bookmarkStart w:id="87" w:name="_Toc115639783"/>
      <w:r w:rsidRPr="00976CC6">
        <w:rPr>
          <w:b/>
          <w:bCs/>
        </w:rPr>
        <w:t>Dataset Folders Structure Details</w:t>
      </w:r>
      <w:bookmarkEnd w:id="87"/>
    </w:p>
    <w:p w14:paraId="38E0AEAB" w14:textId="02BA2D0A" w:rsidR="001A74EB" w:rsidRPr="001A74EB" w:rsidRDefault="004006AA" w:rsidP="001A74EB">
      <w:pPr>
        <w:jc w:val="both"/>
        <w:rPr>
          <w:b/>
          <w:bCs/>
        </w:rPr>
      </w:pPr>
      <w:r>
        <w:rPr>
          <w:b/>
          <w:bCs/>
        </w:rPr>
        <w:t>T</w:t>
      </w:r>
      <w:r w:rsidR="001A74EB" w:rsidRPr="001A74EB">
        <w:rPr>
          <w:b/>
          <w:bCs/>
        </w:rPr>
        <w:t>rain audio</w:t>
      </w:r>
      <w:r w:rsidR="001A74EB">
        <w:rPr>
          <w:b/>
          <w:bCs/>
        </w:rPr>
        <w:t>:</w:t>
      </w:r>
    </w:p>
    <w:p w14:paraId="11609D80" w14:textId="4323926A" w:rsidR="001A74EB" w:rsidRPr="004C39C0" w:rsidRDefault="001A74EB" w:rsidP="004006AA">
      <w:pPr>
        <w:spacing w:line="360" w:lineRule="auto"/>
        <w:jc w:val="both"/>
      </w:pPr>
      <w:r>
        <w:t>The train</w:t>
      </w:r>
      <w:r w:rsidR="003B087B">
        <w:t>ing</w:t>
      </w:r>
      <w:r>
        <w:t xml:space="preserve"> data is made up of shorter recordings of certain bird cries that xenocanto.org users have kindly shared.</w:t>
      </w:r>
    </w:p>
    <w:p w14:paraId="73D4075A" w14:textId="099F6C81" w:rsidR="001A74EB" w:rsidRPr="001A74EB" w:rsidRDefault="004006AA" w:rsidP="001A74EB">
      <w:pPr>
        <w:spacing w:after="240"/>
        <w:rPr>
          <w:b/>
          <w:bCs/>
        </w:rPr>
      </w:pPr>
      <w:r>
        <w:rPr>
          <w:b/>
          <w:bCs/>
        </w:rPr>
        <w:t>T</w:t>
      </w:r>
      <w:r w:rsidR="001A74EB" w:rsidRPr="001A74EB">
        <w:rPr>
          <w:b/>
          <w:bCs/>
        </w:rPr>
        <w:t>est audio</w:t>
      </w:r>
      <w:r w:rsidR="001A74EB">
        <w:rPr>
          <w:b/>
          <w:bCs/>
        </w:rPr>
        <w:t>:</w:t>
      </w:r>
    </w:p>
    <w:p w14:paraId="3A5BA341" w14:textId="6495F9B5" w:rsidR="00A313E2" w:rsidRDefault="001A74EB" w:rsidP="004006AA">
      <w:pPr>
        <w:spacing w:after="240" w:line="360" w:lineRule="auto"/>
        <w:jc w:val="both"/>
      </w:pPr>
      <w:r>
        <w:t>About 150 mp3 recordings, each lasting about 10 minutes, are concealed in the test audio directory. They won't all fit in the memory of a laptop at once. Three different isolated sites in North America are where the recordings were made. Sites 1 and 2 were labeled at 5</w:t>
      </w:r>
      <w:r w:rsidR="003B087B">
        <w:t>-</w:t>
      </w:r>
      <w:r>
        <w:t xml:space="preserve">second intervals and need matching predictions, while site 3 files are only labeled at the file level due to the time-consuming labeling </w:t>
      </w:r>
      <w:r>
        <w:lastRenderedPageBreak/>
        <w:t>procedure. As a result, site 3 has a test set with fewer rows and requires predictions with lower temporal resolution.</w:t>
      </w:r>
    </w:p>
    <w:p w14:paraId="38D162D6" w14:textId="3C269228" w:rsidR="001A74EB" w:rsidRDefault="001A74EB" w:rsidP="004006AA">
      <w:pPr>
        <w:pStyle w:val="ListParagraph"/>
        <w:numPr>
          <w:ilvl w:val="0"/>
          <w:numId w:val="19"/>
        </w:numPr>
        <w:spacing w:after="0" w:line="360" w:lineRule="auto"/>
      </w:pPr>
      <w:r>
        <w:t>site:</w:t>
      </w:r>
      <w:r>
        <w:tab/>
      </w:r>
      <w:r>
        <w:tab/>
        <w:t xml:space="preserve"> Site ID.</w:t>
      </w:r>
    </w:p>
    <w:p w14:paraId="736FE9CF" w14:textId="60245C06" w:rsidR="001A74EB" w:rsidRDefault="001A74EB" w:rsidP="004006AA">
      <w:pPr>
        <w:pStyle w:val="ListParagraph"/>
        <w:numPr>
          <w:ilvl w:val="0"/>
          <w:numId w:val="19"/>
        </w:numPr>
        <w:spacing w:after="0" w:line="360" w:lineRule="auto"/>
      </w:pPr>
      <w:r>
        <w:t>row_id:</w:t>
      </w:r>
      <w:r>
        <w:tab/>
      </w:r>
      <w:r>
        <w:tab/>
        <w:t xml:space="preserve"> ID code for the row.</w:t>
      </w:r>
    </w:p>
    <w:p w14:paraId="1A7631DB" w14:textId="29EF732C" w:rsidR="001A74EB" w:rsidRDefault="001A74EB" w:rsidP="004006AA">
      <w:pPr>
        <w:pStyle w:val="ListParagraph"/>
        <w:numPr>
          <w:ilvl w:val="0"/>
          <w:numId w:val="19"/>
        </w:numPr>
        <w:spacing w:after="0" w:line="360" w:lineRule="auto"/>
      </w:pPr>
      <w:r>
        <w:t>seconds:</w:t>
      </w:r>
      <w:r>
        <w:tab/>
        <w:t xml:space="preserve"> The second ending the time window, if any. Site </w:t>
      </w:r>
      <w:r w:rsidR="009D5574">
        <w:t>3-time</w:t>
      </w:r>
      <w:r>
        <w:t xml:space="preserve"> windows cover the entire audio file and have null entries for seconds.</w:t>
      </w:r>
    </w:p>
    <w:p w14:paraId="3F769B9B" w14:textId="0C883174" w:rsidR="004C39C0" w:rsidRDefault="001A74EB" w:rsidP="004006AA">
      <w:pPr>
        <w:pStyle w:val="ListParagraph"/>
        <w:numPr>
          <w:ilvl w:val="0"/>
          <w:numId w:val="19"/>
        </w:numPr>
        <w:spacing w:line="360" w:lineRule="auto"/>
        <w:jc w:val="both"/>
      </w:pPr>
      <w:r>
        <w:t xml:space="preserve">audio_id: </w:t>
      </w:r>
      <w:r>
        <w:tab/>
        <w:t>ID code for the audio file.</w:t>
      </w:r>
    </w:p>
    <w:p w14:paraId="0FC51887" w14:textId="3623167E" w:rsidR="008E02D6" w:rsidRPr="008E02D6" w:rsidRDefault="004006AA" w:rsidP="004006AA">
      <w:pPr>
        <w:spacing w:after="240" w:line="360" w:lineRule="auto"/>
        <w:rPr>
          <w:b/>
          <w:bCs/>
        </w:rPr>
      </w:pPr>
      <w:r>
        <w:rPr>
          <w:b/>
          <w:bCs/>
        </w:rPr>
        <w:t>E</w:t>
      </w:r>
      <w:r w:rsidR="008E02D6" w:rsidRPr="008E02D6">
        <w:rPr>
          <w:b/>
          <w:bCs/>
        </w:rPr>
        <w:t>xample test audio metadata.csv</w:t>
      </w:r>
    </w:p>
    <w:p w14:paraId="6818625E" w14:textId="15BC4EBB" w:rsidR="008E02D6" w:rsidRDefault="008E02D6" w:rsidP="004006AA">
      <w:pPr>
        <w:spacing w:after="240" w:line="360" w:lineRule="auto"/>
      </w:pPr>
      <w:r>
        <w:t>Complete information for the test audio example. Compared to the concealed test set, these labels are more time precise.</w:t>
      </w:r>
    </w:p>
    <w:p w14:paraId="158689C3" w14:textId="7DD14B31" w:rsidR="00A93045" w:rsidRPr="00A93045" w:rsidRDefault="004006AA" w:rsidP="004006AA">
      <w:pPr>
        <w:spacing w:after="240" w:line="360" w:lineRule="auto"/>
        <w:rPr>
          <w:b/>
          <w:bCs/>
        </w:rPr>
      </w:pPr>
      <w:r>
        <w:rPr>
          <w:b/>
          <w:bCs/>
        </w:rPr>
        <w:t>E</w:t>
      </w:r>
      <w:r w:rsidR="00A93045" w:rsidRPr="00A93045">
        <w:rPr>
          <w:b/>
          <w:bCs/>
        </w:rPr>
        <w:t>xample test audio summary.csv</w:t>
      </w:r>
    </w:p>
    <w:p w14:paraId="742527AF" w14:textId="68998F42" w:rsidR="00A93045" w:rsidRDefault="00A93045" w:rsidP="004006AA">
      <w:pPr>
        <w:spacing w:after="240" w:line="360" w:lineRule="auto"/>
      </w:pPr>
      <w:r>
        <w:t xml:space="preserve">Metadata for the sample test audio </w:t>
      </w:r>
      <w:r w:rsidR="003B087B">
        <w:t xml:space="preserve">was </w:t>
      </w:r>
      <w:r>
        <w:t>converted to the concealed test set's format.</w:t>
      </w:r>
    </w:p>
    <w:p w14:paraId="23018077" w14:textId="7FFC0637" w:rsidR="00A93045" w:rsidRDefault="00A93045" w:rsidP="004006AA">
      <w:pPr>
        <w:pStyle w:val="ListParagraph"/>
        <w:numPr>
          <w:ilvl w:val="0"/>
          <w:numId w:val="20"/>
        </w:numPr>
        <w:spacing w:after="0" w:line="360" w:lineRule="auto"/>
      </w:pPr>
      <w:r>
        <w:t>filename_seconds: a row identifier.</w:t>
      </w:r>
    </w:p>
    <w:p w14:paraId="16814964" w14:textId="0846F28D" w:rsidR="00A93045" w:rsidRDefault="00A93045" w:rsidP="004006AA">
      <w:pPr>
        <w:pStyle w:val="ListParagraph"/>
        <w:numPr>
          <w:ilvl w:val="0"/>
          <w:numId w:val="20"/>
        </w:numPr>
        <w:spacing w:after="0" w:line="360" w:lineRule="auto"/>
      </w:pPr>
      <w:r>
        <w:t xml:space="preserve">birds: all bird codes </w:t>
      </w:r>
      <w:r w:rsidR="003B087B">
        <w:t xml:space="preserve">are </w:t>
      </w:r>
      <w:r>
        <w:t>present in the time window.</w:t>
      </w:r>
    </w:p>
    <w:p w14:paraId="2972A848" w14:textId="1B0801EC" w:rsidR="00A93045" w:rsidRDefault="00A93045" w:rsidP="004006AA">
      <w:pPr>
        <w:pStyle w:val="ListParagraph"/>
        <w:numPr>
          <w:ilvl w:val="0"/>
          <w:numId w:val="20"/>
        </w:numPr>
        <w:spacing w:after="0" w:line="360" w:lineRule="auto"/>
      </w:pPr>
      <w:r>
        <w:t>filename</w:t>
      </w:r>
    </w:p>
    <w:p w14:paraId="3FFA7EDD" w14:textId="1D3E7136" w:rsidR="00A93045" w:rsidRDefault="00A93045" w:rsidP="004006AA">
      <w:pPr>
        <w:pStyle w:val="ListParagraph"/>
        <w:numPr>
          <w:ilvl w:val="0"/>
          <w:numId w:val="20"/>
        </w:numPr>
        <w:spacing w:after="0" w:line="360" w:lineRule="auto"/>
      </w:pPr>
      <w:r>
        <w:t>seconds: the second ending the time window.</w:t>
      </w:r>
    </w:p>
    <w:p w14:paraId="199F939F" w14:textId="77777777" w:rsidR="007E3D05" w:rsidRDefault="007E3D05" w:rsidP="004006AA">
      <w:pPr>
        <w:spacing w:after="0" w:line="360" w:lineRule="auto"/>
        <w:rPr>
          <w:b/>
          <w:bCs/>
        </w:rPr>
      </w:pPr>
    </w:p>
    <w:p w14:paraId="02A01903" w14:textId="77777777" w:rsidR="007E3D05" w:rsidRDefault="007E3D05" w:rsidP="004006AA">
      <w:pPr>
        <w:spacing w:after="0" w:line="360" w:lineRule="auto"/>
        <w:rPr>
          <w:b/>
          <w:bCs/>
        </w:rPr>
      </w:pPr>
    </w:p>
    <w:p w14:paraId="0748E838" w14:textId="19EF0BB0" w:rsidR="00A93045" w:rsidRPr="00A93045" w:rsidRDefault="00A93045" w:rsidP="004006AA">
      <w:pPr>
        <w:spacing w:after="0" w:line="360" w:lineRule="auto"/>
        <w:rPr>
          <w:b/>
          <w:bCs/>
        </w:rPr>
      </w:pPr>
      <w:r w:rsidRPr="00A93045">
        <w:rPr>
          <w:b/>
          <w:bCs/>
        </w:rPr>
        <w:t>train.csv</w:t>
      </w:r>
    </w:p>
    <w:p w14:paraId="7F89DA1D" w14:textId="73FE10BF" w:rsidR="00A93045" w:rsidRDefault="00A93045" w:rsidP="004006AA">
      <w:pPr>
        <w:spacing w:after="0" w:line="360" w:lineRule="auto"/>
      </w:pPr>
      <w:r>
        <w:t>The training data comes with a wide variety of information. The fields that are most immediately relevant are:</w:t>
      </w:r>
    </w:p>
    <w:p w14:paraId="74D557E9" w14:textId="379A6E78" w:rsidR="00A93045" w:rsidRDefault="00A93045" w:rsidP="004006AA">
      <w:pPr>
        <w:spacing w:after="0" w:line="360" w:lineRule="auto"/>
      </w:pPr>
    </w:p>
    <w:p w14:paraId="1F34803D" w14:textId="6A058DAC" w:rsidR="00A93045" w:rsidRDefault="00A93045" w:rsidP="004006AA">
      <w:pPr>
        <w:spacing w:after="0" w:line="360" w:lineRule="auto"/>
      </w:pPr>
      <w:r w:rsidRPr="00A93045">
        <w:rPr>
          <w:b/>
          <w:bCs/>
        </w:rPr>
        <w:t>bird code:</w:t>
      </w:r>
      <w:r>
        <w:t xml:space="preserve"> The bird species' code is bird code. By adding the code to https://ebird.org/species/, such as https://ebird.org/species/amecro for the American Crow, you may access full information on the bird codes.</w:t>
      </w:r>
    </w:p>
    <w:p w14:paraId="72DF1813" w14:textId="40F9986F" w:rsidR="00A93045" w:rsidRDefault="00A93045" w:rsidP="004006AA">
      <w:pPr>
        <w:spacing w:after="0" w:line="360" w:lineRule="auto"/>
      </w:pPr>
      <w:r w:rsidRPr="00A93045">
        <w:rPr>
          <w:b/>
          <w:bCs/>
        </w:rPr>
        <w:t>reco</w:t>
      </w:r>
      <w:r w:rsidR="003B087B">
        <w:rPr>
          <w:b/>
          <w:bCs/>
        </w:rPr>
        <w:t>r</w:t>
      </w:r>
      <w:r w:rsidRPr="00A93045">
        <w:rPr>
          <w:b/>
          <w:bCs/>
        </w:rPr>
        <w:t>dist</w:t>
      </w:r>
      <w:r>
        <w:t>: the user who submitted the recording.</w:t>
      </w:r>
    </w:p>
    <w:p w14:paraId="14F3ACB3" w14:textId="7812C6E9" w:rsidR="00A93045" w:rsidRDefault="00A93045" w:rsidP="004006AA">
      <w:pPr>
        <w:spacing w:after="0" w:line="360" w:lineRule="auto"/>
      </w:pPr>
      <w:r w:rsidRPr="00A93045">
        <w:rPr>
          <w:b/>
          <w:bCs/>
        </w:rPr>
        <w:t>location:</w:t>
      </w:r>
      <w:r>
        <w:t xml:space="preserve"> the site of the recording. You might wish to look for geographic variability in your training data since certain bird species may have regional cry "dialects".</w:t>
      </w:r>
    </w:p>
    <w:p w14:paraId="06BBBD5D" w14:textId="0365D8ED" w:rsidR="00A93045" w:rsidRDefault="00A93045" w:rsidP="008A02D2">
      <w:pPr>
        <w:spacing w:after="0" w:line="360" w:lineRule="auto"/>
        <w:jc w:val="both"/>
      </w:pPr>
      <w:r w:rsidRPr="00A93045">
        <w:rPr>
          <w:b/>
          <w:bCs/>
        </w:rPr>
        <w:lastRenderedPageBreak/>
        <w:t>date:</w:t>
      </w:r>
      <w:r>
        <w:t xml:space="preserve"> While certain bird cries, like an alarm call, can be heard all year long, others are only made during a certain season. It could be a good idea to look for temporal variability in your training data.</w:t>
      </w:r>
    </w:p>
    <w:p w14:paraId="0BE30B78" w14:textId="26DE8CBC" w:rsidR="00A93045" w:rsidRDefault="00A93045" w:rsidP="008A02D2">
      <w:pPr>
        <w:spacing w:after="0" w:line="360" w:lineRule="auto"/>
      </w:pPr>
      <w:r w:rsidRPr="00A93045">
        <w:rPr>
          <w:b/>
          <w:bCs/>
        </w:rPr>
        <w:t xml:space="preserve">filename: </w:t>
      </w:r>
      <w:r>
        <w:t>The name of the audio file that goes with it.</w:t>
      </w:r>
    </w:p>
    <w:p w14:paraId="46651F5A" w14:textId="7667F6A2" w:rsidR="00A93045" w:rsidRPr="00976CC6" w:rsidRDefault="00565E2C" w:rsidP="004006AA">
      <w:pPr>
        <w:pStyle w:val="Heading2"/>
        <w:spacing w:after="240"/>
        <w:rPr>
          <w:b/>
          <w:bCs/>
        </w:rPr>
      </w:pPr>
      <w:bookmarkStart w:id="88" w:name="_Toc115639784"/>
      <w:r>
        <w:rPr>
          <w:b/>
          <w:bCs/>
        </w:rPr>
        <w:t>Spectrogram</w:t>
      </w:r>
      <w:r w:rsidR="009D5574" w:rsidRPr="00976CC6">
        <w:rPr>
          <w:b/>
          <w:bCs/>
        </w:rPr>
        <w:t xml:space="preserve"> Data Description</w:t>
      </w:r>
      <w:bookmarkEnd w:id="88"/>
    </w:p>
    <w:p w14:paraId="3BB101B3" w14:textId="594A7CD5" w:rsidR="00A05875" w:rsidRDefault="00A05875" w:rsidP="004006AA">
      <w:pPr>
        <w:spacing w:after="0" w:line="360" w:lineRule="auto"/>
        <w:jc w:val="both"/>
      </w:pPr>
      <w:r>
        <w:t xml:space="preserve">The frequency range between 1.8 and 1.9 kHz was most frequently </w:t>
      </w:r>
      <w:r w:rsidR="00B7680C">
        <w:t>utilized</w:t>
      </w:r>
      <w:r>
        <w:t xml:space="preserve"> by woodland birds (16% of all motif components), whereas the range between 2.2 and 2.3 kHz was most frequently used by city species. Male forest birds were substantially more frequent users of frequencies below 2 kHz than were city birds.</w:t>
      </w:r>
    </w:p>
    <w:p w14:paraId="6C99391A" w14:textId="33056FBC" w:rsidR="00A93045" w:rsidRDefault="00A05875" w:rsidP="004006AA">
      <w:pPr>
        <w:spacing w:after="0" w:line="360" w:lineRule="auto"/>
        <w:jc w:val="both"/>
      </w:pPr>
      <w:r>
        <w:t xml:space="preserve">Additionally, Wavelet Denoising simply creates a signal from a noisy one to remove noise from a signal. Wavelet denoising is what I use after the </w:t>
      </w:r>
      <w:r w:rsidR="00565E2C">
        <w:t>MEL</w:t>
      </w:r>
      <w:r w:rsidR="00B7680C" w:rsidRPr="00B7680C">
        <w:t xml:space="preserve"> </w:t>
      </w:r>
      <w:r w:rsidR="00565E2C">
        <w:t>Spectrogram</w:t>
      </w:r>
      <w:r>
        <w:t>, however</w:t>
      </w:r>
      <w:r w:rsidR="003B087B">
        <w:t>,</w:t>
      </w:r>
      <w:r>
        <w:t xml:space="preserve"> it would be preferable to use it after signal filtering.</w:t>
      </w:r>
    </w:p>
    <w:p w14:paraId="7B032575" w14:textId="00CF7E76" w:rsidR="00FC40B1" w:rsidRDefault="00661A7F" w:rsidP="00277ABC">
      <w:pPr>
        <w:spacing w:after="0" w:line="360" w:lineRule="auto"/>
        <w:jc w:val="both"/>
      </w:pPr>
      <w:r>
        <w:t>The voice data from the above</w:t>
      </w:r>
      <w:r w:rsidR="003B087B">
        <w:t>-</w:t>
      </w:r>
      <w:r>
        <w:t xml:space="preserve">structured folder </w:t>
      </w:r>
      <w:r w:rsidR="003B087B">
        <w:t xml:space="preserve">is </w:t>
      </w:r>
      <w:r>
        <w:t xml:space="preserve">converted to </w:t>
      </w:r>
      <w:r w:rsidR="003B087B">
        <w:t xml:space="preserve">a </w:t>
      </w:r>
      <w:r>
        <w:t xml:space="preserve">MAL </w:t>
      </w:r>
      <w:r w:rsidR="00565E2C">
        <w:t>Spectrogram</w:t>
      </w:r>
      <w:r>
        <w:t xml:space="preserve"> and then label to classify by using </w:t>
      </w:r>
      <w:r w:rsidR="003B087B">
        <w:t xml:space="preserve">a </w:t>
      </w:r>
      <w:r>
        <w:t xml:space="preserve">convolutional neural network. We have </w:t>
      </w:r>
      <w:r w:rsidR="005A2F5B">
        <w:t>performed</w:t>
      </w:r>
      <w:r>
        <w:t xml:space="preserve"> several experiments to remove any data imbalance issue</w:t>
      </w:r>
      <w:r w:rsidR="003B087B">
        <w:t>s</w:t>
      </w:r>
      <w:r>
        <w:t xml:space="preserve"> and data labeling issue</w:t>
      </w:r>
      <w:r w:rsidR="003B087B">
        <w:t>s</w:t>
      </w:r>
      <w:r>
        <w:t xml:space="preserve"> </w:t>
      </w:r>
      <w:r w:rsidR="003A2FB6">
        <w:t>during</w:t>
      </w:r>
      <w:r>
        <w:t xml:space="preserve"> training the model.</w:t>
      </w:r>
      <w:r w:rsidR="004F3137">
        <w:t xml:space="preserve"> Figure </w:t>
      </w:r>
      <w:r w:rsidR="008A02D2">
        <w:t>17</w:t>
      </w:r>
      <w:r w:rsidR="004F3137">
        <w:t xml:space="preserve"> </w:t>
      </w:r>
      <w:r w:rsidR="004F3137" w:rsidRPr="004F3137">
        <w:t xml:space="preserve">better comprehend; we display the </w:t>
      </w:r>
      <w:r w:rsidR="00565E2C">
        <w:t>MEL</w:t>
      </w:r>
      <w:r w:rsidR="004F3137" w:rsidRPr="004F3137">
        <w:t xml:space="preserve"> </w:t>
      </w:r>
      <w:r w:rsidR="00565E2C">
        <w:t>Spectrogram</w:t>
      </w:r>
      <w:r w:rsidR="004F3137" w:rsidRPr="004F3137">
        <w:t xml:space="preserve"> feature maps for representative signals. The </w:t>
      </w:r>
      <w:r w:rsidR="00565E2C">
        <w:t>MEL</w:t>
      </w:r>
      <w:r w:rsidR="004F3137" w:rsidRPr="004F3137">
        <w:t xml:space="preserve"> </w:t>
      </w:r>
      <w:r w:rsidR="00565E2C">
        <w:t>Spectrogram</w:t>
      </w:r>
      <w:r w:rsidR="004F3137" w:rsidRPr="004F3137">
        <w:t>, as can be seen, provides visual data regarding the frequency and amplitude patterns in the audio signal over time.</w:t>
      </w:r>
    </w:p>
    <w:p w14:paraId="4362A787" w14:textId="14D453A7" w:rsidR="00FC40B1" w:rsidRDefault="00FC40B1" w:rsidP="00661A7F">
      <w:pPr>
        <w:spacing w:after="0"/>
        <w:jc w:val="both"/>
      </w:pPr>
    </w:p>
    <w:p w14:paraId="3099E078" w14:textId="30E3B780" w:rsidR="00565E2C" w:rsidRDefault="00565E2C" w:rsidP="00661A7F">
      <w:pPr>
        <w:spacing w:after="0"/>
        <w:jc w:val="both"/>
      </w:pPr>
    </w:p>
    <w:p w14:paraId="2B036EA9" w14:textId="3DB915F9" w:rsidR="00565E2C" w:rsidRDefault="00565E2C" w:rsidP="00661A7F">
      <w:pPr>
        <w:spacing w:after="0"/>
        <w:jc w:val="both"/>
      </w:pPr>
    </w:p>
    <w:p w14:paraId="008CBD5D" w14:textId="32494C56" w:rsidR="00565E2C" w:rsidRDefault="00565E2C" w:rsidP="00661A7F">
      <w:pPr>
        <w:spacing w:after="0"/>
        <w:jc w:val="both"/>
      </w:pPr>
    </w:p>
    <w:p w14:paraId="410257E2" w14:textId="11F259E0" w:rsidR="00565E2C" w:rsidRDefault="00565E2C" w:rsidP="00661A7F">
      <w:pPr>
        <w:spacing w:after="0"/>
        <w:jc w:val="both"/>
      </w:pPr>
    </w:p>
    <w:p w14:paraId="196E9D3A" w14:textId="43926C0C" w:rsidR="00565E2C" w:rsidRDefault="00565E2C" w:rsidP="00661A7F">
      <w:pPr>
        <w:spacing w:after="0"/>
        <w:jc w:val="both"/>
      </w:pPr>
    </w:p>
    <w:p w14:paraId="6347E81E" w14:textId="58A0A5FB" w:rsidR="00565E2C" w:rsidRDefault="00565E2C" w:rsidP="00661A7F">
      <w:pPr>
        <w:spacing w:after="0"/>
        <w:jc w:val="both"/>
      </w:pPr>
    </w:p>
    <w:p w14:paraId="260C7B48" w14:textId="47E23E9D" w:rsidR="00565E2C" w:rsidRDefault="00565E2C" w:rsidP="00661A7F">
      <w:pPr>
        <w:spacing w:after="0"/>
        <w:jc w:val="both"/>
      </w:pPr>
    </w:p>
    <w:p w14:paraId="4D88F57C" w14:textId="1A3E77D5" w:rsidR="00565E2C" w:rsidRDefault="00565E2C" w:rsidP="00661A7F">
      <w:pPr>
        <w:spacing w:after="0"/>
        <w:jc w:val="both"/>
      </w:pPr>
    </w:p>
    <w:p w14:paraId="6987DB6D" w14:textId="1BF9D584" w:rsidR="00565E2C" w:rsidRDefault="00565E2C" w:rsidP="00661A7F">
      <w:pPr>
        <w:spacing w:after="0"/>
        <w:jc w:val="both"/>
      </w:pPr>
    </w:p>
    <w:p w14:paraId="5A80F887" w14:textId="20CB2923" w:rsidR="00565E2C" w:rsidRDefault="00565E2C" w:rsidP="00661A7F">
      <w:pPr>
        <w:spacing w:after="0"/>
        <w:jc w:val="both"/>
      </w:pPr>
    </w:p>
    <w:p w14:paraId="2CF5F23E" w14:textId="725AF5C9" w:rsidR="00565E2C" w:rsidRDefault="00565E2C" w:rsidP="00661A7F">
      <w:pPr>
        <w:spacing w:after="0"/>
        <w:jc w:val="both"/>
      </w:pPr>
    </w:p>
    <w:p w14:paraId="269401E1" w14:textId="77777777" w:rsidR="00565E2C" w:rsidRDefault="00565E2C" w:rsidP="00661A7F">
      <w:pPr>
        <w:spacing w:after="0"/>
        <w:jc w:val="both"/>
      </w:pPr>
    </w:p>
    <w:p w14:paraId="332DB254" w14:textId="52EC32CC" w:rsidR="00FC40B1" w:rsidRDefault="00FC40B1" w:rsidP="00661A7F">
      <w:pPr>
        <w:spacing w:after="0"/>
        <w:jc w:val="both"/>
      </w:pPr>
    </w:p>
    <w:p w14:paraId="4A65AA7B" w14:textId="394A1085" w:rsidR="007E3D05" w:rsidRDefault="007E3D05" w:rsidP="00661A7F">
      <w:pPr>
        <w:spacing w:after="0"/>
        <w:jc w:val="both"/>
      </w:pPr>
    </w:p>
    <w:p w14:paraId="69687E01" w14:textId="77777777" w:rsidR="007E3D05" w:rsidRDefault="007E3D05" w:rsidP="00661A7F">
      <w:pPr>
        <w:spacing w:after="0"/>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E262E" w14:paraId="225FD2B3" w14:textId="77777777" w:rsidTr="003B087B">
        <w:trPr>
          <w:jc w:val="center"/>
        </w:trPr>
        <w:tc>
          <w:tcPr>
            <w:tcW w:w="9350" w:type="dxa"/>
          </w:tcPr>
          <w:p w14:paraId="4E40ADFE" w14:textId="3B540DDA" w:rsidR="00EE262E" w:rsidRDefault="00EE262E" w:rsidP="00661A7F">
            <w:pPr>
              <w:jc w:val="both"/>
            </w:pPr>
            <w:r>
              <w:rPr>
                <w:noProof/>
              </w:rPr>
              <w:lastRenderedPageBreak/>
              <w:drawing>
                <wp:inline distT="0" distB="0" distL="0" distR="0" wp14:anchorId="22A436B2" wp14:editId="10D2FD9E">
                  <wp:extent cx="5943600" cy="1116330"/>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1116330"/>
                          </a:xfrm>
                          <a:prstGeom prst="rect">
                            <a:avLst/>
                          </a:prstGeom>
                        </pic:spPr>
                      </pic:pic>
                    </a:graphicData>
                  </a:graphic>
                </wp:inline>
              </w:drawing>
            </w:r>
          </w:p>
        </w:tc>
      </w:tr>
      <w:tr w:rsidR="00EE262E" w14:paraId="42EA30E7" w14:textId="77777777" w:rsidTr="003B087B">
        <w:trPr>
          <w:jc w:val="center"/>
        </w:trPr>
        <w:tc>
          <w:tcPr>
            <w:tcW w:w="9350" w:type="dxa"/>
          </w:tcPr>
          <w:p w14:paraId="5122E64E" w14:textId="6E445DBB" w:rsidR="00EE262E" w:rsidRDefault="00EE262E" w:rsidP="00661A7F">
            <w:pPr>
              <w:jc w:val="both"/>
            </w:pPr>
            <w:r>
              <w:rPr>
                <w:noProof/>
              </w:rPr>
              <w:drawing>
                <wp:inline distT="0" distB="0" distL="0" distR="0" wp14:anchorId="4FCCD188" wp14:editId="7F8F3F52">
                  <wp:extent cx="5943600" cy="1137285"/>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1137285"/>
                          </a:xfrm>
                          <a:prstGeom prst="rect">
                            <a:avLst/>
                          </a:prstGeom>
                        </pic:spPr>
                      </pic:pic>
                    </a:graphicData>
                  </a:graphic>
                </wp:inline>
              </w:drawing>
            </w:r>
          </w:p>
        </w:tc>
      </w:tr>
      <w:tr w:rsidR="00EE262E" w14:paraId="44D24120" w14:textId="77777777" w:rsidTr="003B087B">
        <w:trPr>
          <w:jc w:val="center"/>
        </w:trPr>
        <w:tc>
          <w:tcPr>
            <w:tcW w:w="9350" w:type="dxa"/>
          </w:tcPr>
          <w:p w14:paraId="2D62DD58" w14:textId="256B1A15" w:rsidR="00EE262E" w:rsidRDefault="00EE262E" w:rsidP="00661A7F">
            <w:pPr>
              <w:jc w:val="both"/>
            </w:pPr>
            <w:r>
              <w:rPr>
                <w:noProof/>
              </w:rPr>
              <w:drawing>
                <wp:inline distT="0" distB="0" distL="0" distR="0" wp14:anchorId="18D4591E" wp14:editId="256BA44C">
                  <wp:extent cx="5943600" cy="110998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1109980"/>
                          </a:xfrm>
                          <a:prstGeom prst="rect">
                            <a:avLst/>
                          </a:prstGeom>
                        </pic:spPr>
                      </pic:pic>
                    </a:graphicData>
                  </a:graphic>
                </wp:inline>
              </w:drawing>
            </w:r>
          </w:p>
        </w:tc>
      </w:tr>
      <w:tr w:rsidR="00EE262E" w14:paraId="50A1C634" w14:textId="77777777" w:rsidTr="003B087B">
        <w:trPr>
          <w:jc w:val="center"/>
        </w:trPr>
        <w:tc>
          <w:tcPr>
            <w:tcW w:w="9350" w:type="dxa"/>
          </w:tcPr>
          <w:p w14:paraId="51193F64" w14:textId="09F3A972" w:rsidR="00EE262E" w:rsidRDefault="00EE262E" w:rsidP="00661A7F">
            <w:pPr>
              <w:jc w:val="both"/>
            </w:pPr>
            <w:r>
              <w:rPr>
                <w:noProof/>
              </w:rPr>
              <w:drawing>
                <wp:inline distT="0" distB="0" distL="0" distR="0" wp14:anchorId="63B82F76" wp14:editId="2C01B2C9">
                  <wp:extent cx="5943600" cy="11461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1146175"/>
                          </a:xfrm>
                          <a:prstGeom prst="rect">
                            <a:avLst/>
                          </a:prstGeom>
                        </pic:spPr>
                      </pic:pic>
                    </a:graphicData>
                  </a:graphic>
                </wp:inline>
              </w:drawing>
            </w:r>
          </w:p>
        </w:tc>
      </w:tr>
      <w:tr w:rsidR="00EE262E" w14:paraId="7C74A79C" w14:textId="77777777" w:rsidTr="003B087B">
        <w:trPr>
          <w:jc w:val="center"/>
        </w:trPr>
        <w:tc>
          <w:tcPr>
            <w:tcW w:w="9350" w:type="dxa"/>
          </w:tcPr>
          <w:p w14:paraId="693DA1CA" w14:textId="6B4C2037" w:rsidR="00EE262E" w:rsidRDefault="00EE262E" w:rsidP="003B087B">
            <w:pPr>
              <w:keepNext/>
              <w:jc w:val="both"/>
            </w:pPr>
            <w:r>
              <w:rPr>
                <w:noProof/>
              </w:rPr>
              <w:drawing>
                <wp:inline distT="0" distB="0" distL="0" distR="0" wp14:anchorId="627CDAA9" wp14:editId="6ADD68D2">
                  <wp:extent cx="5943600" cy="1140460"/>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1140460"/>
                          </a:xfrm>
                          <a:prstGeom prst="rect">
                            <a:avLst/>
                          </a:prstGeom>
                        </pic:spPr>
                      </pic:pic>
                    </a:graphicData>
                  </a:graphic>
                </wp:inline>
              </w:drawing>
            </w:r>
          </w:p>
        </w:tc>
      </w:tr>
    </w:tbl>
    <w:p w14:paraId="5AA896E8" w14:textId="6D5D7358" w:rsidR="00661A7F" w:rsidRDefault="003B087B" w:rsidP="003B087B">
      <w:pPr>
        <w:pStyle w:val="Caption"/>
        <w:jc w:val="center"/>
      </w:pPr>
      <w:bookmarkStart w:id="89" w:name="_Toc115637316"/>
      <w:r>
        <w:t xml:space="preserve">Figure </w:t>
      </w:r>
      <w:fldSimple w:instr=" SEQ Figure \* ARABIC ">
        <w:r w:rsidR="00AD175C">
          <w:rPr>
            <w:noProof/>
          </w:rPr>
          <w:t>15</w:t>
        </w:r>
      </w:fldSimple>
      <w:r>
        <w:t xml:space="preserve">. Sound Signal with </w:t>
      </w:r>
      <w:r w:rsidR="00565E2C">
        <w:t>MEL</w:t>
      </w:r>
      <w:r>
        <w:t xml:space="preserve"> </w:t>
      </w:r>
      <w:r w:rsidR="00565E2C">
        <w:t>Spectrogram</w:t>
      </w:r>
      <w:r>
        <w:t xml:space="preserve"> of 5 species of xento-canto Dataset.</w:t>
      </w:r>
      <w:bookmarkEnd w:id="89"/>
    </w:p>
    <w:p w14:paraId="586DF4E2" w14:textId="262324ED" w:rsidR="00A93045" w:rsidRDefault="00A93045" w:rsidP="00A93045">
      <w:pPr>
        <w:spacing w:after="0"/>
      </w:pPr>
    </w:p>
    <w:p w14:paraId="2400A39F" w14:textId="47FB8CF1" w:rsidR="00EF3E19" w:rsidRDefault="004F3137" w:rsidP="004006AA">
      <w:pPr>
        <w:spacing w:after="0" w:line="360" w:lineRule="auto"/>
        <w:jc w:val="both"/>
      </w:pPr>
      <w:r w:rsidRPr="004F3137">
        <w:t xml:space="preserve">The Fourier transform must first be understood to comprehend the </w:t>
      </w:r>
      <w:r w:rsidR="00565E2C">
        <w:t>MEL</w:t>
      </w:r>
      <w:r w:rsidRPr="004F3137">
        <w:t xml:space="preserve"> </w:t>
      </w:r>
      <w:r w:rsidR="00565E2C">
        <w:t>Spectrogram</w:t>
      </w:r>
      <w:r w:rsidRPr="004F3137">
        <w:t>. Simply said, it is a transformation that enables efficient analysis of the frequency content of a signal. But regrettably, for the Fourier transform to work best, the signal must be periodic.</w:t>
      </w:r>
      <w:r w:rsidR="00EF3E19">
        <w:t xml:space="preserve"> </w:t>
      </w:r>
      <w:r w:rsidR="00EF3E19" w:rsidRPr="00EF3E19">
        <w:t xml:space="preserve">The Fourier transform may be used to overcome this issue by capturing the frequency content as it varies over time in different windowed parts of the signals. The short-time Fourier transform, or STFT, is what is used for this. A </w:t>
      </w:r>
      <w:r w:rsidR="00565E2C">
        <w:t>Spectrogram</w:t>
      </w:r>
      <w:r w:rsidR="00EF3E19" w:rsidRPr="00EF3E19">
        <w:t xml:space="preserve"> is produced when the Fourier transform is performed to overlapping windowed portions of the signal.</w:t>
      </w:r>
      <w:r w:rsidR="00EF3E19">
        <w:t xml:space="preserve"> </w:t>
      </w:r>
      <w:r w:rsidR="00EF3E19" w:rsidRPr="00EF3E19">
        <w:t xml:space="preserve">Consider a </w:t>
      </w:r>
      <w:r w:rsidR="00565E2C">
        <w:t>Spectrogram</w:t>
      </w:r>
      <w:r w:rsidR="00EF3E19" w:rsidRPr="00EF3E19">
        <w:t xml:space="preserve"> as a collection of Fourier transforms piled on top of one another. It is a technique for displaying the loudness, or amplitude, of a signal as it changes over time and at various frequencies. </w:t>
      </w:r>
      <w:r w:rsidR="00EF3E19" w:rsidRPr="00EF3E19">
        <w:lastRenderedPageBreak/>
        <w:t xml:space="preserve">The color dimension is transformed to decibels, and the y-axis is changed to a log scale. This is </w:t>
      </w:r>
      <w:r w:rsidR="003B087B">
        <w:t>because</w:t>
      </w:r>
      <w:r w:rsidR="00EF3E19" w:rsidRPr="00EF3E19">
        <w:t xml:space="preserve"> only a very narrow and focused range of frequencies and amplitudes can be perceived by humans.</w:t>
      </w:r>
      <w:r w:rsidR="00EF3E19">
        <w:t xml:space="preserve"> </w:t>
      </w:r>
      <w:r w:rsidR="004006AA">
        <w:t xml:space="preserve"> </w:t>
      </w:r>
      <w:r w:rsidR="00EF3E19" w:rsidRPr="00EF3E19">
        <w:t xml:space="preserve">Additionally, research has revealed that people do not perceive frequencies on a linear scale. Lower frequencies are easier for us to distinguish than higher frequencies. Even if the distance between the two pairs is the same, we can readily distinguish between 500 and 1000 Hz but will find it difficult to distinguish between 10,000 and 10,500 Hz. Stevens, Volkmann, and Newmann developed a unit of </w:t>
      </w:r>
      <w:r w:rsidR="003B087B">
        <w:t xml:space="preserve">the </w:t>
      </w:r>
      <w:r w:rsidR="00EF3E19" w:rsidRPr="00EF3E19">
        <w:t xml:space="preserve">pitch in 1937 so that the listener would perceive equivalent distances in pitch as equal lengths. It is known as the </w:t>
      </w:r>
      <w:r w:rsidR="00565E2C">
        <w:t>MEL</w:t>
      </w:r>
      <w:r w:rsidR="00EF3E19" w:rsidRPr="00EF3E19">
        <w:t xml:space="preserve"> scale. </w:t>
      </w:r>
    </w:p>
    <w:p w14:paraId="7C4CACB6" w14:textId="248ABAE8" w:rsidR="00EF3E19" w:rsidRDefault="00EF3E19" w:rsidP="00EF3E19">
      <w:pPr>
        <w:spacing w:after="0"/>
        <w:jc w:val="both"/>
      </w:pPr>
    </w:p>
    <w:p w14:paraId="79310DCD" w14:textId="14213187" w:rsidR="00EF3E19" w:rsidRPr="00976CC6" w:rsidRDefault="00EF3E19" w:rsidP="004006AA">
      <w:pPr>
        <w:pStyle w:val="Heading2"/>
        <w:spacing w:after="240"/>
        <w:rPr>
          <w:b/>
          <w:bCs/>
        </w:rPr>
      </w:pPr>
      <w:bookmarkStart w:id="90" w:name="_Toc115639785"/>
      <w:r w:rsidRPr="00976CC6">
        <w:rPr>
          <w:b/>
          <w:bCs/>
        </w:rPr>
        <w:t>Summary</w:t>
      </w:r>
      <w:bookmarkEnd w:id="90"/>
    </w:p>
    <w:p w14:paraId="5875D24C" w14:textId="71E1F8AD" w:rsidR="00EF3E19" w:rsidRDefault="00EF3E19" w:rsidP="004006AA">
      <w:pPr>
        <w:spacing w:line="360" w:lineRule="auto"/>
        <w:jc w:val="both"/>
      </w:pPr>
      <w:r>
        <w:t>In this chapter</w:t>
      </w:r>
      <w:r w:rsidR="003B087B">
        <w:t>,</w:t>
      </w:r>
      <w:r>
        <w:t xml:space="preserve"> we analyze the dataset along with metadata and image data in the form of </w:t>
      </w:r>
      <w:r w:rsidR="003B087B">
        <w:t xml:space="preserve">a </w:t>
      </w:r>
      <w:r w:rsidR="00565E2C">
        <w:t>MEL</w:t>
      </w:r>
      <w:r>
        <w:t xml:space="preserve"> </w:t>
      </w:r>
      <w:r w:rsidR="00565E2C">
        <w:t>Spectrogram</w:t>
      </w:r>
      <w:r>
        <w:t xml:space="preserve"> converted from </w:t>
      </w:r>
      <w:r w:rsidR="003B087B">
        <w:t xml:space="preserve">a </w:t>
      </w:r>
      <w:r>
        <w:t xml:space="preserve">wav file to </w:t>
      </w:r>
      <w:r w:rsidR="003B087B">
        <w:t xml:space="preserve">a </w:t>
      </w:r>
      <w:r w:rsidR="00AB47BE">
        <w:t>2D tiff, PNG image file. We will further analyze the metadata for our exploratory data analysis to make more detail</w:t>
      </w:r>
      <w:r w:rsidR="003B087B">
        <w:t>s</w:t>
      </w:r>
      <w:r w:rsidR="00AB47BE">
        <w:t xml:space="preserve"> about the dataset and its metadata. </w:t>
      </w:r>
    </w:p>
    <w:p w14:paraId="49233070" w14:textId="0076EE24" w:rsidR="007E3D05" w:rsidRDefault="007E3D05" w:rsidP="004006AA">
      <w:pPr>
        <w:spacing w:line="360" w:lineRule="auto"/>
        <w:jc w:val="both"/>
      </w:pPr>
    </w:p>
    <w:p w14:paraId="6D9A9E70" w14:textId="4BB3C4C0" w:rsidR="007E3D05" w:rsidRDefault="007E3D05" w:rsidP="004006AA">
      <w:pPr>
        <w:spacing w:line="360" w:lineRule="auto"/>
        <w:jc w:val="both"/>
      </w:pPr>
    </w:p>
    <w:p w14:paraId="4A8FCF65" w14:textId="691A4E19" w:rsidR="007E3D05" w:rsidRDefault="007E3D05" w:rsidP="004006AA">
      <w:pPr>
        <w:spacing w:line="360" w:lineRule="auto"/>
        <w:jc w:val="both"/>
      </w:pPr>
    </w:p>
    <w:p w14:paraId="3132F9B6" w14:textId="03F32975" w:rsidR="007E3D05" w:rsidRDefault="007E3D05" w:rsidP="004006AA">
      <w:pPr>
        <w:spacing w:line="360" w:lineRule="auto"/>
        <w:jc w:val="both"/>
      </w:pPr>
    </w:p>
    <w:p w14:paraId="228A23D4" w14:textId="24460213" w:rsidR="007E3D05" w:rsidRDefault="007E3D05" w:rsidP="004006AA">
      <w:pPr>
        <w:spacing w:line="360" w:lineRule="auto"/>
        <w:jc w:val="both"/>
      </w:pPr>
    </w:p>
    <w:p w14:paraId="2CCA6699" w14:textId="4A017EDE" w:rsidR="007E3D05" w:rsidRDefault="007E3D05" w:rsidP="004006AA">
      <w:pPr>
        <w:spacing w:line="360" w:lineRule="auto"/>
        <w:jc w:val="both"/>
      </w:pPr>
    </w:p>
    <w:p w14:paraId="366CF6C5" w14:textId="39D24FE6" w:rsidR="007E3D05" w:rsidRDefault="007E3D05" w:rsidP="004006AA">
      <w:pPr>
        <w:spacing w:line="360" w:lineRule="auto"/>
        <w:jc w:val="both"/>
      </w:pPr>
    </w:p>
    <w:p w14:paraId="544FF5B5" w14:textId="5D5B4FC3" w:rsidR="007E3D05" w:rsidRDefault="007E3D05" w:rsidP="004006AA">
      <w:pPr>
        <w:spacing w:line="360" w:lineRule="auto"/>
        <w:jc w:val="both"/>
      </w:pPr>
    </w:p>
    <w:p w14:paraId="130FCF93" w14:textId="3151409B" w:rsidR="007E3D05" w:rsidRDefault="007E3D05" w:rsidP="004006AA">
      <w:pPr>
        <w:spacing w:line="360" w:lineRule="auto"/>
        <w:jc w:val="both"/>
      </w:pPr>
    </w:p>
    <w:p w14:paraId="1528440A" w14:textId="270C940F" w:rsidR="007E3D05" w:rsidRDefault="007E3D05" w:rsidP="004006AA">
      <w:pPr>
        <w:spacing w:line="360" w:lineRule="auto"/>
        <w:jc w:val="both"/>
      </w:pPr>
    </w:p>
    <w:p w14:paraId="2898C1CB" w14:textId="3E4B43B3" w:rsidR="007E3D05" w:rsidRDefault="007E3D05" w:rsidP="004006AA">
      <w:pPr>
        <w:spacing w:line="360" w:lineRule="auto"/>
        <w:jc w:val="both"/>
      </w:pPr>
    </w:p>
    <w:p w14:paraId="6870F028" w14:textId="77777777" w:rsidR="007E3D05" w:rsidRPr="00EF3E19" w:rsidRDefault="007E3D05" w:rsidP="004006AA">
      <w:pPr>
        <w:spacing w:line="360" w:lineRule="auto"/>
        <w:jc w:val="both"/>
      </w:pPr>
    </w:p>
    <w:p w14:paraId="446408A4" w14:textId="162C5D75" w:rsidR="00A313E2" w:rsidRPr="00976CC6" w:rsidRDefault="00DD7AF1" w:rsidP="00862A56">
      <w:pPr>
        <w:pStyle w:val="Heading1"/>
        <w:spacing w:after="240"/>
        <w:jc w:val="center"/>
        <w:rPr>
          <w:b/>
          <w:bCs/>
        </w:rPr>
      </w:pPr>
      <w:bookmarkStart w:id="91" w:name="_Toc115639786"/>
      <w:r w:rsidRPr="00976CC6">
        <w:rPr>
          <w:b/>
          <w:bCs/>
        </w:rPr>
        <w:lastRenderedPageBreak/>
        <w:t xml:space="preserve">Chapter </w:t>
      </w:r>
      <w:r w:rsidR="00862A56" w:rsidRPr="00976CC6">
        <w:rPr>
          <w:b/>
          <w:bCs/>
        </w:rPr>
        <w:t>4</w:t>
      </w:r>
      <w:r w:rsidRPr="00976CC6">
        <w:rPr>
          <w:b/>
          <w:bCs/>
        </w:rPr>
        <w:t>: Data Description</w:t>
      </w:r>
      <w:r w:rsidR="00277ABC" w:rsidRPr="00976CC6">
        <w:rPr>
          <w:b/>
          <w:bCs/>
        </w:rPr>
        <w:t xml:space="preserve"> and</w:t>
      </w:r>
      <w:r w:rsidRPr="00976CC6">
        <w:rPr>
          <w:b/>
          <w:bCs/>
        </w:rPr>
        <w:t xml:space="preserve"> E</w:t>
      </w:r>
      <w:r w:rsidR="00DF6A09" w:rsidRPr="00976CC6">
        <w:rPr>
          <w:b/>
          <w:bCs/>
        </w:rPr>
        <w:t xml:space="preserve">xploratory </w:t>
      </w:r>
      <w:r w:rsidRPr="00976CC6">
        <w:rPr>
          <w:b/>
          <w:bCs/>
        </w:rPr>
        <w:t>D</w:t>
      </w:r>
      <w:r w:rsidR="00DF6A09" w:rsidRPr="00976CC6">
        <w:rPr>
          <w:b/>
          <w:bCs/>
        </w:rPr>
        <w:t xml:space="preserve">ata </w:t>
      </w:r>
      <w:r w:rsidRPr="00976CC6">
        <w:rPr>
          <w:b/>
          <w:bCs/>
        </w:rPr>
        <w:t>A</w:t>
      </w:r>
      <w:bookmarkEnd w:id="0"/>
      <w:bookmarkEnd w:id="1"/>
      <w:r w:rsidR="00DF6A09" w:rsidRPr="00976CC6">
        <w:rPr>
          <w:b/>
          <w:bCs/>
        </w:rPr>
        <w:t>nalysis</w:t>
      </w:r>
      <w:bookmarkEnd w:id="91"/>
    </w:p>
    <w:p w14:paraId="602B71EC" w14:textId="0A00B3AA" w:rsidR="00DD7AF1" w:rsidRPr="00976CC6" w:rsidRDefault="00A313E2" w:rsidP="00DD7AF1">
      <w:pPr>
        <w:pStyle w:val="Heading2"/>
        <w:spacing w:after="240"/>
        <w:rPr>
          <w:b/>
          <w:bCs/>
        </w:rPr>
      </w:pPr>
      <w:bookmarkStart w:id="92" w:name="_Toc115639787"/>
      <w:r w:rsidRPr="00976CC6">
        <w:rPr>
          <w:b/>
          <w:bCs/>
        </w:rPr>
        <w:t>Introduction</w:t>
      </w:r>
      <w:bookmarkEnd w:id="92"/>
    </w:p>
    <w:p w14:paraId="3C04432E" w14:textId="53EEC921" w:rsidR="00A313E2" w:rsidRDefault="00A313E2" w:rsidP="004006AA">
      <w:pPr>
        <w:spacing w:line="360" w:lineRule="auto"/>
        <w:jc w:val="both"/>
      </w:pPr>
      <w:r>
        <w:t xml:space="preserve">This chapter covers general exploratory data analysis and preprocessing steps of metadata for the bird voice and the voice data for the respective birds, we further implement </w:t>
      </w:r>
      <w:r w:rsidR="003B087B">
        <w:t xml:space="preserve">the </w:t>
      </w:r>
      <w:r>
        <w:t xml:space="preserve">methodology and implementation details to detect and classify bird voice detection. Data collection and selection steps are already discussed in </w:t>
      </w:r>
      <w:r w:rsidR="003B087B">
        <w:t xml:space="preserve">the </w:t>
      </w:r>
      <w:r w:rsidR="00AB47BE">
        <w:t xml:space="preserve">above </w:t>
      </w:r>
      <w:r>
        <w:t>chapter</w:t>
      </w:r>
      <w:r w:rsidR="00AB47BE">
        <w:t>.</w:t>
      </w:r>
    </w:p>
    <w:p w14:paraId="7EB9F353" w14:textId="5F71B488" w:rsidR="00DD7AF1" w:rsidRPr="00976CC6" w:rsidRDefault="00DD7AF1" w:rsidP="004006AA">
      <w:pPr>
        <w:pStyle w:val="Heading2"/>
        <w:spacing w:after="240"/>
        <w:rPr>
          <w:b/>
          <w:bCs/>
          <w:shd w:val="clear" w:color="auto" w:fill="FFFFFF"/>
        </w:rPr>
      </w:pPr>
      <w:bookmarkStart w:id="93" w:name="_Toc113871700"/>
      <w:bookmarkStart w:id="94" w:name="_Toc113916286"/>
      <w:bookmarkStart w:id="95" w:name="_Toc115639788"/>
      <w:r w:rsidRPr="00976CC6">
        <w:rPr>
          <w:b/>
          <w:bCs/>
          <w:shd w:val="clear" w:color="auto" w:fill="FFFFFF"/>
        </w:rPr>
        <w:t xml:space="preserve">Exploratory </w:t>
      </w:r>
      <w:r w:rsidR="00AB47BE" w:rsidRPr="00976CC6">
        <w:rPr>
          <w:b/>
          <w:bCs/>
          <w:shd w:val="clear" w:color="auto" w:fill="FFFFFF"/>
        </w:rPr>
        <w:t>D</w:t>
      </w:r>
      <w:r w:rsidRPr="00976CC6">
        <w:rPr>
          <w:b/>
          <w:bCs/>
          <w:shd w:val="clear" w:color="auto" w:fill="FFFFFF"/>
        </w:rPr>
        <w:t xml:space="preserve">ata </w:t>
      </w:r>
      <w:r w:rsidR="00AB47BE" w:rsidRPr="00976CC6">
        <w:rPr>
          <w:b/>
          <w:bCs/>
          <w:shd w:val="clear" w:color="auto" w:fill="FFFFFF"/>
        </w:rPr>
        <w:t>A</w:t>
      </w:r>
      <w:r w:rsidRPr="00976CC6">
        <w:rPr>
          <w:b/>
          <w:bCs/>
          <w:shd w:val="clear" w:color="auto" w:fill="FFFFFF"/>
        </w:rPr>
        <w:t xml:space="preserve">nalysis and </w:t>
      </w:r>
      <w:r w:rsidR="00AB47BE" w:rsidRPr="00976CC6">
        <w:rPr>
          <w:b/>
          <w:bCs/>
          <w:shd w:val="clear" w:color="auto" w:fill="FFFFFF"/>
        </w:rPr>
        <w:t>C</w:t>
      </w:r>
      <w:r w:rsidRPr="00976CC6">
        <w:rPr>
          <w:b/>
          <w:bCs/>
          <w:shd w:val="clear" w:color="auto" w:fill="FFFFFF"/>
        </w:rPr>
        <w:t>leaning</w:t>
      </w:r>
      <w:bookmarkEnd w:id="93"/>
      <w:bookmarkEnd w:id="94"/>
      <w:bookmarkEnd w:id="95"/>
    </w:p>
    <w:p w14:paraId="3EB8A8E5" w14:textId="0AA6CA03" w:rsidR="00DD7AF1" w:rsidRDefault="00C873C8" w:rsidP="00DD7AF1">
      <w:pPr>
        <w:spacing w:line="360" w:lineRule="auto"/>
        <w:jc w:val="both"/>
      </w:pPr>
      <w:r w:rsidRPr="00C873C8">
        <w:t xml:space="preserve">There are about 264 bird species in the dataset and for each species multiple recordings are present. </w:t>
      </w:r>
      <w:r w:rsidR="00A62304" w:rsidRPr="00A62304">
        <w:t>Analyzing the dataset after exploration reveals that null and missing values are also present. While learning meaning</w:t>
      </w:r>
      <w:r w:rsidR="003B087B">
        <w:t>ful</w:t>
      </w:r>
      <w:r w:rsidR="00A62304" w:rsidRPr="00A62304">
        <w:t xml:space="preserve"> full information, we must deal with all the outliers and missing variables that affect accuracy</w:t>
      </w:r>
      <w:r w:rsidR="00DD7AF1">
        <w:t>. In this data multiple types of garbage</w:t>
      </w:r>
      <w:r w:rsidR="00A62304">
        <w:t xml:space="preserve"> and null values</w:t>
      </w:r>
      <w:r w:rsidR="00DD7AF1">
        <w:t xml:space="preserve"> like </w:t>
      </w:r>
      <w:r w:rsidR="00A62304">
        <w:t xml:space="preserve">e.g. </w:t>
      </w:r>
      <w:r w:rsidR="00DD7AF1" w:rsidRPr="00C02403">
        <w:t>"n.a.","?","NA","n/a", "na", "--","-","n.a", "am", '[]', "?:?", "['']", "unknown", "??:??"</w:t>
      </w:r>
      <w:r w:rsidR="00DD7AF1">
        <w:t xml:space="preserve">. </w:t>
      </w:r>
      <w:r w:rsidR="00A62304" w:rsidRPr="00A62304">
        <w:t>We must eliminate all forms of trash values and swap them out for NaN values before we can use strategies for missing datasets. The data cleansing method is now simple to use. This dataset contains some NaN values, as indicated in Table 2.</w:t>
      </w:r>
    </w:p>
    <w:p w14:paraId="4D3428D7" w14:textId="6E0B4D78" w:rsidR="00DD7AF1" w:rsidRDefault="00DD7AF1" w:rsidP="00DD7AF1">
      <w:pPr>
        <w:pStyle w:val="Caption"/>
        <w:keepNext/>
        <w:jc w:val="center"/>
      </w:pPr>
      <w:bookmarkStart w:id="96" w:name="_Toc113916355"/>
      <w:bookmarkStart w:id="97" w:name="_Toc115636238"/>
      <w:r>
        <w:t xml:space="preserve">Table </w:t>
      </w:r>
      <w:fldSimple w:instr=" SEQ Table \* ARABIC ">
        <w:r w:rsidR="00AD175C">
          <w:rPr>
            <w:noProof/>
          </w:rPr>
          <w:t>8</w:t>
        </w:r>
      </w:fldSimple>
      <w:r>
        <w:t>. Missing values details.</w:t>
      </w:r>
      <w:bookmarkEnd w:id="96"/>
      <w:bookmarkEnd w:id="97"/>
    </w:p>
    <w:tbl>
      <w:tblPr>
        <w:tblStyle w:val="TableGrid"/>
        <w:tblW w:w="9300" w:type="dxa"/>
        <w:jc w:val="center"/>
        <w:tblLook w:val="04A0" w:firstRow="1" w:lastRow="0" w:firstColumn="1" w:lastColumn="0" w:noHBand="0" w:noVBand="1"/>
      </w:tblPr>
      <w:tblGrid>
        <w:gridCol w:w="3105"/>
        <w:gridCol w:w="3665"/>
        <w:gridCol w:w="2530"/>
      </w:tblGrid>
      <w:tr w:rsidR="00DD7AF1" w:rsidRPr="00A62304" w14:paraId="4807C60C" w14:textId="77777777" w:rsidTr="00A62304">
        <w:trPr>
          <w:trHeight w:val="172"/>
          <w:jc w:val="center"/>
        </w:trPr>
        <w:tc>
          <w:tcPr>
            <w:tcW w:w="3105" w:type="dxa"/>
            <w:noWrap/>
            <w:hideMark/>
          </w:tcPr>
          <w:p w14:paraId="650F9D2A" w14:textId="77777777" w:rsidR="00DD7AF1" w:rsidRPr="00A62304" w:rsidRDefault="00DD7AF1" w:rsidP="004006AA">
            <w:pPr>
              <w:spacing w:line="360" w:lineRule="auto"/>
              <w:jc w:val="both"/>
              <w:rPr>
                <w:rFonts w:eastAsia="Times New Roman" w:cstheme="minorHAnsi"/>
                <w:b/>
                <w:bCs/>
                <w:color w:val="000000"/>
                <w:sz w:val="18"/>
                <w:szCs w:val="18"/>
              </w:rPr>
            </w:pPr>
            <w:r w:rsidRPr="00A62304">
              <w:rPr>
                <w:rFonts w:eastAsia="Times New Roman" w:cstheme="minorHAnsi"/>
                <w:b/>
                <w:bCs/>
                <w:color w:val="000000"/>
                <w:sz w:val="18"/>
                <w:szCs w:val="18"/>
              </w:rPr>
              <w:t>Column</w:t>
            </w:r>
          </w:p>
        </w:tc>
        <w:tc>
          <w:tcPr>
            <w:tcW w:w="3665" w:type="dxa"/>
            <w:noWrap/>
            <w:hideMark/>
          </w:tcPr>
          <w:p w14:paraId="230D4507" w14:textId="77777777" w:rsidR="00DD7AF1" w:rsidRPr="00A62304" w:rsidRDefault="00DD7AF1" w:rsidP="004006AA">
            <w:pPr>
              <w:spacing w:line="360" w:lineRule="auto"/>
              <w:jc w:val="both"/>
              <w:rPr>
                <w:rFonts w:eastAsia="Times New Roman" w:cstheme="minorHAnsi"/>
                <w:b/>
                <w:bCs/>
                <w:color w:val="000000"/>
                <w:sz w:val="18"/>
                <w:szCs w:val="18"/>
              </w:rPr>
            </w:pPr>
            <w:r w:rsidRPr="00A62304">
              <w:rPr>
                <w:rFonts w:eastAsia="Times New Roman" w:cstheme="minorHAnsi"/>
                <w:b/>
                <w:bCs/>
                <w:color w:val="000000"/>
                <w:sz w:val="18"/>
                <w:szCs w:val="18"/>
              </w:rPr>
              <w:t>Total Null Values</w:t>
            </w:r>
          </w:p>
        </w:tc>
        <w:tc>
          <w:tcPr>
            <w:tcW w:w="2530" w:type="dxa"/>
            <w:noWrap/>
            <w:hideMark/>
          </w:tcPr>
          <w:p w14:paraId="4F1DDF2E" w14:textId="77777777" w:rsidR="00DD7AF1" w:rsidRPr="00A62304" w:rsidRDefault="00DD7AF1" w:rsidP="004006AA">
            <w:pPr>
              <w:spacing w:line="360" w:lineRule="auto"/>
              <w:jc w:val="both"/>
              <w:rPr>
                <w:rFonts w:eastAsia="Times New Roman" w:cstheme="minorHAnsi"/>
                <w:b/>
                <w:bCs/>
                <w:color w:val="000000"/>
                <w:sz w:val="18"/>
                <w:szCs w:val="18"/>
              </w:rPr>
            </w:pPr>
            <w:r w:rsidRPr="00A62304">
              <w:rPr>
                <w:rFonts w:eastAsia="Times New Roman" w:cstheme="minorHAnsi"/>
                <w:b/>
                <w:bCs/>
                <w:color w:val="000000"/>
                <w:sz w:val="18"/>
                <w:szCs w:val="18"/>
              </w:rPr>
              <w:t>Percentage</w:t>
            </w:r>
          </w:p>
        </w:tc>
      </w:tr>
      <w:tr w:rsidR="00DD7AF1" w:rsidRPr="00C02403" w14:paraId="4B5E67D2" w14:textId="77777777" w:rsidTr="00A62304">
        <w:trPr>
          <w:trHeight w:val="172"/>
          <w:jc w:val="center"/>
        </w:trPr>
        <w:tc>
          <w:tcPr>
            <w:tcW w:w="3105" w:type="dxa"/>
            <w:hideMark/>
          </w:tcPr>
          <w:p w14:paraId="6D458822" w14:textId="77777777" w:rsidR="00DD7AF1" w:rsidRPr="00544E02" w:rsidRDefault="00DD7AF1" w:rsidP="004006AA">
            <w:pPr>
              <w:spacing w:line="360" w:lineRule="auto"/>
              <w:jc w:val="both"/>
              <w:rPr>
                <w:rFonts w:eastAsia="Times New Roman" w:cstheme="minorHAnsi"/>
                <w:color w:val="000000"/>
                <w:sz w:val="18"/>
                <w:szCs w:val="18"/>
              </w:rPr>
            </w:pPr>
            <w:r w:rsidRPr="00544E02">
              <w:rPr>
                <w:rFonts w:eastAsia="Times New Roman" w:cstheme="minorHAnsi"/>
                <w:color w:val="000000"/>
                <w:sz w:val="18"/>
                <w:szCs w:val="18"/>
              </w:rPr>
              <w:t>ssp</w:t>
            </w:r>
          </w:p>
        </w:tc>
        <w:tc>
          <w:tcPr>
            <w:tcW w:w="3665" w:type="dxa"/>
            <w:hideMark/>
          </w:tcPr>
          <w:p w14:paraId="1F846F06" w14:textId="77777777" w:rsidR="00DD7AF1" w:rsidRPr="00544E02" w:rsidRDefault="00DD7AF1" w:rsidP="004006AA">
            <w:pPr>
              <w:spacing w:line="360" w:lineRule="auto"/>
              <w:jc w:val="both"/>
              <w:rPr>
                <w:rFonts w:eastAsia="Times New Roman" w:cstheme="minorHAnsi"/>
                <w:color w:val="000000"/>
                <w:sz w:val="18"/>
                <w:szCs w:val="18"/>
              </w:rPr>
            </w:pPr>
            <w:r w:rsidRPr="00544E02">
              <w:rPr>
                <w:rFonts w:eastAsia="Times New Roman" w:cstheme="minorHAnsi"/>
                <w:color w:val="000000"/>
                <w:sz w:val="18"/>
                <w:szCs w:val="18"/>
              </w:rPr>
              <w:t>33385</w:t>
            </w:r>
          </w:p>
        </w:tc>
        <w:tc>
          <w:tcPr>
            <w:tcW w:w="2530" w:type="dxa"/>
            <w:hideMark/>
          </w:tcPr>
          <w:p w14:paraId="36A3F799" w14:textId="77777777" w:rsidR="00DD7AF1" w:rsidRPr="00544E02" w:rsidRDefault="00DD7AF1" w:rsidP="004006AA">
            <w:pPr>
              <w:spacing w:line="360" w:lineRule="auto"/>
              <w:jc w:val="both"/>
              <w:rPr>
                <w:rFonts w:eastAsia="Times New Roman" w:cstheme="minorHAnsi"/>
                <w:color w:val="000000"/>
                <w:sz w:val="18"/>
                <w:szCs w:val="18"/>
              </w:rPr>
            </w:pPr>
            <w:r w:rsidRPr="00544E02">
              <w:rPr>
                <w:rFonts w:eastAsia="Times New Roman" w:cstheme="minorHAnsi"/>
                <w:color w:val="000000"/>
                <w:sz w:val="18"/>
                <w:szCs w:val="18"/>
              </w:rPr>
              <w:t>71.6955</w:t>
            </w:r>
          </w:p>
        </w:tc>
      </w:tr>
      <w:tr w:rsidR="00DD7AF1" w:rsidRPr="00C02403" w14:paraId="2171549F" w14:textId="77777777" w:rsidTr="00A62304">
        <w:trPr>
          <w:trHeight w:val="172"/>
          <w:jc w:val="center"/>
        </w:trPr>
        <w:tc>
          <w:tcPr>
            <w:tcW w:w="3105" w:type="dxa"/>
            <w:hideMark/>
          </w:tcPr>
          <w:p w14:paraId="7FC1C8D0" w14:textId="77777777" w:rsidR="00DD7AF1" w:rsidRPr="00544E02" w:rsidRDefault="00DD7AF1" w:rsidP="004006AA">
            <w:pPr>
              <w:spacing w:line="360" w:lineRule="auto"/>
              <w:jc w:val="both"/>
              <w:rPr>
                <w:rFonts w:eastAsia="Times New Roman" w:cstheme="minorHAnsi"/>
                <w:color w:val="000000"/>
                <w:sz w:val="18"/>
                <w:szCs w:val="18"/>
              </w:rPr>
            </w:pPr>
            <w:r w:rsidRPr="00544E02">
              <w:rPr>
                <w:rFonts w:eastAsia="Times New Roman" w:cstheme="minorHAnsi"/>
                <w:color w:val="000000"/>
                <w:sz w:val="18"/>
                <w:szCs w:val="18"/>
              </w:rPr>
              <w:t>also</w:t>
            </w:r>
          </w:p>
        </w:tc>
        <w:tc>
          <w:tcPr>
            <w:tcW w:w="3665" w:type="dxa"/>
            <w:hideMark/>
          </w:tcPr>
          <w:p w14:paraId="4841D87C" w14:textId="77777777" w:rsidR="00DD7AF1" w:rsidRPr="00544E02" w:rsidRDefault="00DD7AF1" w:rsidP="004006AA">
            <w:pPr>
              <w:spacing w:line="360" w:lineRule="auto"/>
              <w:jc w:val="both"/>
              <w:rPr>
                <w:rFonts w:eastAsia="Times New Roman" w:cstheme="minorHAnsi"/>
                <w:color w:val="000000"/>
                <w:sz w:val="18"/>
                <w:szCs w:val="18"/>
              </w:rPr>
            </w:pPr>
            <w:r w:rsidRPr="00544E02">
              <w:rPr>
                <w:rFonts w:eastAsia="Times New Roman" w:cstheme="minorHAnsi"/>
                <w:color w:val="000000"/>
                <w:sz w:val="18"/>
                <w:szCs w:val="18"/>
              </w:rPr>
              <w:t>18453</w:t>
            </w:r>
          </w:p>
        </w:tc>
        <w:tc>
          <w:tcPr>
            <w:tcW w:w="2530" w:type="dxa"/>
            <w:hideMark/>
          </w:tcPr>
          <w:p w14:paraId="211AEFE1" w14:textId="77777777" w:rsidR="00DD7AF1" w:rsidRPr="00544E02" w:rsidRDefault="00DD7AF1" w:rsidP="004006AA">
            <w:pPr>
              <w:spacing w:line="360" w:lineRule="auto"/>
              <w:jc w:val="both"/>
              <w:rPr>
                <w:rFonts w:eastAsia="Times New Roman" w:cstheme="minorHAnsi"/>
                <w:color w:val="000000"/>
                <w:sz w:val="18"/>
                <w:szCs w:val="18"/>
              </w:rPr>
            </w:pPr>
            <w:r w:rsidRPr="00544E02">
              <w:rPr>
                <w:rFonts w:eastAsia="Times New Roman" w:cstheme="minorHAnsi"/>
                <w:color w:val="000000"/>
                <w:sz w:val="18"/>
                <w:szCs w:val="18"/>
              </w:rPr>
              <w:t>39.6285</w:t>
            </w:r>
          </w:p>
        </w:tc>
      </w:tr>
      <w:tr w:rsidR="00DD7AF1" w:rsidRPr="00C02403" w14:paraId="460BC601" w14:textId="77777777" w:rsidTr="00A62304">
        <w:trPr>
          <w:trHeight w:val="172"/>
          <w:jc w:val="center"/>
        </w:trPr>
        <w:tc>
          <w:tcPr>
            <w:tcW w:w="3105" w:type="dxa"/>
            <w:hideMark/>
          </w:tcPr>
          <w:p w14:paraId="13C80EFD" w14:textId="77777777" w:rsidR="00DD7AF1" w:rsidRPr="00544E02" w:rsidRDefault="00DD7AF1" w:rsidP="004006AA">
            <w:pPr>
              <w:spacing w:line="360" w:lineRule="auto"/>
              <w:jc w:val="both"/>
              <w:rPr>
                <w:rFonts w:eastAsia="Times New Roman" w:cstheme="minorHAnsi"/>
                <w:color w:val="000000"/>
                <w:sz w:val="18"/>
                <w:szCs w:val="18"/>
              </w:rPr>
            </w:pPr>
            <w:r w:rsidRPr="00544E02">
              <w:rPr>
                <w:rFonts w:eastAsia="Times New Roman" w:cstheme="minorHAnsi"/>
                <w:color w:val="000000"/>
                <w:sz w:val="18"/>
                <w:szCs w:val="18"/>
              </w:rPr>
              <w:t>rmk</w:t>
            </w:r>
          </w:p>
        </w:tc>
        <w:tc>
          <w:tcPr>
            <w:tcW w:w="3665" w:type="dxa"/>
            <w:hideMark/>
          </w:tcPr>
          <w:p w14:paraId="7CF3AE5D" w14:textId="77777777" w:rsidR="00DD7AF1" w:rsidRPr="00544E02" w:rsidRDefault="00DD7AF1" w:rsidP="004006AA">
            <w:pPr>
              <w:spacing w:line="360" w:lineRule="auto"/>
              <w:jc w:val="both"/>
              <w:rPr>
                <w:rFonts w:eastAsia="Times New Roman" w:cstheme="minorHAnsi"/>
                <w:color w:val="000000"/>
                <w:sz w:val="18"/>
                <w:szCs w:val="18"/>
              </w:rPr>
            </w:pPr>
            <w:r w:rsidRPr="00544E02">
              <w:rPr>
                <w:rFonts w:eastAsia="Times New Roman" w:cstheme="minorHAnsi"/>
                <w:color w:val="000000"/>
                <w:sz w:val="18"/>
                <w:szCs w:val="18"/>
              </w:rPr>
              <w:t>6775</w:t>
            </w:r>
          </w:p>
        </w:tc>
        <w:tc>
          <w:tcPr>
            <w:tcW w:w="2530" w:type="dxa"/>
            <w:hideMark/>
          </w:tcPr>
          <w:p w14:paraId="2B75174E" w14:textId="77777777" w:rsidR="00DD7AF1" w:rsidRPr="00544E02" w:rsidRDefault="00DD7AF1" w:rsidP="004006AA">
            <w:pPr>
              <w:spacing w:line="360" w:lineRule="auto"/>
              <w:jc w:val="both"/>
              <w:rPr>
                <w:rFonts w:eastAsia="Times New Roman" w:cstheme="minorHAnsi"/>
                <w:color w:val="000000"/>
                <w:sz w:val="18"/>
                <w:szCs w:val="18"/>
              </w:rPr>
            </w:pPr>
            <w:r w:rsidRPr="00544E02">
              <w:rPr>
                <w:rFonts w:eastAsia="Times New Roman" w:cstheme="minorHAnsi"/>
                <w:color w:val="000000"/>
                <w:sz w:val="18"/>
                <w:szCs w:val="18"/>
              </w:rPr>
              <w:t>14.5496</w:t>
            </w:r>
          </w:p>
        </w:tc>
      </w:tr>
      <w:tr w:rsidR="00DD7AF1" w:rsidRPr="00C02403" w14:paraId="480189EF" w14:textId="77777777" w:rsidTr="00A62304">
        <w:trPr>
          <w:trHeight w:val="345"/>
          <w:jc w:val="center"/>
        </w:trPr>
        <w:tc>
          <w:tcPr>
            <w:tcW w:w="3105" w:type="dxa"/>
            <w:hideMark/>
          </w:tcPr>
          <w:p w14:paraId="4CB7F6D2" w14:textId="77777777" w:rsidR="00DD7AF1" w:rsidRPr="00544E02" w:rsidRDefault="00DD7AF1" w:rsidP="004006AA">
            <w:pPr>
              <w:spacing w:line="360" w:lineRule="auto"/>
              <w:jc w:val="both"/>
              <w:rPr>
                <w:rFonts w:eastAsia="Times New Roman" w:cstheme="minorHAnsi"/>
                <w:color w:val="000000"/>
                <w:sz w:val="18"/>
                <w:szCs w:val="18"/>
              </w:rPr>
            </w:pPr>
            <w:r w:rsidRPr="00544E02">
              <w:rPr>
                <w:rFonts w:eastAsia="Times New Roman" w:cstheme="minorHAnsi"/>
                <w:color w:val="000000"/>
                <w:sz w:val="18"/>
                <w:szCs w:val="18"/>
              </w:rPr>
              <w:t>playback-used</w:t>
            </w:r>
          </w:p>
        </w:tc>
        <w:tc>
          <w:tcPr>
            <w:tcW w:w="3665" w:type="dxa"/>
            <w:hideMark/>
          </w:tcPr>
          <w:p w14:paraId="4884A3B1" w14:textId="77777777" w:rsidR="00DD7AF1" w:rsidRPr="00544E02" w:rsidRDefault="00DD7AF1" w:rsidP="004006AA">
            <w:pPr>
              <w:spacing w:line="360" w:lineRule="auto"/>
              <w:jc w:val="both"/>
              <w:rPr>
                <w:rFonts w:eastAsia="Times New Roman" w:cstheme="minorHAnsi"/>
                <w:color w:val="000000"/>
                <w:sz w:val="18"/>
                <w:szCs w:val="18"/>
              </w:rPr>
            </w:pPr>
            <w:r w:rsidRPr="00544E02">
              <w:rPr>
                <w:rFonts w:eastAsia="Times New Roman" w:cstheme="minorHAnsi"/>
                <w:color w:val="000000"/>
                <w:sz w:val="18"/>
                <w:szCs w:val="18"/>
              </w:rPr>
              <w:t>2442</w:t>
            </w:r>
          </w:p>
        </w:tc>
        <w:tc>
          <w:tcPr>
            <w:tcW w:w="2530" w:type="dxa"/>
            <w:hideMark/>
          </w:tcPr>
          <w:p w14:paraId="23888921" w14:textId="77777777" w:rsidR="00DD7AF1" w:rsidRPr="00544E02" w:rsidRDefault="00DD7AF1" w:rsidP="004006AA">
            <w:pPr>
              <w:spacing w:line="360" w:lineRule="auto"/>
              <w:jc w:val="both"/>
              <w:rPr>
                <w:rFonts w:eastAsia="Times New Roman" w:cstheme="minorHAnsi"/>
                <w:color w:val="000000"/>
                <w:sz w:val="18"/>
                <w:szCs w:val="18"/>
              </w:rPr>
            </w:pPr>
            <w:r w:rsidRPr="00544E02">
              <w:rPr>
                <w:rFonts w:eastAsia="Times New Roman" w:cstheme="minorHAnsi"/>
                <w:color w:val="000000"/>
                <w:sz w:val="18"/>
                <w:szCs w:val="18"/>
              </w:rPr>
              <w:t>5.24428</w:t>
            </w:r>
          </w:p>
        </w:tc>
      </w:tr>
      <w:tr w:rsidR="00DD7AF1" w:rsidRPr="00C02403" w14:paraId="0D9651B4" w14:textId="77777777" w:rsidTr="00A62304">
        <w:trPr>
          <w:trHeight w:val="98"/>
          <w:jc w:val="center"/>
        </w:trPr>
        <w:tc>
          <w:tcPr>
            <w:tcW w:w="3105" w:type="dxa"/>
            <w:hideMark/>
          </w:tcPr>
          <w:p w14:paraId="7E157295" w14:textId="77777777" w:rsidR="00DD7AF1" w:rsidRPr="00544E02" w:rsidRDefault="00DD7AF1" w:rsidP="004006AA">
            <w:pPr>
              <w:spacing w:line="360" w:lineRule="auto"/>
              <w:jc w:val="both"/>
              <w:rPr>
                <w:rFonts w:eastAsia="Times New Roman" w:cstheme="minorHAnsi"/>
                <w:color w:val="000000"/>
                <w:sz w:val="18"/>
                <w:szCs w:val="18"/>
              </w:rPr>
            </w:pPr>
            <w:r w:rsidRPr="00544E02">
              <w:rPr>
                <w:rFonts w:eastAsia="Times New Roman" w:cstheme="minorHAnsi"/>
                <w:color w:val="000000"/>
                <w:sz w:val="18"/>
                <w:szCs w:val="18"/>
              </w:rPr>
              <w:t>bird-seen</w:t>
            </w:r>
          </w:p>
        </w:tc>
        <w:tc>
          <w:tcPr>
            <w:tcW w:w="3665" w:type="dxa"/>
            <w:hideMark/>
          </w:tcPr>
          <w:p w14:paraId="17D9B964" w14:textId="77777777" w:rsidR="00DD7AF1" w:rsidRPr="00544E02" w:rsidRDefault="00DD7AF1" w:rsidP="004006AA">
            <w:pPr>
              <w:spacing w:line="360" w:lineRule="auto"/>
              <w:jc w:val="both"/>
              <w:rPr>
                <w:rFonts w:eastAsia="Times New Roman" w:cstheme="minorHAnsi"/>
                <w:color w:val="000000"/>
                <w:sz w:val="18"/>
                <w:szCs w:val="18"/>
              </w:rPr>
            </w:pPr>
            <w:r w:rsidRPr="00544E02">
              <w:rPr>
                <w:rFonts w:eastAsia="Times New Roman" w:cstheme="minorHAnsi"/>
                <w:color w:val="000000"/>
                <w:sz w:val="18"/>
                <w:szCs w:val="18"/>
              </w:rPr>
              <w:t>2015</w:t>
            </w:r>
          </w:p>
        </w:tc>
        <w:tc>
          <w:tcPr>
            <w:tcW w:w="2530" w:type="dxa"/>
            <w:hideMark/>
          </w:tcPr>
          <w:p w14:paraId="16A9DD2A" w14:textId="77777777" w:rsidR="00DD7AF1" w:rsidRPr="00544E02" w:rsidRDefault="00DD7AF1" w:rsidP="004006AA">
            <w:pPr>
              <w:spacing w:line="360" w:lineRule="auto"/>
              <w:jc w:val="both"/>
              <w:rPr>
                <w:rFonts w:eastAsia="Times New Roman" w:cstheme="minorHAnsi"/>
                <w:color w:val="000000"/>
                <w:sz w:val="18"/>
                <w:szCs w:val="18"/>
              </w:rPr>
            </w:pPr>
            <w:r w:rsidRPr="00544E02">
              <w:rPr>
                <w:rFonts w:eastAsia="Times New Roman" w:cstheme="minorHAnsi"/>
                <w:color w:val="000000"/>
                <w:sz w:val="18"/>
                <w:szCs w:val="18"/>
              </w:rPr>
              <w:t>4.32728</w:t>
            </w:r>
          </w:p>
        </w:tc>
      </w:tr>
    </w:tbl>
    <w:p w14:paraId="5AC917C4" w14:textId="77777777" w:rsidR="00DD7AF1" w:rsidRDefault="00DD7AF1" w:rsidP="00DD7AF1">
      <w:pPr>
        <w:jc w:val="both"/>
      </w:pPr>
    </w:p>
    <w:p w14:paraId="1FD44F4A" w14:textId="0CB720D9" w:rsidR="009F5116" w:rsidRDefault="009F5116" w:rsidP="009F5116">
      <w:pPr>
        <w:spacing w:line="360" w:lineRule="auto"/>
        <w:jc w:val="both"/>
      </w:pPr>
      <w:r w:rsidRPr="009F5116">
        <w:t xml:space="preserve">These </w:t>
      </w:r>
      <w:r w:rsidR="003B087B">
        <w:t>missing values</w:t>
      </w:r>
      <w:r w:rsidRPr="009F5116">
        <w:t xml:space="preserve"> have been rectified and eliminated. The NaN cells are filled using a variety of methods, including the mean and mode of the columns. There is a lot of information in the date column that has to be separated for further research. We created three additional columns from the date column: day of </w:t>
      </w:r>
      <w:r w:rsidR="003B087B">
        <w:t xml:space="preserve">the </w:t>
      </w:r>
      <w:r w:rsidRPr="009F5116">
        <w:t>month, month, and year.</w:t>
      </w:r>
      <w:r>
        <w:t xml:space="preserve"> </w:t>
      </w:r>
      <w:r w:rsidRPr="009F5116">
        <w:t xml:space="preserve">These additional columns make it easier for us to </w:t>
      </w:r>
      <w:r w:rsidR="00C873C8" w:rsidRPr="009F5116">
        <w:t>analyze</w:t>
      </w:r>
      <w:r w:rsidRPr="009F5116">
        <w:t xml:space="preserve"> data based on days, months, and years. Except for the id, all of the columns in the dataset were of the object datatype. Since all of the data is in object type, type casting of all columns is necessary to turn it into the appropriate data type for each column's nature. It includes values starting at 0,00 in the year columns. These filthy values were cleaned by using filters. </w:t>
      </w:r>
    </w:p>
    <w:p w14:paraId="24BF54FE" w14:textId="53BF27E1" w:rsidR="00E400F7" w:rsidRDefault="009F5116" w:rsidP="00B03997">
      <w:pPr>
        <w:spacing w:line="360" w:lineRule="auto"/>
        <w:jc w:val="both"/>
      </w:pPr>
      <w:r>
        <w:lastRenderedPageBreak/>
        <w:t xml:space="preserve">We analyze the dataset by finding different graphs for each </w:t>
      </w:r>
      <w:r w:rsidR="00C873C8">
        <w:t>column</w:t>
      </w:r>
      <w:r>
        <w:t xml:space="preserve"> and group of columns to know about the bird species and how they are propagating through different countries and continent</w:t>
      </w:r>
      <w:r w:rsidR="003B087B">
        <w:t>s</w:t>
      </w:r>
      <w:r>
        <w:t>.</w:t>
      </w:r>
    </w:p>
    <w:p w14:paraId="4E09E400" w14:textId="4DA20223" w:rsidR="00E400F7" w:rsidRPr="00976CC6" w:rsidRDefault="00E400F7" w:rsidP="00B03997">
      <w:pPr>
        <w:pStyle w:val="Heading3"/>
        <w:spacing w:after="240"/>
        <w:rPr>
          <w:b/>
          <w:bCs/>
        </w:rPr>
      </w:pPr>
      <w:bookmarkStart w:id="98" w:name="_Toc115639789"/>
      <w:r w:rsidRPr="00976CC6">
        <w:rPr>
          <w:b/>
          <w:bCs/>
        </w:rPr>
        <w:t>Species for North and South England</w:t>
      </w:r>
      <w:bookmarkEnd w:id="98"/>
    </w:p>
    <w:p w14:paraId="28C12D3E" w14:textId="2450D277" w:rsidR="00DD7AF1" w:rsidRDefault="00706DA6" w:rsidP="009F5116">
      <w:pPr>
        <w:spacing w:line="360" w:lineRule="auto"/>
        <w:jc w:val="both"/>
      </w:pPr>
      <w:r w:rsidRPr="00706DA6">
        <w:t>North England has more bird species residing there than South England does. There is no information regarding the north and south of England in the data. The loc column provides specific geographic information for each bird species.</w:t>
      </w:r>
      <w:r>
        <w:t xml:space="preserve"> </w:t>
      </w:r>
      <w:r w:rsidR="003B087B">
        <w:t>T</w:t>
      </w:r>
      <w:r w:rsidRPr="00706DA6">
        <w:t xml:space="preserve">o do this, we filter each location using the North and South keywords in the "loc" col. The top species that are prevalent in </w:t>
      </w:r>
      <w:r w:rsidR="003B087B">
        <w:t xml:space="preserve">the </w:t>
      </w:r>
      <w:r w:rsidRPr="00706DA6">
        <w:t xml:space="preserve">south and north England, respectively, are first identified as illustrated in Fig. </w:t>
      </w:r>
      <w:r w:rsidR="008A02D2">
        <w:t>18</w:t>
      </w:r>
      <w:r w:rsidRPr="00706DA6">
        <w:t>. Since we now have frequent species in both the north and the south, we can once more filter out "a specie that is more frequent in North England than the south of ENGLAND" by utilizing pandas data frame quires.</w:t>
      </w:r>
      <w:r>
        <w:t xml:space="preserve"> </w:t>
      </w:r>
      <w:r w:rsidRPr="00706DA6">
        <w:t xml:space="preserve">In the North of England, Trochilus was discovered 2499 times, but just twice in the South. Therefore, we </w:t>
      </w:r>
      <w:r w:rsidR="003B087B">
        <w:t>conclude</w:t>
      </w:r>
      <w:r w:rsidRPr="00706DA6">
        <w:t xml:space="preserve"> that "Trochilus" and "Mystery" are the most common bird species in North England.</w:t>
      </w:r>
      <w:r>
        <w:t xml:space="preserve"> </w:t>
      </w:r>
    </w:p>
    <w:p w14:paraId="15F16756" w14:textId="77777777" w:rsidR="00DD7AF1" w:rsidRDefault="00DD7AF1" w:rsidP="00DD7AF1">
      <w:pPr>
        <w:jc w:val="center"/>
      </w:pPr>
      <w:r w:rsidRPr="005939B2">
        <w:rPr>
          <w:noProof/>
        </w:rPr>
        <w:drawing>
          <wp:inline distT="0" distB="0" distL="0" distR="0" wp14:anchorId="01CDFE1A" wp14:editId="72231D9E">
            <wp:extent cx="5430741" cy="2131050"/>
            <wp:effectExtent l="0" t="0" r="0" b="3175"/>
            <wp:docPr id="4" name="Picture 4" descr="C:\Users\ASDF\Downloads\new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DF\Downloads\newplot.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45648" cy="2136900"/>
                    </a:xfrm>
                    <a:prstGeom prst="rect">
                      <a:avLst/>
                    </a:prstGeom>
                    <a:noFill/>
                    <a:ln>
                      <a:noFill/>
                    </a:ln>
                  </pic:spPr>
                </pic:pic>
              </a:graphicData>
            </a:graphic>
          </wp:inline>
        </w:drawing>
      </w:r>
    </w:p>
    <w:p w14:paraId="6916107A" w14:textId="77777777" w:rsidR="00DD7AF1" w:rsidRDefault="00DD7AF1" w:rsidP="00DD7AF1">
      <w:pPr>
        <w:keepNext/>
        <w:jc w:val="center"/>
      </w:pPr>
      <w:r w:rsidRPr="005939B2">
        <w:rPr>
          <w:noProof/>
        </w:rPr>
        <w:drawing>
          <wp:inline distT="0" distB="0" distL="0" distR="0" wp14:anchorId="656C138A" wp14:editId="2F787FE2">
            <wp:extent cx="5684962" cy="2168658"/>
            <wp:effectExtent l="0" t="0" r="0" b="3175"/>
            <wp:docPr id="5" name="Picture 5" descr="C:\Users\ASDF\Downloads\newplo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DF\Downloads\newplot (1).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698672" cy="2173888"/>
                    </a:xfrm>
                    <a:prstGeom prst="rect">
                      <a:avLst/>
                    </a:prstGeom>
                    <a:noFill/>
                    <a:ln>
                      <a:noFill/>
                    </a:ln>
                  </pic:spPr>
                </pic:pic>
              </a:graphicData>
            </a:graphic>
          </wp:inline>
        </w:drawing>
      </w:r>
    </w:p>
    <w:p w14:paraId="2E1D8152" w14:textId="158D5436" w:rsidR="00E400F7" w:rsidRDefault="00DD7AF1" w:rsidP="00B03997">
      <w:pPr>
        <w:pStyle w:val="Caption"/>
        <w:jc w:val="center"/>
      </w:pPr>
      <w:bookmarkStart w:id="99" w:name="_Toc113916314"/>
      <w:bookmarkStart w:id="100" w:name="_Toc115637317"/>
      <w:r>
        <w:t xml:space="preserve">Figure </w:t>
      </w:r>
      <w:fldSimple w:instr=" SEQ Figure \* ARABIC ">
        <w:r w:rsidR="00AD175C">
          <w:rPr>
            <w:noProof/>
          </w:rPr>
          <w:t>16</w:t>
        </w:r>
      </w:fldSimple>
      <w:r>
        <w:t>. Most Frequent Species in North and South of England</w:t>
      </w:r>
      <w:bookmarkEnd w:id="99"/>
      <w:bookmarkEnd w:id="100"/>
    </w:p>
    <w:p w14:paraId="674AFB6A" w14:textId="49506B6F" w:rsidR="00E400F7" w:rsidRPr="00976CC6" w:rsidRDefault="00E400F7" w:rsidP="00B03997">
      <w:pPr>
        <w:pStyle w:val="Heading3"/>
        <w:spacing w:after="240"/>
        <w:rPr>
          <w:b/>
          <w:bCs/>
        </w:rPr>
      </w:pPr>
      <w:bookmarkStart w:id="101" w:name="_Toc115639790"/>
      <w:r w:rsidRPr="00976CC6">
        <w:rPr>
          <w:b/>
          <w:bCs/>
        </w:rPr>
        <w:lastRenderedPageBreak/>
        <w:t xml:space="preserve">Most </w:t>
      </w:r>
      <w:r w:rsidR="001D70BE" w:rsidRPr="00976CC6">
        <w:rPr>
          <w:b/>
          <w:bCs/>
        </w:rPr>
        <w:t>Frequent Singing Birds in Morning and Evening</w:t>
      </w:r>
      <w:bookmarkEnd w:id="101"/>
    </w:p>
    <w:p w14:paraId="53D83ACD" w14:textId="1C9DEBD6" w:rsidR="00DD7AF1" w:rsidRDefault="00C35742" w:rsidP="00DD7AF1">
      <w:pPr>
        <w:spacing w:line="360" w:lineRule="auto"/>
        <w:jc w:val="both"/>
      </w:pPr>
      <w:r w:rsidRPr="00C35742">
        <w:t xml:space="preserve">Because birds are such an intriguing creation of GOD, we may examine the data to determine whether </w:t>
      </w:r>
      <w:r w:rsidR="003B087B">
        <w:t>any species</w:t>
      </w:r>
      <w:r w:rsidRPr="00C35742">
        <w:t xml:space="preserve"> sing more frequently in the morning than in the evening. </w:t>
      </w:r>
      <w:r w:rsidR="003B087B">
        <w:t>T</w:t>
      </w:r>
      <w:r w:rsidRPr="00C35742">
        <w:t xml:space="preserve">o turn the </w:t>
      </w:r>
      <w:r w:rsidR="001D70BE" w:rsidRPr="00C35742">
        <w:t>time,</w:t>
      </w:r>
      <w:r w:rsidRPr="00C35742">
        <w:t xml:space="preserve"> we have in minutes and seconds into an hour, we must first convert it into hourly data. </w:t>
      </w:r>
      <w:r w:rsidR="003B087B">
        <w:t>T</w:t>
      </w:r>
      <w:r w:rsidRPr="00C35742">
        <w:t>o retrieve the data's hour, we first constructed an hour column using the ":" character.</w:t>
      </w:r>
      <w:r>
        <w:t xml:space="preserve"> </w:t>
      </w:r>
      <w:r w:rsidR="00CC40FB" w:rsidRPr="00CC40FB">
        <w:t>Currently, we have an hour column but no session of the day, such as "Late Night," "Early Morning," "Morning," "Noon," "Evening," or "Night." Hours must be converted into various daily sessions before being converted into these sessions. We convert it on an hourly basis so that the 24 hours in a day are divided into pieces and mapped into their corresponding sessions.</w:t>
      </w:r>
      <w:r w:rsidR="00DD7AF1">
        <w:t xml:space="preserve"> </w:t>
      </w:r>
      <w:r w:rsidR="00CC40FB" w:rsidRPr="00CC40FB">
        <w:t xml:space="preserve">The top 50 species that sing more frequently in the morning and evening are obtained by performing the query, as illustrated in Fig. </w:t>
      </w:r>
      <w:r w:rsidR="008A02D2">
        <w:t>19</w:t>
      </w:r>
      <w:r w:rsidR="00CC40FB" w:rsidRPr="00CC40FB">
        <w:t>. We created a news column titled session by hourly filtering the data based on morning and evening time. We examine the column in light of the species that were more prevalent in the morning and evening.</w:t>
      </w:r>
      <w:r w:rsidR="00CC40FB">
        <w:t xml:space="preserve"> </w:t>
      </w:r>
      <w:r w:rsidR="00CC40FB" w:rsidRPr="00CC40FB">
        <w:t xml:space="preserve">Bird Collybita appeared 1158 times in the morning and 36 times in the evening, as seen in </w:t>
      </w:r>
      <w:r w:rsidR="00CC40FB">
        <w:t>Fig</w:t>
      </w:r>
      <w:r w:rsidR="003B087B">
        <w:t>.</w:t>
      </w:r>
      <w:r w:rsidR="00CC40FB">
        <w:t xml:space="preserve"> 4</w:t>
      </w:r>
      <w:r w:rsidR="00CC40FB" w:rsidRPr="00CC40FB">
        <w:t xml:space="preserve">. Collybita is therefore more usually sung in the morning than </w:t>
      </w:r>
      <w:r w:rsidR="003B087B">
        <w:t xml:space="preserve">in </w:t>
      </w:r>
      <w:r w:rsidR="00CC40FB" w:rsidRPr="00CC40FB">
        <w:t>the evening, according to the outcome of this scenario.</w:t>
      </w:r>
    </w:p>
    <w:p w14:paraId="2954BC24" w14:textId="54C8ED90" w:rsidR="00DD7AF1" w:rsidRDefault="008A02D2" w:rsidP="00DD7AF1">
      <w:pPr>
        <w:keepNext/>
        <w:jc w:val="center"/>
      </w:pPr>
      <w:r>
        <w:rPr>
          <w:noProof/>
        </w:rPr>
        <w:t>9</w:t>
      </w:r>
      <w:r w:rsidR="00DD7AF1" w:rsidRPr="007D1FF0">
        <w:rPr>
          <w:noProof/>
        </w:rPr>
        <w:drawing>
          <wp:inline distT="0" distB="0" distL="0" distR="0" wp14:anchorId="0CD86F44" wp14:editId="318ADD1F">
            <wp:extent cx="4882101" cy="1740421"/>
            <wp:effectExtent l="0" t="0" r="0" b="0"/>
            <wp:docPr id="7" name="Picture 7" descr="C:\Users\ASDF\Downloads\newplo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DF\Downloads\newplot (3).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984581" cy="1776954"/>
                    </a:xfrm>
                    <a:prstGeom prst="rect">
                      <a:avLst/>
                    </a:prstGeom>
                    <a:noFill/>
                    <a:ln>
                      <a:noFill/>
                    </a:ln>
                  </pic:spPr>
                </pic:pic>
              </a:graphicData>
            </a:graphic>
          </wp:inline>
        </w:drawing>
      </w:r>
      <w:r w:rsidR="00DD7AF1" w:rsidRPr="007D1FF0">
        <w:rPr>
          <w:noProof/>
        </w:rPr>
        <w:drawing>
          <wp:inline distT="0" distB="0" distL="0" distR="0" wp14:anchorId="0963AE48" wp14:editId="131D68D3">
            <wp:extent cx="5200153" cy="1858081"/>
            <wp:effectExtent l="0" t="0" r="635" b="8890"/>
            <wp:docPr id="6" name="Picture 6" descr="C:\Users\ASDF\Downloads\newplo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DF\Downloads\newplot (2).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290008" cy="1890187"/>
                    </a:xfrm>
                    <a:prstGeom prst="rect">
                      <a:avLst/>
                    </a:prstGeom>
                    <a:noFill/>
                    <a:ln>
                      <a:noFill/>
                    </a:ln>
                  </pic:spPr>
                </pic:pic>
              </a:graphicData>
            </a:graphic>
          </wp:inline>
        </w:drawing>
      </w:r>
    </w:p>
    <w:p w14:paraId="32C2799C" w14:textId="26D1DBA9" w:rsidR="00DD7AF1" w:rsidRPr="00B96AAA" w:rsidRDefault="00DD7AF1" w:rsidP="00DD7AF1">
      <w:pPr>
        <w:pStyle w:val="Caption"/>
        <w:jc w:val="center"/>
      </w:pPr>
      <w:bookmarkStart w:id="102" w:name="_Toc113916315"/>
      <w:bookmarkStart w:id="103" w:name="_Toc115637318"/>
      <w:r>
        <w:t xml:space="preserve">Figure </w:t>
      </w:r>
      <w:fldSimple w:instr=" SEQ Figure \* ARABIC ">
        <w:r w:rsidR="00AD175C">
          <w:rPr>
            <w:noProof/>
          </w:rPr>
          <w:t>17</w:t>
        </w:r>
      </w:fldSimple>
      <w:r>
        <w:t>. T</w:t>
      </w:r>
      <w:r w:rsidRPr="0054382B">
        <w:t>op 50 Species that sing more frequently in the Morning and Evening</w:t>
      </w:r>
      <w:bookmarkEnd w:id="102"/>
      <w:bookmarkEnd w:id="103"/>
    </w:p>
    <w:p w14:paraId="32E35A91" w14:textId="28FD02A6" w:rsidR="001D70BE" w:rsidRPr="00976CC6" w:rsidRDefault="001D70BE" w:rsidP="00B03997">
      <w:pPr>
        <w:pStyle w:val="Heading3"/>
        <w:spacing w:after="240"/>
        <w:rPr>
          <w:b/>
          <w:bCs/>
        </w:rPr>
      </w:pPr>
      <w:bookmarkStart w:id="104" w:name="_Toc115639791"/>
      <w:r w:rsidRPr="00976CC6">
        <w:rPr>
          <w:b/>
          <w:bCs/>
        </w:rPr>
        <w:lastRenderedPageBreak/>
        <w:t>Geographical representation of Birds</w:t>
      </w:r>
      <w:bookmarkEnd w:id="104"/>
    </w:p>
    <w:p w14:paraId="69C028EA" w14:textId="7B915F9F" w:rsidR="00DD7AF1" w:rsidRDefault="00CC40FB" w:rsidP="00DD7AF1">
      <w:pPr>
        <w:spacing w:line="360" w:lineRule="auto"/>
        <w:jc w:val="both"/>
      </w:pPr>
      <w:r w:rsidRPr="00CC40FB">
        <w:t>Birds travel as the weather changes over time, allowing us to study the position of the birds and their geographic distribution to determine when the majority of them are present throughout the year and when they sing. "Work on the geographical distribution of the bird species" is required of us. First, you need to learn where the recordings were produced. I'll be plotting the precise places where the recordings were made on the map as I know the latitude and longitude of the spot where they were produced.</w:t>
      </w:r>
      <w:r>
        <w:t xml:space="preserve"> </w:t>
      </w:r>
      <w:r w:rsidR="00CB4C85" w:rsidRPr="00CB4C85">
        <w:t>Consider the top 15 nations with the most recordings. The UK has the most records, followed by the cities there. To plot country/city names on a map, the first step is to convert them to iso</w:t>
      </w:r>
      <w:r w:rsidR="003B087B">
        <w:t>-</w:t>
      </w:r>
      <w:r w:rsidR="00CB4C85" w:rsidRPr="00CB4C85">
        <w:t>alpha format. We must remove the nation name from the location column because it contains highly noisy data. Thus, we used "," to divide the values in the "loc" column.</w:t>
      </w:r>
      <w:r w:rsidR="00CB4C85">
        <w:t xml:space="preserve"> </w:t>
      </w:r>
      <w:r w:rsidR="00CB4C85" w:rsidRPr="00CB4C85">
        <w:t xml:space="preserve">After that, we extract the nation's name and store it in the new country column because the country name is present after "," Following the development of the country column, we must clear up any countries with confusing data. We then update the countries </w:t>
      </w:r>
      <w:r w:rsidR="003B087B">
        <w:t>concerning</w:t>
      </w:r>
      <w:r w:rsidR="00CB4C85" w:rsidRPr="00CB4C85">
        <w:t xml:space="preserve"> their cities after personally checking them and changing their names to reflect their states. The name of the main nation, which is the United Kingdom, is converted into short or iso</w:t>
      </w:r>
      <w:r w:rsidR="003B087B">
        <w:t>-</w:t>
      </w:r>
      <w:r w:rsidR="00CB4C85" w:rsidRPr="00CB4C85">
        <w:t>alpha code before being plotted on a map. This format is known as a country short form or iso</w:t>
      </w:r>
      <w:r w:rsidR="003B087B">
        <w:t>-</w:t>
      </w:r>
      <w:r w:rsidR="00CB4C85" w:rsidRPr="00CB4C85">
        <w:t>alpha.</w:t>
      </w:r>
      <w:r w:rsidR="00DD7AF1" w:rsidRPr="00A75A0A">
        <w:t xml:space="preserve"> </w:t>
      </w:r>
      <w:r w:rsidR="00CB4C85" w:rsidRPr="00CB4C85">
        <w:t xml:space="preserve">Since there is no other nation mentioned in the latitude and longitude, we may infer from the data that it is from the United Kingdom. As a result, we assume that we won't be adding another database for the bird to this data due to inconsistency. Normal Distribution without a Map, and as we can see, the majority of the birds are from the UK, with just a small minority coming from other continents or nations. </w:t>
      </w:r>
      <w:r w:rsidR="003B087B">
        <w:t>The d</w:t>
      </w:r>
      <w:r w:rsidR="00CB4C85" w:rsidRPr="00CB4C85">
        <w:t>istribution of the England Map and locating the spices are depicted in Fig</w:t>
      </w:r>
      <w:r w:rsidR="008A02D2">
        <w:t>.</w:t>
      </w:r>
      <w:r w:rsidR="00CB4C85" w:rsidRPr="00CB4C85">
        <w:t xml:space="preserve"> </w:t>
      </w:r>
      <w:r w:rsidR="008A02D2">
        <w:t>20</w:t>
      </w:r>
      <w:r w:rsidR="00CB4C85" w:rsidRPr="00CB4C85">
        <w:t>.</w:t>
      </w:r>
    </w:p>
    <w:p w14:paraId="0BEE91A5" w14:textId="77777777" w:rsidR="00DD7AF1" w:rsidRDefault="00DD7AF1" w:rsidP="00DD7AF1">
      <w:pPr>
        <w:keepNext/>
        <w:jc w:val="center"/>
      </w:pPr>
      <w:r w:rsidRPr="00575D69">
        <w:rPr>
          <w:noProof/>
        </w:rPr>
        <w:drawing>
          <wp:inline distT="0" distB="0" distL="0" distR="0" wp14:anchorId="3A50C45E" wp14:editId="478A0E1C">
            <wp:extent cx="6141644" cy="240295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205601" cy="2427982"/>
                    </a:xfrm>
                    <a:prstGeom prst="rect">
                      <a:avLst/>
                    </a:prstGeom>
                  </pic:spPr>
                </pic:pic>
              </a:graphicData>
            </a:graphic>
          </wp:inline>
        </w:drawing>
      </w:r>
    </w:p>
    <w:p w14:paraId="7F8E9597" w14:textId="38C842DE" w:rsidR="001D70BE" w:rsidRDefault="00DD7AF1" w:rsidP="00B03997">
      <w:pPr>
        <w:pStyle w:val="Caption"/>
        <w:jc w:val="center"/>
      </w:pPr>
      <w:bookmarkStart w:id="105" w:name="_Toc113916316"/>
      <w:bookmarkStart w:id="106" w:name="_Toc115637319"/>
      <w:r>
        <w:t xml:space="preserve">Figure </w:t>
      </w:r>
      <w:fldSimple w:instr=" SEQ Figure \* ARABIC ">
        <w:r w:rsidR="00AD175C">
          <w:rPr>
            <w:noProof/>
          </w:rPr>
          <w:t>18</w:t>
        </w:r>
      </w:fldSimple>
      <w:r>
        <w:t xml:space="preserve">. </w:t>
      </w:r>
      <w:bookmarkStart w:id="107" w:name="_Hlk113639149"/>
      <w:r>
        <w:t>Distribution of Map of England and mapping the location of the spices</w:t>
      </w:r>
      <w:bookmarkEnd w:id="105"/>
      <w:bookmarkEnd w:id="106"/>
      <w:bookmarkEnd w:id="107"/>
    </w:p>
    <w:p w14:paraId="581F5C82" w14:textId="577DD0C3" w:rsidR="001D70BE" w:rsidRPr="00976CC6" w:rsidRDefault="001D70BE" w:rsidP="00B03997">
      <w:pPr>
        <w:pStyle w:val="Heading3"/>
        <w:spacing w:after="240"/>
        <w:rPr>
          <w:b/>
          <w:bCs/>
        </w:rPr>
      </w:pPr>
      <w:bookmarkStart w:id="108" w:name="_Toc115639792"/>
      <w:r w:rsidRPr="00976CC6">
        <w:rPr>
          <w:b/>
          <w:bCs/>
        </w:rPr>
        <w:lastRenderedPageBreak/>
        <w:t>Most Bird Recordings</w:t>
      </w:r>
      <w:bookmarkEnd w:id="108"/>
    </w:p>
    <w:p w14:paraId="36C9EF51" w14:textId="3E1647BD" w:rsidR="00DD7AF1" w:rsidRDefault="00CB4C85" w:rsidP="00DD7AF1">
      <w:pPr>
        <w:spacing w:line="360" w:lineRule="auto"/>
        <w:jc w:val="both"/>
      </w:pPr>
      <w:r w:rsidRPr="00CB4C85">
        <w:t xml:space="preserve">The top 15 altitudes for the bird's species according to the number of occurrences in the newly added nation column. The top 15 bird species are shown in Fig. </w:t>
      </w:r>
      <w:r w:rsidR="008A02D2">
        <w:t>21</w:t>
      </w:r>
      <w:r w:rsidRPr="00CB4C85">
        <w:t xml:space="preserve">, and the percentage of </w:t>
      </w:r>
      <w:r w:rsidR="003B087B">
        <w:t>the most common bird species</w:t>
      </w:r>
      <w:r w:rsidRPr="00CB4C85">
        <w:t xml:space="preserve"> is shown in Fig. </w:t>
      </w:r>
      <w:r w:rsidR="008A02D2">
        <w:t>22</w:t>
      </w:r>
      <w:r w:rsidRPr="00CB4C85">
        <w:t>.</w:t>
      </w:r>
      <w:r w:rsidR="00DD7AF1" w:rsidRPr="00774A11">
        <w:t xml:space="preserve"> </w:t>
      </w:r>
    </w:p>
    <w:p w14:paraId="7BEEC52C" w14:textId="77777777" w:rsidR="00DD7AF1" w:rsidRDefault="00DD7AF1" w:rsidP="00DD7AF1">
      <w:pPr>
        <w:keepNext/>
        <w:jc w:val="center"/>
      </w:pPr>
      <w:r w:rsidRPr="005D73EE">
        <w:rPr>
          <w:noProof/>
        </w:rPr>
        <w:drawing>
          <wp:inline distT="0" distB="0" distL="0" distR="0" wp14:anchorId="164C1859" wp14:editId="004ECF73">
            <wp:extent cx="5943600" cy="32600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3260090"/>
                    </a:xfrm>
                    <a:prstGeom prst="rect">
                      <a:avLst/>
                    </a:prstGeom>
                  </pic:spPr>
                </pic:pic>
              </a:graphicData>
            </a:graphic>
          </wp:inline>
        </w:drawing>
      </w:r>
    </w:p>
    <w:p w14:paraId="120F2585" w14:textId="08ED70E1" w:rsidR="00DD7AF1" w:rsidRDefault="00DD7AF1" w:rsidP="00DD7AF1">
      <w:pPr>
        <w:pStyle w:val="Caption"/>
        <w:jc w:val="center"/>
      </w:pPr>
      <w:bookmarkStart w:id="109" w:name="_Toc113916317"/>
      <w:bookmarkStart w:id="110" w:name="_Toc115637320"/>
      <w:r>
        <w:t xml:space="preserve">Figure </w:t>
      </w:r>
      <w:fldSimple w:instr=" SEQ Figure \* ARABIC ">
        <w:r w:rsidR="00AD175C">
          <w:rPr>
            <w:noProof/>
          </w:rPr>
          <w:t>19</w:t>
        </w:r>
      </w:fldSimple>
      <w:r>
        <w:t>. Top 15 Country having Most Bird Species Recording</w:t>
      </w:r>
      <w:bookmarkEnd w:id="109"/>
      <w:bookmarkEnd w:id="110"/>
    </w:p>
    <w:p w14:paraId="6A1F0E98" w14:textId="77777777" w:rsidR="00DD7AF1" w:rsidRDefault="00DD7AF1" w:rsidP="00DD7AF1">
      <w:pPr>
        <w:keepNext/>
        <w:jc w:val="center"/>
      </w:pPr>
      <w:r w:rsidRPr="00774A11">
        <w:rPr>
          <w:noProof/>
        </w:rPr>
        <w:drawing>
          <wp:inline distT="0" distB="0" distL="0" distR="0" wp14:anchorId="6A791C55" wp14:editId="4340D381">
            <wp:extent cx="5943600" cy="21228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2122805"/>
                    </a:xfrm>
                    <a:prstGeom prst="rect">
                      <a:avLst/>
                    </a:prstGeom>
                  </pic:spPr>
                </pic:pic>
              </a:graphicData>
            </a:graphic>
          </wp:inline>
        </w:drawing>
      </w:r>
    </w:p>
    <w:p w14:paraId="447FCEA9" w14:textId="147C59BF" w:rsidR="00DD7AF1" w:rsidRPr="00774A11" w:rsidRDefault="00DD7AF1" w:rsidP="00DD7AF1">
      <w:pPr>
        <w:pStyle w:val="Caption"/>
        <w:jc w:val="center"/>
      </w:pPr>
      <w:bookmarkStart w:id="111" w:name="_Toc113916318"/>
      <w:bookmarkStart w:id="112" w:name="_Toc115637321"/>
      <w:r>
        <w:t xml:space="preserve">Figure </w:t>
      </w:r>
      <w:fldSimple w:instr=" SEQ Figure \* ARABIC ">
        <w:r w:rsidR="00AD175C">
          <w:rPr>
            <w:noProof/>
          </w:rPr>
          <w:t>20</w:t>
        </w:r>
      </w:fldSimple>
      <w:r>
        <w:t>.</w:t>
      </w:r>
      <w:r w:rsidRPr="00774A11">
        <w:t xml:space="preserve"> </w:t>
      </w:r>
      <w:r>
        <w:t xml:space="preserve"> Most</w:t>
      </w:r>
      <w:r w:rsidRPr="00774A11">
        <w:t xml:space="preserve"> Occurred Bird’s Species Percentage</w:t>
      </w:r>
      <w:bookmarkEnd w:id="111"/>
      <w:bookmarkEnd w:id="112"/>
    </w:p>
    <w:p w14:paraId="76280361" w14:textId="10BEBACF" w:rsidR="00DD7AF1" w:rsidRDefault="00050E14" w:rsidP="00DD7AF1">
      <w:pPr>
        <w:spacing w:line="360" w:lineRule="auto"/>
        <w:jc w:val="both"/>
      </w:pPr>
      <w:r w:rsidRPr="00050E14">
        <w:t xml:space="preserve">We determine that the most frequent bird recordings are from England, as shown in the Geographical Distribution, and that the most frequent bird recordings are from the United Kingdom specifically from England, based on the aforementioned operations of data cleaning and data grouping/aggregation based </w:t>
      </w:r>
      <w:r w:rsidRPr="00050E14">
        <w:lastRenderedPageBreak/>
        <w:t>on another significant factor. By performing additional analyses, we identify the English city of "Willow Warbler" as the one with the highest bird population.</w:t>
      </w:r>
    </w:p>
    <w:p w14:paraId="0011553E" w14:textId="5373D902" w:rsidR="001D70BE" w:rsidRPr="00976CC6" w:rsidRDefault="001D70BE" w:rsidP="00B03997">
      <w:pPr>
        <w:pStyle w:val="Heading3"/>
        <w:spacing w:after="240"/>
        <w:rPr>
          <w:b/>
          <w:bCs/>
        </w:rPr>
      </w:pPr>
      <w:bookmarkStart w:id="113" w:name="_Toc115639793"/>
      <w:r w:rsidRPr="00976CC6">
        <w:rPr>
          <w:b/>
          <w:bCs/>
        </w:rPr>
        <w:t>Frequent Uploader in Session</w:t>
      </w:r>
      <w:bookmarkEnd w:id="113"/>
    </w:p>
    <w:p w14:paraId="7816A635" w14:textId="462253AE" w:rsidR="00DD7AF1" w:rsidRDefault="00050E14" w:rsidP="00DD7AF1">
      <w:pPr>
        <w:spacing w:line="360" w:lineRule="auto"/>
        <w:jc w:val="both"/>
      </w:pPr>
      <w:r w:rsidRPr="00050E14">
        <w:t>We must analy</w:t>
      </w:r>
      <w:r w:rsidR="001D70BE">
        <w:t>z</w:t>
      </w:r>
      <w:r w:rsidRPr="00050E14">
        <w:t xml:space="preserve">e the time of day and even choose a different season, such as winter. Do we record more in the spring than in the winter? Since we modified the date column, the data include months. The distinct seasons of the year must now be located. Therefore, we must translate the months into their corresponding sessions, such as "Winter," "Spring," "Summer," and "Autumn." The session is double-checked to the weather/session in England. Identifies the bird species recordings that were uploaded the most often during the spring session, as seen in Fig. </w:t>
      </w:r>
      <w:r w:rsidR="008A02D2">
        <w:t>23</w:t>
      </w:r>
      <w:r w:rsidRPr="00050E14">
        <w:t>.</w:t>
      </w:r>
    </w:p>
    <w:p w14:paraId="17F336C4" w14:textId="77777777" w:rsidR="00DD7AF1" w:rsidRDefault="00DD7AF1" w:rsidP="00DD7AF1">
      <w:pPr>
        <w:keepNext/>
        <w:jc w:val="center"/>
      </w:pPr>
      <w:r w:rsidRPr="004D2E9B">
        <w:rPr>
          <w:noProof/>
        </w:rPr>
        <w:drawing>
          <wp:inline distT="0" distB="0" distL="0" distR="0" wp14:anchorId="28FECFEF" wp14:editId="527BD605">
            <wp:extent cx="4505325" cy="316267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09398" cy="3165537"/>
                    </a:xfrm>
                    <a:prstGeom prst="rect">
                      <a:avLst/>
                    </a:prstGeom>
                  </pic:spPr>
                </pic:pic>
              </a:graphicData>
            </a:graphic>
          </wp:inline>
        </w:drawing>
      </w:r>
    </w:p>
    <w:p w14:paraId="6888CC40" w14:textId="4F8D582B" w:rsidR="00DD7AF1" w:rsidRDefault="00DD7AF1" w:rsidP="00DD7AF1">
      <w:pPr>
        <w:pStyle w:val="Caption"/>
        <w:jc w:val="center"/>
      </w:pPr>
      <w:bookmarkStart w:id="114" w:name="_Toc113916319"/>
      <w:bookmarkStart w:id="115" w:name="_Toc115637322"/>
      <w:r>
        <w:t xml:space="preserve">Figure </w:t>
      </w:r>
      <w:fldSimple w:instr=" SEQ Figure \* ARABIC ">
        <w:r w:rsidR="00AD175C">
          <w:rPr>
            <w:noProof/>
          </w:rPr>
          <w:t>21</w:t>
        </w:r>
      </w:fldSimple>
      <w:r>
        <w:t>. Most Frequent Recording in Different Seasons of the Year</w:t>
      </w:r>
      <w:bookmarkEnd w:id="114"/>
      <w:bookmarkEnd w:id="115"/>
    </w:p>
    <w:p w14:paraId="554AABC5" w14:textId="58DA9BC8" w:rsidR="001D70BE" w:rsidRPr="00976CC6" w:rsidRDefault="001D70BE" w:rsidP="00B03997">
      <w:pPr>
        <w:pStyle w:val="Heading3"/>
        <w:spacing w:after="240"/>
        <w:rPr>
          <w:b/>
          <w:bCs/>
        </w:rPr>
      </w:pPr>
      <w:bookmarkStart w:id="116" w:name="_Toc115639794"/>
      <w:r w:rsidRPr="00976CC6">
        <w:rPr>
          <w:b/>
          <w:bCs/>
        </w:rPr>
        <w:t>Bird Year Analysis WRT Years and Months</w:t>
      </w:r>
      <w:bookmarkEnd w:id="116"/>
    </w:p>
    <w:p w14:paraId="6310A54A" w14:textId="55FBC707" w:rsidR="00DD7AF1" w:rsidRDefault="00DD7AF1" w:rsidP="00DD7AF1">
      <w:pPr>
        <w:spacing w:line="360" w:lineRule="auto"/>
        <w:jc w:val="both"/>
      </w:pPr>
      <w:r>
        <w:t>Now a</w:t>
      </w:r>
      <w:r w:rsidRPr="00600950">
        <w:t xml:space="preserve">nalysis of </w:t>
      </w:r>
      <w:r>
        <w:t>b</w:t>
      </w:r>
      <w:r w:rsidRPr="00600950">
        <w:t xml:space="preserve">ird </w:t>
      </w:r>
      <w:r>
        <w:t>r</w:t>
      </w:r>
      <w:r w:rsidRPr="00600950">
        <w:t xml:space="preserve">ecording </w:t>
      </w:r>
      <w:r w:rsidR="003B087B">
        <w:t>concerning</w:t>
      </w:r>
      <w:r w:rsidRPr="00600950">
        <w:t xml:space="preserve"> Years</w:t>
      </w:r>
      <w:r>
        <w:t xml:space="preserve">. </w:t>
      </w:r>
      <w:r w:rsidRPr="00600950">
        <w:t xml:space="preserve">Finds the most frequent uploading of the bird species recordings in year columns which </w:t>
      </w:r>
      <w:r>
        <w:t>are</w:t>
      </w:r>
      <w:r w:rsidRPr="00600950">
        <w:t xml:space="preserve"> 2020 as shown in </w:t>
      </w:r>
      <w:r>
        <w:t xml:space="preserve">Fig. </w:t>
      </w:r>
      <w:r w:rsidR="008A02D2">
        <w:t>24</w:t>
      </w:r>
      <w:r>
        <w:t>.</w:t>
      </w:r>
    </w:p>
    <w:p w14:paraId="10A1F342" w14:textId="77777777" w:rsidR="00DD7AF1" w:rsidRDefault="00DD7AF1" w:rsidP="00DD7AF1">
      <w:pPr>
        <w:keepNext/>
        <w:jc w:val="center"/>
      </w:pPr>
      <w:r w:rsidRPr="00600950">
        <w:rPr>
          <w:noProof/>
        </w:rPr>
        <w:lastRenderedPageBreak/>
        <w:drawing>
          <wp:inline distT="0" distB="0" distL="0" distR="0" wp14:anchorId="73CE619E" wp14:editId="4F83E881">
            <wp:extent cx="5943600" cy="249110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2491105"/>
                    </a:xfrm>
                    <a:prstGeom prst="rect">
                      <a:avLst/>
                    </a:prstGeom>
                  </pic:spPr>
                </pic:pic>
              </a:graphicData>
            </a:graphic>
          </wp:inline>
        </w:drawing>
      </w:r>
    </w:p>
    <w:p w14:paraId="2FFDE99E" w14:textId="2B1266BF" w:rsidR="00DD7AF1" w:rsidRDefault="00DD7AF1" w:rsidP="00DD7AF1">
      <w:pPr>
        <w:pStyle w:val="Caption"/>
        <w:jc w:val="center"/>
      </w:pPr>
      <w:bookmarkStart w:id="117" w:name="_Toc113916320"/>
      <w:bookmarkStart w:id="118" w:name="_Toc115637323"/>
      <w:r>
        <w:t xml:space="preserve">Figure </w:t>
      </w:r>
      <w:fldSimple w:instr=" SEQ Figure \* ARABIC ">
        <w:r w:rsidR="00AD175C">
          <w:rPr>
            <w:noProof/>
          </w:rPr>
          <w:t>22</w:t>
        </w:r>
      </w:fldSimple>
      <w:r>
        <w:t xml:space="preserve">. Frequent Recording with </w:t>
      </w:r>
      <w:r w:rsidR="003B087B">
        <w:t>r</w:t>
      </w:r>
      <w:r>
        <w:t xml:space="preserve">espect </w:t>
      </w:r>
      <w:r w:rsidR="00050E14">
        <w:t>t</w:t>
      </w:r>
      <w:r>
        <w:t>o Years</w:t>
      </w:r>
      <w:bookmarkEnd w:id="117"/>
      <w:bookmarkEnd w:id="118"/>
    </w:p>
    <w:p w14:paraId="3AF8268B" w14:textId="68C4D4F4" w:rsidR="00DD7AF1" w:rsidRDefault="00050E14" w:rsidP="00DD7AF1">
      <w:pPr>
        <w:spacing w:line="360" w:lineRule="auto"/>
        <w:jc w:val="both"/>
      </w:pPr>
      <w:r w:rsidRPr="00050E14">
        <w:t>We also conducted a month-by-month study of bird recordings. based on months, determines which bird species' recordings are uploaded the most frequently. Therefore, as shown in Fig. 10, we determine that the soring session and the month of April are more appropriate for documenting bird species</w:t>
      </w:r>
      <w:r w:rsidR="00DD7AF1" w:rsidRPr="00E81050">
        <w:t>.</w:t>
      </w:r>
    </w:p>
    <w:p w14:paraId="5CEB7BA9" w14:textId="77777777" w:rsidR="00DD7AF1" w:rsidRDefault="00DD7AF1" w:rsidP="00DD7AF1">
      <w:pPr>
        <w:keepNext/>
        <w:jc w:val="center"/>
      </w:pPr>
      <w:r w:rsidRPr="00E81050">
        <w:rPr>
          <w:noProof/>
        </w:rPr>
        <w:drawing>
          <wp:inline distT="0" distB="0" distL="0" distR="0" wp14:anchorId="127B6B51" wp14:editId="23D0BCB9">
            <wp:extent cx="5943600" cy="23323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43600" cy="2332355"/>
                    </a:xfrm>
                    <a:prstGeom prst="rect">
                      <a:avLst/>
                    </a:prstGeom>
                  </pic:spPr>
                </pic:pic>
              </a:graphicData>
            </a:graphic>
          </wp:inline>
        </w:drawing>
      </w:r>
    </w:p>
    <w:p w14:paraId="50F3E214" w14:textId="0C68D733" w:rsidR="00DD7AF1" w:rsidRDefault="00DD7AF1" w:rsidP="00DD7AF1">
      <w:pPr>
        <w:pStyle w:val="Caption"/>
        <w:jc w:val="center"/>
      </w:pPr>
      <w:bookmarkStart w:id="119" w:name="_Toc113916321"/>
      <w:bookmarkStart w:id="120" w:name="_Toc115637324"/>
      <w:r>
        <w:t xml:space="preserve">Figure </w:t>
      </w:r>
      <w:fldSimple w:instr=" SEQ Figure \* ARABIC ">
        <w:r w:rsidR="00AD175C">
          <w:rPr>
            <w:noProof/>
          </w:rPr>
          <w:t>23</w:t>
        </w:r>
      </w:fldSimple>
      <w:r>
        <w:t xml:space="preserve">. </w:t>
      </w:r>
      <w:r w:rsidR="003B087B">
        <w:t xml:space="preserve">Most </w:t>
      </w:r>
      <w:r>
        <w:t xml:space="preserve">Frequent Recording </w:t>
      </w:r>
      <w:r w:rsidR="003B087B">
        <w:t>w.e.t concerning</w:t>
      </w:r>
      <w:r>
        <w:t xml:space="preserve"> Months</w:t>
      </w:r>
      <w:bookmarkEnd w:id="119"/>
      <w:bookmarkEnd w:id="120"/>
    </w:p>
    <w:p w14:paraId="3734F162" w14:textId="09BF6DBB" w:rsidR="00DD7AF1" w:rsidRDefault="00050E14" w:rsidP="00DD7AF1">
      <w:pPr>
        <w:spacing w:line="360" w:lineRule="auto"/>
        <w:jc w:val="both"/>
      </w:pPr>
      <w:r w:rsidRPr="00050E14">
        <w:t xml:space="preserve">According to the recorded voice frequencies for each month, as seen in the graph, we have more recordings in the spring than in the winter. April is the most particular month when Recorder registers 8000+ Audio files. Thus, we </w:t>
      </w:r>
      <w:r w:rsidR="003B087B">
        <w:t>conclude</w:t>
      </w:r>
      <w:r w:rsidRPr="00050E14">
        <w:t xml:space="preserve"> that Audio file registration may be considering the time of year's spring in the early morning hours. The UK's current weather is as follows: A period of unexpected rain showers, blossoming trees, and flowering plants is spring (March, April, and May).</w:t>
      </w:r>
      <w:r>
        <w:t xml:space="preserve"> </w:t>
      </w:r>
      <w:r w:rsidRPr="00050E14">
        <w:t xml:space="preserve">The hottest months in the UK are summer (June, July, and August), which has long, sunny days, sporadic thunderstorms, and, on </w:t>
      </w:r>
      <w:r w:rsidRPr="00050E14">
        <w:lastRenderedPageBreak/>
        <w:t>occasion, heatwaves. The autumn months of September, October, and November can be either pleasant and dry or windy and damp.</w:t>
      </w:r>
    </w:p>
    <w:p w14:paraId="24037EC2" w14:textId="2893564F" w:rsidR="001D70BE" w:rsidRPr="00976CC6" w:rsidRDefault="001D70BE" w:rsidP="00B03997">
      <w:pPr>
        <w:pStyle w:val="Heading3"/>
        <w:spacing w:after="240"/>
        <w:rPr>
          <w:b/>
          <w:bCs/>
        </w:rPr>
      </w:pPr>
      <w:bookmarkStart w:id="121" w:name="_Toc115639795"/>
      <w:r w:rsidRPr="00976CC6">
        <w:rPr>
          <w:b/>
          <w:bCs/>
        </w:rPr>
        <w:t>Most Recording Uploads</w:t>
      </w:r>
      <w:bookmarkEnd w:id="121"/>
    </w:p>
    <w:p w14:paraId="008785B6" w14:textId="06D935F1" w:rsidR="00DD7AF1" w:rsidRPr="00D930B5" w:rsidRDefault="00050E14" w:rsidP="00DD7AF1">
      <w:pPr>
        <w:spacing w:line="360" w:lineRule="auto"/>
        <w:jc w:val="both"/>
      </w:pPr>
      <w:r>
        <w:t xml:space="preserve">We also analyze the most </w:t>
      </w:r>
      <w:r w:rsidR="003B087B">
        <w:t xml:space="preserve">frequent voice recording </w:t>
      </w:r>
      <w:r>
        <w:t xml:space="preserve">uploader and how much he is uploading during his career and what is his behavior of the person </w:t>
      </w:r>
      <w:r w:rsidR="003B087B">
        <w:t>based on</w:t>
      </w:r>
      <w:r>
        <w:t xml:space="preserve"> data upload.</w:t>
      </w:r>
      <w:r w:rsidR="00DD7AF1" w:rsidRPr="00D930B5">
        <w:t xml:space="preserve"> </w:t>
      </w:r>
      <w:r w:rsidR="006D20E3" w:rsidRPr="006D20E3">
        <w:t xml:space="preserve">We have previously discovered that audio recording registration is frequently done, therefore we will examine this query in light of the Uploader Person. We will start by locating the regular uploader of morning and evening bird species audios. The next step is to determine the uploader's activity, including the year, month, and day of the month they uploaded the tape. In this research, we discover that David M. uploaded the recording the most, 27776 times, as shown in Fig. </w:t>
      </w:r>
      <w:r w:rsidR="008A02D2">
        <w:t>26</w:t>
      </w:r>
      <w:r w:rsidR="006D20E3" w:rsidRPr="006D20E3">
        <w:t xml:space="preserve">. As illustrated in Fig. </w:t>
      </w:r>
      <w:r w:rsidR="008A02D2">
        <w:t>27</w:t>
      </w:r>
      <w:r w:rsidR="006D20E3" w:rsidRPr="006D20E3">
        <w:t>, the Uploader may upload more often at night or in the morning, or at different times of the day or year.</w:t>
      </w:r>
    </w:p>
    <w:p w14:paraId="6A21433F" w14:textId="77777777" w:rsidR="00DD7AF1" w:rsidRDefault="00DD7AF1" w:rsidP="00DD7AF1">
      <w:pPr>
        <w:jc w:val="both"/>
      </w:pPr>
    </w:p>
    <w:p w14:paraId="191DC792" w14:textId="77777777" w:rsidR="00DD7AF1" w:rsidRDefault="00DD7AF1" w:rsidP="00DD7AF1">
      <w:pPr>
        <w:keepNext/>
        <w:jc w:val="center"/>
      </w:pPr>
      <w:r>
        <w:rPr>
          <w:noProof/>
        </w:rPr>
        <w:drawing>
          <wp:inline distT="0" distB="0" distL="0" distR="0" wp14:anchorId="5188A837" wp14:editId="3D583431">
            <wp:extent cx="6153821" cy="25603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6267385" cy="2607569"/>
                    </a:xfrm>
                    <a:prstGeom prst="rect">
                      <a:avLst/>
                    </a:prstGeom>
                    <a:noFill/>
                    <a:ln>
                      <a:noFill/>
                    </a:ln>
                  </pic:spPr>
                </pic:pic>
              </a:graphicData>
            </a:graphic>
          </wp:inline>
        </w:drawing>
      </w:r>
    </w:p>
    <w:p w14:paraId="267DD866" w14:textId="548E0C43" w:rsidR="00DD7AF1" w:rsidRDefault="00DD7AF1" w:rsidP="00DD7AF1">
      <w:pPr>
        <w:pStyle w:val="Caption"/>
        <w:jc w:val="center"/>
      </w:pPr>
      <w:bookmarkStart w:id="122" w:name="_Toc113916324"/>
      <w:bookmarkStart w:id="123" w:name="_Toc115637325"/>
      <w:r>
        <w:t xml:space="preserve">Figure </w:t>
      </w:r>
      <w:fldSimple w:instr=" SEQ Figure \* ARABIC ">
        <w:r w:rsidR="00AD175C">
          <w:rPr>
            <w:noProof/>
          </w:rPr>
          <w:t>24</w:t>
        </w:r>
      </w:fldSimple>
      <w:r>
        <w:t>.</w:t>
      </w:r>
      <w:r w:rsidRPr="001E659A">
        <w:t>Top 10 Uploaders Which Are More Frequent Recording Uploader</w:t>
      </w:r>
      <w:r>
        <w:t>s</w:t>
      </w:r>
      <w:bookmarkEnd w:id="122"/>
      <w:bookmarkEnd w:id="123"/>
    </w:p>
    <w:p w14:paraId="680833E6" w14:textId="77777777" w:rsidR="00DD7AF1" w:rsidRDefault="00DD7AF1" w:rsidP="00DD7AF1">
      <w:pPr>
        <w:jc w:val="center"/>
      </w:pPr>
      <w:r>
        <w:rPr>
          <w:noProof/>
        </w:rPr>
        <w:lastRenderedPageBreak/>
        <w:drawing>
          <wp:inline distT="0" distB="0" distL="0" distR="0" wp14:anchorId="56902A8F" wp14:editId="154FED46">
            <wp:extent cx="5928700" cy="271139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049902" cy="2766825"/>
                    </a:xfrm>
                    <a:prstGeom prst="rect">
                      <a:avLst/>
                    </a:prstGeom>
                    <a:noFill/>
                    <a:ln>
                      <a:noFill/>
                    </a:ln>
                  </pic:spPr>
                </pic:pic>
              </a:graphicData>
            </a:graphic>
          </wp:inline>
        </w:drawing>
      </w:r>
    </w:p>
    <w:p w14:paraId="1DBBF5EB" w14:textId="77777777" w:rsidR="00DD7AF1" w:rsidRDefault="00DD7AF1" w:rsidP="00DD7AF1">
      <w:pPr>
        <w:keepNext/>
        <w:jc w:val="center"/>
      </w:pPr>
      <w:r>
        <w:rPr>
          <w:noProof/>
        </w:rPr>
        <w:drawing>
          <wp:inline distT="0" distB="0" distL="0" distR="0" wp14:anchorId="4BBD57A4" wp14:editId="122B978D">
            <wp:extent cx="5613621" cy="2432988"/>
            <wp:effectExtent l="0" t="0" r="635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4049" cy="2485183"/>
                    </a:xfrm>
                    <a:prstGeom prst="rect">
                      <a:avLst/>
                    </a:prstGeom>
                    <a:noFill/>
                    <a:ln>
                      <a:noFill/>
                    </a:ln>
                  </pic:spPr>
                </pic:pic>
              </a:graphicData>
            </a:graphic>
          </wp:inline>
        </w:drawing>
      </w:r>
    </w:p>
    <w:p w14:paraId="4ED5F969" w14:textId="39A8017C" w:rsidR="00DD7AF1" w:rsidRPr="00820FAC" w:rsidRDefault="00DD7AF1" w:rsidP="00DD7AF1">
      <w:pPr>
        <w:pStyle w:val="Caption"/>
        <w:jc w:val="center"/>
      </w:pPr>
      <w:bookmarkStart w:id="124" w:name="_Toc113916325"/>
      <w:bookmarkStart w:id="125" w:name="_Toc115637326"/>
      <w:r>
        <w:t xml:space="preserve">Figure </w:t>
      </w:r>
      <w:fldSimple w:instr=" SEQ Figure \* ARABIC ">
        <w:r w:rsidR="00AD175C">
          <w:rPr>
            <w:noProof/>
          </w:rPr>
          <w:t>25</w:t>
        </w:r>
      </w:fldSimple>
      <w:r>
        <w:t>.</w:t>
      </w:r>
      <w:r w:rsidRPr="006165A6">
        <w:t>Recorder That More Frequently Upload in the Evening and Morning</w:t>
      </w:r>
      <w:bookmarkEnd w:id="124"/>
      <w:bookmarkEnd w:id="125"/>
    </w:p>
    <w:p w14:paraId="3604D006" w14:textId="5B71E40D" w:rsidR="00C86700" w:rsidRDefault="006D20E3" w:rsidP="00B03997">
      <w:pPr>
        <w:spacing w:line="360" w:lineRule="auto"/>
        <w:jc w:val="both"/>
      </w:pPr>
      <w:r w:rsidRPr="006D20E3">
        <w:t>The</w:t>
      </w:r>
      <w:r>
        <w:t xml:space="preserve"> metadata contains the</w:t>
      </w:r>
      <w:r w:rsidRPr="006D20E3">
        <w:t xml:space="preserve"> </w:t>
      </w:r>
      <w:r>
        <w:t>r</w:t>
      </w:r>
      <w:r w:rsidRPr="006D20E3">
        <w:t xml:space="preserve">atings of songs </w:t>
      </w:r>
      <w:r w:rsidR="003B087B">
        <w:t>in</w:t>
      </w:r>
      <w:r>
        <w:t xml:space="preserve"> the </w:t>
      </w:r>
      <w:r w:rsidRPr="006D20E3">
        <w:t xml:space="preserve">range </w:t>
      </w:r>
      <w:r w:rsidR="003B087B">
        <w:t xml:space="preserve">of </w:t>
      </w:r>
      <w:r w:rsidRPr="006D20E3">
        <w:t xml:space="preserve">0.0 </w:t>
      </w:r>
      <w:r w:rsidR="00C873C8" w:rsidRPr="006D20E3">
        <w:t>up to</w:t>
      </w:r>
      <w:r w:rsidRPr="006D20E3">
        <w:t xml:space="preserve"> 5.0</w:t>
      </w:r>
      <w:r>
        <w:t xml:space="preserve">. The 5 rating songs are mostly clear and it’s the best song the recorder recorded. In Fig. </w:t>
      </w:r>
      <w:r w:rsidR="008A02D2">
        <w:t>28</w:t>
      </w:r>
      <w:r>
        <w:t xml:space="preserve"> we are analyzing how m</w:t>
      </w:r>
      <w:r w:rsidR="003B087B">
        <w:t>any</w:t>
      </w:r>
      <w:r>
        <w:t xml:space="preserve"> songs are </w:t>
      </w:r>
      <w:r w:rsidR="00C873C8">
        <w:t>belonging</w:t>
      </w:r>
      <w:r>
        <w:t xml:space="preserve"> to 0 to 5. </w:t>
      </w:r>
    </w:p>
    <w:p w14:paraId="0C7EACDA" w14:textId="77777777" w:rsidR="006D20E3" w:rsidRDefault="006D20E3" w:rsidP="006D20E3">
      <w:pPr>
        <w:keepNext/>
      </w:pPr>
      <w:r>
        <w:rPr>
          <w:noProof/>
        </w:rPr>
        <w:lastRenderedPageBreak/>
        <w:drawing>
          <wp:inline distT="0" distB="0" distL="0" distR="0" wp14:anchorId="3B210B8E" wp14:editId="22A7A29C">
            <wp:extent cx="5427878" cy="2227982"/>
            <wp:effectExtent l="0" t="0" r="1905"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38936" cy="2232521"/>
                    </a:xfrm>
                    <a:prstGeom prst="rect">
                      <a:avLst/>
                    </a:prstGeom>
                    <a:noFill/>
                    <a:ln>
                      <a:noFill/>
                    </a:ln>
                  </pic:spPr>
                </pic:pic>
              </a:graphicData>
            </a:graphic>
          </wp:inline>
        </w:drawing>
      </w:r>
    </w:p>
    <w:p w14:paraId="55C03F69" w14:textId="0664739F" w:rsidR="006D20E3" w:rsidRDefault="006D20E3" w:rsidP="006D20E3">
      <w:pPr>
        <w:pStyle w:val="Caption"/>
        <w:jc w:val="center"/>
      </w:pPr>
      <w:bookmarkStart w:id="126" w:name="_Toc115637327"/>
      <w:r>
        <w:t xml:space="preserve">Figure </w:t>
      </w:r>
      <w:fldSimple w:instr=" SEQ Figure \* ARABIC ">
        <w:r w:rsidR="00AD175C">
          <w:rPr>
            <w:noProof/>
          </w:rPr>
          <w:t>26</w:t>
        </w:r>
      </w:fldSimple>
      <w:r>
        <w:t>. Most Frequent Rating based on occurrence frequency.</w:t>
      </w:r>
      <w:bookmarkEnd w:id="126"/>
    </w:p>
    <w:p w14:paraId="3B1BF5DD" w14:textId="56662BB2" w:rsidR="006D20E3" w:rsidRDefault="006D20E3" w:rsidP="00B03997">
      <w:pPr>
        <w:spacing w:line="360" w:lineRule="auto"/>
        <w:jc w:val="both"/>
      </w:pPr>
      <w:r w:rsidRPr="006D20E3">
        <w:t xml:space="preserve">The rating distribution </w:t>
      </w:r>
      <w:r w:rsidR="003B087B">
        <w:t>concerning</w:t>
      </w:r>
      <w:r w:rsidRPr="006D20E3">
        <w:t xml:space="preserve"> frequencies is shown in the graph above, and it is evident that the top-rated bird songs have frequencies </w:t>
      </w:r>
      <w:r w:rsidR="003B087B">
        <w:t xml:space="preserve">of </w:t>
      </w:r>
      <w:r w:rsidRPr="006D20E3">
        <w:t>around 6000. Similar to this, we may see a trend where better ratings correspond to increasing frequency and vice versa.</w:t>
      </w:r>
      <w:r w:rsidR="009E22C3">
        <w:t xml:space="preserve"> Similar to the above graphs we also visualize some of the most occurred bird songs. </w:t>
      </w:r>
    </w:p>
    <w:p w14:paraId="08E4A625" w14:textId="77777777" w:rsidR="009E22C3" w:rsidRDefault="009E22C3" w:rsidP="009E22C3">
      <w:pPr>
        <w:keepNext/>
        <w:jc w:val="both"/>
      </w:pPr>
      <w:r>
        <w:rPr>
          <w:noProof/>
        </w:rPr>
        <w:drawing>
          <wp:inline distT="0" distB="0" distL="0" distR="0" wp14:anchorId="014947E3" wp14:editId="2F546B6F">
            <wp:extent cx="5943600" cy="3025140"/>
            <wp:effectExtent l="0" t="0" r="0" b="3810"/>
            <wp:docPr id="40" name="Picture 40"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waterfall chart&#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025140"/>
                    </a:xfrm>
                    <a:prstGeom prst="rect">
                      <a:avLst/>
                    </a:prstGeom>
                    <a:noFill/>
                    <a:ln>
                      <a:noFill/>
                    </a:ln>
                  </pic:spPr>
                </pic:pic>
              </a:graphicData>
            </a:graphic>
          </wp:inline>
        </w:drawing>
      </w:r>
    </w:p>
    <w:p w14:paraId="496762EB" w14:textId="74B4F67F" w:rsidR="009E22C3" w:rsidRDefault="009E22C3" w:rsidP="003B087B">
      <w:pPr>
        <w:pStyle w:val="Caption"/>
        <w:jc w:val="center"/>
      </w:pPr>
      <w:bookmarkStart w:id="127" w:name="_Toc115637328"/>
      <w:r>
        <w:t xml:space="preserve">Figure </w:t>
      </w:r>
      <w:fldSimple w:instr=" SEQ Figure \* ARABIC ">
        <w:r w:rsidR="00AD175C">
          <w:rPr>
            <w:noProof/>
          </w:rPr>
          <w:t>27</w:t>
        </w:r>
      </w:fldSimple>
      <w:r>
        <w:t>. T</w:t>
      </w:r>
      <w:r w:rsidRPr="008D563B">
        <w:t>op sound type</w:t>
      </w:r>
      <w:r w:rsidR="003B087B">
        <w:t>s</w:t>
      </w:r>
      <w:r w:rsidRPr="008D563B">
        <w:t xml:space="preserve"> and their </w:t>
      </w:r>
      <w:r>
        <w:t>F</w:t>
      </w:r>
      <w:r w:rsidRPr="008D563B">
        <w:t>requencies</w:t>
      </w:r>
      <w:bookmarkEnd w:id="127"/>
    </w:p>
    <w:p w14:paraId="7C393906" w14:textId="3A4DA5DF" w:rsidR="00DF6A09" w:rsidRDefault="00DF6A09" w:rsidP="00DF6A09">
      <w:pPr>
        <w:pStyle w:val="Heading2"/>
        <w:numPr>
          <w:ilvl w:val="0"/>
          <w:numId w:val="0"/>
        </w:numPr>
        <w:spacing w:after="240"/>
      </w:pPr>
    </w:p>
    <w:p w14:paraId="4FE13E3E" w14:textId="0F1DAF63" w:rsidR="00DF6A09" w:rsidRDefault="00DF6A09" w:rsidP="00DF6A09"/>
    <w:p w14:paraId="29839FF3" w14:textId="77777777" w:rsidR="00DF6A09" w:rsidRPr="00DF6A09" w:rsidRDefault="00DF6A09" w:rsidP="00DF6A09"/>
    <w:p w14:paraId="75B3927E" w14:textId="3A9EE162" w:rsidR="00C25AE7" w:rsidRPr="00976CC6" w:rsidRDefault="00C25AE7" w:rsidP="00B03997">
      <w:pPr>
        <w:pStyle w:val="Heading2"/>
        <w:spacing w:after="240"/>
        <w:rPr>
          <w:b/>
          <w:bCs/>
        </w:rPr>
      </w:pPr>
      <w:bookmarkStart w:id="128" w:name="_Toc115639796"/>
      <w:r w:rsidRPr="00976CC6">
        <w:rPr>
          <w:b/>
          <w:bCs/>
        </w:rPr>
        <w:lastRenderedPageBreak/>
        <w:t>Summary</w:t>
      </w:r>
      <w:bookmarkEnd w:id="128"/>
    </w:p>
    <w:p w14:paraId="492D7328" w14:textId="5D6C0D0E" w:rsidR="00862A56" w:rsidRDefault="00F12557" w:rsidP="00862A56">
      <w:pPr>
        <w:spacing w:line="360" w:lineRule="auto"/>
        <w:jc w:val="both"/>
        <w:rPr>
          <w:color w:val="000000"/>
        </w:rPr>
      </w:pPr>
      <w:r w:rsidRPr="00B03997">
        <w:t xml:space="preserve">Exploratory data analysis is essential during data analysis for </w:t>
      </w:r>
      <w:r w:rsidR="003B087B" w:rsidRPr="00B03997">
        <w:t>many</w:t>
      </w:r>
      <w:r w:rsidRPr="00B03997">
        <w:t xml:space="preserve"> reasons. Any piece of data is susceptible to mistakes being made during data collection or input. Outliers are among the best indications of data mistakes, and EDA may be used to find these flaws. Box plots may be used to locate outliers in a data collection. Since this type of exploratory data analysis is visual, it is simple to spot numbers in </w:t>
      </w:r>
      <w:r w:rsidR="003B087B" w:rsidRPr="00B03997">
        <w:t>anomalous data</w:t>
      </w:r>
      <w:r w:rsidRPr="00B03997">
        <w:t>. Without doing data analysis, it is hard to determine some aspects during data collection, such as distribution pattern</w:t>
      </w:r>
      <w:r w:rsidR="003B087B" w:rsidRPr="00B03997">
        <w:t>s</w:t>
      </w:r>
      <w:r w:rsidRPr="00B03997">
        <w:t xml:space="preserve">. </w:t>
      </w:r>
      <w:r w:rsidR="00C25AE7" w:rsidRPr="00B03997">
        <w:t>Our target is to classify different classes of bird sp</w:t>
      </w:r>
      <w:r w:rsidR="003B087B" w:rsidRPr="00B03997">
        <w:t>eci</w:t>
      </w:r>
      <w:r w:rsidR="00C25AE7" w:rsidRPr="00B03997">
        <w:t xml:space="preserve">es on </w:t>
      </w:r>
      <w:r w:rsidR="003B087B" w:rsidRPr="00B03997">
        <w:t xml:space="preserve">the </w:t>
      </w:r>
      <w:r w:rsidR="00C25AE7" w:rsidRPr="00B03997">
        <w:t xml:space="preserve">image </w:t>
      </w:r>
      <w:r w:rsidR="006F692D" w:rsidRPr="00B03997">
        <w:t>the experimental analysis</w:t>
      </w:r>
      <w:r w:rsidR="006F692D">
        <w:rPr>
          <w:color w:val="000000"/>
        </w:rPr>
        <w:t xml:space="preserve"> will be perform</w:t>
      </w:r>
      <w:r w:rsidR="003B087B">
        <w:rPr>
          <w:color w:val="000000"/>
        </w:rPr>
        <w:t>ed</w:t>
      </w:r>
      <w:r w:rsidR="006F692D">
        <w:rPr>
          <w:color w:val="000000"/>
        </w:rPr>
        <w:t xml:space="preserve"> below chapter</w:t>
      </w:r>
      <w:r w:rsidR="00C25AE7">
        <w:rPr>
          <w:color w:val="000000"/>
        </w:rPr>
        <w:t>.</w:t>
      </w:r>
    </w:p>
    <w:p w14:paraId="153DC1E2" w14:textId="7D43AEE0" w:rsidR="00DF6A09" w:rsidRDefault="00DF6A09" w:rsidP="00862A56">
      <w:pPr>
        <w:spacing w:line="360" w:lineRule="auto"/>
        <w:jc w:val="both"/>
        <w:rPr>
          <w:color w:val="000000"/>
        </w:rPr>
      </w:pPr>
    </w:p>
    <w:p w14:paraId="2898B4EC" w14:textId="136392C9" w:rsidR="00DF6A09" w:rsidRDefault="00DF6A09" w:rsidP="00862A56">
      <w:pPr>
        <w:spacing w:line="360" w:lineRule="auto"/>
        <w:jc w:val="both"/>
        <w:rPr>
          <w:color w:val="000000"/>
        </w:rPr>
      </w:pPr>
    </w:p>
    <w:p w14:paraId="6E02F00D" w14:textId="45FC66E0" w:rsidR="00DF6A09" w:rsidRDefault="00DF6A09" w:rsidP="00862A56">
      <w:pPr>
        <w:spacing w:line="360" w:lineRule="auto"/>
        <w:jc w:val="both"/>
        <w:rPr>
          <w:color w:val="000000"/>
        </w:rPr>
      </w:pPr>
    </w:p>
    <w:p w14:paraId="7F037F94" w14:textId="1CA012C8" w:rsidR="00DF6A09" w:rsidRDefault="00DF6A09" w:rsidP="00862A56">
      <w:pPr>
        <w:spacing w:line="360" w:lineRule="auto"/>
        <w:jc w:val="both"/>
        <w:rPr>
          <w:color w:val="000000"/>
        </w:rPr>
      </w:pPr>
    </w:p>
    <w:p w14:paraId="43FD51DB" w14:textId="76BBC549" w:rsidR="00DF6A09" w:rsidRDefault="00DF6A09" w:rsidP="00862A56">
      <w:pPr>
        <w:spacing w:line="360" w:lineRule="auto"/>
        <w:jc w:val="both"/>
        <w:rPr>
          <w:color w:val="000000"/>
        </w:rPr>
      </w:pPr>
    </w:p>
    <w:p w14:paraId="1C8C74FD" w14:textId="7F5873A1" w:rsidR="00DF6A09" w:rsidRDefault="00DF6A09" w:rsidP="00862A56">
      <w:pPr>
        <w:spacing w:line="360" w:lineRule="auto"/>
        <w:jc w:val="both"/>
        <w:rPr>
          <w:color w:val="000000"/>
        </w:rPr>
      </w:pPr>
    </w:p>
    <w:p w14:paraId="7F58F134" w14:textId="0A3A8777" w:rsidR="00DF6A09" w:rsidRDefault="00DF6A09" w:rsidP="00862A56">
      <w:pPr>
        <w:spacing w:line="360" w:lineRule="auto"/>
        <w:jc w:val="both"/>
        <w:rPr>
          <w:color w:val="000000"/>
        </w:rPr>
      </w:pPr>
    </w:p>
    <w:p w14:paraId="026B8F84" w14:textId="6F2A11C8" w:rsidR="00DF6A09" w:rsidRDefault="00DF6A09" w:rsidP="00862A56">
      <w:pPr>
        <w:spacing w:line="360" w:lineRule="auto"/>
        <w:jc w:val="both"/>
        <w:rPr>
          <w:color w:val="000000"/>
        </w:rPr>
      </w:pPr>
    </w:p>
    <w:p w14:paraId="3BF9141A" w14:textId="7AD96C9F" w:rsidR="00DF6A09" w:rsidRDefault="00DF6A09" w:rsidP="00862A56">
      <w:pPr>
        <w:spacing w:line="360" w:lineRule="auto"/>
        <w:jc w:val="both"/>
        <w:rPr>
          <w:color w:val="000000"/>
        </w:rPr>
      </w:pPr>
    </w:p>
    <w:p w14:paraId="0228F944" w14:textId="4AB5AD10" w:rsidR="00DF6A09" w:rsidRDefault="00DF6A09" w:rsidP="00862A56">
      <w:pPr>
        <w:spacing w:line="360" w:lineRule="auto"/>
        <w:jc w:val="both"/>
        <w:rPr>
          <w:color w:val="000000"/>
        </w:rPr>
      </w:pPr>
    </w:p>
    <w:p w14:paraId="36BD27B7" w14:textId="5FB1279E" w:rsidR="00DF6A09" w:rsidRDefault="00DF6A09" w:rsidP="00862A56">
      <w:pPr>
        <w:spacing w:line="360" w:lineRule="auto"/>
        <w:jc w:val="both"/>
        <w:rPr>
          <w:color w:val="000000"/>
        </w:rPr>
      </w:pPr>
    </w:p>
    <w:p w14:paraId="2A49B935" w14:textId="33DD81A6" w:rsidR="00DF6A09" w:rsidRDefault="00DF6A09" w:rsidP="00862A56">
      <w:pPr>
        <w:spacing w:line="360" w:lineRule="auto"/>
        <w:jc w:val="both"/>
        <w:rPr>
          <w:color w:val="000000"/>
        </w:rPr>
      </w:pPr>
    </w:p>
    <w:p w14:paraId="53C39AD0" w14:textId="382E7142" w:rsidR="00DF6A09" w:rsidRDefault="00DF6A09" w:rsidP="00862A56">
      <w:pPr>
        <w:spacing w:line="360" w:lineRule="auto"/>
        <w:jc w:val="both"/>
        <w:rPr>
          <w:color w:val="000000"/>
        </w:rPr>
      </w:pPr>
    </w:p>
    <w:p w14:paraId="68BBCFFC" w14:textId="722017AC" w:rsidR="00DF6A09" w:rsidRDefault="00DF6A09" w:rsidP="00862A56">
      <w:pPr>
        <w:spacing w:line="360" w:lineRule="auto"/>
        <w:jc w:val="both"/>
        <w:rPr>
          <w:color w:val="000000"/>
        </w:rPr>
      </w:pPr>
    </w:p>
    <w:p w14:paraId="543906C9" w14:textId="77777777" w:rsidR="00DF6A09" w:rsidRDefault="00DF6A09" w:rsidP="00862A56">
      <w:pPr>
        <w:spacing w:line="360" w:lineRule="auto"/>
        <w:jc w:val="both"/>
        <w:rPr>
          <w:color w:val="000000"/>
        </w:rPr>
      </w:pPr>
    </w:p>
    <w:p w14:paraId="42D08BD7" w14:textId="6FD3F70A" w:rsidR="00862A56" w:rsidRPr="00976CC6" w:rsidRDefault="00862A56" w:rsidP="00973E11">
      <w:pPr>
        <w:pStyle w:val="Heading1"/>
        <w:spacing w:after="240"/>
        <w:jc w:val="center"/>
        <w:rPr>
          <w:b/>
          <w:bCs/>
        </w:rPr>
      </w:pPr>
      <w:bookmarkStart w:id="129" w:name="_Toc115547452"/>
      <w:bookmarkStart w:id="130" w:name="_Toc115639797"/>
      <w:r w:rsidRPr="00976CC6">
        <w:rPr>
          <w:b/>
          <w:bCs/>
        </w:rPr>
        <w:lastRenderedPageBreak/>
        <w:t xml:space="preserve">Chapter: 5 </w:t>
      </w:r>
      <w:r w:rsidR="00CB485F" w:rsidRPr="00976CC6">
        <w:rPr>
          <w:b/>
          <w:bCs/>
        </w:rPr>
        <w:t xml:space="preserve">Pre-Processing, </w:t>
      </w:r>
      <w:r w:rsidR="007E3D05" w:rsidRPr="00976CC6">
        <w:rPr>
          <w:b/>
          <w:bCs/>
        </w:rPr>
        <w:t>Methodology,</w:t>
      </w:r>
      <w:r w:rsidR="000423DE" w:rsidRPr="00976CC6">
        <w:rPr>
          <w:b/>
          <w:bCs/>
        </w:rPr>
        <w:t xml:space="preserve"> and Implementation</w:t>
      </w:r>
      <w:bookmarkEnd w:id="129"/>
      <w:bookmarkEnd w:id="130"/>
    </w:p>
    <w:p w14:paraId="52205040" w14:textId="05D1F8B6" w:rsidR="000423DE" w:rsidRPr="00976CC6" w:rsidRDefault="000423DE" w:rsidP="000423DE">
      <w:pPr>
        <w:pStyle w:val="Heading2"/>
        <w:spacing w:after="240"/>
        <w:rPr>
          <w:b/>
          <w:bCs/>
        </w:rPr>
      </w:pPr>
      <w:bookmarkStart w:id="131" w:name="_Toc115639798"/>
      <w:r w:rsidRPr="00976CC6">
        <w:rPr>
          <w:b/>
          <w:bCs/>
        </w:rPr>
        <w:t>Introduction</w:t>
      </w:r>
      <w:bookmarkEnd w:id="131"/>
    </w:p>
    <w:p w14:paraId="474AEF2B" w14:textId="3F5F7B67" w:rsidR="00863EB8" w:rsidRDefault="00863EB8" w:rsidP="00BD4BDA">
      <w:pPr>
        <w:spacing w:line="360" w:lineRule="auto"/>
        <w:jc w:val="both"/>
      </w:pPr>
      <w:r>
        <w:t xml:space="preserve">Deep learning is </w:t>
      </w:r>
      <w:r w:rsidR="00565E2C">
        <w:t>a</w:t>
      </w:r>
      <w:r>
        <w:t xml:space="preserve"> type of machine learning inspired by the structure of the human brain. In terms of deep learning, this structure is an artificial neural network. On other hand. On the other hand, Deep learning is a subset of machine learning which in turn is a subset of artificial intelligence. it uses a programmable neural network that enables machines to make accurate decision</w:t>
      </w:r>
      <w:r w:rsidR="00565E2C">
        <w:t>s</w:t>
      </w:r>
      <w:r>
        <w:t xml:space="preserve"> without help from a human. Shortly and simply, deep learning is what powers the most human-like artificial intelligence. Just like we use our brains to identify patterns and classify various types of information, deep learning algorithms can be taught to accomplish the same tasks for machines. Object Detection is one of the most demanding and helping concepts in computer vision. Nowadays, it is being used almost everywhere</w:t>
      </w:r>
      <w:r w:rsidR="00BD4BDA">
        <w:t xml:space="preserve">. </w:t>
      </w:r>
      <w:r>
        <w:t xml:space="preserve">The most popular deep learning concept is Convolution Neural Network (CNN). In CNN work has been done in layers. There were multiple layers in it. Convolution Neural Network will be used to classify our specified object. Different layers will perform the calculation and every layer will pass their output which acts as input for a new one. </w:t>
      </w:r>
    </w:p>
    <w:p w14:paraId="20C6250E" w14:textId="550C412D" w:rsidR="00863EB8" w:rsidRDefault="00863EB8" w:rsidP="00BD4BDA">
      <w:pPr>
        <w:spacing w:line="360" w:lineRule="auto"/>
        <w:jc w:val="both"/>
      </w:pPr>
      <w:r>
        <w:t xml:space="preserve">The major reason for using CNN as its precise features without </w:t>
      </w:r>
      <w:r w:rsidR="00565E2C">
        <w:t xml:space="preserve">the </w:t>
      </w:r>
      <w:r>
        <w:t xml:space="preserve">need </w:t>
      </w:r>
      <w:r w:rsidR="00565E2C">
        <w:t xml:space="preserve">for </w:t>
      </w:r>
      <w:r>
        <w:t>human help. CNN has different types of hidden layers. Each layer has a filter to detect the specific part of the image. Convolution will be applied to the image data by using the filters of convolution to get the feature of the interesting object. Sliding the filter over the input image to perform the convolution operation. Matrix multiplication will be done at every location afterward to sum the results. This result will be going to the feature map. The area where the convolution is applied is called as receptive field. Different convolution</w:t>
      </w:r>
      <w:r w:rsidR="00565E2C">
        <w:t>s</w:t>
      </w:r>
      <w:r>
        <w:t xml:space="preserve"> will be applied in the input and will get a diverse feature map. All these features map will b combined to make the final output. This will not </w:t>
      </w:r>
      <w:r w:rsidR="00565E2C">
        <w:t xml:space="preserve">be </w:t>
      </w:r>
      <w:r>
        <w:t xml:space="preserve">the sum actually as it will be the </w:t>
      </w:r>
      <w:r w:rsidR="00565E2C">
        <w:t>R</w:t>
      </w:r>
      <w:r>
        <w:t>elu function applied to them. After that pooling will be preform to reduce the dimensionality and the number of parameters as well. A fully connected layer will wrap up the CNN process. Results of convolution and pooling will be fed to it then it will drive the final results.</w:t>
      </w:r>
    </w:p>
    <w:p w14:paraId="461DFBE7" w14:textId="5B9BB687" w:rsidR="00863EB8" w:rsidRPr="00976CC6" w:rsidRDefault="00863EB8" w:rsidP="00EC2F96">
      <w:pPr>
        <w:pStyle w:val="Heading3"/>
        <w:spacing w:after="240" w:line="360" w:lineRule="auto"/>
        <w:rPr>
          <w:b/>
          <w:bCs/>
        </w:rPr>
      </w:pPr>
      <w:bookmarkStart w:id="132" w:name="_Toc115639799"/>
      <w:r w:rsidRPr="00976CC6">
        <w:rPr>
          <w:b/>
          <w:bCs/>
        </w:rPr>
        <w:t>Region-Based CNN (R-CNN)</w:t>
      </w:r>
      <w:bookmarkEnd w:id="132"/>
    </w:p>
    <w:p w14:paraId="075595D4" w14:textId="01F15904" w:rsidR="00863EB8" w:rsidRDefault="00863EB8" w:rsidP="00BD4BDA">
      <w:pPr>
        <w:spacing w:line="360" w:lineRule="auto"/>
        <w:jc w:val="both"/>
      </w:pPr>
      <w:r>
        <w:t xml:space="preserve">R-CNN was proposed in 2013 by Girshick et al, to overcome the problem of a large number of regions selected by a simple CNN. This method selects only 2000 region proposals for CNN to work on. These regions are selected by a selection search algorithm. Now instead of a large number of possible regions </w:t>
      </w:r>
      <w:r>
        <w:lastRenderedPageBreak/>
        <w:t>created by a simple CNN, now only 2000 regions will be sent to CNN which extracts the features from those regions and send that output to SVM for classification of the presence of an object and creates a bounding box around it. As R-CNN was the first practical method for image detection, it had some drawbacks such as:</w:t>
      </w:r>
    </w:p>
    <w:p w14:paraId="79618F5F" w14:textId="6E177722" w:rsidR="00863EB8" w:rsidRDefault="00863EB8" w:rsidP="00BD4BDA">
      <w:pPr>
        <w:pStyle w:val="ListParagraph"/>
        <w:numPr>
          <w:ilvl w:val="1"/>
          <w:numId w:val="22"/>
        </w:numPr>
        <w:spacing w:line="360" w:lineRule="auto"/>
        <w:jc w:val="both"/>
      </w:pPr>
      <w:r>
        <w:t>Training contains multiple stages (</w:t>
      </w:r>
      <w:r w:rsidR="00FA48C2">
        <w:t>i.e.,</w:t>
      </w:r>
      <w:r>
        <w:t xml:space="preserve"> selection of regions, feature extraction, and then classification) so this method was still slow and expensive.</w:t>
      </w:r>
    </w:p>
    <w:p w14:paraId="2EC639E8" w14:textId="579B9CA6" w:rsidR="00863EB8" w:rsidRDefault="00863EB8" w:rsidP="00BD4BDA">
      <w:pPr>
        <w:pStyle w:val="ListParagraph"/>
        <w:numPr>
          <w:ilvl w:val="1"/>
          <w:numId w:val="22"/>
        </w:numPr>
        <w:spacing w:line="360" w:lineRule="auto"/>
        <w:jc w:val="both"/>
      </w:pPr>
      <w:r>
        <w:t>It cannot be implemented in real-time because it takes almost a minute to process one image.</w:t>
      </w:r>
    </w:p>
    <w:p w14:paraId="05A83FA5" w14:textId="208424D2" w:rsidR="00863EB8" w:rsidRDefault="00863EB8" w:rsidP="00BD4BDA">
      <w:pPr>
        <w:pStyle w:val="ListParagraph"/>
        <w:numPr>
          <w:ilvl w:val="1"/>
          <w:numId w:val="22"/>
        </w:numPr>
        <w:spacing w:line="360" w:lineRule="auto"/>
        <w:jc w:val="both"/>
      </w:pPr>
      <w:r>
        <w:t>The selection search algorithm is fixed so no learning is happening which can lead to generating bad region proposals.</w:t>
      </w:r>
    </w:p>
    <w:p w14:paraId="229E3F8F" w14:textId="522D4A8A" w:rsidR="00863EB8" w:rsidRDefault="00863EB8" w:rsidP="00BD4BDA">
      <w:pPr>
        <w:spacing w:line="360" w:lineRule="auto"/>
        <w:jc w:val="both"/>
      </w:pPr>
      <w:r>
        <w:t xml:space="preserve">All these issues were resolved in the improved versions of R-CNN such as Fast R-CNN, </w:t>
      </w:r>
      <w:r w:rsidR="00565E2C">
        <w:t xml:space="preserve">and </w:t>
      </w:r>
      <w:r>
        <w:t>Faster R-CNN.</w:t>
      </w:r>
    </w:p>
    <w:p w14:paraId="2BF927A5" w14:textId="60A6810F" w:rsidR="00863EB8" w:rsidRPr="00976CC6" w:rsidRDefault="00863EB8" w:rsidP="00BD4BDA">
      <w:pPr>
        <w:pStyle w:val="Heading3"/>
        <w:spacing w:line="360" w:lineRule="auto"/>
        <w:rPr>
          <w:b/>
          <w:bCs/>
        </w:rPr>
      </w:pPr>
      <w:bookmarkStart w:id="133" w:name="_Toc115639800"/>
      <w:r w:rsidRPr="00976CC6">
        <w:rPr>
          <w:b/>
          <w:bCs/>
        </w:rPr>
        <w:t>Fast R-CNN</w:t>
      </w:r>
      <w:bookmarkEnd w:id="133"/>
    </w:p>
    <w:p w14:paraId="10729E7D" w14:textId="2E917F41" w:rsidR="00863EB8" w:rsidRDefault="00863EB8" w:rsidP="00BD4BDA">
      <w:pPr>
        <w:spacing w:line="360" w:lineRule="auto"/>
        <w:jc w:val="both"/>
      </w:pPr>
      <w:r>
        <w:t>Fast R-CNN was proposed in 2015 by Girshick et al, as the improved version of R-CNN. This shortcoming of R-CNN was removed in this version. Its working is the same as R-CNN but in its place of generating region proposals and then feeding them into CNN, in Fast R-CNN the image is directly fed in</w:t>
      </w:r>
      <w:r w:rsidR="00565E2C">
        <w:t>to</w:t>
      </w:r>
      <w:r>
        <w:t xml:space="preserve"> CNN to generate a feature map from which the region proposals were selected (using selection search) and then after Rol pooling, a fully connected layer (a </w:t>
      </w:r>
      <w:r w:rsidR="00FA48C2">
        <w:t>SoftMax</w:t>
      </w:r>
      <w:r>
        <w:t xml:space="preserve"> layer and a real-valued layer) is used to predict the class of the detected object and create a bounding box around it respectively. The entire network (including the </w:t>
      </w:r>
      <w:r w:rsidR="00FA48C2">
        <w:t>Roi</w:t>
      </w:r>
      <w:r>
        <w:t xml:space="preserve"> pooling layer and the </w:t>
      </w:r>
      <w:r w:rsidR="00FA48C2">
        <w:t>fully connected</w:t>
      </w:r>
      <w:r>
        <w:t xml:space="preserve"> layers) can be trained using the back-propagation algorithm and stochastic gradient descent.</w:t>
      </w:r>
    </w:p>
    <w:p w14:paraId="1836E812" w14:textId="77777777" w:rsidR="00863EB8" w:rsidRDefault="00863EB8" w:rsidP="00BD4BDA">
      <w:pPr>
        <w:spacing w:line="360" w:lineRule="auto"/>
        <w:jc w:val="both"/>
      </w:pPr>
      <w:r>
        <w:t>What makes the Fast R-CNN faster than R-CNN? As you know, in R-CNN the input image is divided into region proposals and CNN had to process each region, which takes a large computation, instead of this Fast R-CNN sends the input image directly into CNN and CNN will need to process the image only once and generate an output vector in the form of feature map for the whole image at once; this makes the Fast R-CNN faster than R-CNN.</w:t>
      </w:r>
    </w:p>
    <w:p w14:paraId="0D71B908" w14:textId="77777777" w:rsidR="00863EB8" w:rsidRPr="00976CC6" w:rsidRDefault="00863EB8" w:rsidP="00BD4BDA">
      <w:pPr>
        <w:pStyle w:val="Heading3"/>
        <w:spacing w:line="360" w:lineRule="auto"/>
        <w:rPr>
          <w:b/>
          <w:bCs/>
        </w:rPr>
      </w:pPr>
      <w:bookmarkStart w:id="134" w:name="_Toc115639801"/>
      <w:r w:rsidRPr="00976CC6">
        <w:rPr>
          <w:b/>
          <w:bCs/>
        </w:rPr>
        <w:t>Faster R-CNN:</w:t>
      </w:r>
      <w:bookmarkEnd w:id="134"/>
    </w:p>
    <w:p w14:paraId="5ED42E1D" w14:textId="05220F54" w:rsidR="00863EB8" w:rsidRDefault="00863EB8" w:rsidP="00BD4BDA">
      <w:pPr>
        <w:spacing w:line="360" w:lineRule="auto"/>
        <w:jc w:val="both"/>
      </w:pPr>
      <w:r>
        <w:t xml:space="preserve">Although Fast R-CNN is fast it still uses a selection search to detect region proposals. As selection search is a slow algorithm </w:t>
      </w:r>
      <w:r w:rsidR="00565E2C">
        <w:t>it</w:t>
      </w:r>
      <w:r>
        <w:t xml:space="preserve"> still makes the Fast R-CNN slow. Ross Girshick et al came up with an idea to improve the Fast R-CNN by replacing the selection search algorithm. He discovered that the feature map generated </w:t>
      </w:r>
      <w:r>
        <w:lastRenderedPageBreak/>
        <w:t>by CNN can also be used to generate region proposals. So now there is no need to use a selection search algorithm because CNN can do both feature mapping and region selection.</w:t>
      </w:r>
    </w:p>
    <w:p w14:paraId="0CF9EFF2" w14:textId="06B2CF0E" w:rsidR="00863EB8" w:rsidRDefault="00863EB8" w:rsidP="00BD4BDA">
      <w:pPr>
        <w:spacing w:line="360" w:lineRule="auto"/>
        <w:jc w:val="both"/>
      </w:pPr>
      <w:r>
        <w:t xml:space="preserve">The basic architecture of Faster R-CNN is the same as Fast R-CNN, the input image is fed into CNN which generates a feature map and another CNN is used to predict the region proposals. After this shared network the output of both networks is combined and sent to </w:t>
      </w:r>
      <w:r w:rsidR="00565E2C">
        <w:t xml:space="preserve">the </w:t>
      </w:r>
      <w:r>
        <w:t xml:space="preserve">final detection layers (i.e. Rol Pooling and fully connected layers). Using this sharing </w:t>
      </w:r>
      <w:r w:rsidR="00FA48C2">
        <w:t>technique,</w:t>
      </w:r>
      <w:r>
        <w:t xml:space="preserve"> the computation of region proposals is almost cost-free. For dealing with different shapes and sizes of the detection window, this method uses special anchor boxes instead of using a pyramid of scaled images or a pyramid of different filter sizes. The anchor boxes function as reference points to different region proposals centered on the same pixel. Now because there is no selection searching in Faster R-CNN it has become faster than both Fast R-CNN and R-CNN.</w:t>
      </w:r>
    </w:p>
    <w:p w14:paraId="6B76CF7C" w14:textId="6E88709A" w:rsidR="00863EB8" w:rsidRDefault="00863EB8" w:rsidP="00BD4BDA">
      <w:pPr>
        <w:spacing w:line="360" w:lineRule="auto"/>
        <w:jc w:val="both"/>
      </w:pPr>
      <w:r>
        <w:t xml:space="preserve">For a real-world application, object detection and characterization are significant computer vision tasks in artificial intelligence. </w:t>
      </w:r>
      <w:r w:rsidR="00565E2C">
        <w:t>Y</w:t>
      </w:r>
      <w:r>
        <w:t xml:space="preserve">ou need to distinguish different objects like vehicles, human beings, animals, and other items and their location as well. Earlier a sliding window was used in object detection models to find where the object was encased and made a boundary box around it. Models like CNN and fast R-CNN are tedious and require and require extensive computation which makes it hard to train these models since every part must be trained independently. In 2015 Joeseph Redmon concocted YOLO ( You Look Only Once) that showed object detection as a regression problem instead of </w:t>
      </w:r>
      <w:r w:rsidR="00565E2C">
        <w:t xml:space="preserve">a </w:t>
      </w:r>
      <w:r>
        <w:t>classification</w:t>
      </w:r>
    </w:p>
    <w:p w14:paraId="4802A735" w14:textId="64D440B1" w:rsidR="00863EB8" w:rsidRPr="00577C73" w:rsidRDefault="00863EB8" w:rsidP="00BD4BDA">
      <w:pPr>
        <w:pStyle w:val="Heading3"/>
        <w:spacing w:line="360" w:lineRule="auto"/>
        <w:rPr>
          <w:b/>
          <w:bCs/>
        </w:rPr>
      </w:pPr>
      <w:bookmarkStart w:id="135" w:name="_Toc115639802"/>
      <w:r w:rsidRPr="00577C73">
        <w:rPr>
          <w:b/>
          <w:bCs/>
        </w:rPr>
        <w:t>YOLO</w:t>
      </w:r>
      <w:bookmarkEnd w:id="135"/>
      <w:r w:rsidRPr="00577C73">
        <w:rPr>
          <w:b/>
          <w:bCs/>
        </w:rPr>
        <w:t xml:space="preserve"> </w:t>
      </w:r>
    </w:p>
    <w:p w14:paraId="1E545D16" w14:textId="7C1B45F6" w:rsidR="00863EB8" w:rsidRDefault="00863EB8" w:rsidP="009544A5">
      <w:pPr>
        <w:spacing w:line="360" w:lineRule="auto"/>
        <w:ind w:left="720" w:hanging="720"/>
        <w:jc w:val="both"/>
      </w:pPr>
      <w:r>
        <w:t>YOLO has proved itself as an extre</w:t>
      </w:r>
      <w:r w:rsidR="00565E2C">
        <w:t>mel</w:t>
      </w:r>
      <w:r>
        <w:t xml:space="preserve">y quick technique to recognize articles. It processes images progressively at 45 frames per second to predict boundary boxes and classification probabilities at the same time which makes YOLO pretty basic. YOLO does not use any sliding </w:t>
      </w:r>
      <w:r w:rsidR="00FA48C2">
        <w:t>window;</w:t>
      </w:r>
      <w:r>
        <w:t xml:space="preserve"> unlike other techniques</w:t>
      </w:r>
      <w:r w:rsidR="00565E2C">
        <w:t>,</w:t>
      </w:r>
      <w:r>
        <w:t xml:space="preserve"> it sees the whole image at the time of training and testing from which it encodes relevant data regarding classes. YOLO predicts all boundary boxes at once utilizing these extracted features. The picture is then partitioned to make the SxS grid </w:t>
      </w:r>
      <w:r w:rsidR="00FA48C2">
        <w:t>network,</w:t>
      </w:r>
      <w:r>
        <w:t xml:space="preserve"> and each brace introduces a confidence score corresponding to its boundary boxes. This score shows the accuracy of its prediction and how sure the model is that the boundary box carries an object in it. Including a confidence score, there are </w:t>
      </w:r>
      <w:r w:rsidR="00FA48C2">
        <w:t>four</w:t>
      </w:r>
      <w:r>
        <w:t xml:space="preserve"> other predicting parameters: x,y,w, and h. Here x and y are the coordinates that represent the center of the box, </w:t>
      </w:r>
      <w:r w:rsidR="00565E2C">
        <w:t xml:space="preserve">and </w:t>
      </w:r>
      <w:r>
        <w:t xml:space="preserve">w  and h  are the predicted width and height of the box </w:t>
      </w:r>
      <w:r w:rsidR="009544A5">
        <w:t>Compared</w:t>
      </w:r>
      <w:r>
        <w:t xml:space="preserve"> to the entire image to extract features of the image initial convolution layers are used, </w:t>
      </w:r>
      <w:r w:rsidR="00565E2C">
        <w:t xml:space="preserve">and </w:t>
      </w:r>
      <w:r>
        <w:t xml:space="preserve">the output is predicted by fully connected layers. It consists of 24 convolutional layers along with 2 fully connected layers. </w:t>
      </w:r>
    </w:p>
    <w:p w14:paraId="4CB129A0" w14:textId="4741F12F" w:rsidR="00863EB8" w:rsidRDefault="00863EB8" w:rsidP="00BD4BDA">
      <w:pPr>
        <w:spacing w:line="360" w:lineRule="auto"/>
        <w:jc w:val="both"/>
      </w:pPr>
      <w:r>
        <w:lastRenderedPageBreak/>
        <w:t>Since YOLO v1 was facing some localizing and low recall predicting errors. YOLO v2 was introduced with some improvements. YOLO v2 contains batch normalization in all convolutional layers. The batch normalization gives a regularization effect which improves its performance by 2% mAP. Secondly, it trains the classifier on low resolution and then calibrates it from 224x224 to 448x448 for 10 epochs, as higher resolution inputs are conformed by network filters. YOLOv2 uses anchor boxes which ha</w:t>
      </w:r>
      <w:r w:rsidR="00565E2C">
        <w:t>ve</w:t>
      </w:r>
      <w:r>
        <w:t xml:space="preserve"> a</w:t>
      </w:r>
      <w:r w:rsidR="00565E2C">
        <w:t>MEL</w:t>
      </w:r>
      <w:r>
        <w:t xml:space="preserve">iorated the recall by 7% </w:t>
      </w:r>
      <w:r w:rsidR="00565E2C">
        <w:t>which</w:t>
      </w:r>
      <w:r>
        <w:t xml:space="preserve"> has resultantly increased the level of positive cases. YOLOv2 utilizes k-means clustering to get a good intersection over union (IOU) score. </w:t>
      </w:r>
      <w:r w:rsidR="00565E2C">
        <w:t>U</w:t>
      </w:r>
      <w:r>
        <w:t xml:space="preserve">sing the activation function YOLOv2 limits the value of location between 0 and 1 resultantly increasing 5% mAP. For detecting the smaller </w:t>
      </w:r>
      <w:r w:rsidR="00FA48C2">
        <w:t>objects,</w:t>
      </w:r>
      <w:r>
        <w:t xml:space="preserve"> the original 13x13 feature map is mapped to a 13x13x2048 feature map. Other than these modifications YOLOv2 has darknet-19 as well for feature extraction. To decrease the number of parameters darknet-19 has numerous 1x1 convolution</w:t>
      </w:r>
      <w:r w:rsidR="00565E2C">
        <w:t>s</w:t>
      </w:r>
      <w:r>
        <w:t xml:space="preserve"> which help to maintain good harmony between </w:t>
      </w:r>
      <w:r w:rsidR="00565E2C">
        <w:t xml:space="preserve">the </w:t>
      </w:r>
      <w:r>
        <w:t>complexity and accuracy of the model.</w:t>
      </w:r>
    </w:p>
    <w:p w14:paraId="4396C541" w14:textId="656F5834" w:rsidR="00863EB8" w:rsidRDefault="00863EB8" w:rsidP="00BD4BDA">
      <w:pPr>
        <w:spacing w:line="360" w:lineRule="auto"/>
        <w:jc w:val="both"/>
      </w:pPr>
      <w:r>
        <w:t xml:space="preserve">It is an upgraded version of YOLOv2, enlivened from ResNet and as it contains skip associations and 3 forecast heads like </w:t>
      </w:r>
      <w:r w:rsidR="00565E2C">
        <w:t xml:space="preserve">a </w:t>
      </w:r>
      <w:r>
        <w:t xml:space="preserve">feature pyramid network (FPN) it is also called darknet-53 because it has 52 convolutions. It consists of a total of 106 layers, half of them are trained in </w:t>
      </w:r>
      <w:r w:rsidR="00565E2C">
        <w:t>I</w:t>
      </w:r>
      <w:r>
        <w:t>mage</w:t>
      </w:r>
      <w:r w:rsidR="00565E2C">
        <w:t>N</w:t>
      </w:r>
      <w:r>
        <w:t xml:space="preserve">et and the other half are attached to it for article detection which makes it better and stronger yet slower at the same time. Instead of utilizing </w:t>
      </w:r>
      <w:r w:rsidR="00FA48C2">
        <w:t>SoftMax</w:t>
      </w:r>
      <w:r>
        <w:t xml:space="preserve"> which was used in YOLOv2, it uses logistic classifiers for the mean of multiclass labeling. YOLOv3 applies three 1x1 detection kernels </w:t>
      </w:r>
      <w:r w:rsidR="00565E2C">
        <w:t>i</w:t>
      </w:r>
      <w:r>
        <w:t xml:space="preserve">n different places and of different sizes for identification purposes. As a result of these modifications localizing errors were reduced, </w:t>
      </w:r>
      <w:r w:rsidR="00565E2C">
        <w:t xml:space="preserve">and </w:t>
      </w:r>
      <w:r>
        <w:t>the accuracy of detecting small objects and notable mAP has increased. But still, yolov3 could not get better results on small objects as compared to Faster R-CNN.</w:t>
      </w:r>
    </w:p>
    <w:p w14:paraId="633F1D6E" w14:textId="56924B2E" w:rsidR="00863EB8" w:rsidRDefault="00863EB8" w:rsidP="00BD4BDA">
      <w:pPr>
        <w:spacing w:line="360" w:lineRule="auto"/>
        <w:jc w:val="both"/>
      </w:pPr>
      <w:r>
        <w:t>YOLOv1 has a framework of darknet trained Imagenet-1000 and YOLOv2 come with a feature extractor of darknet-19 but the overall accuracy of the model is increased in YOLOv3 which has darknet-53. YOLOv1 was not good at detecting and localizing small objects or object in-group, whereas with the use of anchor boxes YOLOv2 was able to detect small objects and this detection capability was then more modified in YOLOv3 using residual block.</w:t>
      </w:r>
    </w:p>
    <w:p w14:paraId="50CAC04C" w14:textId="77777777" w:rsidR="002B62C3" w:rsidRPr="00976CC6" w:rsidRDefault="002B62C3" w:rsidP="002B62C3">
      <w:pPr>
        <w:pStyle w:val="Heading2"/>
        <w:spacing w:after="240"/>
        <w:rPr>
          <w:b/>
          <w:bCs/>
        </w:rPr>
      </w:pPr>
      <w:bookmarkStart w:id="136" w:name="_Toc115639803"/>
      <w:r w:rsidRPr="00976CC6">
        <w:rPr>
          <w:b/>
          <w:bCs/>
        </w:rPr>
        <w:t>Proposed Methodology</w:t>
      </w:r>
      <w:bookmarkEnd w:id="136"/>
    </w:p>
    <w:p w14:paraId="0D3FFB47" w14:textId="17126192" w:rsidR="002B62C3" w:rsidRDefault="002B62C3" w:rsidP="002B62C3">
      <w:pPr>
        <w:spacing w:line="360" w:lineRule="auto"/>
        <w:jc w:val="both"/>
      </w:pPr>
      <w:r w:rsidRPr="00DF6A09">
        <w:t>In this work we have classif</w:t>
      </w:r>
      <w:r w:rsidR="00565E2C">
        <w:t>ied</w:t>
      </w:r>
      <w:r w:rsidRPr="00DF6A09">
        <w:t xml:space="preserve"> the bird</w:t>
      </w:r>
      <w:r w:rsidR="00565E2C">
        <w:t>'s</w:t>
      </w:r>
      <w:r w:rsidRPr="00DF6A09">
        <w:t xml:space="preserve"> sound using </w:t>
      </w:r>
      <w:r w:rsidR="00565E2C">
        <w:t xml:space="preserve">the </w:t>
      </w:r>
      <w:r w:rsidRPr="00DF6A09">
        <w:t>proposed architecture shown in Fig</w:t>
      </w:r>
      <w:r>
        <w:t>. 34</w:t>
      </w:r>
      <w:r w:rsidRPr="00DF6A09">
        <w:t xml:space="preserve">. To apply the proposed </w:t>
      </w:r>
      <w:r w:rsidR="00FA48C2" w:rsidRPr="00DF6A09">
        <w:t>model,</w:t>
      </w:r>
      <w:r w:rsidRPr="00DF6A09">
        <w:t xml:space="preserve"> we have to modify the data according to the model input. We converted the sound data into the mal </w:t>
      </w:r>
      <w:r w:rsidR="00565E2C">
        <w:t>Spectrogram</w:t>
      </w:r>
      <w:r w:rsidRPr="00DF6A09">
        <w:t xml:space="preserve"> and that mal </w:t>
      </w:r>
      <w:r w:rsidR="00565E2C">
        <w:t>Spectrogram</w:t>
      </w:r>
      <w:r w:rsidRPr="00DF6A09">
        <w:t xml:space="preserve"> will also be </w:t>
      </w:r>
      <w:r w:rsidR="00FA48C2" w:rsidRPr="00DF6A09">
        <w:t>scaled</w:t>
      </w:r>
      <w:r w:rsidRPr="00DF6A09">
        <w:t xml:space="preserve"> to distinguish between higher </w:t>
      </w:r>
      <w:r w:rsidRPr="00DF6A09">
        <w:lastRenderedPageBreak/>
        <w:t>frequencies and simpler to do so for lower frequencies. Our model is based on the CNN we need t</w:t>
      </w:r>
      <w:r>
        <w:t>he</w:t>
      </w:r>
      <w:r w:rsidRPr="00DF6A09">
        <w:t xml:space="preserve"> data in the image form so we convert the data into 2-D Images.</w:t>
      </w:r>
      <w:r>
        <w:t xml:space="preserve"> The proposed method comprises four different stages:</w:t>
      </w:r>
    </w:p>
    <w:p w14:paraId="6A979A33" w14:textId="257474FB" w:rsidR="002B62C3" w:rsidRDefault="002B62C3" w:rsidP="002B62C3">
      <w:pPr>
        <w:pStyle w:val="ListParagraph"/>
        <w:numPr>
          <w:ilvl w:val="0"/>
          <w:numId w:val="25"/>
        </w:numPr>
        <w:spacing w:line="360" w:lineRule="auto"/>
      </w:pPr>
      <w:r>
        <w:t xml:space="preserve">In the first step,  data is preprocessed by using multiple </w:t>
      </w:r>
      <w:r w:rsidR="00FA48C2">
        <w:t>techniques</w:t>
      </w:r>
      <w:r>
        <w:t xml:space="preserve"> as we need</w:t>
      </w:r>
      <w:r w:rsidR="00565E2C">
        <w:t xml:space="preserve"> to</w:t>
      </w:r>
      <w:r>
        <w:t xml:space="preserve"> convert it for model input. The data is the algorithm </w:t>
      </w:r>
      <w:r w:rsidR="00565E2C">
        <w:t xml:space="preserve">that </w:t>
      </w:r>
      <w:r>
        <w:t>retrieves energies of log-</w:t>
      </w:r>
      <w:r w:rsidR="00565E2C">
        <w:t>MEL</w:t>
      </w:r>
      <w:r>
        <w:t xml:space="preserve"> scaled from the sound signals. It normalizes as well as preprocesses them.</w:t>
      </w:r>
    </w:p>
    <w:p w14:paraId="55037456" w14:textId="6FD2ED7F" w:rsidR="002B62C3" w:rsidRDefault="002B62C3" w:rsidP="002B62C3">
      <w:pPr>
        <w:pStyle w:val="ListParagraph"/>
        <w:numPr>
          <w:ilvl w:val="0"/>
          <w:numId w:val="25"/>
        </w:numPr>
        <w:spacing w:line="360" w:lineRule="auto"/>
      </w:pPr>
      <w:r>
        <w:t xml:space="preserve">The second step generating the </w:t>
      </w:r>
      <w:r w:rsidR="00565E2C">
        <w:t>Spectrogram</w:t>
      </w:r>
      <w:r>
        <w:t xml:space="preserve"> of the voice dataset</w:t>
      </w:r>
    </w:p>
    <w:p w14:paraId="0092F0F8" w14:textId="7FB897A6" w:rsidR="002B62C3" w:rsidRDefault="002B62C3" w:rsidP="002B62C3">
      <w:pPr>
        <w:pStyle w:val="ListParagraph"/>
        <w:numPr>
          <w:ilvl w:val="0"/>
          <w:numId w:val="25"/>
        </w:numPr>
        <w:spacing w:line="360" w:lineRule="auto"/>
      </w:pPr>
      <w:r>
        <w:t>The third step we passed to the proposed model for the classification process.</w:t>
      </w:r>
      <w:r w:rsidRPr="00E159F2">
        <w:t xml:space="preserve"> Figure </w:t>
      </w:r>
      <w:r>
        <w:t>34</w:t>
      </w:r>
      <w:r w:rsidRPr="00E159F2">
        <w:t>. displays the overall structure of the proposed</w:t>
      </w:r>
      <w:r>
        <w:t>.</w:t>
      </w:r>
    </w:p>
    <w:p w14:paraId="203318E3" w14:textId="754D4AA8" w:rsidR="002B62C3" w:rsidRDefault="00495930" w:rsidP="002B62C3">
      <w:pPr>
        <w:keepNext/>
        <w:ind w:left="360"/>
        <w:jc w:val="center"/>
      </w:pPr>
      <w:r>
        <w:rPr>
          <w:noProof/>
        </w:rPr>
        <w:drawing>
          <wp:inline distT="0" distB="0" distL="0" distR="0" wp14:anchorId="1B177524" wp14:editId="2397F5C3">
            <wp:extent cx="5210175" cy="1027006"/>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54478" cy="1035739"/>
                    </a:xfrm>
                    <a:prstGeom prst="rect">
                      <a:avLst/>
                    </a:prstGeom>
                    <a:noFill/>
                    <a:ln>
                      <a:noFill/>
                    </a:ln>
                  </pic:spPr>
                </pic:pic>
              </a:graphicData>
            </a:graphic>
          </wp:inline>
        </w:drawing>
      </w:r>
    </w:p>
    <w:p w14:paraId="634E782F" w14:textId="5D9AA239" w:rsidR="002B62C3" w:rsidRPr="00371F85" w:rsidRDefault="002B62C3" w:rsidP="002B62C3">
      <w:pPr>
        <w:pStyle w:val="Caption"/>
        <w:jc w:val="center"/>
      </w:pPr>
      <w:bookmarkStart w:id="137" w:name="_Toc115547393"/>
      <w:bookmarkStart w:id="138" w:name="_Toc115637329"/>
      <w:r>
        <w:t xml:space="preserve">Figure </w:t>
      </w:r>
      <w:r>
        <w:rPr>
          <w:noProof/>
        </w:rPr>
        <w:fldChar w:fldCharType="begin"/>
      </w:r>
      <w:r>
        <w:rPr>
          <w:noProof/>
        </w:rPr>
        <w:instrText xml:space="preserve"> SEQ Figure \* ARABIC </w:instrText>
      </w:r>
      <w:r>
        <w:rPr>
          <w:noProof/>
        </w:rPr>
        <w:fldChar w:fldCharType="separate"/>
      </w:r>
      <w:r w:rsidR="00AD175C">
        <w:rPr>
          <w:noProof/>
        </w:rPr>
        <w:t>28</w:t>
      </w:r>
      <w:r>
        <w:rPr>
          <w:noProof/>
        </w:rPr>
        <w:fldChar w:fldCharType="end"/>
      </w:r>
      <w:r>
        <w:t>. Proposed Methodology for Bird Sound Classification using Mask-R</w:t>
      </w:r>
      <w:r w:rsidR="00565E2C">
        <w:t>-</w:t>
      </w:r>
      <w:r>
        <w:t>CNN</w:t>
      </w:r>
      <w:bookmarkEnd w:id="138"/>
      <w:r>
        <w:t xml:space="preserve"> </w:t>
      </w:r>
      <w:bookmarkEnd w:id="137"/>
    </w:p>
    <w:p w14:paraId="180B9B9C" w14:textId="77777777" w:rsidR="00BD4BDA" w:rsidRPr="00863EB8" w:rsidRDefault="00BD4BDA" w:rsidP="00863EB8">
      <w:pPr>
        <w:jc w:val="both"/>
      </w:pPr>
    </w:p>
    <w:p w14:paraId="195AD222" w14:textId="6602D491" w:rsidR="00DF6A09" w:rsidRPr="00976CC6" w:rsidRDefault="00DF6A09" w:rsidP="00DF6A09">
      <w:pPr>
        <w:pStyle w:val="Heading2"/>
        <w:spacing w:after="240"/>
        <w:rPr>
          <w:b/>
          <w:bCs/>
        </w:rPr>
      </w:pPr>
      <w:bookmarkStart w:id="139" w:name="_Toc115639804"/>
      <w:r w:rsidRPr="00976CC6">
        <w:rPr>
          <w:b/>
          <w:bCs/>
        </w:rPr>
        <w:t>Bird’s Sound Data Preprocessing</w:t>
      </w:r>
      <w:bookmarkEnd w:id="139"/>
    </w:p>
    <w:p w14:paraId="4C3C16A7" w14:textId="77777777" w:rsidR="00DF6A09" w:rsidRDefault="00DF6A09" w:rsidP="00DF6A09">
      <w:pPr>
        <w:spacing w:line="360" w:lineRule="auto"/>
        <w:jc w:val="both"/>
      </w:pPr>
      <w:r>
        <w:t xml:space="preserve">We have performed extensive Exploratory Data Analysis where we analyze the metadata and sound waves. Now we have to train a model named Mask-RCNN where the model will classify and localize the exact species of the birds during singing. We first perform metadata analysis and now we have to perform to analyze the sound waves of the bird. </w:t>
      </w:r>
      <w:r w:rsidRPr="00AD1383">
        <w:t>There are about 264 bird species in the dataset and for each species multiple recordings are present.</w:t>
      </w:r>
      <w:r>
        <w:t xml:space="preserve"> </w:t>
      </w:r>
      <w:r w:rsidRPr="00AD1383">
        <w:t>We will be demonstrating the random bird chirps record</w:t>
      </w:r>
      <w:r>
        <w:t>ed</w:t>
      </w:r>
      <w:r w:rsidRPr="00AD1383">
        <w:t xml:space="preserve"> from the dataset and its sound plot.</w:t>
      </w:r>
    </w:p>
    <w:p w14:paraId="383DD644" w14:textId="77777777" w:rsidR="00DF6A09" w:rsidRDefault="00DF6A09" w:rsidP="00DF6A09">
      <w:pPr>
        <w:keepNext/>
        <w:jc w:val="center"/>
      </w:pPr>
      <w:r>
        <w:rPr>
          <w:noProof/>
        </w:rPr>
        <w:drawing>
          <wp:inline distT="0" distB="0" distL="0" distR="0" wp14:anchorId="3907DE45" wp14:editId="7DE6C43F">
            <wp:extent cx="5040173" cy="1718290"/>
            <wp:effectExtent l="0" t="0" r="0" b="0"/>
            <wp:docPr id="33" name="Picture 3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line chart&#10;&#10;Description automatically generated"/>
                    <pic:cNvPicPr>
                      <a:picLocks noChangeAspect="1" noChangeArrowheads="1"/>
                    </pic:cNvPicPr>
                  </pic:nvPicPr>
                  <pic:blipFill>
                    <a:blip r:embed="rId61">
                      <a:extLst>
                        <a:ext uri="{BEBA8EAE-BF5A-486C-A8C5-ECC9F3942E4B}">
                          <a14:imgProps xmlns:a14="http://schemas.microsoft.com/office/drawing/2010/main">
                            <a14:imgLayer r:embed="rId62">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047042" cy="1720632"/>
                    </a:xfrm>
                    <a:prstGeom prst="rect">
                      <a:avLst/>
                    </a:prstGeom>
                    <a:noFill/>
                    <a:ln>
                      <a:noFill/>
                    </a:ln>
                  </pic:spPr>
                </pic:pic>
              </a:graphicData>
            </a:graphic>
          </wp:inline>
        </w:drawing>
      </w:r>
    </w:p>
    <w:p w14:paraId="3751C120" w14:textId="28C963B8" w:rsidR="00DF6A09" w:rsidRDefault="00DF6A09" w:rsidP="00DF6A09">
      <w:pPr>
        <w:pStyle w:val="Caption"/>
        <w:jc w:val="center"/>
      </w:pPr>
      <w:bookmarkStart w:id="140" w:name="_Toc115637330"/>
      <w:r>
        <w:t xml:space="preserve">Figure </w:t>
      </w:r>
      <w:fldSimple w:instr=" SEQ Figure \* ARABIC ">
        <w:r w:rsidR="00AD175C">
          <w:rPr>
            <w:noProof/>
          </w:rPr>
          <w:t>29</w:t>
        </w:r>
      </w:fldSimple>
      <w:r>
        <w:t xml:space="preserve">. </w:t>
      </w:r>
      <w:r w:rsidRPr="00595597">
        <w:t>Snow Bunting</w:t>
      </w:r>
      <w:r>
        <w:t xml:space="preserve"> Bird Wave plot</w:t>
      </w:r>
      <w:bookmarkEnd w:id="140"/>
    </w:p>
    <w:p w14:paraId="566ABAF8" w14:textId="77777777" w:rsidR="00DF6A09" w:rsidRDefault="00DF6A09" w:rsidP="00DF6A09"/>
    <w:p w14:paraId="5793ADD5" w14:textId="46A85868" w:rsidR="00DF6A09" w:rsidRDefault="00DF6A09" w:rsidP="00DF6A09">
      <w:pPr>
        <w:pStyle w:val="Heading3"/>
        <w:spacing w:after="240"/>
        <w:rPr>
          <w:b/>
          <w:bCs/>
        </w:rPr>
      </w:pPr>
      <w:bookmarkStart w:id="141" w:name="_Toc115639805"/>
      <w:r w:rsidRPr="00577C73">
        <w:rPr>
          <w:b/>
          <w:bCs/>
        </w:rPr>
        <w:t>Extracting Features from Sounds</w:t>
      </w:r>
      <w:bookmarkEnd w:id="141"/>
    </w:p>
    <w:p w14:paraId="4354799A" w14:textId="5A826EF9" w:rsidR="002728B1" w:rsidRPr="002728B1" w:rsidRDefault="002728B1" w:rsidP="002728B1">
      <w:r>
        <w:t>The following key features are eliminat</w:t>
      </w:r>
      <w:r w:rsidR="00565E2C">
        <w:t>ed</w:t>
      </w:r>
      <w:r>
        <w:t xml:space="preserve"> from the bird’s sound file </w:t>
      </w:r>
      <w:r w:rsidR="007D4579">
        <w:t>and then fe</w:t>
      </w:r>
      <w:r w:rsidR="00565E2C">
        <w:t>d</w:t>
      </w:r>
      <w:r w:rsidR="007D4579">
        <w:t xml:space="preserve"> into our deep learning model.</w:t>
      </w:r>
    </w:p>
    <w:p w14:paraId="631E0D3D" w14:textId="1D535800" w:rsidR="00234248" w:rsidRPr="00976CC6" w:rsidRDefault="00234248" w:rsidP="00EC2F96">
      <w:pPr>
        <w:pStyle w:val="Heading4"/>
        <w:spacing w:after="240"/>
        <w:rPr>
          <w:b/>
          <w:bCs/>
        </w:rPr>
      </w:pPr>
      <w:r w:rsidRPr="00976CC6">
        <w:rPr>
          <w:b/>
          <w:bCs/>
        </w:rPr>
        <w:t xml:space="preserve"> Eliminating muted starting and Ends</w:t>
      </w:r>
    </w:p>
    <w:p w14:paraId="71F8DB21" w14:textId="55C7AE73" w:rsidR="00234248" w:rsidRDefault="00234248" w:rsidP="00234248">
      <w:pPr>
        <w:spacing w:line="360" w:lineRule="auto"/>
        <w:jc w:val="both"/>
      </w:pPr>
      <w:r>
        <w:t xml:space="preserve">The muted portions are eliminated from </w:t>
      </w:r>
      <w:r w:rsidR="00565E2C">
        <w:t xml:space="preserve">the </w:t>
      </w:r>
      <w:r>
        <w:t xml:space="preserve">beginning and the end of the sound signal. </w:t>
      </w:r>
      <w:r w:rsidR="00565E2C">
        <w:t>At o</w:t>
      </w:r>
      <w:r>
        <w:t xml:space="preserve">ne end of several environmental sounds, there is silence that doesn't convey any meaningful information. Since along the time axis, the non-silent part of the audio can be shifted freely once the mute element is removed the augmented signal accepts more variation </w:t>
      </w:r>
    </w:p>
    <w:p w14:paraId="1D491754" w14:textId="77777777" w:rsidR="00234248" w:rsidRPr="00976CC6" w:rsidRDefault="00234248" w:rsidP="00EC2F96">
      <w:pPr>
        <w:pStyle w:val="Heading4"/>
        <w:spacing w:after="240"/>
        <w:rPr>
          <w:b/>
          <w:bCs/>
        </w:rPr>
      </w:pPr>
      <w:r w:rsidRPr="00976CC6">
        <w:rPr>
          <w:b/>
          <w:bCs/>
        </w:rPr>
        <w:t>Random Scaling</w:t>
      </w:r>
    </w:p>
    <w:p w14:paraId="6C12B7A6" w14:textId="0467D2D3" w:rsidR="00234248" w:rsidRDefault="00234248" w:rsidP="00CC4DF9">
      <w:pPr>
        <w:spacing w:line="360" w:lineRule="auto"/>
        <w:jc w:val="both"/>
      </w:pPr>
      <w:r>
        <w:t>A sound wave's linear interpolation is performed using a random scaling factor that is uniformly sampled over the range [1.25-1, 1.25]. Time stretching and pitch shifting collectively is similar to this. The method is only applied since it utilizes the wave and proves to be much quicker and less costly which individually requires two short</w:t>
      </w:r>
      <w:r w:rsidR="00565E2C">
        <w:t>-</w:t>
      </w:r>
      <w:r>
        <w:t>time Fourier transformations.</w:t>
      </w:r>
    </w:p>
    <w:p w14:paraId="1FA3E7DA" w14:textId="3E2B6B38" w:rsidR="00234248" w:rsidRPr="00976CC6" w:rsidRDefault="00234248" w:rsidP="00EC2F96">
      <w:pPr>
        <w:pStyle w:val="Heading4"/>
        <w:spacing w:after="240"/>
        <w:rPr>
          <w:b/>
          <w:bCs/>
        </w:rPr>
      </w:pPr>
      <w:r w:rsidRPr="00976CC6">
        <w:rPr>
          <w:b/>
          <w:bCs/>
        </w:rPr>
        <w:t>Random Padding/Random Crop</w:t>
      </w:r>
    </w:p>
    <w:p w14:paraId="7162334E" w14:textId="55D76753" w:rsidR="00234248" w:rsidRPr="00234248" w:rsidRDefault="00234248" w:rsidP="00234248">
      <w:pPr>
        <w:spacing w:line="360" w:lineRule="auto"/>
        <w:jc w:val="both"/>
      </w:pPr>
      <w:r>
        <w:t xml:space="preserve">The duration of the sound and length of the signal is altered by scaling and eliminating the muted part. Based on the augmented signal length random padding and cropping </w:t>
      </w:r>
      <w:r w:rsidR="00565E2C">
        <w:t>are</w:t>
      </w:r>
      <w:r>
        <w:t xml:space="preserve"> applied to create a uniform length of the signal.</w:t>
      </w:r>
    </w:p>
    <w:p w14:paraId="5780BA3D" w14:textId="77777777" w:rsidR="00DF6A09" w:rsidRDefault="00DF6A09" w:rsidP="00DF6A09">
      <w:pPr>
        <w:spacing w:line="360" w:lineRule="auto"/>
      </w:pPr>
      <w:r>
        <w:t>The audio data is composed by:</w:t>
      </w:r>
    </w:p>
    <w:p w14:paraId="0075ABA7" w14:textId="77777777" w:rsidR="00DF6A09" w:rsidRDefault="00DF6A09" w:rsidP="00DF6A09">
      <w:pPr>
        <w:spacing w:line="360" w:lineRule="auto"/>
      </w:pPr>
      <w:r w:rsidRPr="008E175F">
        <w:rPr>
          <w:b/>
          <w:bCs/>
        </w:rPr>
        <w:t>Sound:</w:t>
      </w:r>
      <w:r>
        <w:t xml:space="preserve"> Sequence of vibrations in varying pressure strengths (y)</w:t>
      </w:r>
    </w:p>
    <w:p w14:paraId="3D46D1F3" w14:textId="6B85F8C7" w:rsidR="00DF6A09" w:rsidRPr="008E175F" w:rsidRDefault="00DF6A09" w:rsidP="00DF6A09">
      <w:pPr>
        <w:spacing w:line="360" w:lineRule="auto"/>
      </w:pPr>
      <w:r w:rsidRPr="008E175F">
        <w:rPr>
          <w:b/>
          <w:bCs/>
        </w:rPr>
        <w:t>Sample Rate:</w:t>
      </w:r>
      <w:r>
        <w:t xml:space="preserve"> (SR) is the number of samples of audio carried per second, measured in Hz or kHz</w:t>
      </w:r>
      <w:r w:rsidR="00AE7ECE">
        <w:t>.</w:t>
      </w:r>
    </w:p>
    <w:p w14:paraId="60F13E87" w14:textId="4DFF9D33" w:rsidR="00DF6A09" w:rsidRDefault="00DF6A09" w:rsidP="00DF6A09">
      <w:pPr>
        <w:spacing w:line="360" w:lineRule="auto"/>
        <w:jc w:val="both"/>
      </w:pPr>
      <w:r w:rsidRPr="008E175F">
        <w:t xml:space="preserve">A Python library for music and audio analysis is called </w:t>
      </w:r>
      <w:r w:rsidR="00F006AF">
        <w:t>Librosa</w:t>
      </w:r>
      <w:r w:rsidRPr="008E175F">
        <w:t xml:space="preserve">. It offers the building elements required to develop music information retrieval systems. Using several signal processing techniques, </w:t>
      </w:r>
      <w:r w:rsidR="00F006AF">
        <w:t>Librosa</w:t>
      </w:r>
      <w:r w:rsidRPr="008E175F">
        <w:t xml:space="preserve"> assists with the visualization of audio signals as well as feature extraction from them.</w:t>
      </w:r>
      <w:r>
        <w:t xml:space="preserve"> </w:t>
      </w:r>
    </w:p>
    <w:p w14:paraId="21F8B1E3" w14:textId="3705AF3F" w:rsidR="00DF6A09" w:rsidRDefault="00DF6A09" w:rsidP="00DF6A09">
      <w:pPr>
        <w:spacing w:line="360" w:lineRule="auto"/>
        <w:jc w:val="both"/>
      </w:pPr>
      <w:r w:rsidRPr="00A16C83">
        <w:t xml:space="preserve">The path to an audio file will be read in by </w:t>
      </w:r>
      <w:r>
        <w:t xml:space="preserve">the </w:t>
      </w:r>
      <w:r w:rsidR="00F006AF">
        <w:t>Librosa</w:t>
      </w:r>
      <w:r w:rsidRPr="00A16C83">
        <w:t xml:space="preserve"> load function, which will then return a tuple containing two components. An "audio time series" (type: array) corresponding to an audio track is the first item. The sample rate that was applied to the audio processing is the second element of the tuple.</w:t>
      </w:r>
      <w:r w:rsidR="00997CEA">
        <w:t xml:space="preserve"> Fig. 31 shows different bird species</w:t>
      </w:r>
      <w:r w:rsidR="00800292">
        <w:t>'</w:t>
      </w:r>
      <w:r w:rsidR="00997CEA">
        <w:t xml:space="preserve"> preprocessed audio.</w:t>
      </w:r>
    </w:p>
    <w:p w14:paraId="436DFEC1" w14:textId="77431D00" w:rsidR="00DF6A09" w:rsidRDefault="00DF6A09" w:rsidP="00DF6A09">
      <w:pPr>
        <w:keepNext/>
        <w:jc w:val="center"/>
      </w:pPr>
      <w:r>
        <w:rPr>
          <w:noProof/>
        </w:rPr>
        <w:lastRenderedPageBreak/>
        <w:drawing>
          <wp:inline distT="0" distB="0" distL="0" distR="0" wp14:anchorId="19039428" wp14:editId="39579255">
            <wp:extent cx="5943600" cy="3725545"/>
            <wp:effectExtent l="0" t="0" r="0" b="8255"/>
            <wp:docPr id="42" name="Picture 4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imelin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725545"/>
                    </a:xfrm>
                    <a:prstGeom prst="rect">
                      <a:avLst/>
                    </a:prstGeom>
                    <a:noFill/>
                    <a:ln>
                      <a:noFill/>
                    </a:ln>
                  </pic:spPr>
                </pic:pic>
              </a:graphicData>
            </a:graphic>
          </wp:inline>
        </w:drawing>
      </w:r>
    </w:p>
    <w:p w14:paraId="6DD30043" w14:textId="45BBC29B" w:rsidR="00DF6A09" w:rsidRDefault="00DF6A09" w:rsidP="00DF6A09">
      <w:pPr>
        <w:pStyle w:val="Caption"/>
        <w:jc w:val="center"/>
      </w:pPr>
      <w:bookmarkStart w:id="142" w:name="_Toc115637331"/>
      <w:r>
        <w:t xml:space="preserve">Figure </w:t>
      </w:r>
      <w:fldSimple w:instr=" SEQ Figure \* ARABIC ">
        <w:r w:rsidR="00AD175C">
          <w:rPr>
            <w:noProof/>
          </w:rPr>
          <w:t>30</w:t>
        </w:r>
      </w:fldSimple>
      <w:r>
        <w:t xml:space="preserve">. </w:t>
      </w:r>
      <w:r w:rsidR="00F006AF">
        <w:t>Librosa</w:t>
      </w:r>
      <w:r>
        <w:t xml:space="preserve"> Sound wave visualization for 5 different Birds</w:t>
      </w:r>
      <w:bookmarkEnd w:id="142"/>
    </w:p>
    <w:p w14:paraId="52BDF57D" w14:textId="645852C5" w:rsidR="00DF6A09" w:rsidRDefault="00F006AF" w:rsidP="00DF6A09">
      <w:pPr>
        <w:spacing w:line="360" w:lineRule="auto"/>
      </w:pPr>
      <w:r>
        <w:t>Librosa</w:t>
      </w:r>
      <w:r w:rsidR="00DF6A09" w:rsidRPr="00D44C98">
        <w:t xml:space="preserve"> uses a 22050-sampling rate by default, but you may enter virtually any other sampling rate you want. Be careful: Resampling could increase the load function's execution time by a substantial amount (depending on your task). With the default settings, I discovered that loading Stairway, an 8-minute song, took around 16 seconds.</w:t>
      </w:r>
    </w:p>
    <w:p w14:paraId="5C7F8CA8" w14:textId="0FC11583" w:rsidR="00DF6A09" w:rsidRPr="00976CC6" w:rsidRDefault="00565E2C" w:rsidP="00976CC6">
      <w:pPr>
        <w:pStyle w:val="Heading3"/>
        <w:spacing w:after="240"/>
        <w:rPr>
          <w:b/>
          <w:bCs/>
        </w:rPr>
      </w:pPr>
      <w:bookmarkStart w:id="143" w:name="_Toc115639806"/>
      <w:r>
        <w:rPr>
          <w:b/>
          <w:bCs/>
        </w:rPr>
        <w:t>MEL</w:t>
      </w:r>
      <w:r w:rsidR="00DF6A09" w:rsidRPr="00976CC6">
        <w:rPr>
          <w:b/>
          <w:bCs/>
        </w:rPr>
        <w:t xml:space="preserve"> </w:t>
      </w:r>
      <w:r>
        <w:rPr>
          <w:b/>
          <w:bCs/>
        </w:rPr>
        <w:t>Spectrogram</w:t>
      </w:r>
      <w:bookmarkEnd w:id="143"/>
    </w:p>
    <w:p w14:paraId="2443F77A" w14:textId="7D31CB21" w:rsidR="00DF6A09" w:rsidRDefault="00DF6A09" w:rsidP="00DF6A09">
      <w:pPr>
        <w:spacing w:line="360" w:lineRule="auto"/>
        <w:jc w:val="both"/>
      </w:pPr>
      <w:r w:rsidRPr="00D44C98">
        <w:t xml:space="preserve">A </w:t>
      </w:r>
      <w:r w:rsidR="00565E2C">
        <w:t>MEL</w:t>
      </w:r>
      <w:r w:rsidRPr="00D44C98">
        <w:t xml:space="preserve"> is a numerical value that characterizes a pitch, just like a frequency does. A4 has a frequency of 440 </w:t>
      </w:r>
      <w:r>
        <w:t>H</w:t>
      </w:r>
      <w:r w:rsidRPr="00D44C98">
        <w:t xml:space="preserve">z if we take it as an example. At A5, the frequency doubles to 880 </w:t>
      </w:r>
      <w:r>
        <w:t>H</w:t>
      </w:r>
      <w:r w:rsidRPr="00D44C98">
        <w:t xml:space="preserve">z, and at A6, it doubles once more to 1760 </w:t>
      </w:r>
      <w:r>
        <w:t>H</w:t>
      </w:r>
      <w:r w:rsidRPr="00D44C98">
        <w:t>z. Therefore, there is a leap of 440 between the A4 and A5, and 880 between the A5 and A6, but the human ear doesn't hear in that manner.</w:t>
      </w:r>
      <w:r>
        <w:t xml:space="preserve"> </w:t>
      </w:r>
    </w:p>
    <w:p w14:paraId="5E79D31E" w14:textId="3C939110" w:rsidR="00DF6A09" w:rsidRDefault="00F006AF" w:rsidP="00DF6A09">
      <w:pPr>
        <w:spacing w:line="360" w:lineRule="auto"/>
        <w:jc w:val="both"/>
      </w:pPr>
      <w:r>
        <w:t>Librosa</w:t>
      </w:r>
      <w:r w:rsidR="00DF6A09" w:rsidRPr="00124737">
        <w:t xml:space="preserve"> has two functions: one to easily show the resultant </w:t>
      </w:r>
      <w:r w:rsidR="00565E2C">
        <w:t>MEL</w:t>
      </w:r>
      <w:r w:rsidR="00DF6A09" w:rsidRPr="00124737">
        <w:t xml:space="preserve"> </w:t>
      </w:r>
      <w:r w:rsidR="00565E2C">
        <w:t>Spectrogram</w:t>
      </w:r>
      <w:r w:rsidR="00DF6A09" w:rsidRPr="00124737">
        <w:t xml:space="preserve"> and another to extract the power </w:t>
      </w:r>
      <w:r w:rsidR="00565E2C">
        <w:t>Spectrogram</w:t>
      </w:r>
      <w:r w:rsidR="00DF6A09" w:rsidRPr="00124737">
        <w:t xml:space="preserve"> (amplitude squared) for each </w:t>
      </w:r>
      <w:r w:rsidR="00565E2C">
        <w:t>MEL</w:t>
      </w:r>
      <w:r w:rsidR="00DF6A09" w:rsidRPr="00124737">
        <w:t xml:space="preserve"> over time. It is necessary to import this display function separately because it is not automatically loaded with </w:t>
      </w:r>
      <w:r>
        <w:t>Librosa</w:t>
      </w:r>
      <w:r w:rsidR="00DF6A09" w:rsidRPr="00124737">
        <w:t>.</w:t>
      </w:r>
      <w:r w:rsidR="00DF6A09">
        <w:t xml:space="preserve"> The sound </w:t>
      </w:r>
      <w:r w:rsidR="00565E2C">
        <w:t>MEL</w:t>
      </w:r>
      <w:r w:rsidR="00DF6A09">
        <w:t xml:space="preserve"> </w:t>
      </w:r>
      <w:r w:rsidR="00565E2C">
        <w:t>Spectrogram</w:t>
      </w:r>
      <w:r w:rsidR="00DF6A09">
        <w:t xml:space="preserve"> for the 5 different bird’s voices is shown in Fig. </w:t>
      </w:r>
      <w:r w:rsidR="00997CEA">
        <w:t>32</w:t>
      </w:r>
      <w:r w:rsidR="00DF6A09">
        <w:t xml:space="preserve">. </w:t>
      </w:r>
      <w:r w:rsidR="00DF6A09" w:rsidRPr="009A3BF5">
        <w:t xml:space="preserve">We can examine the </w:t>
      </w:r>
      <w:r w:rsidR="00565E2C">
        <w:t>Spectrogram</w:t>
      </w:r>
      <w:r w:rsidR="00DF6A09" w:rsidRPr="009A3BF5">
        <w:t>s of the selected 5 bird species, and we can note that as time goes on, the frequencies of each species have various patterns. For example, the vespa has a high frequency, while the cangoo has diverse patterns.</w:t>
      </w:r>
    </w:p>
    <w:p w14:paraId="02A510E6" w14:textId="77777777" w:rsidR="00DF6A09" w:rsidRDefault="00DF6A09" w:rsidP="00DF6A09">
      <w:pPr>
        <w:keepNext/>
        <w:jc w:val="center"/>
      </w:pPr>
      <w:r>
        <w:rPr>
          <w:noProof/>
        </w:rPr>
        <w:lastRenderedPageBreak/>
        <w:drawing>
          <wp:inline distT="0" distB="0" distL="0" distR="0" wp14:anchorId="6F958B83" wp14:editId="5716091D">
            <wp:extent cx="5943600" cy="374142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3741420"/>
                    </a:xfrm>
                    <a:prstGeom prst="rect">
                      <a:avLst/>
                    </a:prstGeom>
                    <a:noFill/>
                    <a:ln>
                      <a:noFill/>
                    </a:ln>
                  </pic:spPr>
                </pic:pic>
              </a:graphicData>
            </a:graphic>
          </wp:inline>
        </w:drawing>
      </w:r>
    </w:p>
    <w:p w14:paraId="118609B8" w14:textId="738BDD5F" w:rsidR="00DF6A09" w:rsidRDefault="00DF6A09" w:rsidP="00DF6A09">
      <w:pPr>
        <w:pStyle w:val="Caption"/>
        <w:jc w:val="center"/>
        <w:rPr>
          <w:noProof/>
        </w:rPr>
      </w:pPr>
      <w:bookmarkStart w:id="144" w:name="_Toc115637332"/>
      <w:r>
        <w:t xml:space="preserve">Figure </w:t>
      </w:r>
      <w:fldSimple w:instr=" SEQ Figure \* ARABIC ">
        <w:r w:rsidR="00AD175C">
          <w:rPr>
            <w:noProof/>
          </w:rPr>
          <w:t>31</w:t>
        </w:r>
      </w:fldSimple>
      <w:r>
        <w:t>. A</w:t>
      </w:r>
      <w:r w:rsidRPr="005F2068">
        <w:t xml:space="preserve">mplitude </w:t>
      </w:r>
      <w:r w:rsidR="00565E2C">
        <w:t>Spectrogram</w:t>
      </w:r>
      <w:r>
        <w:rPr>
          <w:noProof/>
        </w:rPr>
        <w:t xml:space="preserve"> for 5 different bird's voices</w:t>
      </w:r>
      <w:bookmarkEnd w:id="144"/>
    </w:p>
    <w:p w14:paraId="5E2F9A3B" w14:textId="67223405" w:rsidR="00DF6A09" w:rsidRPr="00976CC6" w:rsidRDefault="00565E2C" w:rsidP="00976CC6">
      <w:pPr>
        <w:pStyle w:val="Heading3"/>
        <w:spacing w:after="240"/>
        <w:rPr>
          <w:b/>
          <w:bCs/>
        </w:rPr>
      </w:pPr>
      <w:bookmarkStart w:id="145" w:name="_Toc115639807"/>
      <w:r>
        <w:rPr>
          <w:b/>
          <w:bCs/>
        </w:rPr>
        <w:t>MEL</w:t>
      </w:r>
      <w:r w:rsidR="00DF6A09" w:rsidRPr="00976CC6">
        <w:rPr>
          <w:b/>
          <w:bCs/>
        </w:rPr>
        <w:t xml:space="preserve"> Scale</w:t>
      </w:r>
      <w:bookmarkEnd w:id="145"/>
    </w:p>
    <w:p w14:paraId="633CB7BA" w14:textId="7F0EAB44" w:rsidR="00DF6A09" w:rsidRDefault="00DF6A09" w:rsidP="00DF6A09">
      <w:pPr>
        <w:spacing w:line="360" w:lineRule="auto"/>
        <w:jc w:val="both"/>
      </w:pPr>
      <w:r w:rsidRPr="00D40C53">
        <w:t xml:space="preserve">The frequency of a signal is transformed logarithmically to create the </w:t>
      </w:r>
      <w:r w:rsidR="00565E2C">
        <w:t>MEL</w:t>
      </w:r>
      <w:r w:rsidRPr="00D40C53">
        <w:t xml:space="preserve"> Scale. The fundamental tenet of this transformation is that human ears perceive sounds with equal distances on the </w:t>
      </w:r>
      <w:r w:rsidR="00565E2C">
        <w:t>MEL</w:t>
      </w:r>
      <w:r w:rsidRPr="00D40C53">
        <w:t xml:space="preserve"> Scale as having equal distances.</w:t>
      </w:r>
      <w:r>
        <w:t xml:space="preserve"> </w:t>
      </w:r>
      <w:r w:rsidRPr="00D40C53">
        <w:t xml:space="preserve">In reality, individuals find it more difficult to distinguish between higher frequencies and simpler to do so for lower frequencies. Therefore, despite the fact that the distance between the two sets of sounds is the same, we do not perceive it as such. The </w:t>
      </w:r>
      <w:r w:rsidR="00565E2C">
        <w:t>MEL</w:t>
      </w:r>
      <w:r w:rsidRPr="00D40C53">
        <w:t xml:space="preserve"> Scale's ability to accurately simulate our hearing is what makes it a crucial tool for Machine Learning applications to audio.</w:t>
      </w:r>
      <w:r>
        <w:t xml:space="preserve"> We converted </w:t>
      </w:r>
      <w:r w:rsidR="00565E2C">
        <w:t>MEL</w:t>
      </w:r>
      <w:r>
        <w:t xml:space="preserve"> </w:t>
      </w:r>
      <w:r w:rsidR="00565E2C">
        <w:t>Spectrogram</w:t>
      </w:r>
      <w:r>
        <w:t xml:space="preserve">s to </w:t>
      </w:r>
      <w:r w:rsidR="00565E2C">
        <w:t>MEL</w:t>
      </w:r>
      <w:r>
        <w:t xml:space="preserve"> Scale to find a clear graph for the respective species to classify into their respective classes using deep learning methods. Fig. </w:t>
      </w:r>
      <w:r w:rsidR="00997CEA">
        <w:t>33</w:t>
      </w:r>
      <w:r>
        <w:t xml:space="preserve"> shows the </w:t>
      </w:r>
      <w:r w:rsidR="00565E2C">
        <w:t>MEL</w:t>
      </w:r>
      <w:r>
        <w:t xml:space="preserve"> Scale for 5 different birds' voices.</w:t>
      </w:r>
    </w:p>
    <w:p w14:paraId="2B6142CC" w14:textId="77777777" w:rsidR="00DF6A09" w:rsidRDefault="00DF6A09" w:rsidP="00DF6A09">
      <w:pPr>
        <w:keepNext/>
        <w:jc w:val="center"/>
      </w:pPr>
      <w:r>
        <w:rPr>
          <w:noProof/>
        </w:rPr>
        <w:lastRenderedPageBreak/>
        <w:drawing>
          <wp:inline distT="0" distB="0" distL="0" distR="0" wp14:anchorId="0368865D" wp14:editId="5BF755AE">
            <wp:extent cx="5943600" cy="3543910"/>
            <wp:effectExtent l="0" t="0" r="0" b="0"/>
            <wp:docPr id="44" name="Picture 44" descr="A picture containing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reemap chart&#10;&#10;Description automatically generated"/>
                    <pic:cNvPicPr>
                      <a:picLocks noChangeAspect="1" noChangeArrowheads="1"/>
                    </pic:cNvPicPr>
                  </pic:nvPicPr>
                  <pic:blipFill rotWithShape="1">
                    <a:blip r:embed="rId65">
                      <a:extLst>
                        <a:ext uri="{28A0092B-C50C-407E-A947-70E740481C1C}">
                          <a14:useLocalDpi xmlns:a14="http://schemas.microsoft.com/office/drawing/2010/main" val="0"/>
                        </a:ext>
                      </a:extLst>
                    </a:blip>
                    <a:srcRect t="5279"/>
                    <a:stretch/>
                  </pic:blipFill>
                  <pic:spPr bwMode="auto">
                    <a:xfrm>
                      <a:off x="0" y="0"/>
                      <a:ext cx="5943600" cy="3543910"/>
                    </a:xfrm>
                    <a:prstGeom prst="rect">
                      <a:avLst/>
                    </a:prstGeom>
                    <a:noFill/>
                    <a:ln>
                      <a:noFill/>
                    </a:ln>
                    <a:extLst>
                      <a:ext uri="{53640926-AAD7-44D8-BBD7-CCE9431645EC}">
                        <a14:shadowObscured xmlns:a14="http://schemas.microsoft.com/office/drawing/2010/main"/>
                      </a:ext>
                    </a:extLst>
                  </pic:spPr>
                </pic:pic>
              </a:graphicData>
            </a:graphic>
          </wp:inline>
        </w:drawing>
      </w:r>
    </w:p>
    <w:p w14:paraId="4D4C58FC" w14:textId="6F9C4C96" w:rsidR="00DF6A09" w:rsidRDefault="00DF6A09" w:rsidP="00DF6A09">
      <w:pPr>
        <w:pStyle w:val="Caption"/>
        <w:jc w:val="center"/>
      </w:pPr>
      <w:bookmarkStart w:id="146" w:name="_Toc115637333"/>
      <w:r>
        <w:t xml:space="preserve">Figure </w:t>
      </w:r>
      <w:fldSimple w:instr=" SEQ Figure \* ARABIC ">
        <w:r w:rsidR="00AD175C">
          <w:rPr>
            <w:noProof/>
          </w:rPr>
          <w:t>32</w:t>
        </w:r>
      </w:fldSimple>
      <w:r>
        <w:t xml:space="preserve">. </w:t>
      </w:r>
      <w:r w:rsidR="00565E2C">
        <w:t>MEL</w:t>
      </w:r>
      <w:r w:rsidRPr="008C7B3E">
        <w:t xml:space="preserve"> Scale</w:t>
      </w:r>
      <w:r>
        <w:t xml:space="preserve">d </w:t>
      </w:r>
      <w:r w:rsidR="00565E2C">
        <w:t>Spectrogram</w:t>
      </w:r>
      <w:r w:rsidRPr="008C7B3E">
        <w:t xml:space="preserve"> for 5 different bird’s voices</w:t>
      </w:r>
      <w:bookmarkEnd w:id="146"/>
    </w:p>
    <w:p w14:paraId="04FEA354" w14:textId="77777777" w:rsidR="00DF6A09" w:rsidRPr="00976CC6" w:rsidRDefault="00DF6A09" w:rsidP="00976CC6">
      <w:pPr>
        <w:pStyle w:val="Heading3"/>
        <w:spacing w:after="240"/>
        <w:rPr>
          <w:b/>
          <w:bCs/>
        </w:rPr>
      </w:pPr>
      <w:r w:rsidRPr="00976CC6">
        <w:rPr>
          <w:b/>
          <w:bCs/>
        </w:rPr>
        <w:t xml:space="preserve"> </w:t>
      </w:r>
      <w:bookmarkStart w:id="147" w:name="_Toc115639808"/>
      <w:r w:rsidRPr="00976CC6">
        <w:rPr>
          <w:b/>
          <w:bCs/>
        </w:rPr>
        <w:t>Converting into 2-D Images</w:t>
      </w:r>
      <w:bookmarkEnd w:id="147"/>
    </w:p>
    <w:p w14:paraId="53237618" w14:textId="23890C71" w:rsidR="00DF6A09" w:rsidRDefault="00DF6A09" w:rsidP="00FA48C2">
      <w:pPr>
        <w:spacing w:line="360" w:lineRule="auto"/>
        <w:jc w:val="both"/>
      </w:pPr>
      <w:r w:rsidRPr="00983A0E">
        <w:t xml:space="preserve">The </w:t>
      </w:r>
      <w:r w:rsidR="00565E2C">
        <w:t>Spectrogram</w:t>
      </w:r>
      <w:r w:rsidRPr="00983A0E">
        <w:t xml:space="preserve"> is a brief "snap picture" of an audio wave, and since it is an image, it may be easily supplied to CNN-based structures designed to handle images.</w:t>
      </w:r>
      <w:r>
        <w:t xml:space="preserve"> To prepare the dataset, we all the first and last silent time stamp from the audio and then converted them into a </w:t>
      </w:r>
      <w:r w:rsidR="00565E2C">
        <w:t>Spectrogram</w:t>
      </w:r>
      <w:r>
        <w:t xml:space="preserve"> to perform further analysis and improve the </w:t>
      </w:r>
      <w:r w:rsidR="00565E2C">
        <w:t>Spectrogram</w:t>
      </w:r>
      <w:r>
        <w:t xml:space="preserve"> representation. The processed </w:t>
      </w:r>
      <w:r w:rsidR="00565E2C">
        <w:t>MEL</w:t>
      </w:r>
      <w:r>
        <w:t xml:space="preserve"> </w:t>
      </w:r>
      <w:r w:rsidR="00565E2C">
        <w:t>Spectrogram</w:t>
      </w:r>
      <w:r>
        <w:t xml:space="preserve"> is further converted to a 2-D image of a fixed size for each folder of the wave file from the xento-canto database. This dataset is used for classification purposes using the DesnseNet convolutional neural network.</w:t>
      </w:r>
    </w:p>
    <w:p w14:paraId="79D2A4A9" w14:textId="77777777" w:rsidR="00862A56" w:rsidRPr="00976CC6" w:rsidRDefault="00862A56" w:rsidP="00973E11">
      <w:pPr>
        <w:pStyle w:val="Heading2"/>
        <w:spacing w:after="240"/>
        <w:rPr>
          <w:b/>
          <w:bCs/>
        </w:rPr>
      </w:pPr>
      <w:bookmarkStart w:id="148" w:name="_Toc115547453"/>
      <w:bookmarkStart w:id="149" w:name="_Toc115639809"/>
      <w:r w:rsidRPr="00976CC6">
        <w:rPr>
          <w:b/>
          <w:bCs/>
        </w:rPr>
        <w:t>Feature Extraction</w:t>
      </w:r>
      <w:bookmarkEnd w:id="148"/>
      <w:bookmarkEnd w:id="149"/>
    </w:p>
    <w:p w14:paraId="2103E2F4" w14:textId="628A181C" w:rsidR="00862A56" w:rsidRDefault="00862A56" w:rsidP="00973E11">
      <w:pPr>
        <w:spacing w:line="360" w:lineRule="auto"/>
        <w:jc w:val="both"/>
      </w:pPr>
      <w:r w:rsidRPr="00E159F2">
        <w:t>Log-</w:t>
      </w:r>
      <w:r w:rsidR="00565E2C">
        <w:t>MEL</w:t>
      </w:r>
      <w:r w:rsidRPr="00E159F2">
        <w:t xml:space="preserve"> </w:t>
      </w:r>
      <w:r w:rsidR="00565E2C">
        <w:t>Spectrogram</w:t>
      </w:r>
      <w:r>
        <w:t>s</w:t>
      </w:r>
      <w:r w:rsidRPr="00E159F2">
        <w:t xml:space="preserve"> are preprocessed and normalized before being fed as input to the model. Two-dimensional visualizations of sound in the time-frequency domain as </w:t>
      </w:r>
      <w:r w:rsidR="00565E2C">
        <w:t>Spectrogram</w:t>
      </w:r>
      <w:r w:rsidRPr="00E159F2">
        <w:t xml:space="preserve">s, having luminance or color signifying the intensity of individual frequencies in frame </w:t>
      </w:r>
      <w:r>
        <w:t>concerning</w:t>
      </w:r>
      <w:r w:rsidRPr="00E159F2">
        <w:t xml:space="preserve"> time. Compared to manually extracted features, these preprocessed features carry more information. </w:t>
      </w:r>
      <w:r>
        <w:t>The f</w:t>
      </w:r>
      <w:r w:rsidRPr="00E159F2">
        <w:t xml:space="preserve">eature map generated by log </w:t>
      </w:r>
      <w:r w:rsidR="00565E2C">
        <w:t>MEL</w:t>
      </w:r>
      <w:r w:rsidRPr="00E159F2">
        <w:t xml:space="preserve"> is located in the domain of time as well as frequency. For identifying sound occurrences through deep learning models, </w:t>
      </w:r>
      <w:r w:rsidR="00565E2C">
        <w:t>MEL</w:t>
      </w:r>
      <w:r w:rsidRPr="00E159F2">
        <w:t>-</w:t>
      </w:r>
      <w:r w:rsidR="00565E2C">
        <w:t>Spectrogram</w:t>
      </w:r>
      <w:r w:rsidRPr="00E159F2">
        <w:t xml:space="preserve"> ha</w:t>
      </w:r>
      <w:r>
        <w:t>s</w:t>
      </w:r>
      <w:r w:rsidRPr="00E159F2">
        <w:t xml:space="preserve"> shown excellent characteristics. They vary from standard </w:t>
      </w:r>
      <w:r w:rsidR="00565E2C">
        <w:t>Spectrogram</w:t>
      </w:r>
      <w:r w:rsidRPr="00E159F2">
        <w:t xml:space="preserve">s as log </w:t>
      </w:r>
      <w:r w:rsidR="00565E2C">
        <w:t>MEL</w:t>
      </w:r>
      <w:r w:rsidRPr="00E159F2">
        <w:t xml:space="preserve">-scale filter banks are being utilized to simulate </w:t>
      </w:r>
      <w:r>
        <w:t xml:space="preserve">the </w:t>
      </w:r>
      <w:r w:rsidRPr="00E159F2">
        <w:t xml:space="preserve">impression of sounds like </w:t>
      </w:r>
      <w:r>
        <w:t xml:space="preserve">a </w:t>
      </w:r>
      <w:r w:rsidRPr="00E159F2">
        <w:lastRenderedPageBreak/>
        <w:t xml:space="preserve">human ear. 46ms window is applied to retrieve </w:t>
      </w:r>
      <w:r w:rsidR="00565E2C">
        <w:t>a MEL</w:t>
      </w:r>
      <w:r w:rsidRPr="00E159F2">
        <w:t xml:space="preserve"> filter bank of size 128 for each sound signal which is overlapped by half size of the original signal. The filter bank of </w:t>
      </w:r>
      <w:r>
        <w:t xml:space="preserve">the </w:t>
      </w:r>
      <w:r w:rsidR="00565E2C">
        <w:t>MEL</w:t>
      </w:r>
      <w:r w:rsidRPr="00E159F2">
        <w:t>-</w:t>
      </w:r>
      <w:r w:rsidR="00565E2C">
        <w:t>Spectrogram</w:t>
      </w:r>
      <w:r w:rsidRPr="00E159F2">
        <w:t xml:space="preserve"> and carry </w:t>
      </w:r>
      <w:r>
        <w:t xml:space="preserve">an </w:t>
      </w:r>
      <w:r w:rsidRPr="00E159F2">
        <w:t xml:space="preserve">equal size </w:t>
      </w:r>
      <w:r>
        <w:t>to</w:t>
      </w:r>
      <w:r w:rsidRPr="00E159F2">
        <w:t xml:space="preserve"> </w:t>
      </w:r>
      <w:r>
        <w:t xml:space="preserve">the </w:t>
      </w:r>
      <w:r w:rsidRPr="00E159F2">
        <w:t>window. The filter bank values of these models are then evaluated and normalized.</w:t>
      </w:r>
      <w:r>
        <w:t xml:space="preserve"> </w:t>
      </w:r>
    </w:p>
    <w:p w14:paraId="2D267259" w14:textId="77777777" w:rsidR="00862A56" w:rsidRPr="00976CC6" w:rsidRDefault="00862A56" w:rsidP="00044F70">
      <w:pPr>
        <w:pStyle w:val="Heading2"/>
        <w:spacing w:after="240"/>
        <w:rPr>
          <w:b/>
          <w:bCs/>
        </w:rPr>
      </w:pPr>
      <w:bookmarkStart w:id="150" w:name="_Toc115547454"/>
      <w:bookmarkStart w:id="151" w:name="_Toc115639810"/>
      <w:r w:rsidRPr="00976CC6">
        <w:rPr>
          <w:b/>
          <w:bCs/>
        </w:rPr>
        <w:t>Region-Proposal with Mask R-CNN</w:t>
      </w:r>
      <w:bookmarkEnd w:id="150"/>
      <w:bookmarkEnd w:id="151"/>
    </w:p>
    <w:p w14:paraId="36FD93A7" w14:textId="0F2DA4C6" w:rsidR="00862A56" w:rsidRDefault="00862A56" w:rsidP="00973E11">
      <w:pPr>
        <w:spacing w:line="360" w:lineRule="auto"/>
        <w:jc w:val="both"/>
      </w:pPr>
      <w:r w:rsidRPr="00BE2657">
        <w:t xml:space="preserve">Surrounding </w:t>
      </w:r>
      <w:r w:rsidR="00565E2C">
        <w:t>Spectrogram</w:t>
      </w:r>
      <w:r w:rsidRPr="00BE2657">
        <w:t>s, recognizing bounding boxes efficiently is done by Mask-RCNN which may directly relate to the output. In computer vision, being a fully convolutional network Mask-RCNN has proved its excellence in identifying objects as well as segmentation. For each targeted object, it returns a mask, bounding box</w:t>
      </w:r>
      <w:r>
        <w:t>,</w:t>
      </w:r>
      <w:r w:rsidRPr="00BE2657">
        <w:t xml:space="preserve"> and label</w:t>
      </w:r>
      <w:r>
        <w:t>s</w:t>
      </w:r>
      <w:r w:rsidRPr="00BE2657">
        <w:t xml:space="preserve"> for its category. The general working of Mask-RCNN is shown in Figure 3.2. Mask RCNN has two stages for identifying objects. the first stage generated estimated bounding boxes in the image for targeted objects through Region Proposal Network (RPN). Segmentation mask</w:t>
      </w:r>
      <w:r>
        <w:t>s</w:t>
      </w:r>
      <w:r w:rsidRPr="00BE2657">
        <w:t>, tight bounding boxes</w:t>
      </w:r>
      <w:r>
        <w:t>,</w:t>
      </w:r>
      <w:r w:rsidRPr="00BE2657">
        <w:t xml:space="preserve"> and labels for the object's category </w:t>
      </w:r>
      <w:r>
        <w:t>are</w:t>
      </w:r>
      <w:r w:rsidRPr="00BE2657">
        <w:t xml:space="preserve"> generated in </w:t>
      </w:r>
      <w:r>
        <w:t xml:space="preserve">the </w:t>
      </w:r>
      <w:r w:rsidRPr="00BE2657">
        <w:t>second stage</w:t>
      </w:r>
      <w:r>
        <w:t>. The architecture of Mask RCNN is shown in Figure. 3</w:t>
      </w:r>
      <w:r w:rsidR="00997CEA">
        <w:t>5</w:t>
      </w:r>
      <w:r>
        <w:t>.</w:t>
      </w:r>
    </w:p>
    <w:p w14:paraId="391646E9" w14:textId="77777777" w:rsidR="00862A56" w:rsidRDefault="00862A56" w:rsidP="00862A56">
      <w:pPr>
        <w:keepNext/>
        <w:jc w:val="center"/>
      </w:pPr>
      <w:r w:rsidRPr="00E159F2">
        <w:rPr>
          <w:noProof/>
        </w:rPr>
        <w:drawing>
          <wp:inline distT="0" distB="0" distL="0" distR="0" wp14:anchorId="3DF2753D" wp14:editId="19103552">
            <wp:extent cx="5258534" cy="310558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BEBA8EAE-BF5A-486C-A8C5-ECC9F3942E4B}">
                          <a14:imgProps xmlns:a14="http://schemas.microsoft.com/office/drawing/2010/main">
                            <a14:imgLayer r:embed="rId67">
                              <a14:imgEffect>
                                <a14:saturation sat="200000"/>
                              </a14:imgEffect>
                            </a14:imgLayer>
                          </a14:imgProps>
                        </a:ext>
                      </a:extLst>
                    </a:blip>
                    <a:stretch>
                      <a:fillRect/>
                    </a:stretch>
                  </pic:blipFill>
                  <pic:spPr>
                    <a:xfrm>
                      <a:off x="0" y="0"/>
                      <a:ext cx="5258534" cy="3105583"/>
                    </a:xfrm>
                    <a:prstGeom prst="rect">
                      <a:avLst/>
                    </a:prstGeom>
                  </pic:spPr>
                </pic:pic>
              </a:graphicData>
            </a:graphic>
          </wp:inline>
        </w:drawing>
      </w:r>
    </w:p>
    <w:p w14:paraId="26AB18EF" w14:textId="4E4D387F" w:rsidR="00862A56" w:rsidRPr="00371F85" w:rsidRDefault="00862A56" w:rsidP="00862A56">
      <w:pPr>
        <w:pStyle w:val="Caption"/>
        <w:jc w:val="center"/>
      </w:pPr>
      <w:bookmarkStart w:id="152" w:name="_Toc115547394"/>
      <w:bookmarkStart w:id="153" w:name="_Toc115637334"/>
      <w:r>
        <w:t xml:space="preserve">Figure </w:t>
      </w:r>
      <w:fldSimple w:instr=" SEQ Figure \* ARABIC ">
        <w:r w:rsidR="00AD175C">
          <w:rPr>
            <w:noProof/>
          </w:rPr>
          <w:t>33</w:t>
        </w:r>
      </w:fldSimple>
      <w:r>
        <w:t xml:space="preserve">. </w:t>
      </w:r>
      <w:r w:rsidR="00DF6A09">
        <w:t xml:space="preserve">General </w:t>
      </w:r>
      <w:r>
        <w:t>Mask RCNN Architecture</w:t>
      </w:r>
      <w:bookmarkEnd w:id="152"/>
      <w:bookmarkEnd w:id="153"/>
    </w:p>
    <w:p w14:paraId="0CE85CD3" w14:textId="77777777" w:rsidR="00862A56" w:rsidRPr="00A65518" w:rsidRDefault="00862A56" w:rsidP="00973E11">
      <w:pPr>
        <w:spacing w:line="360" w:lineRule="auto"/>
        <w:jc w:val="both"/>
        <w:rPr>
          <w:rFonts w:cstheme="minorHAnsi"/>
        </w:rPr>
      </w:pPr>
      <w:r w:rsidRPr="00A65518">
        <w:rPr>
          <w:rFonts w:cstheme="minorHAnsi"/>
        </w:rPr>
        <w:t>High</w:t>
      </w:r>
      <w:r>
        <w:rPr>
          <w:rFonts w:cstheme="minorHAnsi"/>
        </w:rPr>
        <w:t>-</w:t>
      </w:r>
      <w:r w:rsidRPr="00A65518">
        <w:rPr>
          <w:rFonts w:cstheme="minorHAnsi"/>
        </w:rPr>
        <w:t xml:space="preserve">level features are extracted from the images by </w:t>
      </w:r>
      <w:r>
        <w:rPr>
          <w:rFonts w:cstheme="minorHAnsi"/>
        </w:rPr>
        <w:t xml:space="preserve">the </w:t>
      </w:r>
      <w:r w:rsidRPr="00A65518">
        <w:rPr>
          <w:rFonts w:cstheme="minorHAnsi"/>
        </w:rPr>
        <w:t xml:space="preserve">backbone architecture of the model which uses ResNet-202 for this purpose. </w:t>
      </w:r>
      <w:r>
        <w:rPr>
          <w:rFonts w:cstheme="minorHAnsi"/>
        </w:rPr>
        <w:t>T</w:t>
      </w:r>
      <w:r w:rsidRPr="00A65518">
        <w:rPr>
          <w:rFonts w:cstheme="minorHAnsi"/>
        </w:rPr>
        <w:t>o generate region proposals and score</w:t>
      </w:r>
      <w:r>
        <w:rPr>
          <w:rFonts w:cstheme="minorHAnsi"/>
        </w:rPr>
        <w:t>s</w:t>
      </w:r>
      <w:r w:rsidRPr="00A65518">
        <w:rPr>
          <w:rFonts w:cstheme="minorHAnsi"/>
        </w:rPr>
        <w:t xml:space="preserve"> of object</w:t>
      </w:r>
      <w:r>
        <w:rPr>
          <w:rFonts w:cstheme="minorHAnsi"/>
        </w:rPr>
        <w:t>-</w:t>
      </w:r>
      <w:r w:rsidRPr="00A65518">
        <w:rPr>
          <w:rFonts w:cstheme="minorHAnsi"/>
        </w:rPr>
        <w:t>ness</w:t>
      </w:r>
      <w:r>
        <w:rPr>
          <w:rFonts w:cstheme="minorHAnsi"/>
        </w:rPr>
        <w:t>,</w:t>
      </w:r>
      <w:r w:rsidRPr="00A65518">
        <w:rPr>
          <w:rFonts w:cstheme="minorHAnsi"/>
        </w:rPr>
        <w:t xml:space="preserve"> a small network window is slid above the feature map. For each window </w:t>
      </w:r>
      <w:r>
        <w:rPr>
          <w:rFonts w:cstheme="minorHAnsi"/>
        </w:rPr>
        <w:t>that</w:t>
      </w:r>
      <w:r w:rsidRPr="00A65518">
        <w:rPr>
          <w:rFonts w:cstheme="minorHAnsi"/>
        </w:rPr>
        <w:t xml:space="preserve"> is sliding over, a region proposal is indicated resulting </w:t>
      </w:r>
      <w:r>
        <w:rPr>
          <w:rFonts w:cstheme="minorHAnsi"/>
        </w:rPr>
        <w:t xml:space="preserve">in </w:t>
      </w:r>
      <w:r w:rsidRPr="00A65518">
        <w:rPr>
          <w:rFonts w:cstheme="minorHAnsi"/>
        </w:rPr>
        <w:t>coordinates by 4k values and probability of presence or absence of object by 2k for an individual proposed regular region</w:t>
      </w:r>
    </w:p>
    <w:p w14:paraId="493DAF84" w14:textId="53B18E2F" w:rsidR="00862A56" w:rsidRPr="00A65518" w:rsidRDefault="00862A56" w:rsidP="00973E11">
      <w:pPr>
        <w:spacing w:line="360" w:lineRule="auto"/>
        <w:jc w:val="both"/>
        <w:rPr>
          <w:rFonts w:cstheme="minorHAnsi"/>
          <w:shd w:val="clear" w:color="auto" w:fill="FFFFFF"/>
        </w:rPr>
      </w:pPr>
      <w:r>
        <w:rPr>
          <w:rFonts w:cstheme="minorHAnsi"/>
          <w:shd w:val="clear" w:color="auto" w:fill="FFFFFF"/>
        </w:rPr>
        <w:lastRenderedPageBreak/>
        <w:t>Before</w:t>
      </w:r>
      <w:r w:rsidRPr="00A65518">
        <w:rPr>
          <w:rFonts w:cstheme="minorHAnsi"/>
          <w:shd w:val="clear" w:color="auto" w:fill="FFFFFF"/>
        </w:rPr>
        <w:t xml:space="preserve"> getting fed to the convolutional layers, a feature map must define the varying dimensions of the proposed regions with fixed length</w:t>
      </w:r>
      <w:r>
        <w:rPr>
          <w:rFonts w:cstheme="minorHAnsi"/>
          <w:shd w:val="clear" w:color="auto" w:fill="FFFFFF"/>
        </w:rPr>
        <w:t>s</w:t>
      </w:r>
      <w:r w:rsidRPr="00A65518">
        <w:rPr>
          <w:rFonts w:cstheme="minorHAnsi"/>
          <w:shd w:val="clear" w:color="auto" w:fill="FFFFFF"/>
        </w:rPr>
        <w:t>. Th</w:t>
      </w:r>
      <w:r w:rsidR="00565E2C">
        <w:rPr>
          <w:rFonts w:cstheme="minorHAnsi"/>
          <w:shd w:val="clear" w:color="auto" w:fill="FFFFFF"/>
        </w:rPr>
        <w:t>is</w:t>
      </w:r>
      <w:r w:rsidRPr="00A65518">
        <w:rPr>
          <w:rFonts w:cstheme="minorHAnsi"/>
          <w:shd w:val="clear" w:color="auto" w:fill="FFFFFF"/>
        </w:rPr>
        <w:t xml:space="preserve"> fixed length features maps are generated by Mask-RCNN using a </w:t>
      </w:r>
      <w:r w:rsidR="00FA48C2" w:rsidRPr="00A65518">
        <w:rPr>
          <w:rFonts w:cstheme="minorHAnsi"/>
          <w:shd w:val="clear" w:color="auto" w:fill="FFFFFF"/>
        </w:rPr>
        <w:t>Roi Align</w:t>
      </w:r>
      <w:r w:rsidRPr="00A65518">
        <w:rPr>
          <w:rFonts w:cstheme="minorHAnsi"/>
          <w:shd w:val="clear" w:color="auto" w:fill="FFFFFF"/>
        </w:rPr>
        <w:t xml:space="preserve"> while making sure that these values </w:t>
      </w:r>
      <w:r>
        <w:rPr>
          <w:rFonts w:cstheme="minorHAnsi"/>
          <w:shd w:val="clear" w:color="auto" w:fill="FFFFFF"/>
        </w:rPr>
        <w:t xml:space="preserve">are </w:t>
      </w:r>
      <w:r w:rsidRPr="00A65518">
        <w:rPr>
          <w:rFonts w:cstheme="minorHAnsi"/>
          <w:shd w:val="clear" w:color="auto" w:fill="FFFFFF"/>
        </w:rPr>
        <w:t>related to the regions of the original file. When RoI isn't aligning along the feature map values, accurate values are then computed by utilizing bi-linear interpolation</w:t>
      </w:r>
      <w:r>
        <w:rPr>
          <w:rFonts w:cstheme="minorHAnsi"/>
          <w:shd w:val="clear" w:color="auto" w:fill="FFFFFF"/>
        </w:rPr>
        <w:t xml:space="preserve"> </w:t>
      </w:r>
      <w:r w:rsidRPr="00A65518">
        <w:rPr>
          <w:rFonts w:cstheme="minorHAnsi"/>
          <w:shd w:val="clear" w:color="auto" w:fill="FFFFFF"/>
        </w:rPr>
        <w:t xml:space="preserve">rather than employing harsh quantization in Faster-RCNN </w:t>
      </w:r>
      <w:r w:rsidR="00007926">
        <w:rPr>
          <w:rFonts w:cstheme="minorHAnsi"/>
          <w:shd w:val="clear" w:color="auto" w:fill="FFFFFF"/>
        </w:rPr>
        <w:fldChar w:fldCharType="begin" w:fldLock="1"/>
      </w:r>
      <w:r w:rsidR="00007926">
        <w:rPr>
          <w:rFonts w:cstheme="minorHAnsi"/>
          <w:shd w:val="clear" w:color="auto" w:fill="FFFFFF"/>
        </w:rPr>
        <w:instrText>ADDIN CSL_CITATION {"citationItems":[{"id":"ITEM-1","itemData":{"abstract":"State-of-the-art object detection networks depend on region proposal algorithms to hypothesize object locations. Advances like SPPnet [7] and Fast R-CNN [5]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convolutional network that simultaneously predicts object bounds and ob-jectness scores at each position. RPNs are trained end-to-end to generate high-quality region proposals, which are used by Fast R-CNN for detection. With a simple alternating optimization, RPN and Fast R-CNN can be trained to share convolutional features. For the very deep VGG-16 model [19], our detection system has a frame rate of 5fps (including all steps) on a GPU, while achieving state-of-the-art object detection accuracy on PASCAL VOC 2007 (73.2% mAP) and 2012 (70.4% mAP) using 300 proposals per image. Code is available at https://github.com/ShaoqingRen/faster_rcnn.","author":[{"dropping-particle":"","family":"Ren","given":"S","non-dropping-particle":"","parse-names":false,"suffix":""},{"dropping-particle":"","family":"He","given":"K","non-dropping-particle":"","parse-names":false,"suffix":""},{"dropping-particle":"","family":"Girshick","given":"R","non-dropping-particle":"","parse-names":false,"suffix":""},{"dropping-particle":"","family":"neural","given":"J Sun - Advances in","non-dropping-particle":"","parse-names":false,"suffix":""},{"dropping-particle":"","family":"2015","given":"undefined","non-dropping-particle":"","parse-names":false,"suffix":""}],"container-title":"proceedings.neurips.cc","id":"ITEM-1","issued":{"date-parts":[["0"]]},"title":"Faster r-cnn: Towards real-time object detection with region proposal networks","type":"article-journal"},"uris":["http://www.mendeley.com/documents/?uuid=f89ef12d-36cb-3432-8c65-9a0cf3a47a72"]}],"mendeley":{"formattedCitation":"(Ren et al. n.d.)","plainTextFormattedCitation":"(Ren et al. n.d.)"},"properties":{"noteIndex":0},"schema":"https://github.com/citation-style-language/schema/raw/master/csl-citation.json"}</w:instrText>
      </w:r>
      <w:r w:rsidR="00007926">
        <w:rPr>
          <w:rFonts w:cstheme="minorHAnsi"/>
          <w:shd w:val="clear" w:color="auto" w:fill="FFFFFF"/>
        </w:rPr>
        <w:fldChar w:fldCharType="separate"/>
      </w:r>
      <w:r w:rsidR="00007926" w:rsidRPr="00007926">
        <w:rPr>
          <w:rFonts w:cstheme="minorHAnsi"/>
          <w:noProof/>
          <w:shd w:val="clear" w:color="auto" w:fill="FFFFFF"/>
        </w:rPr>
        <w:t>(Ren et al. n.d.)</w:t>
      </w:r>
      <w:r w:rsidR="00007926">
        <w:rPr>
          <w:rFonts w:cstheme="minorHAnsi"/>
          <w:shd w:val="clear" w:color="auto" w:fill="FFFFFF"/>
        </w:rPr>
        <w:fldChar w:fldCharType="end"/>
      </w:r>
      <w:r w:rsidRPr="00A65518">
        <w:rPr>
          <w:rFonts w:cstheme="minorHAnsi"/>
          <w:shd w:val="clear" w:color="auto" w:fill="FFFFFF"/>
        </w:rPr>
        <w:t xml:space="preserve">. </w:t>
      </w:r>
      <w:r w:rsidR="00395B23">
        <w:rPr>
          <w:rFonts w:cstheme="minorHAnsi"/>
          <w:shd w:val="clear" w:color="auto" w:fill="FFFFFF"/>
        </w:rPr>
        <w:t>T</w:t>
      </w:r>
      <w:r w:rsidRPr="00A65518">
        <w:rPr>
          <w:rFonts w:cstheme="minorHAnsi"/>
          <w:shd w:val="clear" w:color="auto" w:fill="FFFFFF"/>
        </w:rPr>
        <w:t xml:space="preserve">he way </w:t>
      </w:r>
      <w:r w:rsidR="00FA48C2" w:rsidRPr="00A65518">
        <w:rPr>
          <w:rFonts w:cstheme="minorHAnsi"/>
          <w:shd w:val="clear" w:color="auto" w:fill="FFFFFF"/>
        </w:rPr>
        <w:t>Roi Align</w:t>
      </w:r>
      <w:r w:rsidRPr="00A65518">
        <w:rPr>
          <w:rFonts w:cstheme="minorHAnsi"/>
          <w:shd w:val="clear" w:color="auto" w:fill="FFFFFF"/>
        </w:rPr>
        <w:t xml:space="preserve"> use</w:t>
      </w:r>
      <w:r>
        <w:rPr>
          <w:rFonts w:cstheme="minorHAnsi"/>
          <w:shd w:val="clear" w:color="auto" w:fill="FFFFFF"/>
        </w:rPr>
        <w:t>s</w:t>
      </w:r>
      <w:r w:rsidRPr="00A65518">
        <w:rPr>
          <w:rFonts w:cstheme="minorHAnsi"/>
          <w:shd w:val="clear" w:color="auto" w:fill="FFFFFF"/>
        </w:rPr>
        <w:t xml:space="preserve"> bi-linear interpolation </w:t>
      </w:r>
      <w:r w:rsidR="00565E2C">
        <w:rPr>
          <w:rFonts w:cstheme="minorHAnsi"/>
          <w:shd w:val="clear" w:color="auto" w:fill="FFFFFF"/>
        </w:rPr>
        <w:t xml:space="preserve">is </w:t>
      </w:r>
      <w:r w:rsidRPr="00A65518">
        <w:rPr>
          <w:rFonts w:cstheme="minorHAnsi"/>
          <w:shd w:val="clear" w:color="auto" w:fill="FFFFFF"/>
        </w:rPr>
        <w:t xml:space="preserve">to improve feature prediction for object boxes. </w:t>
      </w:r>
    </w:p>
    <w:p w14:paraId="5E8342E1" w14:textId="3F73DDAB" w:rsidR="00862A56" w:rsidRPr="00A65518" w:rsidRDefault="008C551D" w:rsidP="00973E11">
      <w:pPr>
        <w:spacing w:line="360" w:lineRule="auto"/>
        <w:jc w:val="both"/>
        <w:rPr>
          <w:rFonts w:cstheme="minorHAnsi"/>
        </w:rPr>
      </w:pPr>
      <w:r>
        <w:rPr>
          <w:rFonts w:cstheme="minorHAnsi"/>
          <w:color w:val="000000"/>
          <w:shd w:val="clear" w:color="auto" w:fill="FFFFFF"/>
        </w:rPr>
        <w:t>The ROI</w:t>
      </w:r>
      <w:r w:rsidR="00862A56">
        <w:rPr>
          <w:rFonts w:cstheme="minorHAnsi"/>
          <w:color w:val="000000"/>
          <w:shd w:val="clear" w:color="auto" w:fill="FFFFFF"/>
        </w:rPr>
        <w:t xml:space="preserve"> </w:t>
      </w:r>
      <w:r w:rsidR="00862A56" w:rsidRPr="00A65518">
        <w:rPr>
          <w:rFonts w:cstheme="minorHAnsi"/>
          <w:color w:val="000000"/>
          <w:shd w:val="clear" w:color="auto" w:fill="FFFFFF"/>
        </w:rPr>
        <w:t>Align technique of Mask RCNN ensures that masks</w:t>
      </w:r>
      <w:r w:rsidR="00862A56">
        <w:rPr>
          <w:rFonts w:cstheme="minorHAnsi"/>
          <w:color w:val="000000"/>
          <w:shd w:val="clear" w:color="auto" w:fill="FFFFFF"/>
        </w:rPr>
        <w:t>, as well as bounding boxes,</w:t>
      </w:r>
      <w:r w:rsidR="00862A56" w:rsidRPr="00A65518">
        <w:rPr>
          <w:rFonts w:cstheme="minorHAnsi"/>
          <w:color w:val="000000"/>
          <w:shd w:val="clear" w:color="auto" w:fill="FFFFFF"/>
        </w:rPr>
        <w:t xml:space="preserve"> are aligned with each pixel of an individual object. This results in </w:t>
      </w:r>
      <w:r w:rsidR="00862A56">
        <w:rPr>
          <w:rFonts w:cstheme="minorHAnsi"/>
          <w:color w:val="000000"/>
          <w:shd w:val="clear" w:color="auto" w:fill="FFFFFF"/>
        </w:rPr>
        <w:t xml:space="preserve">a </w:t>
      </w:r>
      <w:r w:rsidR="00862A56" w:rsidRPr="00A65518">
        <w:rPr>
          <w:rFonts w:cstheme="minorHAnsi"/>
          <w:color w:val="000000"/>
          <w:shd w:val="clear" w:color="auto" w:fill="FFFFFF"/>
        </w:rPr>
        <w:t xml:space="preserve">significant enhancement in </w:t>
      </w:r>
      <w:r w:rsidR="00862A56">
        <w:rPr>
          <w:rFonts w:cstheme="minorHAnsi"/>
          <w:color w:val="000000"/>
          <w:shd w:val="clear" w:color="auto" w:fill="FFFFFF"/>
        </w:rPr>
        <w:t xml:space="preserve">the </w:t>
      </w:r>
      <w:r w:rsidR="00862A56" w:rsidRPr="00A65518">
        <w:rPr>
          <w:rFonts w:cstheme="minorHAnsi"/>
          <w:color w:val="000000"/>
          <w:shd w:val="clear" w:color="auto" w:fill="FFFFFF"/>
        </w:rPr>
        <w:t>accuracy of object detection. This ability of Mask R-CNN is one of the main reasons why it is ideal for SED, where identifying the precise commencement of the occurrence is critical.  The segmentation branch isn't used in our work since constructing segmentation masks for sounds such as 'gunshot' is difficult as sound occurrences don't have defined bounds and are additionally not supplied in existing data sets.</w:t>
      </w:r>
    </w:p>
    <w:p w14:paraId="6CA9891A" w14:textId="77777777" w:rsidR="00862A56" w:rsidRPr="00976CC6" w:rsidRDefault="00862A56" w:rsidP="00973E11">
      <w:pPr>
        <w:pStyle w:val="Heading2"/>
        <w:spacing w:after="240"/>
        <w:rPr>
          <w:b/>
          <w:bCs/>
        </w:rPr>
      </w:pPr>
      <w:bookmarkStart w:id="154" w:name="_Toc115547455"/>
      <w:bookmarkStart w:id="155" w:name="_Toc115639811"/>
      <w:r w:rsidRPr="00976CC6">
        <w:rPr>
          <w:b/>
          <w:bCs/>
        </w:rPr>
        <w:t>Frame-Level Classifier and Post-Processing</w:t>
      </w:r>
      <w:bookmarkEnd w:id="154"/>
      <w:bookmarkEnd w:id="155"/>
    </w:p>
    <w:p w14:paraId="6087A53E" w14:textId="3D50C545" w:rsidR="00862A56" w:rsidRDefault="00862A56" w:rsidP="00973E11">
      <w:pPr>
        <w:spacing w:line="360" w:lineRule="auto"/>
        <w:jc w:val="both"/>
      </w:pPr>
      <w:r w:rsidRPr="00A65518">
        <w:t>Mask R-CNN produces a lot of plausible event</w:t>
      </w:r>
      <w:r>
        <w:t xml:space="preserve"> </w:t>
      </w:r>
      <w:r w:rsidRPr="00A65518">
        <w:t xml:space="preserve">regions with precise bounds, but it can produce a lot of false positives as well. it happens because of nonlinear forms in </w:t>
      </w:r>
      <w:r>
        <w:t xml:space="preserve">the </w:t>
      </w:r>
      <w:r w:rsidRPr="00A65518">
        <w:t>time</w:t>
      </w:r>
      <w:r>
        <w:t>-</w:t>
      </w:r>
      <w:r w:rsidRPr="00A65518">
        <w:t xml:space="preserve">frequency context </w:t>
      </w:r>
      <w:r>
        <w:t>of</w:t>
      </w:r>
      <w:r w:rsidRPr="00A65518">
        <w:t xml:space="preserve"> the occurrence which might result in mistakenly identifying noise from the background as the target event. Short events like gunshots face this issue severely because their </w:t>
      </w:r>
      <w:r w:rsidR="00565E2C">
        <w:t>MEL</w:t>
      </w:r>
      <w:r w:rsidRPr="00A65518">
        <w:t xml:space="preserve"> </w:t>
      </w:r>
      <w:r w:rsidR="00565E2C">
        <w:t>Spectrogram</w:t>
      </w:r>
      <w:r w:rsidRPr="00A65518">
        <w:t xml:space="preserve"> depict</w:t>
      </w:r>
      <w:r>
        <w:t>s</w:t>
      </w:r>
      <w:r w:rsidRPr="00A65518">
        <w:t xml:space="preserve"> high variation. A classifier is hence trained which examine</w:t>
      </w:r>
      <w:r>
        <w:t>s</w:t>
      </w:r>
      <w:r w:rsidRPr="00A65518">
        <w:t xml:space="preserve"> the sound segments shown by log-</w:t>
      </w:r>
      <w:r w:rsidR="00565E2C">
        <w:t>MEL</w:t>
      </w:r>
      <w:r w:rsidRPr="00A65518">
        <w:t xml:space="preserve"> values to determine if the event belongs to a certain class or not to keep the actual events from the estimated regions. The log-</w:t>
      </w:r>
      <w:r w:rsidR="00565E2C">
        <w:t>MEL</w:t>
      </w:r>
      <w:r w:rsidRPr="00A65518">
        <w:t xml:space="preserve"> frequency vectors of several successive time increments made up these segments. These vectors are known as frames. </w:t>
      </w:r>
      <w:r w:rsidR="00FA48C2" w:rsidRPr="00A65518">
        <w:t>Depending on</w:t>
      </w:r>
      <w:r w:rsidRPr="00A65518">
        <w:t xml:space="preserve"> if a frame is background noise or an actual occurrence 0 and 1 labels are given to it. A one-dimensional vector representing the chance </w:t>
      </w:r>
      <w:r>
        <w:t>o</w:t>
      </w:r>
      <w:r w:rsidRPr="00A65518">
        <w:t>f an individual frame of the segment is the part target event show frame-level classifiers' outcome.</w:t>
      </w:r>
    </w:p>
    <w:p w14:paraId="43A26955" w14:textId="48AFCA2E" w:rsidR="00BA2BBF" w:rsidRDefault="00BA2BBF" w:rsidP="00973E11">
      <w:pPr>
        <w:spacing w:line="360" w:lineRule="auto"/>
        <w:jc w:val="both"/>
      </w:pPr>
    </w:p>
    <w:p w14:paraId="1AEC1A8F" w14:textId="7D277ADF" w:rsidR="00BA2BBF" w:rsidRDefault="00BA2BBF" w:rsidP="00973E11">
      <w:pPr>
        <w:spacing w:line="360" w:lineRule="auto"/>
        <w:jc w:val="both"/>
      </w:pPr>
    </w:p>
    <w:p w14:paraId="6EA1C48E" w14:textId="7FC941A6" w:rsidR="00DF6A09" w:rsidRDefault="00DF6A09" w:rsidP="00973E11">
      <w:pPr>
        <w:spacing w:line="360" w:lineRule="auto"/>
        <w:jc w:val="both"/>
      </w:pPr>
    </w:p>
    <w:p w14:paraId="66E877F6" w14:textId="7F4EFF8A" w:rsidR="00997CEA" w:rsidRDefault="00997CEA" w:rsidP="00973E11">
      <w:pPr>
        <w:spacing w:line="360" w:lineRule="auto"/>
        <w:jc w:val="both"/>
      </w:pPr>
    </w:p>
    <w:p w14:paraId="75DD839E" w14:textId="6D274B19" w:rsidR="00997CEA" w:rsidRDefault="00997CEA" w:rsidP="00973E11">
      <w:pPr>
        <w:spacing w:line="360" w:lineRule="auto"/>
        <w:jc w:val="both"/>
      </w:pPr>
    </w:p>
    <w:p w14:paraId="1778F73E" w14:textId="6A2ACE53" w:rsidR="00077256" w:rsidRPr="00871FCD" w:rsidRDefault="00077256" w:rsidP="00077256">
      <w:pPr>
        <w:pStyle w:val="Heading1"/>
        <w:jc w:val="center"/>
        <w:rPr>
          <w:b/>
          <w:bCs/>
        </w:rPr>
      </w:pPr>
      <w:bookmarkStart w:id="156" w:name="_Toc115639812"/>
      <w:r w:rsidRPr="00871FCD">
        <w:rPr>
          <w:b/>
          <w:bCs/>
        </w:rPr>
        <w:lastRenderedPageBreak/>
        <w:t>Experimental Analysis, Result</w:t>
      </w:r>
      <w:r w:rsidR="00565E2C">
        <w:rPr>
          <w:b/>
          <w:bCs/>
        </w:rPr>
        <w:t>s,</w:t>
      </w:r>
      <w:r w:rsidRPr="00871FCD">
        <w:rPr>
          <w:b/>
          <w:bCs/>
        </w:rPr>
        <w:t xml:space="preserve"> and Conc</w:t>
      </w:r>
      <w:r w:rsidR="00283DB6" w:rsidRPr="00871FCD">
        <w:rPr>
          <w:b/>
          <w:bCs/>
        </w:rPr>
        <w:t>lu</w:t>
      </w:r>
      <w:r w:rsidRPr="00871FCD">
        <w:rPr>
          <w:b/>
          <w:bCs/>
        </w:rPr>
        <w:t>sion</w:t>
      </w:r>
      <w:bookmarkEnd w:id="156"/>
    </w:p>
    <w:p w14:paraId="2956C390" w14:textId="77777777" w:rsidR="00FA48C2" w:rsidRPr="00871FCD" w:rsidRDefault="00FA48C2" w:rsidP="00FA48C2">
      <w:pPr>
        <w:rPr>
          <w:b/>
          <w:bCs/>
        </w:rPr>
      </w:pPr>
    </w:p>
    <w:p w14:paraId="3EE4BA3C" w14:textId="614496AE" w:rsidR="00FA48C2" w:rsidRPr="00871FCD" w:rsidRDefault="00FA48C2" w:rsidP="00F006AF">
      <w:pPr>
        <w:pStyle w:val="Heading2"/>
        <w:spacing w:after="240"/>
        <w:rPr>
          <w:b/>
          <w:bCs/>
        </w:rPr>
      </w:pPr>
      <w:bookmarkStart w:id="157" w:name="_Toc115639813"/>
      <w:r w:rsidRPr="00871FCD">
        <w:rPr>
          <w:b/>
          <w:bCs/>
        </w:rPr>
        <w:t>Experimental Analysis</w:t>
      </w:r>
      <w:bookmarkEnd w:id="157"/>
    </w:p>
    <w:p w14:paraId="430C82C2" w14:textId="073A4024" w:rsidR="00077256" w:rsidRDefault="00077256" w:rsidP="00FA48C2">
      <w:pPr>
        <w:spacing w:line="360" w:lineRule="auto"/>
        <w:jc w:val="both"/>
      </w:pPr>
      <w:r>
        <w:t>For experimental analysis</w:t>
      </w:r>
      <w:r w:rsidR="00283DB6">
        <w:t>,</w:t>
      </w:r>
      <w:r>
        <w:t xml:space="preserve"> we used </w:t>
      </w:r>
      <w:r w:rsidR="00FA48C2">
        <w:t>J</w:t>
      </w:r>
      <w:r>
        <w:t xml:space="preserve">upyter notebook </w:t>
      </w:r>
      <w:r w:rsidR="00283DB6">
        <w:t xml:space="preserve">as </w:t>
      </w:r>
      <w:r>
        <w:t xml:space="preserve">python IDE </w:t>
      </w:r>
      <w:r w:rsidR="00283DB6">
        <w:t>for coding</w:t>
      </w:r>
      <w:r>
        <w:t xml:space="preserve">. The hardware we </w:t>
      </w:r>
      <w:r w:rsidR="00283DB6">
        <w:t>had</w:t>
      </w:r>
      <w:r>
        <w:t xml:space="preserve"> for performing these experiments </w:t>
      </w:r>
      <w:r w:rsidR="00283DB6">
        <w:t>includes</w:t>
      </w:r>
      <w:r>
        <w:t xml:space="preserve"> 64 GB RAM and Nvidia RTX 3080 GPU.  </w:t>
      </w:r>
      <w:r w:rsidR="00283DB6">
        <w:t>W</w:t>
      </w:r>
      <w:r>
        <w:t xml:space="preserve">e used </w:t>
      </w:r>
      <w:r w:rsidR="00283DB6">
        <w:t xml:space="preserve">the </w:t>
      </w:r>
      <w:r>
        <w:t>Xento-canto bird voices dataset</w:t>
      </w:r>
      <w:r w:rsidR="00283DB6">
        <w:t xml:space="preserve"> which we already discussed in detail in Chapter 3</w:t>
      </w:r>
      <w:r>
        <w:t xml:space="preserve">. </w:t>
      </w:r>
      <w:r w:rsidR="00283DB6">
        <w:t>Here we discuss its audio features and available files for training and testing purposes of our model. It</w:t>
      </w:r>
      <w:r>
        <w:t xml:space="preserve"> provides access to audio recordings of wild birds from all around the world through an internet database. Thousands of recorders from across the world, both amateur and expert birdwatchers, exchange their recordings in a developing online community. The goal of Xeno-canto is to depict every bird sound, including every taxon, every subspecies, every aspect of regional variety, and every developmental stage. The dataset contains several files including train audio that consists of the short recording of different birds uploaded by community members. Test Audio is about 150 mp3 recordings, each lasting about 10 minutes, are concealed in the test audio directory. They won't all fit in the memory of a laptop at once. Three different isolated sites in North America are where the recordings were made. Sites 1 and 2 were labeled at 5-second intervals and need matching predictions, while site 3 files are only labeled at the file level due to the time-consuming labeling procedure. As a result, site 3 has a test set with fewer rows and requires predictions with lower temporal resolution. There are also CSV files of test and train, test CSV contains site id, row id, and seconds and audio id. While train CSV has metadata it provides ebird code, recordist, location, date, and file name. Both train and test have metadata example test audio and train audio, test audio has labels with higher time precision than hidden test sets. While example test audio summary has filename seconds, birds e</w:t>
      </w:r>
      <w:r w:rsidR="00565E2C">
        <w:t>n</w:t>
      </w:r>
      <w:r>
        <w:t>codes, filename and seconds records.</w:t>
      </w:r>
    </w:p>
    <w:p w14:paraId="520129E9" w14:textId="77777777" w:rsidR="00077256" w:rsidRPr="00871FCD" w:rsidRDefault="00077256" w:rsidP="00F006AF">
      <w:pPr>
        <w:pStyle w:val="Heading2"/>
        <w:spacing w:after="240"/>
        <w:rPr>
          <w:b/>
          <w:bCs/>
        </w:rPr>
      </w:pPr>
      <w:bookmarkStart w:id="158" w:name="_Toc115639814"/>
      <w:r w:rsidRPr="00871FCD">
        <w:rPr>
          <w:b/>
          <w:bCs/>
        </w:rPr>
        <w:t>Model Implementation</w:t>
      </w:r>
      <w:bookmarkEnd w:id="158"/>
    </w:p>
    <w:p w14:paraId="11B1BCE5" w14:textId="1393BF0B" w:rsidR="00077256" w:rsidRDefault="00077256" w:rsidP="00F006AF">
      <w:pPr>
        <w:spacing w:line="360" w:lineRule="auto"/>
        <w:jc w:val="both"/>
      </w:pPr>
      <w:r>
        <w:t xml:space="preserve">In this section, we will discuss </w:t>
      </w:r>
      <w:r w:rsidR="00283DB6">
        <w:t>the Mask RCNN</w:t>
      </w:r>
      <w:r>
        <w:t xml:space="preserve"> model</w:t>
      </w:r>
      <w:r w:rsidR="00283DB6">
        <w:t xml:space="preserve"> implementation</w:t>
      </w:r>
      <w:r>
        <w:t xml:space="preserve"> and discuss how it will fit for classification and detection task</w:t>
      </w:r>
      <w:r w:rsidR="00283DB6">
        <w:t>s</w:t>
      </w:r>
      <w:r>
        <w:t xml:space="preserve">. Also, how we trained our model with only weak annotation. Before building </w:t>
      </w:r>
      <w:r w:rsidR="00283DB6">
        <w:t xml:space="preserve">the </w:t>
      </w:r>
      <w:r>
        <w:t xml:space="preserve">model, we have to identify </w:t>
      </w:r>
      <w:r w:rsidR="00283DB6">
        <w:t xml:space="preserve">the </w:t>
      </w:r>
      <w:r>
        <w:t>bird</w:t>
      </w:r>
      <w:r w:rsidR="00283DB6">
        <w:t>'</w:t>
      </w:r>
      <w:r>
        <w:t>s sound from a continuous (long) audio clip and estimate when each bird</w:t>
      </w:r>
      <w:r w:rsidR="00283DB6">
        <w:t>'s</w:t>
      </w:r>
      <w:r>
        <w:t xml:space="preserve"> sound would occur. As a result, this is how we anticipate the model</w:t>
      </w:r>
      <w:r w:rsidR="00283DB6">
        <w:t>-</w:t>
      </w:r>
      <w:r>
        <w:t xml:space="preserve">building task will turn out. When it comes to audio tagging, we must forecast the speech command that will be heard in each audio clip at the clip level (which is in a sense similar to </w:t>
      </w:r>
      <w:r w:rsidR="00283DB6">
        <w:t xml:space="preserve">the </w:t>
      </w:r>
      <w:r>
        <w:t xml:space="preserve">Audio Tagging task, because we only need to provide clip level prediction). </w:t>
      </w:r>
    </w:p>
    <w:p w14:paraId="6AA84A39" w14:textId="26AB7B08" w:rsidR="00077256" w:rsidRDefault="00077256" w:rsidP="00F006AF">
      <w:pPr>
        <w:spacing w:line="360" w:lineRule="auto"/>
        <w:jc w:val="both"/>
      </w:pPr>
      <w:r>
        <w:lastRenderedPageBreak/>
        <w:t>With knowledge of the onset and offset times, our model can make predictions. Because of this, bird sound class</w:t>
      </w:r>
      <w:r w:rsidR="00283DB6">
        <w:t>i</w:t>
      </w:r>
      <w:r>
        <w:t>fication models output segment-by-segment predictions rather than the clip-by-clip predictions that Audio Tagging models typically provide. Consider a 2D CNN-based model where the input is a log-</w:t>
      </w:r>
      <w:r w:rsidR="00565E2C">
        <w:t>MEL</w:t>
      </w:r>
      <w:r>
        <w:t xml:space="preserve"> </w:t>
      </w:r>
      <w:r w:rsidR="00565E2C">
        <w:t>Spectrogram</w:t>
      </w:r>
      <w:r>
        <w:t>, features are extracted using the CNN feature extractor, and classification is performed using the feature map produced by CNN. If we aggregate the CNN feature extractor's output simply along the frequency axis, we can still keep time information on that feature map because the output should be four</w:t>
      </w:r>
      <w:r w:rsidR="00283DB6">
        <w:t>-</w:t>
      </w:r>
      <w:r>
        <w:t>dimensional (batch size, channels, frequency, and time). The feature map shows which bird sound occurs in which time segment.</w:t>
      </w:r>
    </w:p>
    <w:p w14:paraId="55344CEA" w14:textId="308AB28D" w:rsidR="00077256" w:rsidRDefault="00077256" w:rsidP="00F006AF">
      <w:pPr>
        <w:spacing w:line="360" w:lineRule="auto"/>
        <w:jc w:val="both"/>
      </w:pPr>
      <w:r>
        <w:t xml:space="preserve">Before implementing models on </w:t>
      </w:r>
      <w:r w:rsidR="00283DB6">
        <w:t xml:space="preserve">the </w:t>
      </w:r>
      <w:r>
        <w:t xml:space="preserve">dataset, we perform preprocessing on data, for that purpose we wrote </w:t>
      </w:r>
      <w:r w:rsidR="00283DB6">
        <w:t xml:space="preserve">a </w:t>
      </w:r>
      <w:r>
        <w:t xml:space="preserve">custom class. Audio file processing and features extraction of duration and file types (DFT) </w:t>
      </w:r>
      <w:r w:rsidR="00565E2C">
        <w:t>are</w:t>
      </w:r>
      <w:r>
        <w:t xml:space="preserve"> by using torch </w:t>
      </w:r>
      <w:r w:rsidR="00F006AF">
        <w:t>Librosa</w:t>
      </w:r>
      <w:r>
        <w:t xml:space="preserve">. DFT class consists of multiple functions including </w:t>
      </w:r>
      <w:r w:rsidR="00283DB6">
        <w:t xml:space="preserve">a </w:t>
      </w:r>
      <w:r>
        <w:t xml:space="preserve">function for finding </w:t>
      </w:r>
      <w:r w:rsidR="00283DB6">
        <w:t xml:space="preserve">the </w:t>
      </w:r>
      <w:r>
        <w:t xml:space="preserve">matrix and </w:t>
      </w:r>
      <w:r w:rsidR="00283DB6">
        <w:t xml:space="preserve">the </w:t>
      </w:r>
      <w:r>
        <w:t xml:space="preserve">inverse of </w:t>
      </w:r>
      <w:r w:rsidR="00283DB6">
        <w:t xml:space="preserve">the </w:t>
      </w:r>
      <w:r>
        <w:t>matrix. Implementation of STFT with Conv1d</w:t>
      </w:r>
      <w:r w:rsidR="00283DB6">
        <w:t xml:space="preserve"> is the</w:t>
      </w:r>
      <w:r>
        <w:t xml:space="preserve"> function </w:t>
      </w:r>
      <w:r w:rsidR="00565E2C">
        <w:t xml:space="preserve">that </w:t>
      </w:r>
      <w:r>
        <w:t xml:space="preserve">has the same output </w:t>
      </w:r>
      <w:r w:rsidR="00283DB6">
        <w:t>as</w:t>
      </w:r>
      <w:r>
        <w:t xml:space="preserve"> </w:t>
      </w:r>
      <w:r w:rsidR="00F006AF">
        <w:t>Librosa</w:t>
      </w:r>
      <w:r>
        <w:t xml:space="preserve">. Another class </w:t>
      </w:r>
      <w:r w:rsidR="00565E2C">
        <w:t>Spectrogram</w:t>
      </w:r>
      <w:r>
        <w:t xml:space="preserve"> is there that </w:t>
      </w:r>
      <w:r w:rsidR="00283DB6">
        <w:t>c</w:t>
      </w:r>
      <w:r>
        <w:t>alculate</w:t>
      </w:r>
      <w:r w:rsidR="00283DB6">
        <w:t>s</w:t>
      </w:r>
      <w:r>
        <w:t xml:space="preserve"> </w:t>
      </w:r>
      <w:r w:rsidR="00565E2C">
        <w:t>Spectrogram</w:t>
      </w:r>
      <w:r>
        <w:t xml:space="preserve"> using </w:t>
      </w:r>
      <w:r w:rsidR="00F006AF">
        <w:t>Pytorch</w:t>
      </w:r>
      <w:r w:rsidR="00283DB6">
        <w:t xml:space="preserve"> </w:t>
      </w:r>
      <w:r>
        <w:t>to calculate log</w:t>
      </w:r>
      <w:r w:rsidR="00565E2C">
        <w:t>MEL</w:t>
      </w:r>
      <w:r>
        <w:t xml:space="preserve"> </w:t>
      </w:r>
      <w:r w:rsidR="00565E2C">
        <w:t>Spectrogram</w:t>
      </w:r>
      <w:r>
        <w:t>.</w:t>
      </w:r>
      <w:r w:rsidR="00283DB6">
        <w:t xml:space="preserve"> </w:t>
      </w:r>
      <w:r>
        <w:t xml:space="preserve">We further Interpolate data in </w:t>
      </w:r>
      <w:r w:rsidR="00283DB6">
        <w:t xml:space="preserve">the </w:t>
      </w:r>
      <w:r>
        <w:t xml:space="preserve">time domain. This is used to compensate </w:t>
      </w:r>
      <w:r w:rsidR="00283DB6">
        <w:t xml:space="preserve">for </w:t>
      </w:r>
      <w:r>
        <w:t xml:space="preserve">the resolution reduction in </w:t>
      </w:r>
      <w:r w:rsidR="00283DB6">
        <w:t xml:space="preserve">the </w:t>
      </w:r>
      <w:r w:rsidR="00F006AF">
        <w:t>down sampling</w:t>
      </w:r>
      <w:r>
        <w:t xml:space="preserve"> of a CNN. The good thing </w:t>
      </w:r>
      <w:r w:rsidR="00283DB6">
        <w:t>about</w:t>
      </w:r>
      <w:r>
        <w:t xml:space="preserve"> Mask RCNN models is that they accept raw audio clip</w:t>
      </w:r>
      <w:r w:rsidR="00283DB6">
        <w:t>s</w:t>
      </w:r>
      <w:r>
        <w:t xml:space="preserve"> as input. After that put chunk into the CNN feature extractor of the model. In </w:t>
      </w:r>
      <w:r w:rsidR="00283DB6">
        <w:t xml:space="preserve">the </w:t>
      </w:r>
      <w:r>
        <w:t xml:space="preserve">model, </w:t>
      </w:r>
      <w:r w:rsidR="00283DB6">
        <w:t xml:space="preserve">the </w:t>
      </w:r>
      <w:r>
        <w:t>input raw waveform will be converted into log-</w:t>
      </w:r>
      <w:r w:rsidR="00565E2C">
        <w:t>MEL</w:t>
      </w:r>
      <w:r w:rsidR="00283DB6">
        <w:t xml:space="preserve"> </w:t>
      </w:r>
      <w:r w:rsidR="00565E2C">
        <w:t>Spectrogram</w:t>
      </w:r>
      <w:r>
        <w:t xml:space="preserve"> using torch</w:t>
      </w:r>
      <w:r w:rsidR="00F006AF">
        <w:t>Librosa</w:t>
      </w:r>
      <w:r>
        <w:t xml:space="preserve">'s utilities. We put this functionality in </w:t>
      </w:r>
      <w:r w:rsidR="00283DB6">
        <w:t>Mask RCNN</w:t>
      </w:r>
      <w:r>
        <w:t xml:space="preserve"> preprocess method. Mask-RCNN feature extractor method will take this as input and output feature map. Although it's downsized through several convolution</w:t>
      </w:r>
      <w:r w:rsidR="00283DB6">
        <w:t>s</w:t>
      </w:r>
      <w:r>
        <w:t xml:space="preserve"> and pooling layers, the size of its third dimension is 15 and it still contains time information. Each element of this dimension is </w:t>
      </w:r>
      <w:r w:rsidR="00283DB6">
        <w:t xml:space="preserve">a </w:t>
      </w:r>
      <w:r>
        <w:t xml:space="preserve">segment. In </w:t>
      </w:r>
      <w:r w:rsidR="00283DB6">
        <w:t>the bir</w:t>
      </w:r>
      <w:r>
        <w:t xml:space="preserve">d sound classification model, we provide </w:t>
      </w:r>
      <w:r w:rsidR="00283DB6">
        <w:t xml:space="preserve">a </w:t>
      </w:r>
      <w:r>
        <w:t>prediction for each of th</w:t>
      </w:r>
      <w:r w:rsidR="00283DB6">
        <w:t>ese</w:t>
      </w:r>
      <w:r>
        <w:t>.</w:t>
      </w:r>
    </w:p>
    <w:p w14:paraId="52778F8A" w14:textId="150FE96B" w:rsidR="00077256" w:rsidRDefault="00077256" w:rsidP="00D65CAA">
      <w:pPr>
        <w:spacing w:line="360" w:lineRule="auto"/>
        <w:jc w:val="both"/>
      </w:pPr>
      <w:r>
        <w:t>Our scene merely has little annotation (clip</w:t>
      </w:r>
      <w:r w:rsidR="00283DB6">
        <w:t>-</w:t>
      </w:r>
      <w:r>
        <w:t xml:space="preserve">level annotation). For our model, weakly supervised training is consequently necessary. We also need to aggregate the data along the time axis because our weakly-supervised weak annotation only goes up to the clip level. </w:t>
      </w:r>
      <w:r w:rsidR="00283DB6">
        <w:t>T</w:t>
      </w:r>
      <w:r>
        <w:t xml:space="preserve">o do this, we first add a classifier that outputs the likelihood that a certain class exists at each time step and then display the classifier's output along the time axis. This enables us to obtain forecasts at the clip and segment levels (if the time resolution is high, it can be treated as </w:t>
      </w:r>
      <w:r w:rsidR="00283DB6">
        <w:t xml:space="preserve">an </w:t>
      </w:r>
      <w:r>
        <w:t xml:space="preserve">event-level prediction). Then, we train it frequently using BCE loss with clip-level annotation and prediction. The model's AttBlock is where segment- and clip-wise predictions are computed. In the forward method, it at first calculate self-attention map in the first line norm_att = torch.softmax(torch.clamp(self.att(x), -10, 10), dim=-1). This will be used to aggregate the classification </w:t>
      </w:r>
      <w:r>
        <w:lastRenderedPageBreak/>
        <w:t xml:space="preserve">result for </w:t>
      </w:r>
      <w:r w:rsidR="00283DB6">
        <w:t xml:space="preserve">the </w:t>
      </w:r>
      <w:r>
        <w:t xml:space="preserve">segment. In the second line, cla = self.nonlinear_transform(self.cla(x)) calculates segment wise classification result. Then in the third line, attention aggregation is performed to get </w:t>
      </w:r>
      <w:r w:rsidR="00283DB6">
        <w:t xml:space="preserve">the </w:t>
      </w:r>
      <w:r>
        <w:t>clip</w:t>
      </w:r>
      <w:r w:rsidR="00283DB6">
        <w:t>-</w:t>
      </w:r>
      <w:r>
        <w:t>wise prediction.</w:t>
      </w:r>
    </w:p>
    <w:p w14:paraId="4FCA7580" w14:textId="77777777" w:rsidR="00077256" w:rsidRPr="00871FCD" w:rsidRDefault="00077256" w:rsidP="00F006AF">
      <w:pPr>
        <w:pStyle w:val="Heading2"/>
        <w:spacing w:after="240"/>
        <w:rPr>
          <w:b/>
          <w:bCs/>
        </w:rPr>
      </w:pPr>
      <w:bookmarkStart w:id="159" w:name="_Toc115639815"/>
      <w:r w:rsidRPr="00871FCD">
        <w:rPr>
          <w:b/>
          <w:bCs/>
        </w:rPr>
        <w:t>Evaluation Metric</w:t>
      </w:r>
      <w:bookmarkEnd w:id="159"/>
    </w:p>
    <w:p w14:paraId="6A753489" w14:textId="346F8E9A" w:rsidR="00077256" w:rsidRPr="00077256" w:rsidRDefault="00077256" w:rsidP="00D65CAA">
      <w:pPr>
        <w:spacing w:after="0" w:line="360" w:lineRule="auto"/>
        <w:jc w:val="both"/>
      </w:pPr>
      <w:r>
        <w:t>For evaluating our model performance, we used mAP, loss</w:t>
      </w:r>
      <w:r w:rsidR="00283DB6">
        <w:t>,</w:t>
      </w:r>
      <w:r>
        <w:t xml:space="preserve"> and f1 score</w:t>
      </w:r>
      <w:r w:rsidR="00283DB6">
        <w:t>s</w:t>
      </w:r>
      <w:r>
        <w:t xml:space="preserve"> as </w:t>
      </w:r>
      <w:r w:rsidR="00283DB6">
        <w:t xml:space="preserve">the </w:t>
      </w:r>
      <w:r>
        <w:t xml:space="preserve">evaluation metric. Mean Average Precision (mAP) is used to assess detection algorithms like Fast R-CNN, YOLO, Mask R-CNN, etc. Recall values between 0 and 1 are used to determine the average precision (AP) values.  We also used </w:t>
      </w:r>
      <w:r w:rsidR="00283DB6">
        <w:t xml:space="preserve">a </w:t>
      </w:r>
      <w:r>
        <w:t xml:space="preserve">custom loss function and </w:t>
      </w:r>
      <w:r w:rsidR="00283DB6">
        <w:t xml:space="preserve">a </w:t>
      </w:r>
      <w:r>
        <w:t xml:space="preserve">callback function. We used </w:t>
      </w:r>
      <w:r w:rsidR="00F006AF">
        <w:t>Stratified Fold</w:t>
      </w:r>
      <w:r>
        <w:t xml:space="preserve"> cross-validation that returns stratified folds. The folds are made by preserving the percentage of samples for each class. </w:t>
      </w:r>
      <w:r w:rsidR="00F006AF">
        <w:t>Stratified Fold</w:t>
      </w:r>
      <w:r>
        <w:t xml:space="preserve"> is used when </w:t>
      </w:r>
      <w:r w:rsidR="00135738">
        <w:t>a need is</w:t>
      </w:r>
      <w:r>
        <w:t xml:space="preserve"> to balance of percentage each class in train &amp; test. </w:t>
      </w:r>
      <w:r w:rsidR="00283DB6">
        <w:t>The n</w:t>
      </w:r>
      <w:r>
        <w:t xml:space="preserve">umber of train folds </w:t>
      </w:r>
      <w:r w:rsidR="00283DB6">
        <w:t>is</w:t>
      </w:r>
      <w:r>
        <w:t xml:space="preserve"> 17081 and </w:t>
      </w:r>
      <w:r w:rsidR="00283DB6">
        <w:t xml:space="preserve">the </w:t>
      </w:r>
      <w:r>
        <w:t xml:space="preserve">validation fold </w:t>
      </w:r>
      <w:r w:rsidR="00283DB6">
        <w:t>is</w:t>
      </w:r>
      <w:r>
        <w:t xml:space="preserve"> 4271. We set </w:t>
      </w:r>
      <w:r w:rsidR="00283DB6">
        <w:t xml:space="preserve">the </w:t>
      </w:r>
      <w:r>
        <w:t xml:space="preserve">learning rate </w:t>
      </w:r>
      <w:r w:rsidR="00283DB6">
        <w:t xml:space="preserve">to </w:t>
      </w:r>
      <w:r>
        <w:t xml:space="preserve">0.0010 and momentum </w:t>
      </w:r>
      <w:r w:rsidR="00283DB6">
        <w:t xml:space="preserve">to </w:t>
      </w:r>
      <w:r>
        <w:t xml:space="preserve">0.9000 and </w:t>
      </w:r>
      <w:r w:rsidR="00283DB6">
        <w:t xml:space="preserve">the </w:t>
      </w:r>
      <w:r>
        <w:t>results are shown in Table 9.</w:t>
      </w:r>
    </w:p>
    <w:p w14:paraId="5B95E98A" w14:textId="0284024A" w:rsidR="00077256" w:rsidRDefault="00077256" w:rsidP="00077256">
      <w:pPr>
        <w:pStyle w:val="Caption"/>
        <w:keepNext/>
        <w:jc w:val="center"/>
      </w:pPr>
      <w:bookmarkStart w:id="160" w:name="_Toc115636239"/>
      <w:r>
        <w:t xml:space="preserve">Table </w:t>
      </w:r>
      <w:fldSimple w:instr=" SEQ Table \* ARABIC ">
        <w:r w:rsidR="00AD175C">
          <w:rPr>
            <w:noProof/>
          </w:rPr>
          <w:t>9</w:t>
        </w:r>
      </w:fldSimple>
      <w:r>
        <w:t xml:space="preserve">: Evaluation Parameters on </w:t>
      </w:r>
      <w:r w:rsidR="00F006AF">
        <w:t>Different</w:t>
      </w:r>
      <w:r>
        <w:t xml:space="preserve"> </w:t>
      </w:r>
      <w:r w:rsidR="00F006AF">
        <w:t>Epochs</w:t>
      </w:r>
      <w:r>
        <w:t xml:space="preserve"> in Training</w:t>
      </w:r>
      <w:bookmarkEnd w:id="160"/>
    </w:p>
    <w:tbl>
      <w:tblPr>
        <w:tblStyle w:val="TableGrid"/>
        <w:tblW w:w="0" w:type="auto"/>
        <w:tblLook w:val="04A0" w:firstRow="1" w:lastRow="0" w:firstColumn="1" w:lastColumn="0" w:noHBand="0" w:noVBand="1"/>
      </w:tblPr>
      <w:tblGrid>
        <w:gridCol w:w="1315"/>
        <w:gridCol w:w="1223"/>
        <w:gridCol w:w="1426"/>
        <w:gridCol w:w="1556"/>
        <w:gridCol w:w="1127"/>
        <w:gridCol w:w="1550"/>
        <w:gridCol w:w="1153"/>
      </w:tblGrid>
      <w:tr w:rsidR="00077256" w:rsidRPr="00077256" w14:paraId="1A0AA870" w14:textId="77777777" w:rsidTr="00BC132C">
        <w:tc>
          <w:tcPr>
            <w:tcW w:w="1315" w:type="dxa"/>
          </w:tcPr>
          <w:p w14:paraId="5B9C2EAC" w14:textId="77777777" w:rsidR="00077256" w:rsidRPr="00077256" w:rsidRDefault="00077256" w:rsidP="00077256">
            <w:pPr>
              <w:spacing w:after="160" w:line="360" w:lineRule="auto"/>
              <w:jc w:val="both"/>
              <w:rPr>
                <w:b/>
                <w:bCs/>
              </w:rPr>
            </w:pPr>
            <w:r w:rsidRPr="00077256">
              <w:rPr>
                <w:b/>
                <w:bCs/>
              </w:rPr>
              <w:t>Epochs</w:t>
            </w:r>
          </w:p>
        </w:tc>
        <w:tc>
          <w:tcPr>
            <w:tcW w:w="1223" w:type="dxa"/>
          </w:tcPr>
          <w:p w14:paraId="11B7574D" w14:textId="46CA8A57" w:rsidR="00077256" w:rsidRPr="00077256" w:rsidRDefault="00077256" w:rsidP="00077256">
            <w:pPr>
              <w:spacing w:after="160" w:line="360" w:lineRule="auto"/>
              <w:jc w:val="both"/>
              <w:rPr>
                <w:b/>
                <w:bCs/>
              </w:rPr>
            </w:pPr>
            <w:r w:rsidRPr="00077256">
              <w:rPr>
                <w:b/>
                <w:bCs/>
              </w:rPr>
              <w:t>Train/</w:t>
            </w:r>
            <w:r w:rsidR="00283DB6">
              <w:rPr>
                <w:b/>
                <w:bCs/>
              </w:rPr>
              <w:t>V</w:t>
            </w:r>
            <w:r w:rsidRPr="00077256">
              <w:rPr>
                <w:b/>
                <w:bCs/>
              </w:rPr>
              <w:t>al</w:t>
            </w:r>
          </w:p>
        </w:tc>
        <w:tc>
          <w:tcPr>
            <w:tcW w:w="1426" w:type="dxa"/>
          </w:tcPr>
          <w:p w14:paraId="419CDE25" w14:textId="77777777" w:rsidR="00077256" w:rsidRPr="00077256" w:rsidRDefault="00077256" w:rsidP="00077256">
            <w:pPr>
              <w:spacing w:after="160" w:line="360" w:lineRule="auto"/>
              <w:jc w:val="both"/>
              <w:rPr>
                <w:b/>
                <w:bCs/>
              </w:rPr>
            </w:pPr>
            <w:r w:rsidRPr="00077256">
              <w:rPr>
                <w:b/>
                <w:bCs/>
              </w:rPr>
              <w:t>epoch_f1</w:t>
            </w:r>
          </w:p>
        </w:tc>
        <w:tc>
          <w:tcPr>
            <w:tcW w:w="1556" w:type="dxa"/>
          </w:tcPr>
          <w:p w14:paraId="3A02FB9F" w14:textId="77777777" w:rsidR="00077256" w:rsidRPr="00077256" w:rsidRDefault="00077256" w:rsidP="00077256">
            <w:pPr>
              <w:spacing w:after="160" w:line="360" w:lineRule="auto"/>
              <w:jc w:val="both"/>
              <w:rPr>
                <w:b/>
                <w:bCs/>
              </w:rPr>
            </w:pPr>
            <w:r w:rsidRPr="00077256">
              <w:rPr>
                <w:b/>
                <w:bCs/>
              </w:rPr>
              <w:t>epoch_mAP</w:t>
            </w:r>
          </w:p>
        </w:tc>
        <w:tc>
          <w:tcPr>
            <w:tcW w:w="1127" w:type="dxa"/>
          </w:tcPr>
          <w:p w14:paraId="1F7BD5DC" w14:textId="77777777" w:rsidR="00077256" w:rsidRPr="00077256" w:rsidRDefault="00077256" w:rsidP="00077256">
            <w:pPr>
              <w:spacing w:after="160" w:line="360" w:lineRule="auto"/>
              <w:jc w:val="both"/>
              <w:rPr>
                <w:b/>
                <w:bCs/>
              </w:rPr>
            </w:pPr>
            <w:r w:rsidRPr="00077256">
              <w:rPr>
                <w:b/>
                <w:bCs/>
              </w:rPr>
              <w:t>f1</w:t>
            </w:r>
          </w:p>
        </w:tc>
        <w:tc>
          <w:tcPr>
            <w:tcW w:w="1550" w:type="dxa"/>
          </w:tcPr>
          <w:p w14:paraId="6CC81D41" w14:textId="77777777" w:rsidR="00077256" w:rsidRPr="00077256" w:rsidRDefault="00077256" w:rsidP="00077256">
            <w:pPr>
              <w:spacing w:after="160" w:line="360" w:lineRule="auto"/>
              <w:jc w:val="both"/>
              <w:rPr>
                <w:b/>
                <w:bCs/>
              </w:rPr>
            </w:pPr>
            <w:r w:rsidRPr="00077256">
              <w:rPr>
                <w:b/>
                <w:bCs/>
              </w:rPr>
              <w:t>loss</w:t>
            </w:r>
          </w:p>
        </w:tc>
        <w:tc>
          <w:tcPr>
            <w:tcW w:w="1153" w:type="dxa"/>
          </w:tcPr>
          <w:p w14:paraId="541739A1" w14:textId="77777777" w:rsidR="00077256" w:rsidRPr="00077256" w:rsidRDefault="00077256" w:rsidP="00077256">
            <w:pPr>
              <w:spacing w:after="160" w:line="360" w:lineRule="auto"/>
              <w:jc w:val="both"/>
              <w:rPr>
                <w:b/>
                <w:bCs/>
              </w:rPr>
            </w:pPr>
            <w:r w:rsidRPr="00077256">
              <w:rPr>
                <w:b/>
                <w:bCs/>
              </w:rPr>
              <w:t>mAP</w:t>
            </w:r>
          </w:p>
        </w:tc>
      </w:tr>
      <w:tr w:rsidR="00077256" w:rsidRPr="00077256" w14:paraId="34CFA30E" w14:textId="77777777" w:rsidTr="00BC132C">
        <w:tc>
          <w:tcPr>
            <w:tcW w:w="1315" w:type="dxa"/>
            <w:vMerge w:val="restart"/>
          </w:tcPr>
          <w:p w14:paraId="25EC8716" w14:textId="77777777" w:rsidR="00077256" w:rsidRPr="00077256" w:rsidRDefault="00077256" w:rsidP="00077256">
            <w:pPr>
              <w:spacing w:after="160" w:line="360" w:lineRule="auto"/>
              <w:jc w:val="both"/>
            </w:pPr>
            <w:r w:rsidRPr="00077256">
              <w:t>1</w:t>
            </w:r>
          </w:p>
        </w:tc>
        <w:tc>
          <w:tcPr>
            <w:tcW w:w="1223" w:type="dxa"/>
          </w:tcPr>
          <w:p w14:paraId="7E072BE2" w14:textId="56BAC3FD" w:rsidR="00077256" w:rsidRPr="00077256" w:rsidRDefault="00135738" w:rsidP="00077256">
            <w:pPr>
              <w:spacing w:after="160" w:line="360" w:lineRule="auto"/>
              <w:jc w:val="both"/>
            </w:pPr>
            <w:r w:rsidRPr="00077256">
              <w:t>T</w:t>
            </w:r>
            <w:r w:rsidR="00077256" w:rsidRPr="00077256">
              <w:t>rain</w:t>
            </w:r>
          </w:p>
        </w:tc>
        <w:tc>
          <w:tcPr>
            <w:tcW w:w="1426" w:type="dxa"/>
          </w:tcPr>
          <w:p w14:paraId="742B7595" w14:textId="77777777" w:rsidR="00077256" w:rsidRPr="00077256" w:rsidRDefault="00077256" w:rsidP="00077256">
            <w:pPr>
              <w:spacing w:after="160" w:line="360" w:lineRule="auto"/>
              <w:jc w:val="both"/>
            </w:pPr>
            <w:r w:rsidRPr="00077256">
              <w:t>0.0142</w:t>
            </w:r>
          </w:p>
        </w:tc>
        <w:tc>
          <w:tcPr>
            <w:tcW w:w="1556" w:type="dxa"/>
          </w:tcPr>
          <w:p w14:paraId="424AD854" w14:textId="77777777" w:rsidR="00077256" w:rsidRPr="00077256" w:rsidRDefault="00077256" w:rsidP="00077256">
            <w:pPr>
              <w:spacing w:after="160" w:line="360" w:lineRule="auto"/>
              <w:jc w:val="both"/>
            </w:pPr>
            <w:r w:rsidRPr="00077256">
              <w:t>0.0066</w:t>
            </w:r>
          </w:p>
        </w:tc>
        <w:tc>
          <w:tcPr>
            <w:tcW w:w="1127" w:type="dxa"/>
          </w:tcPr>
          <w:p w14:paraId="4C59EA74" w14:textId="77777777" w:rsidR="00077256" w:rsidRPr="00077256" w:rsidRDefault="00077256" w:rsidP="00077256">
            <w:pPr>
              <w:spacing w:after="160" w:line="360" w:lineRule="auto"/>
              <w:jc w:val="both"/>
            </w:pPr>
            <w:r w:rsidRPr="00077256">
              <w:t>0.0114</w:t>
            </w:r>
          </w:p>
        </w:tc>
        <w:tc>
          <w:tcPr>
            <w:tcW w:w="1550" w:type="dxa"/>
          </w:tcPr>
          <w:p w14:paraId="3084391C" w14:textId="77777777" w:rsidR="00077256" w:rsidRPr="00077256" w:rsidRDefault="00077256" w:rsidP="00077256">
            <w:pPr>
              <w:spacing w:after="160" w:line="360" w:lineRule="auto"/>
              <w:jc w:val="both"/>
            </w:pPr>
            <w:r w:rsidRPr="00077256">
              <w:t>0.0385</w:t>
            </w:r>
          </w:p>
        </w:tc>
        <w:tc>
          <w:tcPr>
            <w:tcW w:w="1153" w:type="dxa"/>
          </w:tcPr>
          <w:p w14:paraId="5B8FC043" w14:textId="77777777" w:rsidR="00077256" w:rsidRPr="00077256" w:rsidRDefault="00077256" w:rsidP="00077256">
            <w:pPr>
              <w:spacing w:after="160" w:line="360" w:lineRule="auto"/>
              <w:jc w:val="both"/>
            </w:pPr>
            <w:r w:rsidRPr="00077256">
              <w:t>0.0304</w:t>
            </w:r>
          </w:p>
        </w:tc>
      </w:tr>
      <w:tr w:rsidR="00077256" w:rsidRPr="00077256" w14:paraId="0FB45E64" w14:textId="77777777" w:rsidTr="00BC132C">
        <w:tc>
          <w:tcPr>
            <w:tcW w:w="1315" w:type="dxa"/>
            <w:vMerge/>
          </w:tcPr>
          <w:p w14:paraId="1CAF2C53" w14:textId="77777777" w:rsidR="00077256" w:rsidRPr="00077256" w:rsidRDefault="00077256" w:rsidP="00077256">
            <w:pPr>
              <w:spacing w:after="160" w:line="360" w:lineRule="auto"/>
              <w:jc w:val="both"/>
            </w:pPr>
          </w:p>
        </w:tc>
        <w:tc>
          <w:tcPr>
            <w:tcW w:w="1223" w:type="dxa"/>
          </w:tcPr>
          <w:p w14:paraId="074436A3" w14:textId="7F0ED76C" w:rsidR="00077256" w:rsidRPr="00077256" w:rsidRDefault="00135738" w:rsidP="00077256">
            <w:pPr>
              <w:spacing w:after="160" w:line="360" w:lineRule="auto"/>
              <w:jc w:val="both"/>
            </w:pPr>
            <w:r w:rsidRPr="00077256">
              <w:t>V</w:t>
            </w:r>
            <w:r w:rsidR="00077256" w:rsidRPr="00077256">
              <w:t>al</w:t>
            </w:r>
          </w:p>
        </w:tc>
        <w:tc>
          <w:tcPr>
            <w:tcW w:w="1426" w:type="dxa"/>
          </w:tcPr>
          <w:p w14:paraId="5EF0AD75" w14:textId="77777777" w:rsidR="00077256" w:rsidRPr="00077256" w:rsidRDefault="00077256" w:rsidP="00077256">
            <w:pPr>
              <w:spacing w:after="160" w:line="360" w:lineRule="auto"/>
              <w:jc w:val="both"/>
            </w:pPr>
            <w:r w:rsidRPr="00077256">
              <w:t>0.0419</w:t>
            </w:r>
          </w:p>
        </w:tc>
        <w:tc>
          <w:tcPr>
            <w:tcW w:w="1556" w:type="dxa"/>
          </w:tcPr>
          <w:p w14:paraId="523B3BB7" w14:textId="77777777" w:rsidR="00077256" w:rsidRPr="00077256" w:rsidRDefault="00077256" w:rsidP="00077256">
            <w:pPr>
              <w:spacing w:after="160" w:line="360" w:lineRule="auto"/>
              <w:jc w:val="both"/>
            </w:pPr>
            <w:r w:rsidRPr="00077256">
              <w:t>0.0704</w:t>
            </w:r>
          </w:p>
        </w:tc>
        <w:tc>
          <w:tcPr>
            <w:tcW w:w="1127" w:type="dxa"/>
          </w:tcPr>
          <w:p w14:paraId="456ECFFE" w14:textId="77777777" w:rsidR="00077256" w:rsidRPr="00077256" w:rsidRDefault="00077256" w:rsidP="00077256">
            <w:pPr>
              <w:spacing w:after="160" w:line="360" w:lineRule="auto"/>
              <w:jc w:val="both"/>
            </w:pPr>
            <w:r w:rsidRPr="00077256">
              <w:t>0.0141</w:t>
            </w:r>
          </w:p>
        </w:tc>
        <w:tc>
          <w:tcPr>
            <w:tcW w:w="1550" w:type="dxa"/>
          </w:tcPr>
          <w:p w14:paraId="472E2E6C" w14:textId="77777777" w:rsidR="00077256" w:rsidRPr="00077256" w:rsidRDefault="00077256" w:rsidP="00077256">
            <w:pPr>
              <w:spacing w:after="160" w:line="360" w:lineRule="auto"/>
              <w:jc w:val="both"/>
            </w:pPr>
            <w:r w:rsidRPr="00077256">
              <w:t>0.0249</w:t>
            </w:r>
          </w:p>
        </w:tc>
        <w:tc>
          <w:tcPr>
            <w:tcW w:w="1153" w:type="dxa"/>
          </w:tcPr>
          <w:p w14:paraId="51B7B555" w14:textId="77777777" w:rsidR="00077256" w:rsidRPr="00077256" w:rsidRDefault="00077256" w:rsidP="00077256">
            <w:pPr>
              <w:spacing w:after="160" w:line="360" w:lineRule="auto"/>
              <w:jc w:val="both"/>
            </w:pPr>
            <w:r w:rsidRPr="00077256">
              <w:t>0.0105</w:t>
            </w:r>
          </w:p>
        </w:tc>
      </w:tr>
      <w:tr w:rsidR="00077256" w:rsidRPr="00077256" w14:paraId="37BD1327" w14:textId="77777777" w:rsidTr="00BC132C">
        <w:tc>
          <w:tcPr>
            <w:tcW w:w="1315" w:type="dxa"/>
            <w:vMerge w:val="restart"/>
          </w:tcPr>
          <w:p w14:paraId="1595D402" w14:textId="77777777" w:rsidR="00077256" w:rsidRPr="00077256" w:rsidRDefault="00077256" w:rsidP="00077256">
            <w:pPr>
              <w:spacing w:after="160" w:line="360" w:lineRule="auto"/>
              <w:jc w:val="both"/>
            </w:pPr>
            <w:r w:rsidRPr="00077256">
              <w:t>2</w:t>
            </w:r>
          </w:p>
        </w:tc>
        <w:tc>
          <w:tcPr>
            <w:tcW w:w="1223" w:type="dxa"/>
          </w:tcPr>
          <w:p w14:paraId="2FF3149D" w14:textId="68309229" w:rsidR="00077256" w:rsidRPr="00077256" w:rsidRDefault="00135738" w:rsidP="00077256">
            <w:pPr>
              <w:spacing w:after="160" w:line="360" w:lineRule="auto"/>
              <w:jc w:val="both"/>
            </w:pPr>
            <w:r w:rsidRPr="00077256">
              <w:t>T</w:t>
            </w:r>
            <w:r w:rsidR="00077256" w:rsidRPr="00077256">
              <w:t>rain</w:t>
            </w:r>
          </w:p>
        </w:tc>
        <w:tc>
          <w:tcPr>
            <w:tcW w:w="1426" w:type="dxa"/>
          </w:tcPr>
          <w:p w14:paraId="1B6A943E" w14:textId="77777777" w:rsidR="00077256" w:rsidRPr="00077256" w:rsidRDefault="00077256" w:rsidP="00077256">
            <w:pPr>
              <w:spacing w:after="160" w:line="360" w:lineRule="auto"/>
              <w:jc w:val="both"/>
            </w:pPr>
            <w:r w:rsidRPr="00077256">
              <w:t>0.1051</w:t>
            </w:r>
          </w:p>
        </w:tc>
        <w:tc>
          <w:tcPr>
            <w:tcW w:w="1556" w:type="dxa"/>
          </w:tcPr>
          <w:p w14:paraId="62C5D3C1" w14:textId="77777777" w:rsidR="00077256" w:rsidRPr="00077256" w:rsidRDefault="00077256" w:rsidP="00077256">
            <w:pPr>
              <w:spacing w:after="160" w:line="360" w:lineRule="auto"/>
              <w:jc w:val="both"/>
            </w:pPr>
            <w:r w:rsidRPr="00077256">
              <w:t>0.0865</w:t>
            </w:r>
          </w:p>
        </w:tc>
        <w:tc>
          <w:tcPr>
            <w:tcW w:w="1127" w:type="dxa"/>
          </w:tcPr>
          <w:p w14:paraId="5A598D05" w14:textId="77777777" w:rsidR="00077256" w:rsidRPr="00077256" w:rsidRDefault="00077256" w:rsidP="00077256">
            <w:pPr>
              <w:spacing w:after="160" w:line="360" w:lineRule="auto"/>
              <w:jc w:val="both"/>
            </w:pPr>
            <w:r w:rsidRPr="00077256">
              <w:t>0.0793</w:t>
            </w:r>
          </w:p>
        </w:tc>
        <w:tc>
          <w:tcPr>
            <w:tcW w:w="1550" w:type="dxa"/>
          </w:tcPr>
          <w:p w14:paraId="3883E6F6" w14:textId="77777777" w:rsidR="00077256" w:rsidRPr="00077256" w:rsidRDefault="00077256" w:rsidP="00077256">
            <w:pPr>
              <w:spacing w:after="160" w:line="360" w:lineRule="auto"/>
              <w:jc w:val="both"/>
            </w:pPr>
            <w:r w:rsidRPr="00077256">
              <w:t>0.0204</w:t>
            </w:r>
          </w:p>
        </w:tc>
        <w:tc>
          <w:tcPr>
            <w:tcW w:w="1153" w:type="dxa"/>
          </w:tcPr>
          <w:p w14:paraId="374045A8" w14:textId="77777777" w:rsidR="00077256" w:rsidRPr="00077256" w:rsidRDefault="00077256" w:rsidP="00077256">
            <w:pPr>
              <w:spacing w:after="160" w:line="360" w:lineRule="auto"/>
              <w:jc w:val="both"/>
            </w:pPr>
            <w:r w:rsidRPr="00077256">
              <w:t>0.0871</w:t>
            </w:r>
          </w:p>
        </w:tc>
      </w:tr>
      <w:tr w:rsidR="00077256" w:rsidRPr="00077256" w14:paraId="6E2A88A0" w14:textId="77777777" w:rsidTr="00BC132C">
        <w:tc>
          <w:tcPr>
            <w:tcW w:w="1315" w:type="dxa"/>
            <w:vMerge/>
          </w:tcPr>
          <w:p w14:paraId="6B947FD4" w14:textId="77777777" w:rsidR="00077256" w:rsidRPr="00077256" w:rsidRDefault="00077256" w:rsidP="00077256">
            <w:pPr>
              <w:spacing w:after="160" w:line="360" w:lineRule="auto"/>
              <w:jc w:val="both"/>
            </w:pPr>
          </w:p>
        </w:tc>
        <w:tc>
          <w:tcPr>
            <w:tcW w:w="1223" w:type="dxa"/>
          </w:tcPr>
          <w:p w14:paraId="3AF8DEDA" w14:textId="5BF1D77C" w:rsidR="00077256" w:rsidRPr="00077256" w:rsidRDefault="00135738" w:rsidP="00077256">
            <w:pPr>
              <w:spacing w:after="160" w:line="360" w:lineRule="auto"/>
              <w:jc w:val="both"/>
            </w:pPr>
            <w:r w:rsidRPr="00077256">
              <w:t>V</w:t>
            </w:r>
            <w:r w:rsidR="00077256" w:rsidRPr="00077256">
              <w:t>al</w:t>
            </w:r>
          </w:p>
        </w:tc>
        <w:tc>
          <w:tcPr>
            <w:tcW w:w="1426" w:type="dxa"/>
          </w:tcPr>
          <w:p w14:paraId="788A2E54" w14:textId="77777777" w:rsidR="00077256" w:rsidRPr="00077256" w:rsidRDefault="00077256" w:rsidP="00077256">
            <w:pPr>
              <w:spacing w:after="160" w:line="360" w:lineRule="auto"/>
              <w:jc w:val="both"/>
            </w:pPr>
            <w:r w:rsidRPr="00077256">
              <w:t>0.2098</w:t>
            </w:r>
          </w:p>
        </w:tc>
        <w:tc>
          <w:tcPr>
            <w:tcW w:w="1556" w:type="dxa"/>
          </w:tcPr>
          <w:p w14:paraId="68204440" w14:textId="77777777" w:rsidR="00077256" w:rsidRPr="00077256" w:rsidRDefault="00077256" w:rsidP="00077256">
            <w:pPr>
              <w:spacing w:after="160" w:line="360" w:lineRule="auto"/>
              <w:jc w:val="both"/>
            </w:pPr>
            <w:r w:rsidRPr="00077256">
              <w:t>0.2634</w:t>
            </w:r>
          </w:p>
        </w:tc>
        <w:tc>
          <w:tcPr>
            <w:tcW w:w="1127" w:type="dxa"/>
          </w:tcPr>
          <w:p w14:paraId="38E72F48" w14:textId="77777777" w:rsidR="00077256" w:rsidRPr="00077256" w:rsidRDefault="00077256" w:rsidP="00077256">
            <w:pPr>
              <w:spacing w:after="160" w:line="360" w:lineRule="auto"/>
              <w:jc w:val="both"/>
            </w:pPr>
            <w:r w:rsidRPr="00077256">
              <w:t>0.0454</w:t>
            </w:r>
          </w:p>
        </w:tc>
        <w:tc>
          <w:tcPr>
            <w:tcW w:w="1550" w:type="dxa"/>
          </w:tcPr>
          <w:p w14:paraId="180DA371" w14:textId="77777777" w:rsidR="00077256" w:rsidRPr="00077256" w:rsidRDefault="00077256" w:rsidP="00077256">
            <w:pPr>
              <w:spacing w:after="160" w:line="360" w:lineRule="auto"/>
              <w:jc w:val="both"/>
            </w:pPr>
            <w:r w:rsidRPr="00077256">
              <w:t>0.0199</w:t>
            </w:r>
          </w:p>
        </w:tc>
        <w:tc>
          <w:tcPr>
            <w:tcW w:w="1153" w:type="dxa"/>
          </w:tcPr>
          <w:p w14:paraId="5E43E810" w14:textId="77777777" w:rsidR="00077256" w:rsidRPr="00077256" w:rsidRDefault="00077256" w:rsidP="00077256">
            <w:pPr>
              <w:spacing w:after="160" w:line="360" w:lineRule="auto"/>
              <w:jc w:val="both"/>
            </w:pPr>
            <w:r w:rsidRPr="00077256">
              <w:t>0.0145</w:t>
            </w:r>
          </w:p>
        </w:tc>
      </w:tr>
      <w:tr w:rsidR="00077256" w:rsidRPr="00077256" w14:paraId="7B80AAE2" w14:textId="77777777" w:rsidTr="00BC132C">
        <w:tc>
          <w:tcPr>
            <w:tcW w:w="1315" w:type="dxa"/>
            <w:vMerge w:val="restart"/>
          </w:tcPr>
          <w:p w14:paraId="70C841A8" w14:textId="77777777" w:rsidR="00077256" w:rsidRPr="00077256" w:rsidRDefault="00077256" w:rsidP="00077256">
            <w:pPr>
              <w:spacing w:after="160" w:line="360" w:lineRule="auto"/>
              <w:jc w:val="both"/>
            </w:pPr>
            <w:r w:rsidRPr="00077256">
              <w:t>3</w:t>
            </w:r>
          </w:p>
        </w:tc>
        <w:tc>
          <w:tcPr>
            <w:tcW w:w="1223" w:type="dxa"/>
          </w:tcPr>
          <w:p w14:paraId="4D8BBAA6" w14:textId="454B5DFB" w:rsidR="00077256" w:rsidRPr="00077256" w:rsidRDefault="00135738" w:rsidP="00077256">
            <w:pPr>
              <w:spacing w:after="160" w:line="360" w:lineRule="auto"/>
              <w:jc w:val="both"/>
            </w:pPr>
            <w:r w:rsidRPr="00077256">
              <w:t>T</w:t>
            </w:r>
            <w:r w:rsidR="00077256" w:rsidRPr="00077256">
              <w:t>rain</w:t>
            </w:r>
          </w:p>
        </w:tc>
        <w:tc>
          <w:tcPr>
            <w:tcW w:w="1426" w:type="dxa"/>
          </w:tcPr>
          <w:p w14:paraId="04844C73" w14:textId="77777777" w:rsidR="00077256" w:rsidRPr="00077256" w:rsidRDefault="00077256" w:rsidP="00077256">
            <w:pPr>
              <w:spacing w:after="160" w:line="360" w:lineRule="auto"/>
              <w:jc w:val="both"/>
            </w:pPr>
            <w:r w:rsidRPr="00077256">
              <w:t>0.2301</w:t>
            </w:r>
          </w:p>
        </w:tc>
        <w:tc>
          <w:tcPr>
            <w:tcW w:w="1556" w:type="dxa"/>
          </w:tcPr>
          <w:p w14:paraId="62757898" w14:textId="77777777" w:rsidR="00077256" w:rsidRPr="00077256" w:rsidRDefault="00077256" w:rsidP="00077256">
            <w:pPr>
              <w:spacing w:after="160" w:line="360" w:lineRule="auto"/>
              <w:jc w:val="both"/>
            </w:pPr>
            <w:r w:rsidRPr="00077256">
              <w:t>0.2052</w:t>
            </w:r>
          </w:p>
        </w:tc>
        <w:tc>
          <w:tcPr>
            <w:tcW w:w="1127" w:type="dxa"/>
          </w:tcPr>
          <w:p w14:paraId="4FA04E7D" w14:textId="77777777" w:rsidR="00077256" w:rsidRPr="00077256" w:rsidRDefault="00077256" w:rsidP="00077256">
            <w:pPr>
              <w:spacing w:after="160" w:line="360" w:lineRule="auto"/>
              <w:jc w:val="both"/>
            </w:pPr>
            <w:r w:rsidRPr="00077256">
              <w:t>0.1616</w:t>
            </w:r>
          </w:p>
        </w:tc>
        <w:tc>
          <w:tcPr>
            <w:tcW w:w="1550" w:type="dxa"/>
          </w:tcPr>
          <w:p w14:paraId="53EFE122" w14:textId="77777777" w:rsidR="00077256" w:rsidRPr="00077256" w:rsidRDefault="00077256" w:rsidP="00077256">
            <w:pPr>
              <w:spacing w:after="160" w:line="360" w:lineRule="auto"/>
              <w:jc w:val="both"/>
            </w:pPr>
            <w:r w:rsidRPr="00077256">
              <w:t>0.0170</w:t>
            </w:r>
          </w:p>
        </w:tc>
        <w:tc>
          <w:tcPr>
            <w:tcW w:w="1153" w:type="dxa"/>
          </w:tcPr>
          <w:p w14:paraId="349CB962" w14:textId="77777777" w:rsidR="00077256" w:rsidRPr="00077256" w:rsidRDefault="00077256" w:rsidP="00077256">
            <w:pPr>
              <w:spacing w:after="160" w:line="360" w:lineRule="auto"/>
              <w:jc w:val="both"/>
            </w:pPr>
            <w:r w:rsidRPr="00077256">
              <w:t>0.1221</w:t>
            </w:r>
          </w:p>
        </w:tc>
      </w:tr>
      <w:tr w:rsidR="00077256" w:rsidRPr="00077256" w14:paraId="43595869" w14:textId="77777777" w:rsidTr="00BC132C">
        <w:tc>
          <w:tcPr>
            <w:tcW w:w="1315" w:type="dxa"/>
            <w:vMerge/>
          </w:tcPr>
          <w:p w14:paraId="1228887B" w14:textId="77777777" w:rsidR="00077256" w:rsidRPr="00077256" w:rsidRDefault="00077256" w:rsidP="00077256">
            <w:pPr>
              <w:spacing w:after="160" w:line="360" w:lineRule="auto"/>
              <w:jc w:val="both"/>
            </w:pPr>
          </w:p>
        </w:tc>
        <w:tc>
          <w:tcPr>
            <w:tcW w:w="1223" w:type="dxa"/>
          </w:tcPr>
          <w:p w14:paraId="38088B36" w14:textId="6AE76092" w:rsidR="00077256" w:rsidRPr="00077256" w:rsidRDefault="00135738" w:rsidP="00077256">
            <w:pPr>
              <w:spacing w:after="160" w:line="360" w:lineRule="auto"/>
              <w:jc w:val="both"/>
            </w:pPr>
            <w:r w:rsidRPr="00077256">
              <w:t>V</w:t>
            </w:r>
            <w:r w:rsidR="00077256" w:rsidRPr="00077256">
              <w:t>al</w:t>
            </w:r>
          </w:p>
        </w:tc>
        <w:tc>
          <w:tcPr>
            <w:tcW w:w="1426" w:type="dxa"/>
          </w:tcPr>
          <w:p w14:paraId="3AD156C2" w14:textId="77777777" w:rsidR="00077256" w:rsidRPr="00077256" w:rsidRDefault="00077256" w:rsidP="00077256">
            <w:pPr>
              <w:spacing w:after="160" w:line="360" w:lineRule="auto"/>
              <w:jc w:val="both"/>
            </w:pPr>
            <w:r w:rsidRPr="00077256">
              <w:t>0.3238</w:t>
            </w:r>
          </w:p>
        </w:tc>
        <w:tc>
          <w:tcPr>
            <w:tcW w:w="1556" w:type="dxa"/>
          </w:tcPr>
          <w:p w14:paraId="0BFA168A" w14:textId="77777777" w:rsidR="00077256" w:rsidRPr="00077256" w:rsidRDefault="00077256" w:rsidP="00077256">
            <w:pPr>
              <w:spacing w:after="160" w:line="360" w:lineRule="auto"/>
              <w:jc w:val="both"/>
            </w:pPr>
            <w:r w:rsidRPr="00077256">
              <w:t>0.3840</w:t>
            </w:r>
          </w:p>
        </w:tc>
        <w:tc>
          <w:tcPr>
            <w:tcW w:w="1127" w:type="dxa"/>
          </w:tcPr>
          <w:p w14:paraId="143F593E" w14:textId="77777777" w:rsidR="00077256" w:rsidRPr="00077256" w:rsidRDefault="00077256" w:rsidP="00077256">
            <w:pPr>
              <w:spacing w:after="160" w:line="360" w:lineRule="auto"/>
              <w:jc w:val="both"/>
            </w:pPr>
            <w:r w:rsidRPr="00077256">
              <w:t>0.0659</w:t>
            </w:r>
          </w:p>
        </w:tc>
        <w:tc>
          <w:tcPr>
            <w:tcW w:w="1550" w:type="dxa"/>
          </w:tcPr>
          <w:p w14:paraId="5D4F6056" w14:textId="77777777" w:rsidR="00077256" w:rsidRPr="00077256" w:rsidRDefault="00077256" w:rsidP="00077256">
            <w:pPr>
              <w:spacing w:after="160" w:line="360" w:lineRule="auto"/>
              <w:jc w:val="both"/>
            </w:pPr>
            <w:r w:rsidRPr="00077256">
              <w:t>0.0177</w:t>
            </w:r>
          </w:p>
        </w:tc>
        <w:tc>
          <w:tcPr>
            <w:tcW w:w="1153" w:type="dxa"/>
          </w:tcPr>
          <w:p w14:paraId="492FA1A7" w14:textId="77777777" w:rsidR="00077256" w:rsidRPr="00077256" w:rsidRDefault="00077256" w:rsidP="00077256">
            <w:pPr>
              <w:spacing w:after="160" w:line="360" w:lineRule="auto"/>
              <w:jc w:val="both"/>
            </w:pPr>
            <w:r w:rsidRPr="00077256">
              <w:t>0.0156</w:t>
            </w:r>
          </w:p>
        </w:tc>
      </w:tr>
      <w:tr w:rsidR="00077256" w:rsidRPr="00077256" w14:paraId="54360CB6" w14:textId="77777777" w:rsidTr="00BC132C">
        <w:tc>
          <w:tcPr>
            <w:tcW w:w="1315" w:type="dxa"/>
            <w:vMerge w:val="restart"/>
          </w:tcPr>
          <w:p w14:paraId="55A19EB1" w14:textId="77777777" w:rsidR="00077256" w:rsidRPr="00077256" w:rsidRDefault="00077256" w:rsidP="00077256">
            <w:pPr>
              <w:spacing w:after="160" w:line="360" w:lineRule="auto"/>
              <w:jc w:val="both"/>
            </w:pPr>
            <w:r w:rsidRPr="00077256">
              <w:t>4</w:t>
            </w:r>
          </w:p>
        </w:tc>
        <w:tc>
          <w:tcPr>
            <w:tcW w:w="1223" w:type="dxa"/>
          </w:tcPr>
          <w:p w14:paraId="3451D161" w14:textId="03B85009" w:rsidR="00077256" w:rsidRPr="00077256" w:rsidRDefault="00135738" w:rsidP="00077256">
            <w:pPr>
              <w:spacing w:after="160" w:line="360" w:lineRule="auto"/>
              <w:jc w:val="both"/>
            </w:pPr>
            <w:r w:rsidRPr="00077256">
              <w:t>T</w:t>
            </w:r>
            <w:r w:rsidR="00077256" w:rsidRPr="00077256">
              <w:t>rain</w:t>
            </w:r>
          </w:p>
        </w:tc>
        <w:tc>
          <w:tcPr>
            <w:tcW w:w="1426" w:type="dxa"/>
          </w:tcPr>
          <w:p w14:paraId="41DA515A" w14:textId="77777777" w:rsidR="00077256" w:rsidRPr="00077256" w:rsidRDefault="00077256" w:rsidP="00077256">
            <w:pPr>
              <w:spacing w:after="160" w:line="360" w:lineRule="auto"/>
              <w:jc w:val="both"/>
            </w:pPr>
            <w:r w:rsidRPr="00077256">
              <w:t>0.3194</w:t>
            </w:r>
          </w:p>
        </w:tc>
        <w:tc>
          <w:tcPr>
            <w:tcW w:w="1556" w:type="dxa"/>
          </w:tcPr>
          <w:p w14:paraId="6F6FBEBD" w14:textId="77777777" w:rsidR="00077256" w:rsidRPr="00077256" w:rsidRDefault="00077256" w:rsidP="00077256">
            <w:pPr>
              <w:spacing w:after="160" w:line="360" w:lineRule="auto"/>
              <w:jc w:val="both"/>
            </w:pPr>
            <w:r w:rsidRPr="00077256">
              <w:t>0.3032</w:t>
            </w:r>
          </w:p>
        </w:tc>
        <w:tc>
          <w:tcPr>
            <w:tcW w:w="1127" w:type="dxa"/>
          </w:tcPr>
          <w:p w14:paraId="2CF538B8" w14:textId="77777777" w:rsidR="00077256" w:rsidRPr="00077256" w:rsidRDefault="00077256" w:rsidP="00077256">
            <w:pPr>
              <w:spacing w:after="160" w:line="360" w:lineRule="auto"/>
              <w:jc w:val="both"/>
            </w:pPr>
            <w:r w:rsidRPr="00077256">
              <w:t>0.2271</w:t>
            </w:r>
          </w:p>
        </w:tc>
        <w:tc>
          <w:tcPr>
            <w:tcW w:w="1550" w:type="dxa"/>
          </w:tcPr>
          <w:p w14:paraId="568DBF96" w14:textId="77777777" w:rsidR="00077256" w:rsidRPr="00077256" w:rsidRDefault="00077256" w:rsidP="00077256">
            <w:pPr>
              <w:spacing w:after="160" w:line="360" w:lineRule="auto"/>
              <w:jc w:val="both"/>
            </w:pPr>
            <w:r w:rsidRPr="00077256">
              <w:t>0.0149</w:t>
            </w:r>
          </w:p>
        </w:tc>
        <w:tc>
          <w:tcPr>
            <w:tcW w:w="1153" w:type="dxa"/>
          </w:tcPr>
          <w:p w14:paraId="16FBC80B" w14:textId="77777777" w:rsidR="00077256" w:rsidRPr="00077256" w:rsidRDefault="00077256" w:rsidP="00077256">
            <w:pPr>
              <w:spacing w:after="160" w:line="360" w:lineRule="auto"/>
              <w:jc w:val="both"/>
            </w:pPr>
            <w:r w:rsidRPr="00077256">
              <w:t>0.1402</w:t>
            </w:r>
          </w:p>
        </w:tc>
      </w:tr>
      <w:tr w:rsidR="00077256" w:rsidRPr="00077256" w14:paraId="690BBF66" w14:textId="77777777" w:rsidTr="00BC132C">
        <w:tc>
          <w:tcPr>
            <w:tcW w:w="1315" w:type="dxa"/>
            <w:vMerge/>
          </w:tcPr>
          <w:p w14:paraId="38927D3B" w14:textId="77777777" w:rsidR="00077256" w:rsidRPr="00077256" w:rsidRDefault="00077256" w:rsidP="00077256">
            <w:pPr>
              <w:spacing w:after="160" w:line="360" w:lineRule="auto"/>
              <w:jc w:val="both"/>
            </w:pPr>
          </w:p>
        </w:tc>
        <w:tc>
          <w:tcPr>
            <w:tcW w:w="1223" w:type="dxa"/>
          </w:tcPr>
          <w:p w14:paraId="66DB157A" w14:textId="3442B804" w:rsidR="00077256" w:rsidRPr="00077256" w:rsidRDefault="00135738" w:rsidP="00077256">
            <w:pPr>
              <w:spacing w:after="160" w:line="360" w:lineRule="auto"/>
              <w:jc w:val="both"/>
            </w:pPr>
            <w:r w:rsidRPr="00077256">
              <w:t>V</w:t>
            </w:r>
            <w:r w:rsidR="00077256" w:rsidRPr="00077256">
              <w:t>al</w:t>
            </w:r>
          </w:p>
        </w:tc>
        <w:tc>
          <w:tcPr>
            <w:tcW w:w="1426" w:type="dxa"/>
          </w:tcPr>
          <w:p w14:paraId="7DD3C960" w14:textId="77777777" w:rsidR="00077256" w:rsidRPr="00077256" w:rsidRDefault="00077256" w:rsidP="00077256">
            <w:pPr>
              <w:spacing w:after="160" w:line="360" w:lineRule="auto"/>
              <w:jc w:val="both"/>
            </w:pPr>
            <w:r w:rsidRPr="00077256">
              <w:t>0.3785</w:t>
            </w:r>
          </w:p>
        </w:tc>
        <w:tc>
          <w:tcPr>
            <w:tcW w:w="1556" w:type="dxa"/>
          </w:tcPr>
          <w:p w14:paraId="40E162D5" w14:textId="77777777" w:rsidR="00077256" w:rsidRPr="00077256" w:rsidRDefault="00077256" w:rsidP="00077256">
            <w:pPr>
              <w:spacing w:after="160" w:line="360" w:lineRule="auto"/>
              <w:jc w:val="both"/>
            </w:pPr>
            <w:r w:rsidRPr="00077256">
              <w:t>0.4385</w:t>
            </w:r>
          </w:p>
        </w:tc>
        <w:tc>
          <w:tcPr>
            <w:tcW w:w="1127" w:type="dxa"/>
          </w:tcPr>
          <w:p w14:paraId="21996211" w14:textId="77777777" w:rsidR="00077256" w:rsidRPr="00077256" w:rsidRDefault="00077256" w:rsidP="00077256">
            <w:pPr>
              <w:spacing w:after="160" w:line="360" w:lineRule="auto"/>
              <w:jc w:val="both"/>
            </w:pPr>
            <w:r w:rsidRPr="00077256">
              <w:t>0.0771</w:t>
            </w:r>
          </w:p>
        </w:tc>
        <w:tc>
          <w:tcPr>
            <w:tcW w:w="1550" w:type="dxa"/>
          </w:tcPr>
          <w:p w14:paraId="1453F41B" w14:textId="77777777" w:rsidR="00077256" w:rsidRPr="00077256" w:rsidRDefault="00077256" w:rsidP="00077256">
            <w:pPr>
              <w:spacing w:after="160" w:line="360" w:lineRule="auto"/>
              <w:jc w:val="both"/>
            </w:pPr>
            <w:r w:rsidRPr="00077256">
              <w:t>0.0161</w:t>
            </w:r>
          </w:p>
        </w:tc>
        <w:tc>
          <w:tcPr>
            <w:tcW w:w="1153" w:type="dxa"/>
          </w:tcPr>
          <w:p w14:paraId="73C85FAF" w14:textId="77777777" w:rsidR="00077256" w:rsidRPr="00077256" w:rsidRDefault="00077256" w:rsidP="00077256">
            <w:pPr>
              <w:spacing w:after="160" w:line="360" w:lineRule="auto"/>
              <w:jc w:val="both"/>
            </w:pPr>
            <w:r w:rsidRPr="00077256">
              <w:t>0.0161</w:t>
            </w:r>
          </w:p>
        </w:tc>
      </w:tr>
      <w:tr w:rsidR="00077256" w:rsidRPr="00077256" w14:paraId="7D9870A0" w14:textId="77777777" w:rsidTr="00BC132C">
        <w:tc>
          <w:tcPr>
            <w:tcW w:w="1315" w:type="dxa"/>
            <w:vMerge w:val="restart"/>
          </w:tcPr>
          <w:p w14:paraId="02BA8B98" w14:textId="77777777" w:rsidR="00077256" w:rsidRPr="00077256" w:rsidRDefault="00077256" w:rsidP="00077256">
            <w:pPr>
              <w:spacing w:after="160" w:line="360" w:lineRule="auto"/>
              <w:jc w:val="both"/>
            </w:pPr>
            <w:r w:rsidRPr="00077256">
              <w:t>5</w:t>
            </w:r>
          </w:p>
        </w:tc>
        <w:tc>
          <w:tcPr>
            <w:tcW w:w="1223" w:type="dxa"/>
          </w:tcPr>
          <w:p w14:paraId="4989EA09" w14:textId="7F1F3B3C" w:rsidR="00077256" w:rsidRPr="00077256" w:rsidRDefault="00135738" w:rsidP="00077256">
            <w:pPr>
              <w:spacing w:after="160" w:line="360" w:lineRule="auto"/>
              <w:jc w:val="both"/>
            </w:pPr>
            <w:r w:rsidRPr="00077256">
              <w:t>T</w:t>
            </w:r>
            <w:r w:rsidR="00077256" w:rsidRPr="00077256">
              <w:t>rain</w:t>
            </w:r>
          </w:p>
        </w:tc>
        <w:tc>
          <w:tcPr>
            <w:tcW w:w="1426" w:type="dxa"/>
          </w:tcPr>
          <w:p w14:paraId="4AE42E5E" w14:textId="77777777" w:rsidR="00077256" w:rsidRPr="00077256" w:rsidRDefault="00077256" w:rsidP="00077256">
            <w:pPr>
              <w:spacing w:after="160" w:line="360" w:lineRule="auto"/>
              <w:jc w:val="both"/>
            </w:pPr>
            <w:r w:rsidRPr="00077256">
              <w:t>0.3858</w:t>
            </w:r>
          </w:p>
        </w:tc>
        <w:tc>
          <w:tcPr>
            <w:tcW w:w="1556" w:type="dxa"/>
          </w:tcPr>
          <w:p w14:paraId="2ED3A77D" w14:textId="77777777" w:rsidR="00077256" w:rsidRPr="00077256" w:rsidRDefault="00077256" w:rsidP="00077256">
            <w:pPr>
              <w:spacing w:after="160" w:line="360" w:lineRule="auto"/>
              <w:jc w:val="both"/>
            </w:pPr>
            <w:r w:rsidRPr="00077256">
              <w:t>0.3760</w:t>
            </w:r>
          </w:p>
        </w:tc>
        <w:tc>
          <w:tcPr>
            <w:tcW w:w="1127" w:type="dxa"/>
          </w:tcPr>
          <w:p w14:paraId="08CD2A00" w14:textId="77777777" w:rsidR="00077256" w:rsidRPr="00077256" w:rsidRDefault="00077256" w:rsidP="00077256">
            <w:pPr>
              <w:spacing w:after="160" w:line="360" w:lineRule="auto"/>
              <w:jc w:val="both"/>
            </w:pPr>
            <w:r w:rsidRPr="00077256">
              <w:t>0.2763</w:t>
            </w:r>
          </w:p>
        </w:tc>
        <w:tc>
          <w:tcPr>
            <w:tcW w:w="1550" w:type="dxa"/>
          </w:tcPr>
          <w:p w14:paraId="41D0EF55" w14:textId="77777777" w:rsidR="00077256" w:rsidRPr="00077256" w:rsidRDefault="00077256" w:rsidP="00077256">
            <w:pPr>
              <w:spacing w:after="160" w:line="360" w:lineRule="auto"/>
              <w:jc w:val="both"/>
            </w:pPr>
            <w:r w:rsidRPr="00077256">
              <w:t>0.0135</w:t>
            </w:r>
          </w:p>
        </w:tc>
        <w:tc>
          <w:tcPr>
            <w:tcW w:w="1153" w:type="dxa"/>
          </w:tcPr>
          <w:p w14:paraId="077A659A" w14:textId="77777777" w:rsidR="00077256" w:rsidRPr="00077256" w:rsidRDefault="00077256" w:rsidP="00077256">
            <w:pPr>
              <w:spacing w:after="160" w:line="360" w:lineRule="auto"/>
              <w:jc w:val="both"/>
            </w:pPr>
            <w:r w:rsidRPr="00077256">
              <w:t>0.1498</w:t>
            </w:r>
          </w:p>
        </w:tc>
      </w:tr>
      <w:tr w:rsidR="00077256" w:rsidRPr="00077256" w14:paraId="1284A5A1" w14:textId="77777777" w:rsidTr="00BC132C">
        <w:tc>
          <w:tcPr>
            <w:tcW w:w="1315" w:type="dxa"/>
            <w:vMerge/>
          </w:tcPr>
          <w:p w14:paraId="5C25A65B" w14:textId="77777777" w:rsidR="00077256" w:rsidRPr="00077256" w:rsidRDefault="00077256" w:rsidP="00077256">
            <w:pPr>
              <w:spacing w:after="160" w:line="360" w:lineRule="auto"/>
              <w:jc w:val="both"/>
            </w:pPr>
          </w:p>
        </w:tc>
        <w:tc>
          <w:tcPr>
            <w:tcW w:w="1223" w:type="dxa"/>
          </w:tcPr>
          <w:p w14:paraId="2B6BD131" w14:textId="1922E721" w:rsidR="00077256" w:rsidRPr="00077256" w:rsidRDefault="00135738" w:rsidP="00077256">
            <w:pPr>
              <w:spacing w:after="160" w:line="360" w:lineRule="auto"/>
              <w:jc w:val="both"/>
            </w:pPr>
            <w:r w:rsidRPr="00077256">
              <w:t>V</w:t>
            </w:r>
            <w:r w:rsidR="00077256" w:rsidRPr="00077256">
              <w:t>al</w:t>
            </w:r>
          </w:p>
        </w:tc>
        <w:tc>
          <w:tcPr>
            <w:tcW w:w="1426" w:type="dxa"/>
          </w:tcPr>
          <w:p w14:paraId="6245205D" w14:textId="77777777" w:rsidR="00077256" w:rsidRPr="00077256" w:rsidRDefault="00077256" w:rsidP="00077256">
            <w:pPr>
              <w:spacing w:after="160" w:line="360" w:lineRule="auto"/>
              <w:jc w:val="both"/>
            </w:pPr>
            <w:r w:rsidRPr="00077256">
              <w:t>0.4295</w:t>
            </w:r>
          </w:p>
        </w:tc>
        <w:tc>
          <w:tcPr>
            <w:tcW w:w="1556" w:type="dxa"/>
          </w:tcPr>
          <w:p w14:paraId="10F76847" w14:textId="77777777" w:rsidR="00077256" w:rsidRPr="00077256" w:rsidRDefault="00077256" w:rsidP="00077256">
            <w:pPr>
              <w:spacing w:after="160" w:line="360" w:lineRule="auto"/>
              <w:jc w:val="both"/>
            </w:pPr>
            <w:r w:rsidRPr="00077256">
              <w:t>0.4869</w:t>
            </w:r>
          </w:p>
        </w:tc>
        <w:tc>
          <w:tcPr>
            <w:tcW w:w="1127" w:type="dxa"/>
          </w:tcPr>
          <w:p w14:paraId="7E68331F" w14:textId="77777777" w:rsidR="00077256" w:rsidRPr="00077256" w:rsidRDefault="00077256" w:rsidP="00077256">
            <w:pPr>
              <w:spacing w:after="160" w:line="360" w:lineRule="auto"/>
              <w:jc w:val="both"/>
            </w:pPr>
            <w:r w:rsidRPr="00077256">
              <w:t>0.0882</w:t>
            </w:r>
          </w:p>
        </w:tc>
        <w:tc>
          <w:tcPr>
            <w:tcW w:w="1550" w:type="dxa"/>
          </w:tcPr>
          <w:p w14:paraId="7E7E2977" w14:textId="77777777" w:rsidR="00077256" w:rsidRPr="00077256" w:rsidRDefault="00077256" w:rsidP="00077256">
            <w:pPr>
              <w:spacing w:after="160" w:line="360" w:lineRule="auto"/>
              <w:jc w:val="both"/>
            </w:pPr>
            <w:r w:rsidRPr="00077256">
              <w:t>0.0151</w:t>
            </w:r>
          </w:p>
        </w:tc>
        <w:tc>
          <w:tcPr>
            <w:tcW w:w="1153" w:type="dxa"/>
          </w:tcPr>
          <w:p w14:paraId="4909A826" w14:textId="77777777" w:rsidR="00077256" w:rsidRPr="00077256" w:rsidRDefault="00077256" w:rsidP="00077256">
            <w:pPr>
              <w:spacing w:after="160" w:line="360" w:lineRule="auto"/>
              <w:jc w:val="both"/>
            </w:pPr>
            <w:r w:rsidRPr="00077256">
              <w:t>0.0162</w:t>
            </w:r>
          </w:p>
        </w:tc>
      </w:tr>
      <w:tr w:rsidR="00077256" w:rsidRPr="00077256" w14:paraId="1676268C" w14:textId="77777777" w:rsidTr="00BC132C">
        <w:tc>
          <w:tcPr>
            <w:tcW w:w="1315" w:type="dxa"/>
            <w:vMerge w:val="restart"/>
          </w:tcPr>
          <w:p w14:paraId="05D2D394" w14:textId="77777777" w:rsidR="00077256" w:rsidRPr="00077256" w:rsidRDefault="00077256" w:rsidP="00077256">
            <w:pPr>
              <w:spacing w:after="160" w:line="360" w:lineRule="auto"/>
              <w:jc w:val="both"/>
            </w:pPr>
            <w:r w:rsidRPr="00077256">
              <w:t>6</w:t>
            </w:r>
          </w:p>
        </w:tc>
        <w:tc>
          <w:tcPr>
            <w:tcW w:w="1223" w:type="dxa"/>
          </w:tcPr>
          <w:p w14:paraId="040B9030" w14:textId="69E96C09" w:rsidR="00077256" w:rsidRPr="00077256" w:rsidRDefault="00135738" w:rsidP="00077256">
            <w:pPr>
              <w:spacing w:after="160" w:line="360" w:lineRule="auto"/>
              <w:jc w:val="both"/>
            </w:pPr>
            <w:r w:rsidRPr="00077256">
              <w:t>T</w:t>
            </w:r>
            <w:r w:rsidR="00077256" w:rsidRPr="00077256">
              <w:t>rain</w:t>
            </w:r>
          </w:p>
        </w:tc>
        <w:tc>
          <w:tcPr>
            <w:tcW w:w="1426" w:type="dxa"/>
          </w:tcPr>
          <w:p w14:paraId="4AA7367D" w14:textId="77777777" w:rsidR="00077256" w:rsidRPr="00077256" w:rsidRDefault="00077256" w:rsidP="00077256">
            <w:pPr>
              <w:spacing w:after="160" w:line="360" w:lineRule="auto"/>
              <w:jc w:val="both"/>
            </w:pPr>
            <w:r w:rsidRPr="00077256">
              <w:t>0.4356</w:t>
            </w:r>
          </w:p>
        </w:tc>
        <w:tc>
          <w:tcPr>
            <w:tcW w:w="1556" w:type="dxa"/>
          </w:tcPr>
          <w:p w14:paraId="0BE223F8" w14:textId="77777777" w:rsidR="00077256" w:rsidRPr="00077256" w:rsidRDefault="00077256" w:rsidP="00077256">
            <w:pPr>
              <w:spacing w:after="160" w:line="360" w:lineRule="auto"/>
              <w:jc w:val="both"/>
            </w:pPr>
            <w:r w:rsidRPr="00077256">
              <w:t>0.4362</w:t>
            </w:r>
          </w:p>
        </w:tc>
        <w:tc>
          <w:tcPr>
            <w:tcW w:w="1127" w:type="dxa"/>
          </w:tcPr>
          <w:p w14:paraId="7D8A8A4D" w14:textId="77777777" w:rsidR="00077256" w:rsidRPr="00077256" w:rsidRDefault="00077256" w:rsidP="00077256">
            <w:pPr>
              <w:spacing w:after="160" w:line="360" w:lineRule="auto"/>
              <w:jc w:val="both"/>
            </w:pPr>
            <w:r w:rsidRPr="00077256">
              <w:t>0.3155</w:t>
            </w:r>
          </w:p>
        </w:tc>
        <w:tc>
          <w:tcPr>
            <w:tcW w:w="1550" w:type="dxa"/>
          </w:tcPr>
          <w:p w14:paraId="46E8A86E" w14:textId="77777777" w:rsidR="00077256" w:rsidRPr="00077256" w:rsidRDefault="00077256" w:rsidP="00077256">
            <w:pPr>
              <w:spacing w:after="160" w:line="360" w:lineRule="auto"/>
              <w:jc w:val="both"/>
            </w:pPr>
            <w:r w:rsidRPr="00077256">
              <w:t>0.0125</w:t>
            </w:r>
          </w:p>
        </w:tc>
        <w:tc>
          <w:tcPr>
            <w:tcW w:w="1153" w:type="dxa"/>
          </w:tcPr>
          <w:p w14:paraId="6692528F" w14:textId="77777777" w:rsidR="00077256" w:rsidRPr="00077256" w:rsidRDefault="00077256" w:rsidP="00077256">
            <w:pPr>
              <w:spacing w:after="160" w:line="360" w:lineRule="auto"/>
              <w:jc w:val="both"/>
            </w:pPr>
            <w:r w:rsidRPr="00077256">
              <w:t>0.1583</w:t>
            </w:r>
          </w:p>
        </w:tc>
      </w:tr>
      <w:tr w:rsidR="00077256" w:rsidRPr="00077256" w14:paraId="2F0D0A77" w14:textId="77777777" w:rsidTr="00BC132C">
        <w:tc>
          <w:tcPr>
            <w:tcW w:w="1315" w:type="dxa"/>
            <w:vMerge/>
          </w:tcPr>
          <w:p w14:paraId="4DB1803B" w14:textId="77777777" w:rsidR="00077256" w:rsidRPr="00077256" w:rsidRDefault="00077256" w:rsidP="00077256">
            <w:pPr>
              <w:spacing w:after="160" w:line="360" w:lineRule="auto"/>
              <w:jc w:val="both"/>
            </w:pPr>
          </w:p>
        </w:tc>
        <w:tc>
          <w:tcPr>
            <w:tcW w:w="1223" w:type="dxa"/>
          </w:tcPr>
          <w:p w14:paraId="2D913A31" w14:textId="215F16B3" w:rsidR="00077256" w:rsidRPr="00077256" w:rsidRDefault="00135738" w:rsidP="00077256">
            <w:pPr>
              <w:spacing w:after="160" w:line="360" w:lineRule="auto"/>
              <w:jc w:val="both"/>
            </w:pPr>
            <w:r w:rsidRPr="00077256">
              <w:t>V</w:t>
            </w:r>
            <w:r w:rsidR="00077256" w:rsidRPr="00077256">
              <w:t>al</w:t>
            </w:r>
          </w:p>
        </w:tc>
        <w:tc>
          <w:tcPr>
            <w:tcW w:w="1426" w:type="dxa"/>
          </w:tcPr>
          <w:p w14:paraId="37722CB6" w14:textId="77777777" w:rsidR="00077256" w:rsidRPr="00077256" w:rsidRDefault="00077256" w:rsidP="00077256">
            <w:pPr>
              <w:spacing w:after="160" w:line="360" w:lineRule="auto"/>
              <w:jc w:val="both"/>
            </w:pPr>
            <w:r w:rsidRPr="00077256">
              <w:t>0.4740</w:t>
            </w:r>
          </w:p>
        </w:tc>
        <w:tc>
          <w:tcPr>
            <w:tcW w:w="1556" w:type="dxa"/>
          </w:tcPr>
          <w:p w14:paraId="322A23D3" w14:textId="77777777" w:rsidR="00077256" w:rsidRPr="00077256" w:rsidRDefault="00077256" w:rsidP="00077256">
            <w:pPr>
              <w:spacing w:after="160" w:line="360" w:lineRule="auto"/>
              <w:jc w:val="both"/>
            </w:pPr>
            <w:r w:rsidRPr="00077256">
              <w:t>0.5162</w:t>
            </w:r>
          </w:p>
        </w:tc>
        <w:tc>
          <w:tcPr>
            <w:tcW w:w="1127" w:type="dxa"/>
          </w:tcPr>
          <w:p w14:paraId="15AD2A19" w14:textId="77777777" w:rsidR="00077256" w:rsidRPr="00077256" w:rsidRDefault="00077256" w:rsidP="00077256">
            <w:pPr>
              <w:spacing w:after="160" w:line="360" w:lineRule="auto"/>
              <w:jc w:val="both"/>
            </w:pPr>
            <w:r w:rsidRPr="00077256">
              <w:t>0.0988</w:t>
            </w:r>
          </w:p>
        </w:tc>
        <w:tc>
          <w:tcPr>
            <w:tcW w:w="1550" w:type="dxa"/>
          </w:tcPr>
          <w:p w14:paraId="2F34CFC2" w14:textId="77777777" w:rsidR="00077256" w:rsidRPr="00077256" w:rsidRDefault="00077256" w:rsidP="00077256">
            <w:pPr>
              <w:spacing w:after="160" w:line="360" w:lineRule="auto"/>
              <w:jc w:val="both"/>
            </w:pPr>
            <w:r w:rsidRPr="00077256">
              <w:t>0.0146</w:t>
            </w:r>
          </w:p>
        </w:tc>
        <w:tc>
          <w:tcPr>
            <w:tcW w:w="1153" w:type="dxa"/>
          </w:tcPr>
          <w:p w14:paraId="181314AE" w14:textId="77777777" w:rsidR="00077256" w:rsidRPr="00077256" w:rsidRDefault="00077256" w:rsidP="00077256">
            <w:pPr>
              <w:spacing w:after="160" w:line="360" w:lineRule="auto"/>
              <w:jc w:val="both"/>
            </w:pPr>
            <w:r w:rsidRPr="00077256">
              <w:t>0.0165</w:t>
            </w:r>
          </w:p>
        </w:tc>
      </w:tr>
      <w:tr w:rsidR="00077256" w:rsidRPr="00077256" w14:paraId="445C4BB8" w14:textId="77777777" w:rsidTr="00BC132C">
        <w:tc>
          <w:tcPr>
            <w:tcW w:w="1315" w:type="dxa"/>
            <w:vMerge w:val="restart"/>
          </w:tcPr>
          <w:p w14:paraId="22573400" w14:textId="77777777" w:rsidR="00077256" w:rsidRPr="00077256" w:rsidRDefault="00077256" w:rsidP="00077256">
            <w:pPr>
              <w:spacing w:after="160" w:line="360" w:lineRule="auto"/>
              <w:jc w:val="both"/>
            </w:pPr>
            <w:r w:rsidRPr="00077256">
              <w:t>7</w:t>
            </w:r>
          </w:p>
        </w:tc>
        <w:tc>
          <w:tcPr>
            <w:tcW w:w="1223" w:type="dxa"/>
          </w:tcPr>
          <w:p w14:paraId="0672A365" w14:textId="2B56ABB9" w:rsidR="00077256" w:rsidRPr="00077256" w:rsidRDefault="00135738" w:rsidP="00077256">
            <w:pPr>
              <w:spacing w:after="160" w:line="360" w:lineRule="auto"/>
              <w:jc w:val="both"/>
            </w:pPr>
            <w:r w:rsidRPr="00077256">
              <w:t>T</w:t>
            </w:r>
            <w:r w:rsidR="00077256" w:rsidRPr="00077256">
              <w:t>rain</w:t>
            </w:r>
          </w:p>
        </w:tc>
        <w:tc>
          <w:tcPr>
            <w:tcW w:w="1426" w:type="dxa"/>
          </w:tcPr>
          <w:p w14:paraId="76F3006D" w14:textId="77777777" w:rsidR="00077256" w:rsidRPr="00077256" w:rsidRDefault="00077256" w:rsidP="00077256">
            <w:pPr>
              <w:spacing w:after="160" w:line="360" w:lineRule="auto"/>
              <w:jc w:val="both"/>
            </w:pPr>
            <w:r w:rsidRPr="00077256">
              <w:t>0.4871</w:t>
            </w:r>
          </w:p>
        </w:tc>
        <w:tc>
          <w:tcPr>
            <w:tcW w:w="1556" w:type="dxa"/>
          </w:tcPr>
          <w:p w14:paraId="63645247" w14:textId="77777777" w:rsidR="00077256" w:rsidRPr="00077256" w:rsidRDefault="00077256" w:rsidP="00077256">
            <w:pPr>
              <w:spacing w:after="160" w:line="360" w:lineRule="auto"/>
              <w:jc w:val="both"/>
            </w:pPr>
            <w:r w:rsidRPr="00077256">
              <w:t>0.4908</w:t>
            </w:r>
          </w:p>
        </w:tc>
        <w:tc>
          <w:tcPr>
            <w:tcW w:w="1127" w:type="dxa"/>
          </w:tcPr>
          <w:p w14:paraId="1AB5513A" w14:textId="77777777" w:rsidR="00077256" w:rsidRPr="00077256" w:rsidRDefault="00077256" w:rsidP="00077256">
            <w:pPr>
              <w:spacing w:after="160" w:line="360" w:lineRule="auto"/>
              <w:jc w:val="both"/>
            </w:pPr>
            <w:r w:rsidRPr="00077256">
              <w:t>0.3563</w:t>
            </w:r>
          </w:p>
        </w:tc>
        <w:tc>
          <w:tcPr>
            <w:tcW w:w="1550" w:type="dxa"/>
          </w:tcPr>
          <w:p w14:paraId="38F9D2F8" w14:textId="77777777" w:rsidR="00077256" w:rsidRPr="00077256" w:rsidRDefault="00077256" w:rsidP="00077256">
            <w:pPr>
              <w:spacing w:after="160" w:line="360" w:lineRule="auto"/>
              <w:jc w:val="both"/>
            </w:pPr>
            <w:r w:rsidRPr="00077256">
              <w:t>0.0116</w:t>
            </w:r>
          </w:p>
        </w:tc>
        <w:tc>
          <w:tcPr>
            <w:tcW w:w="1153" w:type="dxa"/>
          </w:tcPr>
          <w:p w14:paraId="631F5712" w14:textId="77777777" w:rsidR="00077256" w:rsidRPr="00077256" w:rsidRDefault="00077256" w:rsidP="00077256">
            <w:pPr>
              <w:spacing w:after="160" w:line="360" w:lineRule="auto"/>
              <w:jc w:val="both"/>
            </w:pPr>
            <w:r w:rsidRPr="00077256">
              <w:t>0.1642</w:t>
            </w:r>
          </w:p>
        </w:tc>
      </w:tr>
      <w:tr w:rsidR="00077256" w:rsidRPr="00077256" w14:paraId="44F1BC60" w14:textId="77777777" w:rsidTr="00BC132C">
        <w:tc>
          <w:tcPr>
            <w:tcW w:w="1315" w:type="dxa"/>
            <w:vMerge/>
          </w:tcPr>
          <w:p w14:paraId="23D1A730" w14:textId="77777777" w:rsidR="00077256" w:rsidRPr="00077256" w:rsidRDefault="00077256" w:rsidP="00077256">
            <w:pPr>
              <w:spacing w:after="160" w:line="360" w:lineRule="auto"/>
              <w:jc w:val="both"/>
            </w:pPr>
          </w:p>
        </w:tc>
        <w:tc>
          <w:tcPr>
            <w:tcW w:w="1223" w:type="dxa"/>
          </w:tcPr>
          <w:p w14:paraId="3D07B202" w14:textId="11BF0386" w:rsidR="00077256" w:rsidRPr="00077256" w:rsidRDefault="00135738" w:rsidP="00077256">
            <w:pPr>
              <w:spacing w:after="160" w:line="360" w:lineRule="auto"/>
              <w:jc w:val="both"/>
            </w:pPr>
            <w:r w:rsidRPr="00077256">
              <w:t>V</w:t>
            </w:r>
            <w:r w:rsidR="00077256" w:rsidRPr="00077256">
              <w:t>al</w:t>
            </w:r>
          </w:p>
        </w:tc>
        <w:tc>
          <w:tcPr>
            <w:tcW w:w="1426" w:type="dxa"/>
          </w:tcPr>
          <w:p w14:paraId="6B44BAD6" w14:textId="77777777" w:rsidR="00077256" w:rsidRPr="00077256" w:rsidRDefault="00077256" w:rsidP="00077256">
            <w:pPr>
              <w:spacing w:after="160" w:line="360" w:lineRule="auto"/>
              <w:jc w:val="both"/>
            </w:pPr>
            <w:r w:rsidRPr="00077256">
              <w:t>0.4951</w:t>
            </w:r>
          </w:p>
        </w:tc>
        <w:tc>
          <w:tcPr>
            <w:tcW w:w="1556" w:type="dxa"/>
          </w:tcPr>
          <w:p w14:paraId="46C081DA" w14:textId="77777777" w:rsidR="00077256" w:rsidRPr="00077256" w:rsidRDefault="00077256" w:rsidP="00077256">
            <w:pPr>
              <w:spacing w:after="160" w:line="360" w:lineRule="auto"/>
              <w:jc w:val="both"/>
            </w:pPr>
            <w:r w:rsidRPr="00077256">
              <w:t>0.5396</w:t>
            </w:r>
          </w:p>
        </w:tc>
        <w:tc>
          <w:tcPr>
            <w:tcW w:w="1127" w:type="dxa"/>
          </w:tcPr>
          <w:p w14:paraId="6242676D" w14:textId="77777777" w:rsidR="00077256" w:rsidRPr="00077256" w:rsidRDefault="00077256" w:rsidP="00077256">
            <w:pPr>
              <w:spacing w:after="160" w:line="360" w:lineRule="auto"/>
              <w:jc w:val="both"/>
            </w:pPr>
            <w:r w:rsidRPr="00077256">
              <w:t>0.1041</w:t>
            </w:r>
          </w:p>
        </w:tc>
        <w:tc>
          <w:tcPr>
            <w:tcW w:w="1550" w:type="dxa"/>
          </w:tcPr>
          <w:p w14:paraId="2886BBA2" w14:textId="77777777" w:rsidR="00077256" w:rsidRPr="00077256" w:rsidRDefault="00077256" w:rsidP="00077256">
            <w:pPr>
              <w:spacing w:after="160" w:line="360" w:lineRule="auto"/>
              <w:jc w:val="both"/>
            </w:pPr>
            <w:r w:rsidRPr="00077256">
              <w:t>0.0139</w:t>
            </w:r>
          </w:p>
        </w:tc>
        <w:tc>
          <w:tcPr>
            <w:tcW w:w="1153" w:type="dxa"/>
          </w:tcPr>
          <w:p w14:paraId="53D8F311" w14:textId="77777777" w:rsidR="00077256" w:rsidRPr="00077256" w:rsidRDefault="00077256" w:rsidP="00077256">
            <w:pPr>
              <w:spacing w:after="160" w:line="360" w:lineRule="auto"/>
              <w:jc w:val="both"/>
            </w:pPr>
            <w:r w:rsidRPr="00077256">
              <w:t>0.0167</w:t>
            </w:r>
          </w:p>
        </w:tc>
      </w:tr>
      <w:tr w:rsidR="00077256" w:rsidRPr="00077256" w14:paraId="47126263" w14:textId="77777777" w:rsidTr="00BC132C">
        <w:tc>
          <w:tcPr>
            <w:tcW w:w="1315" w:type="dxa"/>
            <w:vMerge w:val="restart"/>
          </w:tcPr>
          <w:p w14:paraId="08D4899E" w14:textId="77777777" w:rsidR="00077256" w:rsidRPr="00077256" w:rsidRDefault="00077256" w:rsidP="00077256">
            <w:pPr>
              <w:spacing w:after="160" w:line="360" w:lineRule="auto"/>
              <w:jc w:val="both"/>
            </w:pPr>
            <w:r w:rsidRPr="00077256">
              <w:t>8</w:t>
            </w:r>
          </w:p>
        </w:tc>
        <w:tc>
          <w:tcPr>
            <w:tcW w:w="1223" w:type="dxa"/>
          </w:tcPr>
          <w:p w14:paraId="5CB02499" w14:textId="77777777" w:rsidR="00077256" w:rsidRPr="00077256" w:rsidRDefault="00077256" w:rsidP="00077256">
            <w:pPr>
              <w:spacing w:after="160" w:line="360" w:lineRule="auto"/>
              <w:jc w:val="both"/>
            </w:pPr>
            <w:r w:rsidRPr="00077256">
              <w:t>Train</w:t>
            </w:r>
          </w:p>
        </w:tc>
        <w:tc>
          <w:tcPr>
            <w:tcW w:w="1426" w:type="dxa"/>
          </w:tcPr>
          <w:p w14:paraId="6C78F63E" w14:textId="77777777" w:rsidR="00077256" w:rsidRPr="00077256" w:rsidRDefault="00077256" w:rsidP="00077256">
            <w:pPr>
              <w:spacing w:after="160" w:line="360" w:lineRule="auto"/>
              <w:jc w:val="both"/>
            </w:pPr>
            <w:r w:rsidRPr="00077256">
              <w:t>0.5230</w:t>
            </w:r>
          </w:p>
        </w:tc>
        <w:tc>
          <w:tcPr>
            <w:tcW w:w="1556" w:type="dxa"/>
          </w:tcPr>
          <w:p w14:paraId="778BA19B" w14:textId="77777777" w:rsidR="00077256" w:rsidRPr="00077256" w:rsidRDefault="00077256" w:rsidP="00077256">
            <w:pPr>
              <w:spacing w:after="160" w:line="360" w:lineRule="auto"/>
              <w:jc w:val="both"/>
            </w:pPr>
            <w:r w:rsidRPr="00077256">
              <w:t>0.5307</w:t>
            </w:r>
          </w:p>
        </w:tc>
        <w:tc>
          <w:tcPr>
            <w:tcW w:w="1127" w:type="dxa"/>
          </w:tcPr>
          <w:p w14:paraId="42C3A587" w14:textId="77777777" w:rsidR="00077256" w:rsidRPr="00077256" w:rsidRDefault="00077256" w:rsidP="00077256">
            <w:pPr>
              <w:spacing w:after="160" w:line="360" w:lineRule="auto"/>
              <w:jc w:val="both"/>
            </w:pPr>
            <w:r w:rsidRPr="00077256">
              <w:t>0.3856</w:t>
            </w:r>
          </w:p>
        </w:tc>
        <w:tc>
          <w:tcPr>
            <w:tcW w:w="1550" w:type="dxa"/>
          </w:tcPr>
          <w:p w14:paraId="66B20D5F" w14:textId="77777777" w:rsidR="00077256" w:rsidRPr="00077256" w:rsidRDefault="00077256" w:rsidP="00077256">
            <w:pPr>
              <w:spacing w:after="160" w:line="360" w:lineRule="auto"/>
              <w:jc w:val="both"/>
            </w:pPr>
            <w:r w:rsidRPr="00077256">
              <w:t>0.0110</w:t>
            </w:r>
          </w:p>
        </w:tc>
        <w:tc>
          <w:tcPr>
            <w:tcW w:w="1153" w:type="dxa"/>
          </w:tcPr>
          <w:p w14:paraId="57B7F3D7" w14:textId="77777777" w:rsidR="00077256" w:rsidRPr="00077256" w:rsidRDefault="00077256" w:rsidP="00077256">
            <w:pPr>
              <w:spacing w:after="160" w:line="360" w:lineRule="auto"/>
              <w:jc w:val="both"/>
            </w:pPr>
            <w:r w:rsidRPr="00077256">
              <w:t>0.1667</w:t>
            </w:r>
          </w:p>
        </w:tc>
      </w:tr>
      <w:tr w:rsidR="00077256" w:rsidRPr="00077256" w14:paraId="537BFF25" w14:textId="77777777" w:rsidTr="00BC132C">
        <w:tc>
          <w:tcPr>
            <w:tcW w:w="1315" w:type="dxa"/>
            <w:vMerge/>
          </w:tcPr>
          <w:p w14:paraId="27553D4B" w14:textId="77777777" w:rsidR="00077256" w:rsidRPr="00077256" w:rsidRDefault="00077256" w:rsidP="00077256">
            <w:pPr>
              <w:spacing w:after="160" w:line="360" w:lineRule="auto"/>
              <w:jc w:val="both"/>
            </w:pPr>
          </w:p>
        </w:tc>
        <w:tc>
          <w:tcPr>
            <w:tcW w:w="1223" w:type="dxa"/>
          </w:tcPr>
          <w:p w14:paraId="0C1D2B1C" w14:textId="77777777" w:rsidR="00077256" w:rsidRPr="00077256" w:rsidRDefault="00077256" w:rsidP="00077256">
            <w:pPr>
              <w:spacing w:after="160" w:line="360" w:lineRule="auto"/>
              <w:jc w:val="both"/>
            </w:pPr>
            <w:r w:rsidRPr="00077256">
              <w:t>Val</w:t>
            </w:r>
          </w:p>
        </w:tc>
        <w:tc>
          <w:tcPr>
            <w:tcW w:w="1426" w:type="dxa"/>
          </w:tcPr>
          <w:p w14:paraId="560B81E0" w14:textId="77777777" w:rsidR="00077256" w:rsidRPr="00077256" w:rsidRDefault="00077256" w:rsidP="00077256">
            <w:pPr>
              <w:spacing w:after="160" w:line="360" w:lineRule="auto"/>
              <w:jc w:val="both"/>
            </w:pPr>
            <w:r w:rsidRPr="00077256">
              <w:t>0.5086</w:t>
            </w:r>
          </w:p>
        </w:tc>
        <w:tc>
          <w:tcPr>
            <w:tcW w:w="1556" w:type="dxa"/>
          </w:tcPr>
          <w:p w14:paraId="12824AC4" w14:textId="77777777" w:rsidR="00077256" w:rsidRPr="00077256" w:rsidRDefault="00077256" w:rsidP="00077256">
            <w:pPr>
              <w:spacing w:after="160" w:line="360" w:lineRule="auto"/>
              <w:jc w:val="both"/>
            </w:pPr>
            <w:r w:rsidRPr="00077256">
              <w:t>0.5425</w:t>
            </w:r>
          </w:p>
        </w:tc>
        <w:tc>
          <w:tcPr>
            <w:tcW w:w="1127" w:type="dxa"/>
          </w:tcPr>
          <w:p w14:paraId="2B7AF342" w14:textId="77777777" w:rsidR="00077256" w:rsidRPr="00077256" w:rsidRDefault="00077256" w:rsidP="00077256">
            <w:pPr>
              <w:spacing w:after="160" w:line="360" w:lineRule="auto"/>
              <w:jc w:val="both"/>
            </w:pPr>
            <w:r w:rsidRPr="00077256">
              <w:t>0.1084</w:t>
            </w:r>
          </w:p>
        </w:tc>
        <w:tc>
          <w:tcPr>
            <w:tcW w:w="1550" w:type="dxa"/>
          </w:tcPr>
          <w:p w14:paraId="26D2EB58" w14:textId="77777777" w:rsidR="00077256" w:rsidRPr="00077256" w:rsidRDefault="00077256" w:rsidP="00077256">
            <w:pPr>
              <w:spacing w:after="160" w:line="360" w:lineRule="auto"/>
              <w:jc w:val="both"/>
            </w:pPr>
            <w:r w:rsidRPr="00077256">
              <w:t>0.0136</w:t>
            </w:r>
          </w:p>
        </w:tc>
        <w:tc>
          <w:tcPr>
            <w:tcW w:w="1153" w:type="dxa"/>
          </w:tcPr>
          <w:p w14:paraId="049B4393" w14:textId="77777777" w:rsidR="00077256" w:rsidRPr="00077256" w:rsidRDefault="00077256" w:rsidP="00077256">
            <w:pPr>
              <w:spacing w:after="160" w:line="360" w:lineRule="auto"/>
              <w:jc w:val="both"/>
            </w:pPr>
            <w:r w:rsidRPr="00077256">
              <w:t>0.0166</w:t>
            </w:r>
          </w:p>
        </w:tc>
      </w:tr>
      <w:tr w:rsidR="00077256" w:rsidRPr="00077256" w14:paraId="3B3B2B91" w14:textId="77777777" w:rsidTr="00BC132C">
        <w:tc>
          <w:tcPr>
            <w:tcW w:w="1315" w:type="dxa"/>
            <w:vMerge w:val="restart"/>
          </w:tcPr>
          <w:p w14:paraId="56F816BE" w14:textId="77777777" w:rsidR="00077256" w:rsidRPr="00077256" w:rsidRDefault="00077256" w:rsidP="00077256">
            <w:pPr>
              <w:spacing w:after="160" w:line="360" w:lineRule="auto"/>
              <w:jc w:val="both"/>
            </w:pPr>
            <w:r w:rsidRPr="00077256">
              <w:t>9</w:t>
            </w:r>
          </w:p>
        </w:tc>
        <w:tc>
          <w:tcPr>
            <w:tcW w:w="1223" w:type="dxa"/>
          </w:tcPr>
          <w:p w14:paraId="068D4ADF" w14:textId="77777777" w:rsidR="00077256" w:rsidRPr="00077256" w:rsidRDefault="00077256" w:rsidP="00077256">
            <w:pPr>
              <w:spacing w:after="160" w:line="360" w:lineRule="auto"/>
              <w:jc w:val="both"/>
            </w:pPr>
            <w:r w:rsidRPr="00077256">
              <w:t>Train</w:t>
            </w:r>
          </w:p>
        </w:tc>
        <w:tc>
          <w:tcPr>
            <w:tcW w:w="1426" w:type="dxa"/>
          </w:tcPr>
          <w:p w14:paraId="757E0A4D" w14:textId="77777777" w:rsidR="00077256" w:rsidRPr="00077256" w:rsidRDefault="00077256" w:rsidP="00077256">
            <w:pPr>
              <w:spacing w:after="160" w:line="360" w:lineRule="auto"/>
              <w:jc w:val="both"/>
            </w:pPr>
            <w:r w:rsidRPr="00077256">
              <w:t>0.5406</w:t>
            </w:r>
          </w:p>
        </w:tc>
        <w:tc>
          <w:tcPr>
            <w:tcW w:w="1556" w:type="dxa"/>
          </w:tcPr>
          <w:p w14:paraId="7F5E1C23" w14:textId="77777777" w:rsidR="00077256" w:rsidRPr="00077256" w:rsidRDefault="00077256" w:rsidP="00077256">
            <w:pPr>
              <w:spacing w:after="160" w:line="360" w:lineRule="auto"/>
              <w:jc w:val="both"/>
            </w:pPr>
            <w:r w:rsidRPr="00077256">
              <w:t>0.5515</w:t>
            </w:r>
          </w:p>
        </w:tc>
        <w:tc>
          <w:tcPr>
            <w:tcW w:w="1127" w:type="dxa"/>
          </w:tcPr>
          <w:p w14:paraId="586A67C5" w14:textId="77777777" w:rsidR="00077256" w:rsidRPr="00077256" w:rsidRDefault="00077256" w:rsidP="00077256">
            <w:pPr>
              <w:spacing w:after="160" w:line="360" w:lineRule="auto"/>
              <w:jc w:val="both"/>
            </w:pPr>
            <w:r w:rsidRPr="00077256">
              <w:t>0.3994</w:t>
            </w:r>
          </w:p>
        </w:tc>
        <w:tc>
          <w:tcPr>
            <w:tcW w:w="1550" w:type="dxa"/>
          </w:tcPr>
          <w:p w14:paraId="051BD08E" w14:textId="77777777" w:rsidR="00077256" w:rsidRPr="00077256" w:rsidRDefault="00077256" w:rsidP="00077256">
            <w:pPr>
              <w:spacing w:after="160" w:line="360" w:lineRule="auto"/>
              <w:jc w:val="both"/>
            </w:pPr>
            <w:r w:rsidRPr="00077256">
              <w:t>0.0106</w:t>
            </w:r>
          </w:p>
        </w:tc>
        <w:tc>
          <w:tcPr>
            <w:tcW w:w="1153" w:type="dxa"/>
          </w:tcPr>
          <w:p w14:paraId="171C7EDA" w14:textId="77777777" w:rsidR="00077256" w:rsidRPr="00077256" w:rsidRDefault="00077256" w:rsidP="00077256">
            <w:pPr>
              <w:spacing w:after="160" w:line="360" w:lineRule="auto"/>
              <w:jc w:val="both"/>
            </w:pPr>
            <w:r w:rsidRPr="00077256">
              <w:t>0.1695</w:t>
            </w:r>
          </w:p>
        </w:tc>
      </w:tr>
      <w:tr w:rsidR="00077256" w:rsidRPr="00077256" w14:paraId="6A5C89FF" w14:textId="77777777" w:rsidTr="00BC132C">
        <w:tc>
          <w:tcPr>
            <w:tcW w:w="1315" w:type="dxa"/>
            <w:vMerge/>
          </w:tcPr>
          <w:p w14:paraId="68032042" w14:textId="77777777" w:rsidR="00077256" w:rsidRPr="00077256" w:rsidRDefault="00077256" w:rsidP="00077256">
            <w:pPr>
              <w:spacing w:after="160" w:line="360" w:lineRule="auto"/>
              <w:jc w:val="both"/>
            </w:pPr>
          </w:p>
        </w:tc>
        <w:tc>
          <w:tcPr>
            <w:tcW w:w="1223" w:type="dxa"/>
          </w:tcPr>
          <w:p w14:paraId="5AF961DC" w14:textId="072BF891" w:rsidR="00077256" w:rsidRPr="00077256" w:rsidRDefault="00135738" w:rsidP="00077256">
            <w:pPr>
              <w:spacing w:after="160" w:line="360" w:lineRule="auto"/>
              <w:jc w:val="both"/>
            </w:pPr>
            <w:r w:rsidRPr="00077256">
              <w:t>V</w:t>
            </w:r>
            <w:r w:rsidR="00077256" w:rsidRPr="00077256">
              <w:t>al</w:t>
            </w:r>
          </w:p>
        </w:tc>
        <w:tc>
          <w:tcPr>
            <w:tcW w:w="1426" w:type="dxa"/>
          </w:tcPr>
          <w:p w14:paraId="2C2C259E" w14:textId="77777777" w:rsidR="00077256" w:rsidRPr="00077256" w:rsidRDefault="00077256" w:rsidP="00077256">
            <w:pPr>
              <w:spacing w:after="160" w:line="360" w:lineRule="auto"/>
              <w:jc w:val="both"/>
            </w:pPr>
            <w:r w:rsidRPr="00077256">
              <w:t>0.5257</w:t>
            </w:r>
          </w:p>
        </w:tc>
        <w:tc>
          <w:tcPr>
            <w:tcW w:w="1556" w:type="dxa"/>
          </w:tcPr>
          <w:p w14:paraId="34ABD911" w14:textId="77777777" w:rsidR="00077256" w:rsidRPr="00077256" w:rsidRDefault="00077256" w:rsidP="00077256">
            <w:pPr>
              <w:spacing w:after="160" w:line="360" w:lineRule="auto"/>
              <w:jc w:val="both"/>
            </w:pPr>
            <w:r w:rsidRPr="00077256">
              <w:t>0.5604</w:t>
            </w:r>
          </w:p>
        </w:tc>
        <w:tc>
          <w:tcPr>
            <w:tcW w:w="1127" w:type="dxa"/>
          </w:tcPr>
          <w:p w14:paraId="3FB343A2" w14:textId="77777777" w:rsidR="00077256" w:rsidRPr="00077256" w:rsidRDefault="00077256" w:rsidP="00077256">
            <w:pPr>
              <w:spacing w:after="160" w:line="360" w:lineRule="auto"/>
              <w:jc w:val="both"/>
            </w:pPr>
            <w:r w:rsidRPr="00077256">
              <w:t>0.1124</w:t>
            </w:r>
          </w:p>
        </w:tc>
        <w:tc>
          <w:tcPr>
            <w:tcW w:w="1550" w:type="dxa"/>
          </w:tcPr>
          <w:p w14:paraId="5B366B40" w14:textId="77777777" w:rsidR="00077256" w:rsidRPr="00077256" w:rsidRDefault="00077256" w:rsidP="00077256">
            <w:pPr>
              <w:spacing w:after="160" w:line="360" w:lineRule="auto"/>
              <w:jc w:val="both"/>
            </w:pPr>
            <w:r w:rsidRPr="00077256">
              <w:t>0.0134</w:t>
            </w:r>
          </w:p>
        </w:tc>
        <w:tc>
          <w:tcPr>
            <w:tcW w:w="1153" w:type="dxa"/>
          </w:tcPr>
          <w:p w14:paraId="51BD6871" w14:textId="77777777" w:rsidR="00077256" w:rsidRPr="00077256" w:rsidRDefault="00077256" w:rsidP="00077256">
            <w:pPr>
              <w:spacing w:after="160" w:line="360" w:lineRule="auto"/>
              <w:jc w:val="both"/>
            </w:pPr>
            <w:r w:rsidRPr="00077256">
              <w:t>0.0166</w:t>
            </w:r>
          </w:p>
        </w:tc>
      </w:tr>
      <w:tr w:rsidR="00077256" w:rsidRPr="00077256" w14:paraId="6EC9F152" w14:textId="77777777" w:rsidTr="00BC132C">
        <w:tc>
          <w:tcPr>
            <w:tcW w:w="1315" w:type="dxa"/>
            <w:vMerge w:val="restart"/>
          </w:tcPr>
          <w:p w14:paraId="7B26D865" w14:textId="77777777" w:rsidR="00077256" w:rsidRPr="00077256" w:rsidRDefault="00077256" w:rsidP="00077256">
            <w:pPr>
              <w:spacing w:after="160" w:line="360" w:lineRule="auto"/>
              <w:jc w:val="both"/>
            </w:pPr>
            <w:r w:rsidRPr="00077256">
              <w:t>10</w:t>
            </w:r>
          </w:p>
        </w:tc>
        <w:tc>
          <w:tcPr>
            <w:tcW w:w="1223" w:type="dxa"/>
          </w:tcPr>
          <w:p w14:paraId="1C4895F3" w14:textId="31B76127" w:rsidR="00077256" w:rsidRPr="00077256" w:rsidRDefault="00135738" w:rsidP="00077256">
            <w:pPr>
              <w:spacing w:after="160" w:line="360" w:lineRule="auto"/>
              <w:jc w:val="both"/>
            </w:pPr>
            <w:r w:rsidRPr="00077256">
              <w:t>T</w:t>
            </w:r>
            <w:r w:rsidR="00077256" w:rsidRPr="00077256">
              <w:t>rain</w:t>
            </w:r>
          </w:p>
        </w:tc>
        <w:tc>
          <w:tcPr>
            <w:tcW w:w="1426" w:type="dxa"/>
          </w:tcPr>
          <w:p w14:paraId="27AD5D7A" w14:textId="77777777" w:rsidR="00077256" w:rsidRPr="00077256" w:rsidRDefault="00077256" w:rsidP="00077256">
            <w:pPr>
              <w:spacing w:after="160" w:line="360" w:lineRule="auto"/>
              <w:jc w:val="both"/>
            </w:pPr>
            <w:r w:rsidRPr="00077256">
              <w:t>0.5446</w:t>
            </w:r>
          </w:p>
        </w:tc>
        <w:tc>
          <w:tcPr>
            <w:tcW w:w="1556" w:type="dxa"/>
          </w:tcPr>
          <w:p w14:paraId="40E7CEC3" w14:textId="77777777" w:rsidR="00077256" w:rsidRPr="00077256" w:rsidRDefault="00077256" w:rsidP="00077256">
            <w:pPr>
              <w:spacing w:after="160" w:line="360" w:lineRule="auto"/>
              <w:jc w:val="both"/>
            </w:pPr>
            <w:r w:rsidRPr="00077256">
              <w:t>0.5664</w:t>
            </w:r>
          </w:p>
        </w:tc>
        <w:tc>
          <w:tcPr>
            <w:tcW w:w="1127" w:type="dxa"/>
          </w:tcPr>
          <w:p w14:paraId="17F3E695" w14:textId="77777777" w:rsidR="00077256" w:rsidRPr="00077256" w:rsidRDefault="00077256" w:rsidP="00077256">
            <w:pPr>
              <w:spacing w:after="160" w:line="360" w:lineRule="auto"/>
              <w:jc w:val="both"/>
            </w:pPr>
            <w:r w:rsidRPr="00077256">
              <w:t>0.4045</w:t>
            </w:r>
          </w:p>
        </w:tc>
        <w:tc>
          <w:tcPr>
            <w:tcW w:w="1550" w:type="dxa"/>
          </w:tcPr>
          <w:p w14:paraId="02E1B082" w14:textId="77777777" w:rsidR="00077256" w:rsidRPr="00077256" w:rsidRDefault="00077256" w:rsidP="00077256">
            <w:pPr>
              <w:spacing w:after="160" w:line="360" w:lineRule="auto"/>
              <w:jc w:val="both"/>
            </w:pPr>
            <w:r w:rsidRPr="00077256">
              <w:t>0.0105</w:t>
            </w:r>
          </w:p>
        </w:tc>
        <w:tc>
          <w:tcPr>
            <w:tcW w:w="1153" w:type="dxa"/>
          </w:tcPr>
          <w:p w14:paraId="273D1E8E" w14:textId="77777777" w:rsidR="00077256" w:rsidRPr="00077256" w:rsidRDefault="00077256" w:rsidP="00077256">
            <w:pPr>
              <w:spacing w:after="160" w:line="360" w:lineRule="auto"/>
              <w:jc w:val="both"/>
            </w:pPr>
            <w:r w:rsidRPr="00077256">
              <w:t>0.1702</w:t>
            </w:r>
          </w:p>
        </w:tc>
      </w:tr>
      <w:tr w:rsidR="00077256" w:rsidRPr="00077256" w14:paraId="7E9C75BF" w14:textId="77777777" w:rsidTr="00BC132C">
        <w:tc>
          <w:tcPr>
            <w:tcW w:w="1315" w:type="dxa"/>
            <w:vMerge/>
          </w:tcPr>
          <w:p w14:paraId="543BCF6C" w14:textId="77777777" w:rsidR="00077256" w:rsidRPr="00077256" w:rsidRDefault="00077256" w:rsidP="00077256">
            <w:pPr>
              <w:spacing w:after="160" w:line="360" w:lineRule="auto"/>
              <w:jc w:val="both"/>
            </w:pPr>
          </w:p>
        </w:tc>
        <w:tc>
          <w:tcPr>
            <w:tcW w:w="1223" w:type="dxa"/>
          </w:tcPr>
          <w:p w14:paraId="15914D29" w14:textId="0043C3C4" w:rsidR="00077256" w:rsidRPr="00077256" w:rsidRDefault="00135738" w:rsidP="00077256">
            <w:pPr>
              <w:spacing w:after="160" w:line="360" w:lineRule="auto"/>
              <w:jc w:val="both"/>
            </w:pPr>
            <w:r w:rsidRPr="00077256">
              <w:t>V</w:t>
            </w:r>
            <w:r w:rsidR="00077256" w:rsidRPr="00077256">
              <w:t>al</w:t>
            </w:r>
          </w:p>
        </w:tc>
        <w:tc>
          <w:tcPr>
            <w:tcW w:w="1426" w:type="dxa"/>
          </w:tcPr>
          <w:p w14:paraId="0249D918" w14:textId="77777777" w:rsidR="00077256" w:rsidRPr="00077256" w:rsidRDefault="00077256" w:rsidP="00077256">
            <w:pPr>
              <w:spacing w:after="160" w:line="360" w:lineRule="auto"/>
              <w:jc w:val="both"/>
            </w:pPr>
            <w:r w:rsidRPr="00077256">
              <w:t>0.5221</w:t>
            </w:r>
          </w:p>
        </w:tc>
        <w:tc>
          <w:tcPr>
            <w:tcW w:w="1556" w:type="dxa"/>
          </w:tcPr>
          <w:p w14:paraId="661A0DDC" w14:textId="77777777" w:rsidR="00077256" w:rsidRPr="00077256" w:rsidRDefault="00077256" w:rsidP="00077256">
            <w:pPr>
              <w:spacing w:after="160" w:line="360" w:lineRule="auto"/>
              <w:jc w:val="both"/>
            </w:pPr>
            <w:r w:rsidRPr="00077256">
              <w:t>0.5618</w:t>
            </w:r>
          </w:p>
        </w:tc>
        <w:tc>
          <w:tcPr>
            <w:tcW w:w="1127" w:type="dxa"/>
          </w:tcPr>
          <w:p w14:paraId="1092AE35" w14:textId="77777777" w:rsidR="00077256" w:rsidRPr="00077256" w:rsidRDefault="00077256" w:rsidP="00077256">
            <w:pPr>
              <w:spacing w:after="160" w:line="360" w:lineRule="auto"/>
              <w:jc w:val="both"/>
            </w:pPr>
            <w:r w:rsidRPr="00077256">
              <w:t>0.1135</w:t>
            </w:r>
          </w:p>
        </w:tc>
        <w:tc>
          <w:tcPr>
            <w:tcW w:w="1550" w:type="dxa"/>
          </w:tcPr>
          <w:p w14:paraId="6631E657" w14:textId="77777777" w:rsidR="00077256" w:rsidRPr="00077256" w:rsidRDefault="00077256" w:rsidP="00077256">
            <w:pPr>
              <w:spacing w:after="160" w:line="360" w:lineRule="auto"/>
              <w:jc w:val="both"/>
            </w:pPr>
            <w:r w:rsidRPr="00077256">
              <w:t>0.0133</w:t>
            </w:r>
          </w:p>
        </w:tc>
        <w:tc>
          <w:tcPr>
            <w:tcW w:w="1153" w:type="dxa"/>
          </w:tcPr>
          <w:p w14:paraId="235E9590" w14:textId="77777777" w:rsidR="00077256" w:rsidRPr="00077256" w:rsidRDefault="00077256" w:rsidP="00077256">
            <w:pPr>
              <w:spacing w:after="160" w:line="360" w:lineRule="auto"/>
              <w:jc w:val="both"/>
            </w:pPr>
            <w:r w:rsidRPr="00077256">
              <w:t>0.0167</w:t>
            </w:r>
          </w:p>
        </w:tc>
      </w:tr>
    </w:tbl>
    <w:p w14:paraId="3F2F1757" w14:textId="3637C696" w:rsidR="00077256" w:rsidRDefault="00077256" w:rsidP="00973E11">
      <w:pPr>
        <w:spacing w:line="360" w:lineRule="auto"/>
        <w:jc w:val="both"/>
      </w:pPr>
    </w:p>
    <w:p w14:paraId="14CA3200" w14:textId="5F088D9C" w:rsidR="00077256" w:rsidRDefault="00077256" w:rsidP="00973E11">
      <w:pPr>
        <w:spacing w:line="360" w:lineRule="auto"/>
        <w:jc w:val="both"/>
      </w:pPr>
      <w:r w:rsidRPr="00077256">
        <w:t xml:space="preserve">After running training and saving the best checkpoint as weight. </w:t>
      </w:r>
      <w:r>
        <w:t>We</w:t>
      </w:r>
      <w:r w:rsidRPr="00077256">
        <w:t xml:space="preserve"> try to get </w:t>
      </w:r>
      <w:r w:rsidR="00283DB6">
        <w:t xml:space="preserve">a </w:t>
      </w:r>
      <w:r w:rsidRPr="00077256">
        <w:t xml:space="preserve">prediction on different audio clips by passing it to </w:t>
      </w:r>
      <w:r w:rsidR="00283DB6">
        <w:t xml:space="preserve">the </w:t>
      </w:r>
      <w:r w:rsidRPr="00077256">
        <w:t>model weight. Some of the sample predictions are discussed in bellow table</w:t>
      </w:r>
      <w:r>
        <w:t xml:space="preserve"> 10</w:t>
      </w:r>
      <w:r w:rsidRPr="00077256">
        <w:t>.</w:t>
      </w:r>
    </w:p>
    <w:p w14:paraId="36032F0F" w14:textId="7E82DC7B" w:rsidR="00077256" w:rsidRDefault="00077256" w:rsidP="00077256">
      <w:pPr>
        <w:pStyle w:val="Caption"/>
        <w:keepNext/>
        <w:jc w:val="center"/>
      </w:pPr>
      <w:bookmarkStart w:id="161" w:name="_Toc115636240"/>
      <w:r>
        <w:t xml:space="preserve">Table </w:t>
      </w:r>
      <w:fldSimple w:instr=" SEQ Table \* ARABIC ">
        <w:r w:rsidR="00AD175C">
          <w:rPr>
            <w:noProof/>
          </w:rPr>
          <w:t>10</w:t>
        </w:r>
      </w:fldSimple>
      <w:r>
        <w:t>: Sample Prediction on Trained Model</w:t>
      </w:r>
      <w:bookmarkEnd w:id="161"/>
    </w:p>
    <w:tbl>
      <w:tblPr>
        <w:tblStyle w:val="TableGrid"/>
        <w:tblW w:w="0" w:type="auto"/>
        <w:tblLook w:val="04A0" w:firstRow="1" w:lastRow="0" w:firstColumn="1" w:lastColumn="0" w:noHBand="0" w:noVBand="1"/>
      </w:tblPr>
      <w:tblGrid>
        <w:gridCol w:w="1870"/>
        <w:gridCol w:w="1870"/>
        <w:gridCol w:w="1870"/>
        <w:gridCol w:w="1870"/>
        <w:gridCol w:w="1870"/>
      </w:tblGrid>
      <w:tr w:rsidR="00077256" w:rsidRPr="00077256" w14:paraId="57EF3BB5" w14:textId="77777777" w:rsidTr="00BC132C">
        <w:tc>
          <w:tcPr>
            <w:tcW w:w="1870" w:type="dxa"/>
          </w:tcPr>
          <w:p w14:paraId="2FA8DC0E" w14:textId="77777777" w:rsidR="00077256" w:rsidRPr="00077256" w:rsidRDefault="00077256" w:rsidP="00077256">
            <w:pPr>
              <w:spacing w:after="160" w:line="360" w:lineRule="auto"/>
              <w:jc w:val="both"/>
              <w:rPr>
                <w:b/>
                <w:bCs/>
              </w:rPr>
            </w:pPr>
            <w:r w:rsidRPr="00077256">
              <w:rPr>
                <w:b/>
                <w:bCs/>
              </w:rPr>
              <w:t>ebird code</w:t>
            </w:r>
          </w:p>
        </w:tc>
        <w:tc>
          <w:tcPr>
            <w:tcW w:w="1870" w:type="dxa"/>
          </w:tcPr>
          <w:p w14:paraId="7C0EDED9" w14:textId="77777777" w:rsidR="00077256" w:rsidRPr="00077256" w:rsidRDefault="00077256" w:rsidP="00077256">
            <w:pPr>
              <w:spacing w:after="160" w:line="360" w:lineRule="auto"/>
              <w:jc w:val="both"/>
              <w:rPr>
                <w:b/>
                <w:bCs/>
              </w:rPr>
            </w:pPr>
            <w:r w:rsidRPr="00077256">
              <w:rPr>
                <w:b/>
                <w:bCs/>
              </w:rPr>
              <w:t>Onset</w:t>
            </w:r>
          </w:p>
        </w:tc>
        <w:tc>
          <w:tcPr>
            <w:tcW w:w="1870" w:type="dxa"/>
          </w:tcPr>
          <w:p w14:paraId="61881BE6" w14:textId="77777777" w:rsidR="00077256" w:rsidRPr="00077256" w:rsidRDefault="00077256" w:rsidP="00077256">
            <w:pPr>
              <w:spacing w:after="160" w:line="360" w:lineRule="auto"/>
              <w:jc w:val="both"/>
              <w:rPr>
                <w:b/>
                <w:bCs/>
              </w:rPr>
            </w:pPr>
            <w:r w:rsidRPr="00077256">
              <w:rPr>
                <w:b/>
                <w:bCs/>
              </w:rPr>
              <w:t>Offset</w:t>
            </w:r>
          </w:p>
        </w:tc>
        <w:tc>
          <w:tcPr>
            <w:tcW w:w="1870" w:type="dxa"/>
          </w:tcPr>
          <w:p w14:paraId="3DA32424" w14:textId="77777777" w:rsidR="00077256" w:rsidRPr="00077256" w:rsidRDefault="00077256" w:rsidP="00077256">
            <w:pPr>
              <w:spacing w:after="160" w:line="360" w:lineRule="auto"/>
              <w:jc w:val="both"/>
              <w:rPr>
                <w:b/>
                <w:bCs/>
              </w:rPr>
            </w:pPr>
            <w:r w:rsidRPr="00077256">
              <w:rPr>
                <w:b/>
                <w:bCs/>
              </w:rPr>
              <w:t>Max confidence</w:t>
            </w:r>
          </w:p>
        </w:tc>
        <w:tc>
          <w:tcPr>
            <w:tcW w:w="1870" w:type="dxa"/>
          </w:tcPr>
          <w:p w14:paraId="36AE4DE6" w14:textId="77777777" w:rsidR="00077256" w:rsidRPr="00077256" w:rsidRDefault="00077256" w:rsidP="00077256">
            <w:pPr>
              <w:spacing w:after="160" w:line="360" w:lineRule="auto"/>
              <w:jc w:val="both"/>
              <w:rPr>
                <w:b/>
                <w:bCs/>
              </w:rPr>
            </w:pPr>
            <w:r w:rsidRPr="00077256">
              <w:rPr>
                <w:b/>
                <w:bCs/>
              </w:rPr>
              <w:t>Mean confidence</w:t>
            </w:r>
          </w:p>
        </w:tc>
      </w:tr>
      <w:tr w:rsidR="00077256" w:rsidRPr="00077256" w14:paraId="15393DD7" w14:textId="77777777" w:rsidTr="00BC132C">
        <w:tc>
          <w:tcPr>
            <w:tcW w:w="0" w:type="auto"/>
            <w:hideMark/>
          </w:tcPr>
          <w:p w14:paraId="0FD26FB7" w14:textId="77777777" w:rsidR="00077256" w:rsidRPr="00077256" w:rsidRDefault="00077256" w:rsidP="00077256">
            <w:pPr>
              <w:spacing w:after="160" w:line="360" w:lineRule="auto"/>
              <w:jc w:val="both"/>
            </w:pPr>
            <w:r w:rsidRPr="00077256">
              <w:t>aldfly</w:t>
            </w:r>
          </w:p>
        </w:tc>
        <w:tc>
          <w:tcPr>
            <w:tcW w:w="0" w:type="auto"/>
            <w:hideMark/>
          </w:tcPr>
          <w:p w14:paraId="1714749C" w14:textId="77777777" w:rsidR="00077256" w:rsidRPr="00077256" w:rsidRDefault="00077256" w:rsidP="00077256">
            <w:pPr>
              <w:spacing w:after="160" w:line="360" w:lineRule="auto"/>
              <w:jc w:val="both"/>
            </w:pPr>
            <w:r w:rsidRPr="00077256">
              <w:t>0.96</w:t>
            </w:r>
          </w:p>
        </w:tc>
        <w:tc>
          <w:tcPr>
            <w:tcW w:w="0" w:type="auto"/>
            <w:hideMark/>
          </w:tcPr>
          <w:p w14:paraId="06CA2FD6" w14:textId="77777777" w:rsidR="00077256" w:rsidRPr="00077256" w:rsidRDefault="00077256" w:rsidP="00077256">
            <w:pPr>
              <w:spacing w:after="160" w:line="360" w:lineRule="auto"/>
              <w:jc w:val="both"/>
            </w:pPr>
            <w:r w:rsidRPr="00077256">
              <w:t>2.23</w:t>
            </w:r>
          </w:p>
        </w:tc>
        <w:tc>
          <w:tcPr>
            <w:tcW w:w="0" w:type="auto"/>
            <w:hideMark/>
          </w:tcPr>
          <w:p w14:paraId="1599C9D6" w14:textId="77777777" w:rsidR="00077256" w:rsidRPr="00077256" w:rsidRDefault="00077256" w:rsidP="00077256">
            <w:pPr>
              <w:spacing w:after="160" w:line="360" w:lineRule="auto"/>
              <w:jc w:val="both"/>
            </w:pPr>
            <w:r w:rsidRPr="00077256">
              <w:t>0.985395</w:t>
            </w:r>
          </w:p>
        </w:tc>
        <w:tc>
          <w:tcPr>
            <w:tcW w:w="0" w:type="auto"/>
            <w:hideMark/>
          </w:tcPr>
          <w:p w14:paraId="47E0C6D9" w14:textId="77777777" w:rsidR="00077256" w:rsidRPr="00077256" w:rsidRDefault="00077256" w:rsidP="00077256">
            <w:pPr>
              <w:spacing w:after="160" w:line="360" w:lineRule="auto"/>
              <w:jc w:val="both"/>
            </w:pPr>
            <w:r w:rsidRPr="00077256">
              <w:t>0.897037</w:t>
            </w:r>
          </w:p>
        </w:tc>
      </w:tr>
      <w:tr w:rsidR="00077256" w:rsidRPr="00077256" w14:paraId="0006A677" w14:textId="77777777" w:rsidTr="00BC132C">
        <w:tc>
          <w:tcPr>
            <w:tcW w:w="0" w:type="auto"/>
            <w:hideMark/>
          </w:tcPr>
          <w:p w14:paraId="50060DC3" w14:textId="77777777" w:rsidR="00077256" w:rsidRPr="00077256" w:rsidRDefault="00077256" w:rsidP="00077256">
            <w:pPr>
              <w:spacing w:after="160" w:line="360" w:lineRule="auto"/>
              <w:jc w:val="both"/>
            </w:pPr>
            <w:r w:rsidRPr="00077256">
              <w:t>aldfly</w:t>
            </w:r>
          </w:p>
        </w:tc>
        <w:tc>
          <w:tcPr>
            <w:tcW w:w="0" w:type="auto"/>
            <w:hideMark/>
          </w:tcPr>
          <w:p w14:paraId="134AD593" w14:textId="77777777" w:rsidR="00077256" w:rsidRPr="00077256" w:rsidRDefault="00077256" w:rsidP="00077256">
            <w:pPr>
              <w:spacing w:after="160" w:line="360" w:lineRule="auto"/>
              <w:jc w:val="both"/>
            </w:pPr>
            <w:r w:rsidRPr="00077256">
              <w:t>7.04</w:t>
            </w:r>
          </w:p>
        </w:tc>
        <w:tc>
          <w:tcPr>
            <w:tcW w:w="0" w:type="auto"/>
            <w:hideMark/>
          </w:tcPr>
          <w:p w14:paraId="38F012D0" w14:textId="77777777" w:rsidR="00077256" w:rsidRPr="00077256" w:rsidRDefault="00077256" w:rsidP="00077256">
            <w:pPr>
              <w:spacing w:after="160" w:line="360" w:lineRule="auto"/>
              <w:jc w:val="both"/>
            </w:pPr>
            <w:r w:rsidRPr="00077256">
              <w:t>7.67</w:t>
            </w:r>
          </w:p>
        </w:tc>
        <w:tc>
          <w:tcPr>
            <w:tcW w:w="0" w:type="auto"/>
            <w:hideMark/>
          </w:tcPr>
          <w:p w14:paraId="6D0E880E" w14:textId="77777777" w:rsidR="00077256" w:rsidRPr="00077256" w:rsidRDefault="00077256" w:rsidP="00077256">
            <w:pPr>
              <w:spacing w:after="160" w:line="360" w:lineRule="auto"/>
              <w:jc w:val="both"/>
            </w:pPr>
            <w:r w:rsidRPr="00077256">
              <w:t>0.526610</w:t>
            </w:r>
          </w:p>
        </w:tc>
        <w:tc>
          <w:tcPr>
            <w:tcW w:w="0" w:type="auto"/>
            <w:hideMark/>
          </w:tcPr>
          <w:p w14:paraId="618680C3" w14:textId="77777777" w:rsidR="00077256" w:rsidRPr="00077256" w:rsidRDefault="00077256" w:rsidP="00077256">
            <w:pPr>
              <w:spacing w:after="160" w:line="360" w:lineRule="auto"/>
              <w:jc w:val="both"/>
            </w:pPr>
            <w:r w:rsidRPr="00077256">
              <w:t>0.519470</w:t>
            </w:r>
          </w:p>
        </w:tc>
      </w:tr>
      <w:tr w:rsidR="00077256" w:rsidRPr="00077256" w14:paraId="2AF3627F" w14:textId="77777777" w:rsidTr="00BC132C">
        <w:tc>
          <w:tcPr>
            <w:tcW w:w="0" w:type="auto"/>
            <w:hideMark/>
          </w:tcPr>
          <w:p w14:paraId="1A2CCCBE" w14:textId="77777777" w:rsidR="00077256" w:rsidRPr="00077256" w:rsidRDefault="00077256" w:rsidP="00077256">
            <w:pPr>
              <w:spacing w:after="160" w:line="360" w:lineRule="auto"/>
              <w:jc w:val="both"/>
            </w:pPr>
            <w:r w:rsidRPr="00077256">
              <w:t>aldfly</w:t>
            </w:r>
          </w:p>
        </w:tc>
        <w:tc>
          <w:tcPr>
            <w:tcW w:w="0" w:type="auto"/>
            <w:hideMark/>
          </w:tcPr>
          <w:p w14:paraId="43B760A1" w14:textId="77777777" w:rsidR="00077256" w:rsidRPr="00077256" w:rsidRDefault="00077256" w:rsidP="00077256">
            <w:pPr>
              <w:spacing w:after="160" w:line="360" w:lineRule="auto"/>
              <w:jc w:val="both"/>
            </w:pPr>
            <w:r w:rsidRPr="00077256">
              <w:t>11.20</w:t>
            </w:r>
          </w:p>
        </w:tc>
        <w:tc>
          <w:tcPr>
            <w:tcW w:w="0" w:type="auto"/>
            <w:hideMark/>
          </w:tcPr>
          <w:p w14:paraId="6D02CC2F" w14:textId="77777777" w:rsidR="00077256" w:rsidRPr="00077256" w:rsidRDefault="00077256" w:rsidP="00077256">
            <w:pPr>
              <w:spacing w:after="160" w:line="360" w:lineRule="auto"/>
              <w:jc w:val="both"/>
            </w:pPr>
            <w:r w:rsidRPr="00077256">
              <w:t>12.15</w:t>
            </w:r>
          </w:p>
        </w:tc>
        <w:tc>
          <w:tcPr>
            <w:tcW w:w="0" w:type="auto"/>
            <w:hideMark/>
          </w:tcPr>
          <w:p w14:paraId="1F600A95" w14:textId="77777777" w:rsidR="00077256" w:rsidRPr="00077256" w:rsidRDefault="00077256" w:rsidP="00077256">
            <w:pPr>
              <w:spacing w:after="160" w:line="360" w:lineRule="auto"/>
              <w:jc w:val="both"/>
            </w:pPr>
            <w:r w:rsidRPr="00077256">
              <w:t>0.956318</w:t>
            </w:r>
          </w:p>
        </w:tc>
        <w:tc>
          <w:tcPr>
            <w:tcW w:w="0" w:type="auto"/>
            <w:hideMark/>
          </w:tcPr>
          <w:p w14:paraId="4282B1FF" w14:textId="77777777" w:rsidR="00077256" w:rsidRPr="00077256" w:rsidRDefault="00077256" w:rsidP="00077256">
            <w:pPr>
              <w:spacing w:after="160" w:line="360" w:lineRule="auto"/>
              <w:jc w:val="both"/>
            </w:pPr>
            <w:r w:rsidRPr="00077256">
              <w:t>0.928820</w:t>
            </w:r>
          </w:p>
        </w:tc>
      </w:tr>
      <w:tr w:rsidR="00077256" w:rsidRPr="00077256" w14:paraId="18605341" w14:textId="77777777" w:rsidTr="00BC132C">
        <w:tc>
          <w:tcPr>
            <w:tcW w:w="0" w:type="auto"/>
            <w:hideMark/>
          </w:tcPr>
          <w:p w14:paraId="56167A54" w14:textId="77777777" w:rsidR="00077256" w:rsidRPr="00077256" w:rsidRDefault="00077256" w:rsidP="00077256">
            <w:pPr>
              <w:spacing w:after="160" w:line="360" w:lineRule="auto"/>
              <w:jc w:val="both"/>
            </w:pPr>
            <w:r w:rsidRPr="00077256">
              <w:t>aldfly</w:t>
            </w:r>
          </w:p>
        </w:tc>
        <w:tc>
          <w:tcPr>
            <w:tcW w:w="0" w:type="auto"/>
            <w:hideMark/>
          </w:tcPr>
          <w:p w14:paraId="375FBA57" w14:textId="77777777" w:rsidR="00077256" w:rsidRPr="00077256" w:rsidRDefault="00077256" w:rsidP="00077256">
            <w:pPr>
              <w:spacing w:after="160" w:line="360" w:lineRule="auto"/>
              <w:jc w:val="both"/>
            </w:pPr>
            <w:r w:rsidRPr="00077256">
              <w:t>14.40</w:t>
            </w:r>
          </w:p>
        </w:tc>
        <w:tc>
          <w:tcPr>
            <w:tcW w:w="0" w:type="auto"/>
            <w:hideMark/>
          </w:tcPr>
          <w:p w14:paraId="6E7C5C91" w14:textId="77777777" w:rsidR="00077256" w:rsidRPr="00077256" w:rsidRDefault="00077256" w:rsidP="00077256">
            <w:pPr>
              <w:spacing w:after="160" w:line="360" w:lineRule="auto"/>
              <w:jc w:val="both"/>
            </w:pPr>
            <w:r w:rsidRPr="00077256">
              <w:t>15.03</w:t>
            </w:r>
          </w:p>
        </w:tc>
        <w:tc>
          <w:tcPr>
            <w:tcW w:w="0" w:type="auto"/>
            <w:hideMark/>
          </w:tcPr>
          <w:p w14:paraId="33F81306" w14:textId="77777777" w:rsidR="00077256" w:rsidRPr="00077256" w:rsidRDefault="00077256" w:rsidP="00077256">
            <w:pPr>
              <w:spacing w:after="160" w:line="360" w:lineRule="auto"/>
              <w:jc w:val="both"/>
            </w:pPr>
            <w:r w:rsidRPr="00077256">
              <w:t>0.809643</w:t>
            </w:r>
          </w:p>
        </w:tc>
        <w:tc>
          <w:tcPr>
            <w:tcW w:w="0" w:type="auto"/>
            <w:hideMark/>
          </w:tcPr>
          <w:p w14:paraId="4EFE99D5" w14:textId="77777777" w:rsidR="00077256" w:rsidRPr="00077256" w:rsidRDefault="00077256" w:rsidP="00077256">
            <w:pPr>
              <w:spacing w:after="160" w:line="360" w:lineRule="auto"/>
              <w:jc w:val="both"/>
            </w:pPr>
            <w:r w:rsidRPr="00077256">
              <w:t>0.805571</w:t>
            </w:r>
          </w:p>
        </w:tc>
      </w:tr>
      <w:tr w:rsidR="00077256" w:rsidRPr="00077256" w14:paraId="0D5DF33E" w14:textId="77777777" w:rsidTr="00BC132C">
        <w:tc>
          <w:tcPr>
            <w:tcW w:w="0" w:type="auto"/>
            <w:hideMark/>
          </w:tcPr>
          <w:p w14:paraId="4266940B" w14:textId="77777777" w:rsidR="00077256" w:rsidRPr="00077256" w:rsidRDefault="00077256" w:rsidP="00077256">
            <w:pPr>
              <w:spacing w:after="160" w:line="360" w:lineRule="auto"/>
              <w:jc w:val="both"/>
            </w:pPr>
            <w:r w:rsidRPr="00077256">
              <w:t>aldfly</w:t>
            </w:r>
          </w:p>
        </w:tc>
        <w:tc>
          <w:tcPr>
            <w:tcW w:w="0" w:type="auto"/>
            <w:hideMark/>
          </w:tcPr>
          <w:p w14:paraId="744A4302" w14:textId="77777777" w:rsidR="00077256" w:rsidRPr="00077256" w:rsidRDefault="00077256" w:rsidP="00077256">
            <w:pPr>
              <w:spacing w:after="160" w:line="360" w:lineRule="auto"/>
              <w:jc w:val="both"/>
            </w:pPr>
            <w:r w:rsidRPr="00077256">
              <w:t>20.16</w:t>
            </w:r>
          </w:p>
        </w:tc>
        <w:tc>
          <w:tcPr>
            <w:tcW w:w="0" w:type="auto"/>
            <w:hideMark/>
          </w:tcPr>
          <w:p w14:paraId="5FF99BD6" w14:textId="77777777" w:rsidR="00077256" w:rsidRPr="00077256" w:rsidRDefault="00077256" w:rsidP="00077256">
            <w:pPr>
              <w:spacing w:after="160" w:line="360" w:lineRule="auto"/>
              <w:jc w:val="both"/>
            </w:pPr>
            <w:r w:rsidRPr="00077256">
              <w:t>21.43</w:t>
            </w:r>
          </w:p>
        </w:tc>
        <w:tc>
          <w:tcPr>
            <w:tcW w:w="0" w:type="auto"/>
            <w:hideMark/>
          </w:tcPr>
          <w:p w14:paraId="05DC412E" w14:textId="77777777" w:rsidR="00077256" w:rsidRPr="00077256" w:rsidRDefault="00077256" w:rsidP="00077256">
            <w:pPr>
              <w:spacing w:after="160" w:line="360" w:lineRule="auto"/>
              <w:jc w:val="both"/>
            </w:pPr>
            <w:r w:rsidRPr="00077256">
              <w:t>0.987058</w:t>
            </w:r>
          </w:p>
        </w:tc>
        <w:tc>
          <w:tcPr>
            <w:tcW w:w="0" w:type="auto"/>
            <w:hideMark/>
          </w:tcPr>
          <w:p w14:paraId="6DBD2C6B" w14:textId="77777777" w:rsidR="00077256" w:rsidRPr="00077256" w:rsidRDefault="00077256" w:rsidP="00077256">
            <w:pPr>
              <w:spacing w:after="160" w:line="360" w:lineRule="auto"/>
              <w:jc w:val="both"/>
            </w:pPr>
            <w:r w:rsidRPr="00077256">
              <w:t>0.917030</w:t>
            </w:r>
          </w:p>
        </w:tc>
      </w:tr>
      <w:tr w:rsidR="00077256" w:rsidRPr="00077256" w14:paraId="002154FE" w14:textId="77777777" w:rsidTr="00BC132C">
        <w:tc>
          <w:tcPr>
            <w:tcW w:w="1870" w:type="dxa"/>
          </w:tcPr>
          <w:p w14:paraId="68495A6D" w14:textId="77777777" w:rsidR="00077256" w:rsidRPr="00077256" w:rsidRDefault="00077256" w:rsidP="00077256">
            <w:pPr>
              <w:spacing w:after="160" w:line="360" w:lineRule="auto"/>
              <w:jc w:val="both"/>
            </w:pPr>
            <w:r w:rsidRPr="00077256">
              <w:t>aldfly</w:t>
            </w:r>
          </w:p>
        </w:tc>
        <w:tc>
          <w:tcPr>
            <w:tcW w:w="1870" w:type="dxa"/>
          </w:tcPr>
          <w:p w14:paraId="611EFDAF" w14:textId="77777777" w:rsidR="00077256" w:rsidRPr="00077256" w:rsidRDefault="00077256" w:rsidP="00077256">
            <w:pPr>
              <w:spacing w:after="160" w:line="360" w:lineRule="auto"/>
              <w:jc w:val="both"/>
            </w:pPr>
            <w:r w:rsidRPr="00077256">
              <w:t>18.24</w:t>
            </w:r>
          </w:p>
        </w:tc>
        <w:tc>
          <w:tcPr>
            <w:tcW w:w="1870" w:type="dxa"/>
          </w:tcPr>
          <w:p w14:paraId="7CF7069A" w14:textId="77777777" w:rsidR="00077256" w:rsidRPr="00077256" w:rsidRDefault="00077256" w:rsidP="00077256">
            <w:pPr>
              <w:spacing w:after="160" w:line="360" w:lineRule="auto"/>
              <w:jc w:val="both"/>
            </w:pPr>
            <w:r w:rsidRPr="00077256">
              <w:t>19.19</w:t>
            </w:r>
          </w:p>
        </w:tc>
        <w:tc>
          <w:tcPr>
            <w:tcW w:w="1870" w:type="dxa"/>
          </w:tcPr>
          <w:p w14:paraId="2BC52E98" w14:textId="77777777" w:rsidR="00077256" w:rsidRPr="00077256" w:rsidRDefault="00077256" w:rsidP="00077256">
            <w:pPr>
              <w:spacing w:after="160" w:line="360" w:lineRule="auto"/>
              <w:jc w:val="both"/>
            </w:pPr>
            <w:r w:rsidRPr="00077256">
              <w:t>0.885321</w:t>
            </w:r>
          </w:p>
        </w:tc>
        <w:tc>
          <w:tcPr>
            <w:tcW w:w="1870" w:type="dxa"/>
          </w:tcPr>
          <w:p w14:paraId="46993F61" w14:textId="77777777" w:rsidR="00077256" w:rsidRPr="00077256" w:rsidRDefault="00077256" w:rsidP="00077256">
            <w:pPr>
              <w:spacing w:after="160" w:line="360" w:lineRule="auto"/>
              <w:jc w:val="both"/>
            </w:pPr>
            <w:r w:rsidRPr="00077256">
              <w:t>0.789641</w:t>
            </w:r>
          </w:p>
        </w:tc>
      </w:tr>
      <w:tr w:rsidR="00077256" w:rsidRPr="00077256" w14:paraId="31832C71" w14:textId="77777777" w:rsidTr="00BC132C">
        <w:tc>
          <w:tcPr>
            <w:tcW w:w="0" w:type="auto"/>
            <w:hideMark/>
          </w:tcPr>
          <w:p w14:paraId="19C64534" w14:textId="77777777" w:rsidR="00077256" w:rsidRPr="00077256" w:rsidRDefault="00077256" w:rsidP="00077256">
            <w:pPr>
              <w:spacing w:after="160" w:line="360" w:lineRule="auto"/>
              <w:jc w:val="both"/>
            </w:pPr>
            <w:r w:rsidRPr="00077256">
              <w:t>aldfly</w:t>
            </w:r>
          </w:p>
        </w:tc>
        <w:tc>
          <w:tcPr>
            <w:tcW w:w="0" w:type="auto"/>
            <w:hideMark/>
          </w:tcPr>
          <w:p w14:paraId="6659A6D2" w14:textId="77777777" w:rsidR="00077256" w:rsidRPr="00077256" w:rsidRDefault="00077256" w:rsidP="00077256">
            <w:pPr>
              <w:spacing w:after="160" w:line="360" w:lineRule="auto"/>
              <w:jc w:val="both"/>
            </w:pPr>
            <w:r w:rsidRPr="00077256">
              <w:t>19.84</w:t>
            </w:r>
          </w:p>
        </w:tc>
        <w:tc>
          <w:tcPr>
            <w:tcW w:w="0" w:type="auto"/>
            <w:hideMark/>
          </w:tcPr>
          <w:p w14:paraId="1861A0B6" w14:textId="77777777" w:rsidR="00077256" w:rsidRPr="00077256" w:rsidRDefault="00077256" w:rsidP="00077256">
            <w:pPr>
              <w:spacing w:after="160" w:line="360" w:lineRule="auto"/>
              <w:jc w:val="both"/>
            </w:pPr>
            <w:r w:rsidRPr="00077256">
              <w:t>22.07</w:t>
            </w:r>
          </w:p>
        </w:tc>
        <w:tc>
          <w:tcPr>
            <w:tcW w:w="0" w:type="auto"/>
            <w:hideMark/>
          </w:tcPr>
          <w:p w14:paraId="745F2AAC" w14:textId="77777777" w:rsidR="00077256" w:rsidRPr="00077256" w:rsidRDefault="00077256" w:rsidP="00077256">
            <w:pPr>
              <w:spacing w:after="160" w:line="360" w:lineRule="auto"/>
              <w:jc w:val="both"/>
            </w:pPr>
            <w:r w:rsidRPr="00077256">
              <w:t>0.983291</w:t>
            </w:r>
          </w:p>
        </w:tc>
        <w:tc>
          <w:tcPr>
            <w:tcW w:w="0" w:type="auto"/>
            <w:hideMark/>
          </w:tcPr>
          <w:p w14:paraId="01F51069" w14:textId="77777777" w:rsidR="00077256" w:rsidRPr="00077256" w:rsidRDefault="00077256" w:rsidP="00077256">
            <w:pPr>
              <w:spacing w:after="160" w:line="360" w:lineRule="auto"/>
              <w:jc w:val="both"/>
            </w:pPr>
            <w:r w:rsidRPr="00077256">
              <w:t>0.913019</w:t>
            </w:r>
          </w:p>
        </w:tc>
      </w:tr>
      <w:tr w:rsidR="00077256" w:rsidRPr="00077256" w14:paraId="45184D41" w14:textId="77777777" w:rsidTr="00BC132C">
        <w:tc>
          <w:tcPr>
            <w:tcW w:w="0" w:type="auto"/>
            <w:hideMark/>
          </w:tcPr>
          <w:p w14:paraId="104CA98C" w14:textId="77777777" w:rsidR="00077256" w:rsidRPr="00077256" w:rsidRDefault="00077256" w:rsidP="00077256">
            <w:pPr>
              <w:spacing w:after="160" w:line="360" w:lineRule="auto"/>
              <w:jc w:val="both"/>
            </w:pPr>
            <w:r w:rsidRPr="00077256">
              <w:t>aldfly</w:t>
            </w:r>
          </w:p>
        </w:tc>
        <w:tc>
          <w:tcPr>
            <w:tcW w:w="0" w:type="auto"/>
            <w:hideMark/>
          </w:tcPr>
          <w:p w14:paraId="681116B4" w14:textId="77777777" w:rsidR="00077256" w:rsidRPr="00077256" w:rsidRDefault="00077256" w:rsidP="00077256">
            <w:pPr>
              <w:spacing w:after="160" w:line="360" w:lineRule="auto"/>
              <w:jc w:val="both"/>
            </w:pPr>
            <w:r w:rsidRPr="00077256">
              <w:t>23.04</w:t>
            </w:r>
          </w:p>
        </w:tc>
        <w:tc>
          <w:tcPr>
            <w:tcW w:w="0" w:type="auto"/>
            <w:hideMark/>
          </w:tcPr>
          <w:p w14:paraId="72A0F617" w14:textId="77777777" w:rsidR="00077256" w:rsidRPr="00077256" w:rsidRDefault="00077256" w:rsidP="00077256">
            <w:pPr>
              <w:spacing w:after="160" w:line="360" w:lineRule="auto"/>
              <w:jc w:val="both"/>
            </w:pPr>
            <w:r w:rsidRPr="00077256">
              <w:t>23.67</w:t>
            </w:r>
          </w:p>
        </w:tc>
        <w:tc>
          <w:tcPr>
            <w:tcW w:w="0" w:type="auto"/>
            <w:hideMark/>
          </w:tcPr>
          <w:p w14:paraId="240DD67B" w14:textId="77777777" w:rsidR="00077256" w:rsidRPr="00077256" w:rsidRDefault="00077256" w:rsidP="00077256">
            <w:pPr>
              <w:spacing w:after="160" w:line="360" w:lineRule="auto"/>
              <w:jc w:val="both"/>
            </w:pPr>
            <w:r w:rsidRPr="00077256">
              <w:t>0.669237</w:t>
            </w:r>
          </w:p>
        </w:tc>
        <w:tc>
          <w:tcPr>
            <w:tcW w:w="0" w:type="auto"/>
            <w:hideMark/>
          </w:tcPr>
          <w:p w14:paraId="41E9E58E" w14:textId="77777777" w:rsidR="00077256" w:rsidRPr="00077256" w:rsidRDefault="00077256" w:rsidP="00077256">
            <w:pPr>
              <w:spacing w:after="160" w:line="360" w:lineRule="auto"/>
              <w:jc w:val="both"/>
            </w:pPr>
            <w:r w:rsidRPr="00077256">
              <w:t>0.624711</w:t>
            </w:r>
          </w:p>
        </w:tc>
      </w:tr>
      <w:tr w:rsidR="00077256" w:rsidRPr="00077256" w14:paraId="1E7B4420" w14:textId="77777777" w:rsidTr="00BC132C">
        <w:tc>
          <w:tcPr>
            <w:tcW w:w="0" w:type="auto"/>
            <w:hideMark/>
          </w:tcPr>
          <w:p w14:paraId="50589A31" w14:textId="77777777" w:rsidR="00077256" w:rsidRPr="00077256" w:rsidRDefault="00077256" w:rsidP="00077256">
            <w:pPr>
              <w:spacing w:after="160" w:line="360" w:lineRule="auto"/>
              <w:jc w:val="both"/>
            </w:pPr>
            <w:r w:rsidRPr="00077256">
              <w:lastRenderedPageBreak/>
              <w:t>aldfly</w:t>
            </w:r>
          </w:p>
        </w:tc>
        <w:tc>
          <w:tcPr>
            <w:tcW w:w="0" w:type="auto"/>
            <w:hideMark/>
          </w:tcPr>
          <w:p w14:paraId="722032FF" w14:textId="77777777" w:rsidR="00077256" w:rsidRPr="00077256" w:rsidRDefault="00077256" w:rsidP="00077256">
            <w:pPr>
              <w:spacing w:after="160" w:line="360" w:lineRule="auto"/>
              <w:jc w:val="both"/>
            </w:pPr>
            <w:r w:rsidRPr="00077256">
              <w:t>25.92</w:t>
            </w:r>
          </w:p>
        </w:tc>
        <w:tc>
          <w:tcPr>
            <w:tcW w:w="0" w:type="auto"/>
            <w:hideMark/>
          </w:tcPr>
          <w:p w14:paraId="585161BD" w14:textId="77777777" w:rsidR="00077256" w:rsidRPr="00077256" w:rsidRDefault="00077256" w:rsidP="00077256">
            <w:pPr>
              <w:spacing w:after="160" w:line="360" w:lineRule="auto"/>
              <w:jc w:val="both"/>
            </w:pPr>
            <w:r w:rsidRPr="00077256">
              <w:t>26.87</w:t>
            </w:r>
          </w:p>
        </w:tc>
        <w:tc>
          <w:tcPr>
            <w:tcW w:w="0" w:type="auto"/>
            <w:hideMark/>
          </w:tcPr>
          <w:p w14:paraId="451F684D" w14:textId="77777777" w:rsidR="00077256" w:rsidRPr="00077256" w:rsidRDefault="00077256" w:rsidP="00077256">
            <w:pPr>
              <w:spacing w:after="160" w:line="360" w:lineRule="auto"/>
              <w:jc w:val="both"/>
            </w:pPr>
            <w:r w:rsidRPr="00077256">
              <w:t>0.950051</w:t>
            </w:r>
          </w:p>
        </w:tc>
        <w:tc>
          <w:tcPr>
            <w:tcW w:w="0" w:type="auto"/>
            <w:hideMark/>
          </w:tcPr>
          <w:p w14:paraId="60F1273D" w14:textId="77777777" w:rsidR="00077256" w:rsidRPr="00077256" w:rsidRDefault="00077256" w:rsidP="00077256">
            <w:pPr>
              <w:spacing w:after="160" w:line="360" w:lineRule="auto"/>
              <w:jc w:val="both"/>
            </w:pPr>
            <w:r w:rsidRPr="00077256">
              <w:t>0.897716</w:t>
            </w:r>
          </w:p>
        </w:tc>
      </w:tr>
      <w:tr w:rsidR="00077256" w:rsidRPr="00077256" w14:paraId="12CE115D" w14:textId="77777777" w:rsidTr="00BC132C">
        <w:tc>
          <w:tcPr>
            <w:tcW w:w="1870" w:type="dxa"/>
          </w:tcPr>
          <w:p w14:paraId="79F147DA" w14:textId="72AAF9D8" w:rsidR="00077256" w:rsidRPr="00077256" w:rsidRDefault="00135738" w:rsidP="00077256">
            <w:pPr>
              <w:spacing w:after="160" w:line="360" w:lineRule="auto"/>
              <w:jc w:val="both"/>
            </w:pPr>
            <w:r w:rsidRPr="00077256">
              <w:t>A</w:t>
            </w:r>
            <w:r w:rsidR="00077256" w:rsidRPr="00077256">
              <w:t>ldfly</w:t>
            </w:r>
          </w:p>
        </w:tc>
        <w:tc>
          <w:tcPr>
            <w:tcW w:w="1870" w:type="dxa"/>
          </w:tcPr>
          <w:p w14:paraId="385E7A4B" w14:textId="77777777" w:rsidR="00077256" w:rsidRPr="00077256" w:rsidRDefault="00077256" w:rsidP="00077256">
            <w:pPr>
              <w:spacing w:after="160" w:line="360" w:lineRule="auto"/>
              <w:jc w:val="both"/>
            </w:pPr>
            <w:r w:rsidRPr="00077256">
              <w:t>27.84</w:t>
            </w:r>
          </w:p>
        </w:tc>
        <w:tc>
          <w:tcPr>
            <w:tcW w:w="1870" w:type="dxa"/>
          </w:tcPr>
          <w:p w14:paraId="1B867214" w14:textId="77777777" w:rsidR="00077256" w:rsidRPr="00077256" w:rsidRDefault="00077256" w:rsidP="00077256">
            <w:pPr>
              <w:spacing w:after="160" w:line="360" w:lineRule="auto"/>
              <w:jc w:val="both"/>
            </w:pPr>
            <w:r w:rsidRPr="00077256">
              <w:t>28.79</w:t>
            </w:r>
          </w:p>
        </w:tc>
        <w:tc>
          <w:tcPr>
            <w:tcW w:w="1870" w:type="dxa"/>
          </w:tcPr>
          <w:p w14:paraId="0FD33326" w14:textId="77777777" w:rsidR="00077256" w:rsidRPr="00077256" w:rsidRDefault="00077256" w:rsidP="00077256">
            <w:pPr>
              <w:spacing w:after="160" w:line="360" w:lineRule="auto"/>
              <w:jc w:val="both"/>
            </w:pPr>
            <w:r w:rsidRPr="00077256">
              <w:t>0.991087</w:t>
            </w:r>
          </w:p>
        </w:tc>
        <w:tc>
          <w:tcPr>
            <w:tcW w:w="1870" w:type="dxa"/>
          </w:tcPr>
          <w:p w14:paraId="345DF007" w14:textId="77777777" w:rsidR="00077256" w:rsidRPr="00077256" w:rsidRDefault="00077256" w:rsidP="00077256">
            <w:pPr>
              <w:spacing w:after="160" w:line="360" w:lineRule="auto"/>
              <w:jc w:val="both"/>
            </w:pPr>
            <w:r w:rsidRPr="00077256">
              <w:t>0.899111</w:t>
            </w:r>
          </w:p>
        </w:tc>
      </w:tr>
    </w:tbl>
    <w:p w14:paraId="13F33FF8" w14:textId="6D6D9CD1" w:rsidR="00077256" w:rsidRDefault="00077256" w:rsidP="00973E11">
      <w:pPr>
        <w:spacing w:line="360" w:lineRule="auto"/>
        <w:jc w:val="both"/>
      </w:pPr>
    </w:p>
    <w:p w14:paraId="4B64CB6D" w14:textId="7A5BC73F" w:rsidR="00077256" w:rsidRDefault="00077256" w:rsidP="00077256">
      <w:pPr>
        <w:spacing w:line="360" w:lineRule="auto"/>
        <w:jc w:val="both"/>
      </w:pPr>
      <w:r>
        <w:t xml:space="preserve">Finally, we performed cleaning on </w:t>
      </w:r>
      <w:r w:rsidR="00283DB6">
        <w:t xml:space="preserve">the </w:t>
      </w:r>
      <w:r>
        <w:t>predicted data</w:t>
      </w:r>
      <w:r w:rsidR="00283DB6">
        <w:t xml:space="preserve"> </w:t>
      </w:r>
      <w:r>
        <w:t>frame for better understanding and write predicted results into CSV.</w:t>
      </w:r>
    </w:p>
    <w:p w14:paraId="74DCFE18" w14:textId="00210687" w:rsidR="00077256" w:rsidRPr="00871FCD" w:rsidRDefault="00077256" w:rsidP="00EC15A0">
      <w:pPr>
        <w:pStyle w:val="Heading2"/>
        <w:spacing w:after="240"/>
        <w:rPr>
          <w:b/>
          <w:bCs/>
        </w:rPr>
      </w:pPr>
      <w:bookmarkStart w:id="162" w:name="_Toc115639816"/>
      <w:r w:rsidRPr="00871FCD">
        <w:rPr>
          <w:b/>
          <w:bCs/>
        </w:rPr>
        <w:t>Comparison with Existing Techniques</w:t>
      </w:r>
      <w:bookmarkEnd w:id="162"/>
    </w:p>
    <w:p w14:paraId="5D0CD554" w14:textId="633A8A4F" w:rsidR="00077256" w:rsidRDefault="00077256" w:rsidP="00077256">
      <w:pPr>
        <w:spacing w:line="360" w:lineRule="auto"/>
        <w:jc w:val="both"/>
      </w:pPr>
      <w:r>
        <w:t xml:space="preserve">The contrast between our proposed </w:t>
      </w:r>
      <w:r w:rsidR="00283DB6">
        <w:t>MASK-RCNN</w:t>
      </w:r>
      <w:r>
        <w:t xml:space="preserve"> system and earlier AudioSet tagging techniques is shown in Table </w:t>
      </w:r>
      <w:r w:rsidR="00283DB6">
        <w:t>11</w:t>
      </w:r>
      <w:r>
        <w:t xml:space="preserve">. Because </w:t>
      </w:r>
      <w:r w:rsidR="00283DB6">
        <w:t>MASK-RCNN</w:t>
      </w:r>
      <w:r>
        <w:t xml:space="preserve"> is a conventional CNN with a straightforward architecture and can be compared to earlier CNN systems </w:t>
      </w:r>
      <w:r w:rsidR="00AE7ECE">
        <w:fldChar w:fldCharType="begin" w:fldLock="1"/>
      </w:r>
      <w:r w:rsidR="005F5664">
        <w:instrText>ADDIN CSL_CITATION {"citationItems":[{"id":"ITEM-1","itemData":{"ISBN":"9780692755068","abstract":"We present a content-based automatic music tagging algorithm using fully convolutional neural networks (FCNs). We evaluate different architectures consisting of 2D convolutional layers and subsampling layers only. In the experiments, we measure the AUC-ROC scores of the architectures with different complexities and input types using the MagnaTagATune dataset, where a 4-layer architecture shows state-of-the-art performance with mel-spectrogram input. Furthermore, we evaluated the performances of the architectures with varying the number of layers on a larger dataset (Million Song Dataset), and found that deeper models outperformed the 4-layer architecture. The experiments show that mel-spectrogram is an effective time-frequency representation for automatic tagging and that more complex models benefit from more training data.","author":[{"dropping-particle":"","family":"Choi","given":"Keunwoo","non-dropping-particle":"","parse-names":false,"suffix":""},{"dropping-particle":"","family":"Fazekas","given":"György","non-dropping-particle":"","parse-names":false,"suffix":""},{"dropping-particle":"","family":"Sandler","given":"Mark","non-dropping-particle":"","parse-names":false,"suffix":""}],"container-title":"Proceedings of the 17th International Society for Music Information Retrieval Conference, ISMIR 2016","id":"ITEM-1","issued":{"date-parts":[["2016"]]},"page":"805-811","publisher":"International Society for Music Information Retrieval","title":"Automatic tagging using deep convolutional neural networks","type":"article-journal"},"uris":["http://www.mendeley.com/documents/?uuid=62acb12f-9be5-3f16-bfd1-865ba92c878c"]}],"mendeley":{"formattedCitation":"(Choi, Fazekas, and Sandler 2016)","plainTextFormattedCitation":"(Choi, Fazekas, and Sandler 2016)","previouslyFormattedCitation":"(Choi, Fazekas, and Sandler 2016)"},"properties":{"noteIndex":0},"schema":"https://github.com/citation-style-language/schema/raw/master/csl-citation.json"}</w:instrText>
      </w:r>
      <w:r w:rsidR="00AE7ECE">
        <w:fldChar w:fldCharType="separate"/>
      </w:r>
      <w:r w:rsidR="00AE7ECE" w:rsidRPr="00AE7ECE">
        <w:rPr>
          <w:noProof/>
        </w:rPr>
        <w:t>(Choi, Fazekas, and Sandler 2016)</w:t>
      </w:r>
      <w:r w:rsidR="00AE7ECE">
        <w:fldChar w:fldCharType="end"/>
      </w:r>
      <w:r w:rsidR="00AE7ECE">
        <w:t xml:space="preserve"> </w:t>
      </w:r>
      <w:r w:rsidR="005F5664">
        <w:fldChar w:fldCharType="begin" w:fldLock="1"/>
      </w:r>
      <w:r w:rsidR="00007926">
        <w:instrText>ADDIN CSL_CITATION {"citationItems":[{"id":"ITEM-1","itemData":{"ISBN":"1904.03476v4","abstract":"The Detection and Classification of Acoustic Scenes and Events (DCASE) 2019 challenge focuses on audio tagging, sound event detection and spatial localisation. DCASE 2019 consists of five tasks: 1) acoustic scene classification, 2) audio tagging with noisy labels and minimal supervision, 3) sound event localisation and detection, 4) sound event detection in domestic environments, and 5) urban sound tagging. In this paper, we propose generic cross-task baseline systems based on convolutional neural networks (CNNs). The motivation is to investigate the performance of a variety of models across several audio recognition tasks without exploiting the specific characteristics of the tasks. We looked at CNNs with 5, 9, and 13 layers, and found that the optimal architecture is task-dependent. For the systems we considered, we found that the 9-layer CNN with average pooling after convolutional layers is a good model for a majority of the DCASE 2019 tasks.","author":[{"dropping-particle":"","family":"Kong","given":"Q","non-dropping-particle":"","parse-names":false,"suffix":""},{"dropping-particle":"","family":"Cao","given":"Y","non-dropping-particle":"","parse-names":false,"suffix":""},{"dropping-particle":"","family":"Iqbal","given":"T","non-dropping-particle":"","parse-names":false,"suffix":""},{"dropping-particle":"","family":"Xu","given":"Y","non-dropping-particle":"","parse-names":false,"suffix":""},{"dropping-particle":"","family":"…","given":"W Wang - arXiv preprint arXiv","non-dropping-particle":"","parse-names":false,"suffix":""},{"dropping-particle":"","family":"2019","given":"undefined","non-dropping-particle":"","parse-names":false,"suffix":""}],"container-title":"arxiv.org","id":"ITEM-1","issued":{"date-parts":[["0"]]},"title":"Cross-task learning for audio tagging, sound event detection and spatial localization: DCASE 2019 baseline systems","type":"article-journal"},"uris":["http://www.mendeley.com/documents/?uuid=77ce0902-8980-36a7-9655-64ea7f8417cc"]}],"mendeley":{"formattedCitation":"(Kong, Cao, et al. n.d.)","plainTextFormattedCitation":"(Kong, Cao, et al. n.d.)","previouslyFormattedCitation":"(Kong, Cao, et al. n.d.)"},"properties":{"noteIndex":0},"schema":"https://github.com/citation-style-language/schema/raw/master/csl-citation.json"}</w:instrText>
      </w:r>
      <w:r w:rsidR="005F5664">
        <w:fldChar w:fldCharType="separate"/>
      </w:r>
      <w:r w:rsidR="00135738" w:rsidRPr="00135738">
        <w:rPr>
          <w:noProof/>
        </w:rPr>
        <w:t>(Kong, Cao, et al. n.d.)</w:t>
      </w:r>
      <w:r w:rsidR="005F5664">
        <w:fldChar w:fldCharType="end"/>
      </w:r>
      <w:r>
        <w:t>, we utilize it as the foundational model to examine alternative hyper-parameter combinations for AudioSet tagging. Baseline results for random gues</w:t>
      </w:r>
      <w:r w:rsidR="00283DB6">
        <w:t>se</w:t>
      </w:r>
      <w:r>
        <w:t xml:space="preserve">s are as follows: mAP = 0.005. The Google </w:t>
      </w:r>
      <w:r w:rsidR="005F5664">
        <w:fldChar w:fldCharType="begin" w:fldLock="1"/>
      </w:r>
      <w:r w:rsidR="005F5664">
        <w:instrText>ADDIN CSL_CITATION {"citationItems":[{"id":"ITEM-1","itemData":{"abstract":"Audio event recognition, the human-like ability to identify and relate sounds from audio, is a nascent problem in machine perception. Comparable problems such as object detection in images have reaped enormous benefits from comprehensive datasets-principally ImageNet. This paper describes the creation of Audio Set, a large-scale dataset of manually-annotated audio events that endeavors to bridge the gap in data availability between image and audio research. Using a carefully structured hierarchical ontology of 632 audio classes guided by the literature and manual curation, we collect data from human labelers to probe the presence of specific audio classes in 10 second segments of YouTube videos. Segments are proposed for labeling using searches based on metadata, context (e.g., links), and content analysis. The result is a dataset of unprecedented breadth and size that will, we hope, substantially stimulate the development of high-performance audio event recognizers.","author":[{"dropping-particle":"","family":"Gemmeke","given":"Jort F","non-dropping-particle":"","parse-names":false,"suffix":""},{"dropping-particle":"","family":"Ellis","given":"Daniel P W","non-dropping-particle":"","parse-names":false,"suffix":""},{"dropping-particle":"","family":"Freedman","given":"Dylan","non-dropping-particle":"","parse-names":false,"suffix":""},{"dropping-particle":"","family":"Jansen","given":"Aren","non-dropping-particle":"","parse-names":false,"suffix":""},{"dropping-particle":"","family":"Lawrence","given":"Wade","non-dropping-particle":"","parse-names":false,"suffix":""},{"dropping-particle":"","family":"Channing Moore","given":"R","non-dropping-particle":"","parse-names":false,"suffix":""},{"dropping-particle":"","family":"Plakal","given":"Manoj","non-dropping-particle":"","parse-names":false,"suffix":""},{"dropping-particle":"","family":"Ritter","given":"Marvin","non-dropping-particle":"","parse-names":false,"suffix":""}],"container-title":"ieeexplore.ieee.org","id":"ITEM-1","issued":{"date-parts":[["0"]]},"title":"Audio set: An ontology and human-labeled dataset for audio events","type":"article-journal"},"uris":["http://www.mendeley.com/documents/?uuid=6ce4c843-50a4-33c7-8cef-b9b73bc8df4a"]}],"mendeley":{"formattedCitation":"(Gemmeke et al. n.d.)","plainTextFormattedCitation":"(Gemmeke et al. n.d.)","previouslyFormattedCitation":"(Gemmeke et al. n.d.)"},"properties":{"noteIndex":0},"schema":"https://github.com/citation-style-language/schema/raw/master/csl-citation.json"}</w:instrText>
      </w:r>
      <w:r w:rsidR="005F5664">
        <w:fldChar w:fldCharType="separate"/>
      </w:r>
      <w:r w:rsidR="005F5664" w:rsidRPr="005F5664">
        <w:rPr>
          <w:noProof/>
        </w:rPr>
        <w:t>(Gemmeke et al. n.d.)</w:t>
      </w:r>
      <w:r w:rsidR="005F5664">
        <w:fldChar w:fldCharType="end"/>
      </w:r>
      <w:r w:rsidR="005F5664">
        <w:t xml:space="preserve"> </w:t>
      </w:r>
      <w:r>
        <w:t xml:space="preserve">result obtained </w:t>
      </w:r>
      <w:r w:rsidR="00283DB6">
        <w:t>an</w:t>
      </w:r>
      <w:r>
        <w:t xml:space="preserve"> mAP of 0.314 when trained with embedding features </w:t>
      </w:r>
      <w:r w:rsidR="005F5664">
        <w:fldChar w:fldCharType="begin" w:fldLock="1"/>
      </w:r>
      <w:r w:rsidR="00135738">
        <w:instrText>ADDIN CSL_CITATION {"citationItems":[{"id":"ITEM-1","itemData":{"DOI":"10.1109/ICASSP.2017.7952132","ISBN":"9781509041176","ISSN":"15206149","abstract":"Convolutional Neural Networks (CNNs) have proven very effective in image classification and show promise for audio. We use various CNN architectures to classify the soundtracks of a dataset of 70M training videos (5.24 million hours) with 30,871 video-level labels. We examine fully connected Deep Neural Networks (DNNs), AlexNet [1], VGG [2], Inception [3], and ResNet [4]. We investigate varying the size of both training set and label vocabulary, finding that analogs of the CNNs used in image classification do well on our audio classification task, and larger training and label sets help up to a point. A model using embeddings from these classifiers does much better than raw features on the Audio Set [5] Acoustic Event Detection (AED) classification task.","author":[{"dropping-particle":"","family":"Hershey","given":"Shawn","non-dropping-particle":"","parse-names":false,"suffix":""},{"dropping-particle":"","family":"Chaudhuri","given":"Sourish","non-dropping-particle":"","parse-names":false,"suffix":""},{"dropping-particle":"","family":"Ellis","given":"Daniel P.W.","non-dropping-particle":"","parse-names":false,"suffix":""},{"dropping-particle":"","family":"Gemmeke","given":"Jort F.","non-dropping-particle":"","parse-names":false,"suffix":""},{"dropping-particle":"","family":"Jansen","given":"Aren","non-dropping-particle":"","parse-names":false,"suffix":""},{"dropping-particle":"","family":"Moore","given":"R. Channing","non-dropping-particle":"","parse-names":false,"suffix":""},{"dropping-particle":"","family":"Plakal","given":"Manoj","non-dropping-particle":"","parse-names":false,"suffix":""},{"dropping-particle":"","family":"Platt","given":"Devin","non-dropping-particle":"","parse-names":false,"suffix":""},{"dropping-particle":"","family":"Saurous","given":"Rif A.","non-dropping-particle":"","parse-names":false,"suffix":""},{"dropping-particle":"","family":"Seybold","given":"Bryan","non-dropping-particle":"","parse-names":false,"suffix":""},{"dropping-particle":"","family":"Slaney","given":"Malcolm","non-dropping-particle":"","parse-names":false,"suffix":""},{"dropping-particle":"","family":"Weiss","given":"Ron J.","non-dropping-particle":"","parse-names":false,"suffix":""},{"dropping-particle":"","family":"Wilson","given":"Kevin","non-dropping-particle":"","parse-names":false,"suffix":""}],"container-title":"ICASSP, IEEE International Conference on Acoustics, Speech and Signal Processing - Proceedings","id":"ITEM-1","issued":{"date-parts":[["2017","6"]]},"page":"131-135","publisher":"Institute of Electrical and Electronics Engineers Inc.","title":"CNN architectures for large-scale audio classification","type":"article-journal"},"uris":["http://www.mendeley.com/documents/?uuid=a81631c5-8b10-418d-b85e-9d45bb4ac5a5"]}],"mendeley":{"formattedCitation":"(Hershey et al. 2017)","plainTextFormattedCitation":"(Hershey et al. 2017)","previouslyFormattedCitation":"(Hershey et al. 2017)"},"properties":{"noteIndex":0},"schema":"https://github.com/citation-style-language/schema/raw/master/csl-citation.json"}</w:instrText>
      </w:r>
      <w:r w:rsidR="005F5664">
        <w:fldChar w:fldCharType="separate"/>
      </w:r>
      <w:r w:rsidR="005F5664" w:rsidRPr="005F5664">
        <w:rPr>
          <w:noProof/>
        </w:rPr>
        <w:t>(Hershey et al. 2017)</w:t>
      </w:r>
      <w:r w:rsidR="005F5664">
        <w:fldChar w:fldCharType="end"/>
      </w:r>
      <w:r>
        <w:t xml:space="preserve">. A feature-level attention neural network improved on the single-level attention and multi-level attention systems' respective mAPs of 0.337 and 0.360 to reach </w:t>
      </w:r>
      <w:r w:rsidR="005F5664">
        <w:t>a</w:t>
      </w:r>
      <w:r w:rsidR="00565E2C">
        <w:t>n</w:t>
      </w:r>
      <w:r>
        <w:t xml:space="preserve"> mAP of 0.369. The mAP for Wang et al</w:t>
      </w:r>
      <w:r w:rsidR="00283DB6">
        <w:t xml:space="preserve"> </w:t>
      </w:r>
      <w:r w:rsidR="00135738">
        <w:fldChar w:fldCharType="begin" w:fldLock="1"/>
      </w:r>
      <w:r w:rsidR="00135738">
        <w:instrText>ADDIN CSL_CITATION {"citationItems":[{"id":"ITEM-1","itemData":{"abstract":"Sound event detection (SED) entails two subtasks: recognizing what types of sound events are present in an audio stream (audio tagging), and pinpointing their onset and offset times (localization). In the popular multiple instance learning (MIL) framework for SED with weak labeling, an important component is the pooling function. This paper compares five types of pooling functions both theoretically and experimentally, with special focus on their performance of localization. Although the attention pooling function is currently receiving the most attention, we find the linear softmax pooling function to perform the best among the five. Using this pooling function, we build a neural network called TALNet. It is the first system to reach state-of-the-art audio tagging performance on Audio Set, while exhibiting strong localization performance on the DCASE 2017 challenge at the same time.","author":[{"dropping-particle":"","family":"Wang","given":"Y","non-dropping-particle":"","parse-names":false,"suffix":""},{"dropping-particle":"","family":"Li","given":"J","non-dropping-particle":"","parse-names":false,"suffix":""},{"dropping-particle":"","family":"International","given":"F Metze - ICASSP 2019-2019 IEEE","non-dropping-particle":"","parse-names":false,"suffix":""},{"dropping-particle":"","family":"2019","given":"undefined","non-dropping-particle":"","parse-names":false,"suffix":""}],"container-title":"ieeexplore.ieee.org","id":"ITEM-1","issued":{"date-parts":[["0"]]},"title":"A comparison of five multiple instance learning pooling functions for sound event detection with weak labeling","type":"article-journal"},"uris":["http://www.mendeley.com/documents/?uuid=1958ffa6-0d7e-3986-b549-4be874aaac62"]}],"mendeley":{"formattedCitation":"(Wang et al. n.d.)","plainTextFormattedCitation":"(Wang et al. n.d.)","previouslyFormattedCitation":"(Wang et al. n.d.)"},"properties":{"noteIndex":0},"schema":"https://github.com/citation-style-language/schema/raw/master/csl-citation.json"}</w:instrText>
      </w:r>
      <w:r w:rsidR="00135738">
        <w:fldChar w:fldCharType="separate"/>
      </w:r>
      <w:r w:rsidR="00135738" w:rsidRPr="00135738">
        <w:rPr>
          <w:noProof/>
        </w:rPr>
        <w:t>(Wang et al. n.d.)</w:t>
      </w:r>
      <w:r w:rsidR="00135738">
        <w:fldChar w:fldCharType="end"/>
      </w:r>
      <w:r>
        <w:t xml:space="preserve">investigation of five distinct attention functions was 0.362. The embedding functionalities made available with AudioSet </w:t>
      </w:r>
      <w:r w:rsidR="005F5664">
        <w:fldChar w:fldCharType="begin" w:fldLock="1"/>
      </w:r>
      <w:r w:rsidR="005F5664">
        <w:instrText>ADDIN CSL_CITATION {"citationItems":[{"id":"ITEM-1","itemData":{"abstract":"Audio event recognition, the human-like ability to identify and relate sounds from audio, is a nascent problem in machine perception. Comparable problems such as object detection in images have reaped enormous benefits from comprehensive datasets-principally ImageNet. This paper describes the creation of Audio Set, a large-scale dataset of manually-annotated audio events that endeavors to bridge the gap in data availability between image and audio research. Using a carefully structured hierarchical ontology of 632 audio classes guided by the literature and manual curation, we collect data from human labelers to probe the presence of specific audio classes in 10 second segments of YouTube videos. Segments are proposed for labeling using searches based on metadata, context (e.g., links), and content analysis. The result is a dataset of unprecedented breadth and size that will, we hope, substantially stimulate the development of high-performance audio event recognizers.","author":[{"dropping-particle":"","family":"Gemmeke","given":"Jort F","non-dropping-particle":"","parse-names":false,"suffix":""},{"dropping-particle":"","family":"Ellis","given":"Daniel P W","non-dropping-particle":"","parse-names":false,"suffix":""},{"dropping-particle":"","family":"Freedman","given":"Dylan","non-dropping-particle":"","parse-names":false,"suffix":""},{"dropping-particle":"","family":"Jansen","given":"Aren","non-dropping-particle":"","parse-names":false,"suffix":""},{"dropping-particle":"","family":"Lawrence","given":"Wade","non-dropping-particle":"","parse-names":false,"suffix":""},{"dropping-particle":"","family":"Channing Moore","given":"R","non-dropping-particle":"","parse-names":false,"suffix":""},{"dropping-particle":"","family":"Plakal","given":"Manoj","non-dropping-particle":"","parse-names":false,"suffix":""},{"dropping-particle":"","family":"Ritter","given":"Marvin","non-dropping-particle":"","parse-names":false,"suffix":""}],"container-title":"ieeexplore.ieee.org","id":"ITEM-1","issued":{"date-parts":[["0"]]},"title":"Audio set: An ontology and human-labeled dataset for audio events","type":"article-journal"},"uris":["http://www.mendeley.com/documents/?uuid=6ce4c843-50a4-33c7-8cef-b9b73bc8df4a"]}],"mendeley":{"formattedCitation":"(Gemmeke et al. n.d.)","plainTextFormattedCitation":"(Gemmeke et al. n.d.)","previouslyFormattedCitation":"(Gemmeke et al. n.d.)"},"properties":{"noteIndex":0},"schema":"https://github.com/citation-style-language/schema/raw/master/csl-citation.json"}</w:instrText>
      </w:r>
      <w:r w:rsidR="005F5664">
        <w:fldChar w:fldCharType="separate"/>
      </w:r>
      <w:r w:rsidR="005F5664" w:rsidRPr="005F5664">
        <w:rPr>
          <w:noProof/>
        </w:rPr>
        <w:t>(Gemmeke et al. n.d.)</w:t>
      </w:r>
      <w:r w:rsidR="005F5664">
        <w:fldChar w:fldCharType="end"/>
      </w:r>
      <w:r w:rsidR="005F5664">
        <w:t xml:space="preserve"> </w:t>
      </w:r>
      <w:r>
        <w:t xml:space="preserve">provided the foundation for the </w:t>
      </w:r>
      <w:r w:rsidR="00283DB6">
        <w:t>solutions</w:t>
      </w:r>
      <w:r>
        <w:t xml:space="preserve">. The most current DeepRes system </w:t>
      </w:r>
      <w:r w:rsidR="00135738">
        <w:fldChar w:fldCharType="begin" w:fldLock="1"/>
      </w:r>
      <w:r w:rsidR="00135738">
        <w:instrText>ADDIN CSL_CITATION {"citationItems":[{"id":"ITEM-1","itemData":{"author":[{"dropping-particle":"","family":"Ford","given":"L","non-dropping-particle":"","parse-names":false,"suffix":""},{"dropping-particle":"","family":"Tang","given":"H","non-dropping-particle":"","parse-names":false,"suffix":""},{"dropping-particle":"","family":"Grondin","given":"F","non-dropping-particle":"","parse-names":false,"suffix":""},{"dropping-particle":"","family":"InterSpeech","given":"JR Glass -","non-dropping-particle":"","parse-names":false,"suffix":""},{"dropping-particle":"","family":"2019","given":"undefined","non-dropping-particle":"","parse-names":false,"suffix":""}],"container-title":"groups.csail.mit.edu","id":"ITEM-1","issued":{"date-parts":[["0"]]},"title":"A Deep Residual Network for Large-Scale Acoustic Scene Analysis.","type":"article-journal"},"uris":["http://www.mendeley.com/documents/?uuid=747966fc-805e-3c3a-a62a-01ecd79c8de9"]}],"mendeley":{"formattedCitation":"(Ford et al. n.d.)","plainTextFormattedCitation":"(Ford et al. n.d.)","previouslyFormattedCitation":"(Ford et al. n.d.)"},"properties":{"noteIndex":0},"schema":"https://github.com/citation-style-language/schema/raw/master/csl-citation.json"}</w:instrText>
      </w:r>
      <w:r w:rsidR="00135738">
        <w:fldChar w:fldCharType="separate"/>
      </w:r>
      <w:r w:rsidR="00135738" w:rsidRPr="00135738">
        <w:rPr>
          <w:noProof/>
        </w:rPr>
        <w:t>(Ford et al. n.d.)</w:t>
      </w:r>
      <w:r w:rsidR="00135738">
        <w:fldChar w:fldCharType="end"/>
      </w:r>
      <w:r w:rsidR="00135738">
        <w:t xml:space="preserve"> </w:t>
      </w:r>
      <w:r>
        <w:t xml:space="preserve">had </w:t>
      </w:r>
      <w:r w:rsidR="005F5664">
        <w:t>a</w:t>
      </w:r>
      <w:r w:rsidR="00565E2C">
        <w:t>n</w:t>
      </w:r>
      <w:r>
        <w:t xml:space="preserve"> mAP of 0.392 and was constructed from waveforms taken from YouTube.</w:t>
      </w:r>
      <w:r w:rsidR="005F5664">
        <w:t xml:space="preserve"> </w:t>
      </w:r>
      <w:r>
        <w:t xml:space="preserve">The bottom rows of Table IV demonstrate that our suggested </w:t>
      </w:r>
      <w:r w:rsidR="00283DB6">
        <w:t>MASK-RCNN</w:t>
      </w:r>
      <w:r>
        <w:t xml:space="preserve"> system outperforms the best of the earlier systems, achieving </w:t>
      </w:r>
      <w:r w:rsidR="00283DB6">
        <w:t>an</w:t>
      </w:r>
      <w:r>
        <w:t xml:space="preserve"> mAP of 0.</w:t>
      </w:r>
      <w:r w:rsidR="00283DB6">
        <w:t>5664</w:t>
      </w:r>
      <w:r>
        <w:t xml:space="preserve">. For a fair comparison with the </w:t>
      </w:r>
      <w:r w:rsidR="00283DB6">
        <w:t>MASK-RCNN</w:t>
      </w:r>
      <w:r>
        <w:t xml:space="preserve"> system, we create Wavegram-Log</w:t>
      </w:r>
      <w:r w:rsidR="00565E2C">
        <w:t>MEL</w:t>
      </w:r>
      <w:r>
        <w:t xml:space="preserve">-CNN using </w:t>
      </w:r>
      <w:r w:rsidR="00283DB6">
        <w:t>MASK-RCNN</w:t>
      </w:r>
      <w:r>
        <w:t xml:space="preserve"> as the foundation. The </w:t>
      </w:r>
      <w:r w:rsidR="00283DB6">
        <w:t>MASK-RCNN</w:t>
      </w:r>
      <w:r>
        <w:t xml:space="preserve"> system outperformed the Wavegram-Log</w:t>
      </w:r>
      <w:r w:rsidR="00565E2C">
        <w:t>MEL</w:t>
      </w:r>
      <w:r>
        <w:t xml:space="preserve">-CNN system. The full results are displayed in Table </w:t>
      </w:r>
      <w:r w:rsidR="00283DB6">
        <w:t>9</w:t>
      </w:r>
      <w:r>
        <w:t xml:space="preserve"> in the following section.</w:t>
      </w:r>
    </w:p>
    <w:p w14:paraId="733F0145" w14:textId="1CCFF28B" w:rsidR="00283DB6" w:rsidRDefault="00283DB6" w:rsidP="00283DB6">
      <w:pPr>
        <w:pStyle w:val="Caption"/>
        <w:keepNext/>
        <w:jc w:val="center"/>
      </w:pPr>
      <w:bookmarkStart w:id="163" w:name="_Toc115636241"/>
      <w:r>
        <w:t xml:space="preserve">Table </w:t>
      </w:r>
      <w:fldSimple w:instr=" SEQ Table \* ARABIC ">
        <w:r w:rsidR="00AD175C">
          <w:rPr>
            <w:noProof/>
          </w:rPr>
          <w:t>11</w:t>
        </w:r>
      </w:fldSimple>
      <w:r>
        <w:t>: Comparison with Existing Methods based on mAP</w:t>
      </w:r>
      <w:bookmarkEnd w:id="163"/>
    </w:p>
    <w:tbl>
      <w:tblPr>
        <w:tblStyle w:val="TableGrid"/>
        <w:tblW w:w="0" w:type="auto"/>
        <w:jc w:val="center"/>
        <w:tblLook w:val="04A0" w:firstRow="1" w:lastRow="0" w:firstColumn="1" w:lastColumn="0" w:noHBand="0" w:noVBand="1"/>
      </w:tblPr>
      <w:tblGrid>
        <w:gridCol w:w="3993"/>
        <w:gridCol w:w="3993"/>
      </w:tblGrid>
      <w:tr w:rsidR="00283DB6" w14:paraId="119F1E1C" w14:textId="77777777" w:rsidTr="00283DB6">
        <w:trPr>
          <w:trHeight w:val="248"/>
          <w:jc w:val="center"/>
        </w:trPr>
        <w:tc>
          <w:tcPr>
            <w:tcW w:w="3993" w:type="dxa"/>
          </w:tcPr>
          <w:p w14:paraId="7F9F13F0" w14:textId="6BC7253F" w:rsidR="00283DB6" w:rsidRPr="00283DB6" w:rsidRDefault="00283DB6" w:rsidP="00283DB6">
            <w:pPr>
              <w:spacing w:line="360" w:lineRule="auto"/>
              <w:jc w:val="center"/>
              <w:rPr>
                <w:b/>
                <w:bCs/>
              </w:rPr>
            </w:pPr>
            <w:r w:rsidRPr="00283DB6">
              <w:rPr>
                <w:b/>
                <w:bCs/>
              </w:rPr>
              <w:t>Methods</w:t>
            </w:r>
          </w:p>
        </w:tc>
        <w:tc>
          <w:tcPr>
            <w:tcW w:w="3993" w:type="dxa"/>
          </w:tcPr>
          <w:p w14:paraId="14CCD8A0" w14:textId="1ADD6763" w:rsidR="00283DB6" w:rsidRPr="00283DB6" w:rsidRDefault="00283DB6" w:rsidP="00283DB6">
            <w:pPr>
              <w:spacing w:line="360" w:lineRule="auto"/>
              <w:jc w:val="center"/>
              <w:rPr>
                <w:b/>
                <w:bCs/>
              </w:rPr>
            </w:pPr>
            <w:r w:rsidRPr="00283DB6">
              <w:rPr>
                <w:b/>
                <w:bCs/>
              </w:rPr>
              <w:t>mAP</w:t>
            </w:r>
          </w:p>
        </w:tc>
      </w:tr>
      <w:tr w:rsidR="00283DB6" w14:paraId="55F9DC3F" w14:textId="77777777" w:rsidTr="00283DB6">
        <w:trPr>
          <w:trHeight w:val="238"/>
          <w:jc w:val="center"/>
        </w:trPr>
        <w:tc>
          <w:tcPr>
            <w:tcW w:w="3993" w:type="dxa"/>
          </w:tcPr>
          <w:p w14:paraId="6117779A" w14:textId="0B0E81CF" w:rsidR="00283DB6" w:rsidRPr="00283DB6" w:rsidRDefault="00283DB6" w:rsidP="00283DB6">
            <w:pPr>
              <w:spacing w:line="360" w:lineRule="auto"/>
              <w:jc w:val="center"/>
            </w:pPr>
            <w:r w:rsidRPr="00283DB6">
              <w:t>Random guess</w:t>
            </w:r>
          </w:p>
        </w:tc>
        <w:tc>
          <w:tcPr>
            <w:tcW w:w="3993" w:type="dxa"/>
          </w:tcPr>
          <w:p w14:paraId="5C543A8A" w14:textId="0638023F" w:rsidR="00283DB6" w:rsidRDefault="00283DB6" w:rsidP="00283DB6">
            <w:pPr>
              <w:spacing w:line="360" w:lineRule="auto"/>
              <w:jc w:val="center"/>
            </w:pPr>
            <w:r>
              <w:t>0.005</w:t>
            </w:r>
          </w:p>
        </w:tc>
      </w:tr>
      <w:tr w:rsidR="00283DB6" w14:paraId="555E96E1" w14:textId="77777777" w:rsidTr="00283DB6">
        <w:trPr>
          <w:trHeight w:val="248"/>
          <w:jc w:val="center"/>
        </w:trPr>
        <w:tc>
          <w:tcPr>
            <w:tcW w:w="3993" w:type="dxa"/>
          </w:tcPr>
          <w:p w14:paraId="6D8343E9" w14:textId="4131D409" w:rsidR="00283DB6" w:rsidRDefault="00283DB6" w:rsidP="00283DB6">
            <w:pPr>
              <w:spacing w:line="360" w:lineRule="auto"/>
              <w:jc w:val="center"/>
            </w:pPr>
            <w:r>
              <w:t xml:space="preserve">Google CNN </w:t>
            </w:r>
            <w:r w:rsidR="005F5664">
              <w:fldChar w:fldCharType="begin" w:fldLock="1"/>
            </w:r>
            <w:r w:rsidR="005F5664">
              <w:instrText>ADDIN CSL_CITATION {"citationItems":[{"id":"ITEM-1","itemData":{"abstract":"Audio event recognition, the human-like ability to identify and relate sounds from audio, is a nascent problem in machine perception. Comparable problems such as object detection in images have reaped enormous benefits from comprehensive datasets-principally ImageNet. This paper describes the creation of Audio Set, a large-scale dataset of manually-annotated audio events that endeavors to bridge the gap in data availability between image and audio research. Using a carefully structured hierarchical ontology of 632 audio classes guided by the literature and manual curation, we collect data from human labelers to probe the presence of specific audio classes in 10 second segments of YouTube videos. Segments are proposed for labeling using searches based on metadata, context (e.g., links), and content analysis. The result is a dataset of unprecedented breadth and size that will, we hope, substantially stimulate the development of high-performance audio event recognizers.","author":[{"dropping-particle":"","family":"Gemmeke","given":"Jort F","non-dropping-particle":"","parse-names":false,"suffix":""},{"dropping-particle":"","family":"Ellis","given":"Daniel P W","non-dropping-particle":"","parse-names":false,"suffix":""},{"dropping-particle":"","family":"Freedman","given":"Dylan","non-dropping-particle":"","parse-names":false,"suffix":""},{"dropping-particle":"","family":"Jansen","given":"Aren","non-dropping-particle":"","parse-names":false,"suffix":""},{"dropping-particle":"","family":"Lawrence","given":"Wade","non-dropping-particle":"","parse-names":false,"suffix":""},{"dropping-particle":"","family":"Channing Moore","given":"R","non-dropping-particle":"","parse-names":false,"suffix":""},{"dropping-particle":"","family":"Plakal","given":"Manoj","non-dropping-particle":"","parse-names":false,"suffix":""},{"dropping-particle":"","family":"Ritter","given":"Marvin","non-dropping-particle":"","parse-names":false,"suffix":""}],"container-title":"ieeexplore.ieee.org","id":"ITEM-1","issued":{"date-parts":[["0"]]},"title":"Audio set: An ontology and human-labeled dataset for audio events","type":"article-journal"},"uris":["http://www.mendeley.com/documents/?uuid=6ce4c843-50a4-33c7-8cef-b9b73bc8df4a"]}],"mendeley":{"formattedCitation":"(Gemmeke et al. n.d.)","plainTextFormattedCitation":"(Gemmeke et al. n.d.)","previouslyFormattedCitation":"(Gemmeke et al. n.d.)"},"properties":{"noteIndex":0},"schema":"https://github.com/citation-style-language/schema/raw/master/csl-citation.json"}</w:instrText>
            </w:r>
            <w:r w:rsidR="005F5664">
              <w:fldChar w:fldCharType="separate"/>
            </w:r>
            <w:r w:rsidR="005F5664" w:rsidRPr="005F5664">
              <w:rPr>
                <w:noProof/>
              </w:rPr>
              <w:t>(Gemmeke et al. n.d.)</w:t>
            </w:r>
            <w:r w:rsidR="005F5664">
              <w:fldChar w:fldCharType="end"/>
            </w:r>
          </w:p>
        </w:tc>
        <w:tc>
          <w:tcPr>
            <w:tcW w:w="3993" w:type="dxa"/>
          </w:tcPr>
          <w:p w14:paraId="5FD1387B" w14:textId="2A46AD19" w:rsidR="00283DB6" w:rsidRDefault="00283DB6" w:rsidP="00283DB6">
            <w:pPr>
              <w:spacing w:line="360" w:lineRule="auto"/>
              <w:jc w:val="center"/>
            </w:pPr>
            <w:r>
              <w:t>0.314</w:t>
            </w:r>
          </w:p>
        </w:tc>
      </w:tr>
      <w:tr w:rsidR="00283DB6" w14:paraId="3C94C4DF" w14:textId="77777777" w:rsidTr="00283DB6">
        <w:trPr>
          <w:trHeight w:val="486"/>
          <w:jc w:val="center"/>
        </w:trPr>
        <w:tc>
          <w:tcPr>
            <w:tcW w:w="3993" w:type="dxa"/>
          </w:tcPr>
          <w:p w14:paraId="28CF1E1D" w14:textId="5F5360DB" w:rsidR="00283DB6" w:rsidRDefault="00283DB6" w:rsidP="00283DB6">
            <w:pPr>
              <w:spacing w:line="360" w:lineRule="auto"/>
              <w:jc w:val="center"/>
            </w:pPr>
            <w:r>
              <w:t xml:space="preserve">Single-level attention </w:t>
            </w:r>
            <w:r w:rsidR="00135738">
              <w:fldChar w:fldCharType="begin" w:fldLock="1"/>
            </w:r>
            <w:r w:rsidR="00007926">
              <w:instrText>ADDIN CSL_CITATION {"citationItems":[{"id":"ITEM-1","itemData":{"abstract":"This paper investigates the classification of the Audio Set dataset. Audio Set is a large scale weakly labelled dataset of sound clips. Previous work used multiple instance learning (MIL) to classify weakly labelled data. In MIL, a bag consists of several instances, and a bag is labelled positive if at least one instances in the audio clip is positive. A bag is labelled negative if all the instances in the bag are negative. We propose an attention model to tackle the MIL problem and explain this attention model from a novel probabilistic perspective. We define a probability space on each bag, where each instance in the bag has a trainable probability measure for each class. Then the classification of a bag is the expectation of the classification output of the instances in the bag with respect to the learned probability measure. Experimental results show that our proposed attention model modeled by fully connected deep neural network obtains mAP of 0.327 on Audio Set dataset, outperforming the Google's baseline of 0.314 and recurrent neural network of 0.325.","author":[{"dropping-particle":"","family":"Kong","given":"Q","non-dropping-particle":"","parse-names":false,"suffix":""},{"dropping-particle":"","family":"Xu","given":"Y","non-dropping-particle":"","parse-names":false,"suffix":""},{"dropping-particle":"","family":"…","given":"W Wang - 2018 IEEE International","non-dropping-particle":"","parse-names":false,"suffix":""},{"dropping-particle":"","family":"2018","given":"undefined","non-dropping-particle":"","parse-names":false,"suffix":""}],"container-title":"ieeexplore.ieee.org","id":"ITEM-1","issued":{"date-parts":[["0"]]},"title":"Audio set classification with attention model: A probabilistic perspective","type":"article-journal"},"uris":["http://www.mendeley.com/documents/?uuid=e437a99f-c319-377d-b44e-0dbfc03738a1"]}],"mendeley":{"formattedCitation":"(Kong, Xu, et al. n.d.)","plainTextFormattedCitation":"(Kong, Xu, et al. n.d.)","previouslyFormattedCitation":"(Kong, Xu, et al. n.d.)"},"properties":{"noteIndex":0},"schema":"https://github.com/citation-style-language/schema/raw/master/csl-citation.json"}</w:instrText>
            </w:r>
            <w:r w:rsidR="00135738">
              <w:fldChar w:fldCharType="separate"/>
            </w:r>
            <w:r w:rsidR="00135738" w:rsidRPr="00135738">
              <w:rPr>
                <w:noProof/>
              </w:rPr>
              <w:t>(Kong, Xu, et al. n.d.)</w:t>
            </w:r>
            <w:r w:rsidR="00135738">
              <w:fldChar w:fldCharType="end"/>
            </w:r>
          </w:p>
        </w:tc>
        <w:tc>
          <w:tcPr>
            <w:tcW w:w="3993" w:type="dxa"/>
          </w:tcPr>
          <w:p w14:paraId="2CC3195A" w14:textId="164C74BC" w:rsidR="00283DB6" w:rsidRDefault="00283DB6" w:rsidP="00283DB6">
            <w:pPr>
              <w:spacing w:line="360" w:lineRule="auto"/>
              <w:jc w:val="center"/>
            </w:pPr>
            <w:r>
              <w:t>0.337</w:t>
            </w:r>
          </w:p>
        </w:tc>
      </w:tr>
      <w:tr w:rsidR="00283DB6" w14:paraId="6DAD592E" w14:textId="77777777" w:rsidTr="00283DB6">
        <w:trPr>
          <w:trHeight w:val="486"/>
          <w:jc w:val="center"/>
        </w:trPr>
        <w:tc>
          <w:tcPr>
            <w:tcW w:w="3993" w:type="dxa"/>
          </w:tcPr>
          <w:p w14:paraId="32516BAA" w14:textId="255DAD17" w:rsidR="00283DB6" w:rsidRDefault="00283DB6" w:rsidP="00283DB6">
            <w:pPr>
              <w:spacing w:line="360" w:lineRule="auto"/>
              <w:jc w:val="center"/>
            </w:pPr>
            <w:r>
              <w:t>Multi</w:t>
            </w:r>
            <w:r w:rsidRPr="00283DB6">
              <w:t xml:space="preserve">-level attention </w:t>
            </w:r>
            <w:r w:rsidR="00007926">
              <w:fldChar w:fldCharType="begin" w:fldLock="1"/>
            </w:r>
            <w:r w:rsidR="00007926">
              <w:instrText>ADDIN CSL_CITATION {"citationItems":[{"id":"ITEM-1","itemData":{"abstract":"In this paper, we propose a multi-level attention model to solve the weakly labelled audio classification problem. The objective of audio classification is to predict the presence or absence of audio events in an audio clip. Recently, Google published a large scale weakly labelled dataset called Audio Set, where each audio clip contains only the presence or absence of the audio events, without the onset and offset time of the audio events. Our multi-level attention model is an extension to the previously proposed single-level attention model. It consists of several attention modules applied on intermediate neural network layers. The output of these attention modules are concatenated to a vector followed by a multi-label classifier to make the final prediction of each class. Experiments shown that our model achieves a mean average precision (mAP) of 0.360, outperforms the state-of-the-art single-level attention model of 0.327 and Google baseline of 0.314.","author":[{"dropping-particle":"","family":"Yu","given":"Changsong","non-dropping-particle":"","parse-names":false,"suffix":""},{"dropping-particle":"","family":"Barsim","given":"Karim Said","non-dropping-particle":"","parse-names":false,"suffix":""},{"dropping-particle":"","family":"Kong","given":"Qiuqiang","non-dropping-particle":"","parse-names":false,"suffix":""},{"dropping-particle":"","family":"Yang","given":"Bin","non-dropping-particle":"","parse-names":false,"suffix":""}],"id":"ITEM-1","issued":{"date-parts":[["2018","3","6"]]},"title":"Multi-level Attention Model for Weakly Supervised Audio Classification","type":"article-journal"},"uris":["http://www.mendeley.com/documents/?uuid=e277464e-9061-3653-ac01-b93d3a957e21"]}],"mendeley":{"formattedCitation":"(Yu et al. 2018)","plainTextFormattedCitation":"(Yu et al. 2018)","previouslyFormattedCitation":"(Yu et al. 2018)"},"properties":{"noteIndex":0},"schema":"https://github.com/citation-style-language/schema/raw/master/csl-citation.json"}</w:instrText>
            </w:r>
            <w:r w:rsidR="00007926">
              <w:fldChar w:fldCharType="separate"/>
            </w:r>
            <w:r w:rsidR="00007926" w:rsidRPr="00007926">
              <w:rPr>
                <w:noProof/>
              </w:rPr>
              <w:t>(Yu et al. 2018)</w:t>
            </w:r>
            <w:r w:rsidR="00007926">
              <w:fldChar w:fldCharType="end"/>
            </w:r>
          </w:p>
        </w:tc>
        <w:tc>
          <w:tcPr>
            <w:tcW w:w="3993" w:type="dxa"/>
          </w:tcPr>
          <w:p w14:paraId="789C2BA0" w14:textId="6AC99C6B" w:rsidR="00283DB6" w:rsidRDefault="00283DB6" w:rsidP="00283DB6">
            <w:pPr>
              <w:spacing w:line="360" w:lineRule="auto"/>
              <w:jc w:val="center"/>
            </w:pPr>
            <w:r>
              <w:t>0.360</w:t>
            </w:r>
          </w:p>
        </w:tc>
      </w:tr>
      <w:tr w:rsidR="00283DB6" w14:paraId="6A8A858E" w14:textId="77777777" w:rsidTr="00283DB6">
        <w:trPr>
          <w:trHeight w:val="395"/>
          <w:jc w:val="center"/>
        </w:trPr>
        <w:tc>
          <w:tcPr>
            <w:tcW w:w="3993" w:type="dxa"/>
          </w:tcPr>
          <w:p w14:paraId="2E432A8E" w14:textId="19ADFDBE" w:rsidR="00283DB6" w:rsidRDefault="00283DB6" w:rsidP="00283DB6">
            <w:pPr>
              <w:spacing w:line="360" w:lineRule="auto"/>
              <w:jc w:val="center"/>
            </w:pPr>
            <w:r w:rsidRPr="00283DB6">
              <w:lastRenderedPageBreak/>
              <w:t>Large feature-level attention</w:t>
            </w:r>
            <w:r>
              <w:t xml:space="preserve"> </w:t>
            </w:r>
            <w:r w:rsidR="00007926">
              <w:fldChar w:fldCharType="begin" w:fldLock="1"/>
            </w:r>
            <w:r w:rsidR="00007926">
              <w:instrText>ADDIN CSL_CITATION {"citationItems":[{"id":"ITEM-1","itemData":{"author":[{"dropping-particle":"","family":"Kong","given":"Q","non-dropping-particle":"","parse-names":false,"suffix":""},{"dropping-particle":"","family":"Yu","given":"C","non-dropping-particle":"","parse-names":false,"suffix":""},{"dropping-particle":"","family":"Xu","given":"Y","non-dropping-particle":"","parse-names":false,"suffix":""},{"dropping-particle":"","family":"Iqbal","given":"T","non-dropping-particle":"","parse-names":false,"suffix":""},{"dropping-particle":"","family":"…","given":"W Wang - … /ACM Transactions on","non-dropping-particle":"","parse-names":false,"suffix":""},{"dropping-particle":"","family":"2019","given":"undefined","non-dropping-particle":"","parse-names":false,"suffix":""}],"container-title":"ieeexplore.ieee.org","id":"ITEM-1","issued":{"date-parts":[["0"]]},"title":"Weakly labelled audioset tagging with attention neural networks","type":"article-journal"},"uris":["http://www.mendeley.com/documents/?uuid=3a010de7-554c-3d65-8933-6c73f5e19ba4"]}],"mendeley":{"formattedCitation":"(Kong, Yu, et al. n.d.)","plainTextFormattedCitation":"(Kong, Yu, et al. n.d.)","previouslyFormattedCitation":"(Kong, Yu, et al. n.d.)"},"properties":{"noteIndex":0},"schema":"https://github.com/citation-style-language/schema/raw/master/csl-citation.json"}</w:instrText>
            </w:r>
            <w:r w:rsidR="00007926">
              <w:fldChar w:fldCharType="separate"/>
            </w:r>
            <w:r w:rsidR="00007926" w:rsidRPr="00007926">
              <w:rPr>
                <w:noProof/>
              </w:rPr>
              <w:t>(Kong, Yu, et al. n.d.)</w:t>
            </w:r>
            <w:r w:rsidR="00007926">
              <w:fldChar w:fldCharType="end"/>
            </w:r>
          </w:p>
        </w:tc>
        <w:tc>
          <w:tcPr>
            <w:tcW w:w="3993" w:type="dxa"/>
          </w:tcPr>
          <w:p w14:paraId="61C45257" w14:textId="3E075FB9" w:rsidR="00283DB6" w:rsidRDefault="00283DB6" w:rsidP="00283DB6">
            <w:pPr>
              <w:spacing w:line="360" w:lineRule="auto"/>
              <w:jc w:val="center"/>
            </w:pPr>
            <w:r>
              <w:t>0.369</w:t>
            </w:r>
          </w:p>
        </w:tc>
      </w:tr>
      <w:tr w:rsidR="00283DB6" w14:paraId="6A8D4424" w14:textId="77777777" w:rsidTr="00283DB6">
        <w:trPr>
          <w:trHeight w:val="238"/>
          <w:jc w:val="center"/>
        </w:trPr>
        <w:tc>
          <w:tcPr>
            <w:tcW w:w="3993" w:type="dxa"/>
          </w:tcPr>
          <w:p w14:paraId="5F32763F" w14:textId="44D40795" w:rsidR="00283DB6" w:rsidRDefault="00283DB6" w:rsidP="00283DB6">
            <w:pPr>
              <w:spacing w:line="360" w:lineRule="auto"/>
              <w:jc w:val="center"/>
            </w:pPr>
            <w:r>
              <w:t xml:space="preserve">TAL Net </w:t>
            </w:r>
            <w:r w:rsidR="00135738">
              <w:fldChar w:fldCharType="begin" w:fldLock="1"/>
            </w:r>
            <w:r w:rsidR="00135738">
              <w:instrText>ADDIN CSL_CITATION {"citationItems":[{"id":"ITEM-1","itemData":{"abstract":"Sound event detection (SED) entails two subtasks: recognizing what types of sound events are present in an audio stream (audio tagging), and pinpointing their onset and offset times (localization). In the popular multiple instance learning (MIL) framework for SED with weak labeling, an important component is the pooling function. This paper compares five types of pooling functions both theoretically and experimentally, with special focus on their performance of localization. Although the attention pooling function is currently receiving the most attention, we find the linear softmax pooling function to perform the best among the five. Using this pooling function, we build a neural network called TALNet. It is the first system to reach state-of-the-art audio tagging performance on Audio Set, while exhibiting strong localization performance on the DCASE 2017 challenge at the same time.","author":[{"dropping-particle":"","family":"Wang","given":"Y","non-dropping-particle":"","parse-names":false,"suffix":""},{"dropping-particle":"","family":"Li","given":"J","non-dropping-particle":"","parse-names":false,"suffix":""},{"dropping-particle":"","family":"International","given":"F Metze - ICASSP 2019-2019 IEEE","non-dropping-particle":"","parse-names":false,"suffix":""},{"dropping-particle":"","family":"2019","given":"undefined","non-dropping-particle":"","parse-names":false,"suffix":""}],"container-title":"ieeexplore.ieee.org","id":"ITEM-1","issued":{"date-parts":[["0"]]},"title":"A comparison of five multiple instance learning pooling functions for sound event detection with weak labeling","type":"article-journal"},"uris":["http://www.mendeley.com/documents/?uuid=1958ffa6-0d7e-3986-b549-4be874aaac62"]}],"mendeley":{"formattedCitation":"(Wang et al. n.d.)","plainTextFormattedCitation":"(Wang et al. n.d.)","previouslyFormattedCitation":"(Wang et al. n.d.)"},"properties":{"noteIndex":0},"schema":"https://github.com/citation-style-language/schema/raw/master/csl-citation.json"}</w:instrText>
            </w:r>
            <w:r w:rsidR="00135738">
              <w:fldChar w:fldCharType="separate"/>
            </w:r>
            <w:r w:rsidR="00135738" w:rsidRPr="00135738">
              <w:rPr>
                <w:noProof/>
              </w:rPr>
              <w:t>(Wang et al. n.d.)</w:t>
            </w:r>
            <w:r w:rsidR="00135738">
              <w:fldChar w:fldCharType="end"/>
            </w:r>
          </w:p>
        </w:tc>
        <w:tc>
          <w:tcPr>
            <w:tcW w:w="3993" w:type="dxa"/>
          </w:tcPr>
          <w:p w14:paraId="2DEF2AAD" w14:textId="6C101E42" w:rsidR="00283DB6" w:rsidRDefault="00283DB6" w:rsidP="00283DB6">
            <w:pPr>
              <w:spacing w:line="360" w:lineRule="auto"/>
              <w:jc w:val="center"/>
            </w:pPr>
            <w:r>
              <w:t>0.362</w:t>
            </w:r>
          </w:p>
        </w:tc>
      </w:tr>
      <w:tr w:rsidR="00283DB6" w14:paraId="3945FFF7" w14:textId="77777777" w:rsidTr="00283DB6">
        <w:trPr>
          <w:trHeight w:val="248"/>
          <w:jc w:val="center"/>
        </w:trPr>
        <w:tc>
          <w:tcPr>
            <w:tcW w:w="3993" w:type="dxa"/>
          </w:tcPr>
          <w:p w14:paraId="3C0DF5A2" w14:textId="748C31F8" w:rsidR="00283DB6" w:rsidRDefault="00283DB6" w:rsidP="00283DB6">
            <w:pPr>
              <w:spacing w:line="360" w:lineRule="auto"/>
              <w:jc w:val="center"/>
            </w:pPr>
            <w:r>
              <w:t xml:space="preserve">DeepRes </w:t>
            </w:r>
            <w:r w:rsidR="00135738">
              <w:fldChar w:fldCharType="begin" w:fldLock="1"/>
            </w:r>
            <w:r w:rsidR="00135738">
              <w:instrText>ADDIN CSL_CITATION {"citationItems":[{"id":"ITEM-1","itemData":{"author":[{"dropping-particle":"","family":"Ford","given":"L","non-dropping-particle":"","parse-names":false,"suffix":""},{"dropping-particle":"","family":"Tang","given":"H","non-dropping-particle":"","parse-names":false,"suffix":""},{"dropping-particle":"","family":"Grondin","given":"F","non-dropping-particle":"","parse-names":false,"suffix":""},{"dropping-particle":"","family":"InterSpeech","given":"JR Glass -","non-dropping-particle":"","parse-names":false,"suffix":""},{"dropping-particle":"","family":"2019","given":"undefined","non-dropping-particle":"","parse-names":false,"suffix":""}],"container-title":"groups.csail.mit.edu","id":"ITEM-1","issued":{"date-parts":[["0"]]},"title":"A Deep Residual Network for Large-Scale Acoustic Scene Analysis.","type":"article-journal"},"uris":["http://www.mendeley.com/documents/?uuid=747966fc-805e-3c3a-a62a-01ecd79c8de9"]}],"mendeley":{"formattedCitation":"(Ford et al. n.d.)","plainTextFormattedCitation":"(Ford et al. n.d.)","previouslyFormattedCitation":"(Ford et al. n.d.)"},"properties":{"noteIndex":0},"schema":"https://github.com/citation-style-language/schema/raw/master/csl-citation.json"}</w:instrText>
            </w:r>
            <w:r w:rsidR="00135738">
              <w:fldChar w:fldCharType="separate"/>
            </w:r>
            <w:r w:rsidR="00135738" w:rsidRPr="00135738">
              <w:rPr>
                <w:noProof/>
              </w:rPr>
              <w:t>(Ford et al. n.d.)</w:t>
            </w:r>
            <w:r w:rsidR="00135738">
              <w:fldChar w:fldCharType="end"/>
            </w:r>
          </w:p>
        </w:tc>
        <w:tc>
          <w:tcPr>
            <w:tcW w:w="3993" w:type="dxa"/>
          </w:tcPr>
          <w:p w14:paraId="7E951B51" w14:textId="03CB73C5" w:rsidR="00283DB6" w:rsidRDefault="00283DB6" w:rsidP="00283DB6">
            <w:pPr>
              <w:spacing w:line="360" w:lineRule="auto"/>
              <w:jc w:val="center"/>
            </w:pPr>
            <w:r>
              <w:t>0.392</w:t>
            </w:r>
          </w:p>
        </w:tc>
      </w:tr>
      <w:tr w:rsidR="00283DB6" w14:paraId="7E575523" w14:textId="77777777" w:rsidTr="00283DB6">
        <w:trPr>
          <w:trHeight w:val="486"/>
          <w:jc w:val="center"/>
        </w:trPr>
        <w:tc>
          <w:tcPr>
            <w:tcW w:w="3993" w:type="dxa"/>
          </w:tcPr>
          <w:p w14:paraId="3F48E4B4" w14:textId="462C54FF" w:rsidR="00283DB6" w:rsidRDefault="00283DB6" w:rsidP="00283DB6">
            <w:pPr>
              <w:spacing w:line="360" w:lineRule="auto"/>
              <w:jc w:val="center"/>
            </w:pPr>
            <w:r>
              <w:t>Our Proposed Mask R-CNN</w:t>
            </w:r>
          </w:p>
        </w:tc>
        <w:tc>
          <w:tcPr>
            <w:tcW w:w="3993" w:type="dxa"/>
          </w:tcPr>
          <w:p w14:paraId="6A7AA6A1" w14:textId="0C6FAB1A" w:rsidR="00283DB6" w:rsidRDefault="00283DB6" w:rsidP="00283DB6">
            <w:pPr>
              <w:spacing w:line="360" w:lineRule="auto"/>
              <w:jc w:val="center"/>
            </w:pPr>
            <w:r>
              <w:t>0.5664</w:t>
            </w:r>
          </w:p>
        </w:tc>
      </w:tr>
    </w:tbl>
    <w:p w14:paraId="1AB8A5BF" w14:textId="77777777" w:rsidR="00283DB6" w:rsidRDefault="00283DB6" w:rsidP="00077256">
      <w:pPr>
        <w:spacing w:line="360" w:lineRule="auto"/>
        <w:jc w:val="both"/>
      </w:pPr>
    </w:p>
    <w:p w14:paraId="15855365" w14:textId="4883E627" w:rsidR="00077256" w:rsidRPr="00871FCD" w:rsidRDefault="00077256" w:rsidP="00EC15A0">
      <w:pPr>
        <w:pStyle w:val="Heading2"/>
        <w:spacing w:after="240"/>
        <w:rPr>
          <w:b/>
          <w:bCs/>
        </w:rPr>
      </w:pPr>
      <w:bookmarkStart w:id="164" w:name="_Toc115639817"/>
      <w:r w:rsidRPr="00871FCD">
        <w:rPr>
          <w:b/>
          <w:bCs/>
        </w:rPr>
        <w:t>Conclusion</w:t>
      </w:r>
      <w:bookmarkEnd w:id="164"/>
    </w:p>
    <w:p w14:paraId="1616D287" w14:textId="1D45F59F" w:rsidR="00077256" w:rsidRDefault="00283DB6" w:rsidP="00973E11">
      <w:pPr>
        <w:spacing w:line="360" w:lineRule="auto"/>
        <w:jc w:val="both"/>
      </w:pPr>
      <w:r>
        <w:t xml:space="preserve">In </w:t>
      </w:r>
      <w:r w:rsidR="00077256">
        <w:t xml:space="preserve">comparison to previous state-of-the-art AudioSet tagging systems, several of our suggested </w:t>
      </w:r>
      <w:r>
        <w:t>Mask-RCNN</w:t>
      </w:r>
      <w:r w:rsidR="00077256">
        <w:t xml:space="preserve"> surpass them. </w:t>
      </w:r>
      <w:r>
        <w:t>MASK-RCNN</w:t>
      </w:r>
      <w:r w:rsidR="00077256">
        <w:t xml:space="preserve"> achieves an mAP of 0.</w:t>
      </w:r>
      <w:r>
        <w:t>5664</w:t>
      </w:r>
      <w:r w:rsidR="00077256">
        <w:t>, while ResNet38 earns an mAP of 0.434, outperforming Google's baseline of 0.314. MobileNets are compact systems with fewer multi-adds and parameter numbers.</w:t>
      </w:r>
      <w:r>
        <w:t xml:space="preserve"> </w:t>
      </w:r>
      <w:r w:rsidR="00077256">
        <w:t xml:space="preserve">MobileNets are compact systems with fewer multi-adds and parameter numbers. The mAP for MobileNetV1 is 0.389. One-dimensional CNNs such as DaiNet </w:t>
      </w:r>
      <w:r w:rsidR="00007926">
        <w:fldChar w:fldCharType="begin" w:fldLock="1"/>
      </w:r>
      <w:r w:rsidR="00007926">
        <w:instrText>ADDIN CSL_CITATION {"citationItems":[{"id":"ITEM-1","itemData":{"abstract":"Learning acoustic models directly from the raw wave-form data with minimal processing is challenging. Current waveform-based models have generally used very few (</w:instrText>
      </w:r>
      <w:r w:rsidR="00007926">
        <w:rPr>
          <w:rFonts w:ascii="Cambria Math" w:hAnsi="Cambria Math" w:cs="Cambria Math"/>
        </w:rPr>
        <w:instrText>∼</w:instrText>
      </w:r>
      <w:r w:rsidR="00007926">
        <w:instrText>2) convolutional layers, which might be insufficient for building high-level discriminative features. In this work, we propose very deep convolutional neural networks (CNNs) that directly use time-domain waveforms as inputs. Our CNNs, with up to 34 weight layers, are efficient to optimize over very long sequences (e.g., vector of size 32000), necessary for processing acoustic waveforms. This is achieved through batch normalization, residual learning, and a careful design of down-sampling in the initial layers. Our networks are fully convolutional, without the use of fully connected layers and dropout, to maximize representation learning. We use a large receptive field in the first convolutional layer to mimic bandpass filters, but very small receptive fields subsequently to control the model capacity. We demonstrate the performance gains with the deeper models. Our evaluation shows that the CNN with 18 weight layers outperform the CNN with 3 weight layers by over 15% in absolute accuracy for an environmental sound recognition task and matches the performance of models using log-mel features.","author":[{"dropping-particle":"","family":"Dai","given":"W","non-dropping-particle":"","parse-names":false,"suffix":""},{"dropping-particle":"","family":"Dai","given":"C","non-dropping-particle":"","parse-names":false,"suffix":""},{"dropping-particle":"","family":"Qu","given":"S","non-dropping-particle":"","parse-names":false,"suffix":""},{"dropping-particle":"","family":"Li","given":"J","non-dropping-particle":"","parse-names":false,"suffix":""},{"dropping-particle":"","family":"international","given":"S Das - 2017 IEEE","non-dropping-particle":"","parse-names":false,"suffix":""},{"dropping-particle":"","family":"2017","given":"undefined","non-dropping-particle":"","parse-names":false,"suffix":""}],"container-title":"ieeexplore.ieee.org","id":"ITEM-1","issued":{"date-parts":[["0"]]},"title":"Very deep convolutional neural networks for raw waveforms","type":"article-journal"},"uris":["http://www.mendeley.com/documents/?uuid=0e427595-39aa-3a6d-9fbf-b820ed8851d5"]}],"mendeley":{"formattedCitation":"(Dai et al. n.d.)","plainTextFormattedCitation":"(Dai et al. n.d.)","previouslyFormattedCitation":"(Dai et al. n.d.)"},"properties":{"noteIndex":0},"schema":"https://github.com/citation-style-language/schema/raw/master/csl-citation.json"}</w:instrText>
      </w:r>
      <w:r w:rsidR="00007926">
        <w:fldChar w:fldCharType="separate"/>
      </w:r>
      <w:r w:rsidR="00007926" w:rsidRPr="00007926">
        <w:rPr>
          <w:noProof/>
        </w:rPr>
        <w:t>(Dai et al. n.d.)</w:t>
      </w:r>
      <w:r w:rsidR="00007926">
        <w:fldChar w:fldCharType="end"/>
      </w:r>
      <w:r w:rsidR="00077256">
        <w:t xml:space="preserve">and LeeNet11 </w:t>
      </w:r>
      <w:r w:rsidR="00007926">
        <w:fldChar w:fldCharType="begin" w:fldLock="1"/>
      </w:r>
      <w:r w:rsidR="00007926">
        <w:instrText>ADDIN CSL_CITATION {"citationItems":[{"id":"ITEM-1","itemData":{"ISBN":"9789526037295","abstract":"Recently, the end-to-end approach that learns hierarchical representations from raw data using deep convolutional neural networks has been successfully explored in the image, text and speech domains. This approach was applied to musical signals as well but has been not fully explored yet. To this end, we propose sample-level deep convolutional neural networks which learn representations from very small grains of waveforms (e.g. 2 or 3 samples) beyond typical frame-level input representations. Our experiments show how deep architectures with sample-level filters improve the accuracy in music auto-tagging and they provide results comparable to previous state-of-the-art performances for the Magnatagatune dataset and Million Song Dataset. In addition, we visualize filters learned in a sample-level DCNN in each layer to identify hierarchically learned features and show that they are sensitive to log-scaled frequency along layer, such as mel-frequency spectrogram that is widely used in music classification systems.","author":[{"dropping-particle":"","family":"Lee","given":"Jongpil","non-dropping-particle":"","parse-names":false,"suffix":""},{"dropping-particle":"","family":"Park","given":"Jiyoung","non-dropping-particle":"","parse-names":false,"suffix":""},{"dropping-particle":"","family":"Kim","given":"Keunhyoung Luke","non-dropping-particle":"","parse-names":false,"suffix":""},{"dropping-particle":"","family":"Nam","given":"Juhan","non-dropping-particle":"","parse-names":false,"suffix":""}],"container-title":"Proceedings of the 14th Sound and Music Computing Conference 2017, SMC 2017","id":"ITEM-1","issued":{"date-parts":[["2019"]]},"page":"220-226","publisher":"Aalto University","title":"Sample-level deep convolutional neural networks for music auto-tagging using raw waveforms","type":"article-journal"},"uris":["http://www.mendeley.com/documents/?uuid=a9cf1c26-b60b-3d87-85ae-e4693e21a8b2"]}],"mendeley":{"formattedCitation":"(Lee et al. 2019)","plainTextFormattedCitation":"(Lee et al. 2019)","previouslyFormattedCitation":"(Lee et al. 2019)"},"properties":{"noteIndex":0},"schema":"https://github.com/citation-style-language/schema/raw/master/csl-citation.json"}</w:instrText>
      </w:r>
      <w:r w:rsidR="00007926">
        <w:fldChar w:fldCharType="separate"/>
      </w:r>
      <w:r w:rsidR="00007926" w:rsidRPr="00007926">
        <w:rPr>
          <w:noProof/>
        </w:rPr>
        <w:t>(Lee et al. 2019)</w:t>
      </w:r>
      <w:r w:rsidR="00007926">
        <w:fldChar w:fldCharType="end"/>
      </w:r>
      <w:r w:rsidR="00077256">
        <w:t xml:space="preserve">perform worse than our modified system Res1dNet31, which achieves an mAP of 0.365. </w:t>
      </w:r>
      <w:r>
        <w:t>Mask-RCNN</w:t>
      </w:r>
      <w:r w:rsidR="00077256">
        <w:t xml:space="preserve"> </w:t>
      </w:r>
      <w:r>
        <w:t>is</w:t>
      </w:r>
      <w:r w:rsidR="00077256">
        <w:t xml:space="preserve"> a pre-trained model that may be applied to new auditory pattern recognition tasks. </w:t>
      </w:r>
      <w:r>
        <w:t>Mask-RCNN</w:t>
      </w:r>
      <w:r w:rsidR="00077256">
        <w:t xml:space="preserve"> w</w:t>
      </w:r>
      <w:r>
        <w:t>as</w:t>
      </w:r>
      <w:r w:rsidR="00077256">
        <w:t xml:space="preserve"> used for six audio pattern identification tasks after being trained on the AudioSet dataset. We demonstrate that tuned </w:t>
      </w:r>
      <w:r>
        <w:t>Mask-RCNN</w:t>
      </w:r>
      <w:r w:rsidR="00077256">
        <w:t xml:space="preserve"> outperform</w:t>
      </w:r>
      <w:r>
        <w:t>s</w:t>
      </w:r>
      <w:r w:rsidR="00077256">
        <w:t xml:space="preserve"> conventional </w:t>
      </w:r>
      <w:r>
        <w:t>Mask-RCNN</w:t>
      </w:r>
      <w:r w:rsidR="00077256">
        <w:t xml:space="preserve"> in the ESC-50, MSOS, and RAVDESS classification tasks and come close in the DCASE 2018 Task 2 and GTZAN classification tasks. The trials demonstrate that, even with a small amount of training data, </w:t>
      </w:r>
      <w:r>
        <w:t>Mask-RCNN</w:t>
      </w:r>
      <w:r w:rsidR="00077256">
        <w:t xml:space="preserve"> </w:t>
      </w:r>
      <w:r>
        <w:t>is</w:t>
      </w:r>
      <w:r w:rsidR="00077256">
        <w:t xml:space="preserve"> capable of generalizing to additional auditory pattern recognition tasks.</w:t>
      </w:r>
      <w:r>
        <w:t xml:space="preserve"> </w:t>
      </w:r>
      <w:r w:rsidRPr="00283DB6">
        <w:t>We have demonstrated pre-trained audio neural networks (</w:t>
      </w:r>
      <w:r>
        <w:t>Mask-RCNN</w:t>
      </w:r>
      <w:r w:rsidRPr="00283DB6">
        <w:t xml:space="preserve">) for audio pattern detection that were trained on the AudioSet. To create </w:t>
      </w:r>
      <w:r>
        <w:t>Mask-RCNN</w:t>
      </w:r>
      <w:r w:rsidRPr="00283DB6">
        <w:t xml:space="preserve">, a variety of neural networks are studied. We provide a </w:t>
      </w:r>
      <w:r>
        <w:t xml:space="preserve">model </w:t>
      </w:r>
      <w:r w:rsidRPr="00283DB6">
        <w:t>for audio set tagging that achieves cutting</w:t>
      </w:r>
      <w:r>
        <w:t>-</w:t>
      </w:r>
      <w:r w:rsidRPr="00283DB6">
        <w:t>edge performance and archives a</w:t>
      </w:r>
      <w:r>
        <w:t>n</w:t>
      </w:r>
      <w:r w:rsidRPr="00283DB6">
        <w:t xml:space="preserve"> mAP of 0.</w:t>
      </w:r>
      <w:r>
        <w:t>5664</w:t>
      </w:r>
      <w:r w:rsidRPr="00283DB6">
        <w:t xml:space="preserve">. We also look into </w:t>
      </w:r>
      <w:r>
        <w:t>Mask-RCNN</w:t>
      </w:r>
      <w:r w:rsidRPr="00283DB6">
        <w:t>'</w:t>
      </w:r>
      <w:r>
        <w:t>s</w:t>
      </w:r>
      <w:r w:rsidRPr="00283DB6">
        <w:t xml:space="preserve"> computational complexity. We demonstrate that </w:t>
      </w:r>
      <w:r>
        <w:t>Mask-RCNN</w:t>
      </w:r>
      <w:r w:rsidRPr="00283DB6">
        <w:t xml:space="preserve"> outperform</w:t>
      </w:r>
      <w:r>
        <w:t>s</w:t>
      </w:r>
      <w:r w:rsidRPr="00283DB6">
        <w:t xml:space="preserve"> multiple earlier state-of-the-art systems in a variety of audio pattern identification tasks. When </w:t>
      </w:r>
      <w:r>
        <w:t>Mask-RCNN</w:t>
      </w:r>
      <w:r w:rsidRPr="00283DB6">
        <w:t xml:space="preserve"> are fine-tuned on a little quantity of data for brand-new tasks, they can be helpful. We will expand </w:t>
      </w:r>
      <w:r>
        <w:t>Mask-RCNN</w:t>
      </w:r>
      <w:r w:rsidRPr="00283DB6">
        <w:t xml:space="preserve"> to more auditory pattern recognition jobs in the future.</w:t>
      </w:r>
    </w:p>
    <w:p w14:paraId="1FEC9EDE" w14:textId="539776C6" w:rsidR="00EC15A0" w:rsidRDefault="00EC15A0" w:rsidP="00973E11">
      <w:pPr>
        <w:spacing w:line="360" w:lineRule="auto"/>
        <w:jc w:val="both"/>
      </w:pPr>
    </w:p>
    <w:p w14:paraId="74B478BF" w14:textId="1E818EF7" w:rsidR="00EC15A0" w:rsidRDefault="00EC15A0" w:rsidP="00973E11">
      <w:pPr>
        <w:spacing w:line="360" w:lineRule="auto"/>
        <w:jc w:val="both"/>
      </w:pPr>
    </w:p>
    <w:p w14:paraId="000010D2" w14:textId="77777777" w:rsidR="00EC15A0" w:rsidRDefault="00EC15A0" w:rsidP="00973E11">
      <w:pPr>
        <w:spacing w:line="360" w:lineRule="auto"/>
        <w:jc w:val="both"/>
      </w:pPr>
    </w:p>
    <w:p w14:paraId="5F4AD0FC" w14:textId="2BFBC2F1" w:rsidR="00BA2BBF" w:rsidRPr="00976CC6" w:rsidRDefault="00625502" w:rsidP="00BA2BBF">
      <w:pPr>
        <w:pStyle w:val="Heading1"/>
        <w:jc w:val="center"/>
        <w:rPr>
          <w:b/>
          <w:bCs/>
        </w:rPr>
      </w:pPr>
      <w:bookmarkStart w:id="165" w:name="_Toc115639818"/>
      <w:r w:rsidRPr="00976CC6">
        <w:rPr>
          <w:b/>
          <w:bCs/>
        </w:rPr>
        <w:lastRenderedPageBreak/>
        <w:t>References</w:t>
      </w:r>
      <w:bookmarkEnd w:id="165"/>
    </w:p>
    <w:p w14:paraId="6FE1C41A" w14:textId="77777777" w:rsidR="00BA2BBF" w:rsidRPr="00BA2BBF" w:rsidRDefault="00BA2BBF" w:rsidP="00BA2BBF"/>
    <w:p w14:paraId="2312910D" w14:textId="2C7820A1" w:rsidR="00007926" w:rsidRPr="00007926" w:rsidRDefault="00BA2BBF" w:rsidP="0005222F">
      <w:pPr>
        <w:widowControl w:val="0"/>
        <w:autoSpaceDE w:val="0"/>
        <w:autoSpaceDN w:val="0"/>
        <w:adjustRightInd w:val="0"/>
        <w:spacing w:line="360" w:lineRule="auto"/>
        <w:ind w:left="480" w:hanging="480"/>
        <w:jc w:val="both"/>
        <w:rPr>
          <w:rFonts w:ascii="Calibri" w:hAnsi="Calibri" w:cs="Calibri"/>
          <w:noProof/>
          <w:szCs w:val="24"/>
        </w:rPr>
      </w:pPr>
      <w:r>
        <w:rPr>
          <w:color w:val="000000"/>
        </w:rPr>
        <w:fldChar w:fldCharType="begin" w:fldLock="1"/>
      </w:r>
      <w:r>
        <w:rPr>
          <w:color w:val="000000"/>
        </w:rPr>
        <w:instrText xml:space="preserve">ADDIN Mendeley Bibliography CSL_BIBLIOGRAPHY </w:instrText>
      </w:r>
      <w:r>
        <w:rPr>
          <w:color w:val="000000"/>
        </w:rPr>
        <w:fldChar w:fldCharType="separate"/>
      </w:r>
      <w:r w:rsidR="00007926" w:rsidRPr="00007926">
        <w:rPr>
          <w:rFonts w:ascii="Calibri" w:hAnsi="Calibri" w:cs="Calibri"/>
          <w:noProof/>
          <w:szCs w:val="24"/>
        </w:rPr>
        <w:t xml:space="preserve">Aggarwal, Rajeev, Jai Karan Singh, Vijay Kumar Gupta, Sanjay Rathore, Mukesh Tiwari, and Anubhuti Khare. 2011. “Noise Reduction of Speech Signal Using Wavelet Transform with Modified Universal Threshold.” </w:t>
      </w:r>
      <w:r w:rsidR="00007926" w:rsidRPr="00007926">
        <w:rPr>
          <w:rFonts w:ascii="Calibri" w:hAnsi="Calibri" w:cs="Calibri"/>
          <w:i/>
          <w:iCs/>
          <w:noProof/>
          <w:szCs w:val="24"/>
        </w:rPr>
        <w:t>International Journal of Computer Applications</w:t>
      </w:r>
      <w:r w:rsidR="00007926" w:rsidRPr="00007926">
        <w:rPr>
          <w:rFonts w:ascii="Calibri" w:hAnsi="Calibri" w:cs="Calibri"/>
          <w:noProof/>
          <w:szCs w:val="24"/>
        </w:rPr>
        <w:t xml:space="preserve"> 20(5):14–19. doi: 10.5120/2431-3269.</w:t>
      </w:r>
    </w:p>
    <w:p w14:paraId="1A537059"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Anon. n.d.-a. “Deep Learning. Book in Preparation for MIT Press - Google Scholar.”</w:t>
      </w:r>
    </w:p>
    <w:p w14:paraId="0E09CAE5"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Anon. n.d.-b. “TensorFlow for Deep Learning: From Linear Regression... - Google Scholar.”</w:t>
      </w:r>
    </w:p>
    <w:p w14:paraId="28B96E63"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Atrey, PK, … NC Maddage-2006 IEEE International, and undefined 2006. n.d. “Audio Based Event Detection for Multimedia Surveillance.” </w:t>
      </w:r>
      <w:r w:rsidRPr="00007926">
        <w:rPr>
          <w:rFonts w:ascii="Calibri" w:hAnsi="Calibri" w:cs="Calibri"/>
          <w:i/>
          <w:iCs/>
          <w:noProof/>
          <w:szCs w:val="24"/>
        </w:rPr>
        <w:t>Ieeexplore.Ieee.Org</w:t>
      </w:r>
      <w:r w:rsidRPr="00007926">
        <w:rPr>
          <w:rFonts w:ascii="Calibri" w:hAnsi="Calibri" w:cs="Calibri"/>
          <w:noProof/>
          <w:szCs w:val="24"/>
        </w:rPr>
        <w:t>.</w:t>
      </w:r>
    </w:p>
    <w:p w14:paraId="6CCC9278" w14:textId="4D9F766F"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El Ayadi, Moataz, Mohamed S. Ka</w:t>
      </w:r>
      <w:r w:rsidR="00565E2C">
        <w:rPr>
          <w:rFonts w:ascii="Calibri" w:hAnsi="Calibri" w:cs="Calibri"/>
          <w:noProof/>
          <w:szCs w:val="24"/>
        </w:rPr>
        <w:t>MEL</w:t>
      </w:r>
      <w:r w:rsidRPr="00007926">
        <w:rPr>
          <w:rFonts w:ascii="Calibri" w:hAnsi="Calibri" w:cs="Calibri"/>
          <w:noProof/>
          <w:szCs w:val="24"/>
        </w:rPr>
        <w:t xml:space="preserve">, and Fakhri Karray. 2011. “Survey on Speech Emotion Recognition: Features, Classification Schemes, and Databases.” </w:t>
      </w:r>
      <w:r w:rsidRPr="00007926">
        <w:rPr>
          <w:rFonts w:ascii="Calibri" w:hAnsi="Calibri" w:cs="Calibri"/>
          <w:i/>
          <w:iCs/>
          <w:noProof/>
          <w:szCs w:val="24"/>
        </w:rPr>
        <w:t>Pattern Recognition</w:t>
      </w:r>
      <w:r w:rsidRPr="00007926">
        <w:rPr>
          <w:rFonts w:ascii="Calibri" w:hAnsi="Calibri" w:cs="Calibri"/>
          <w:noProof/>
          <w:szCs w:val="24"/>
        </w:rPr>
        <w:t xml:space="preserve"> 44(3):572–87. doi: 10.1016/J.PATCOG.2010.09.020.</w:t>
      </w:r>
    </w:p>
    <w:p w14:paraId="7F1C02DF"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Barchiesi, Daniele, Dimitrios Giannoulis, Dan Stowell, and Mark D. Plumbley. 2014. “Acoustic Scene Classification: Classifying Environments from the Sounds They Produce.” </w:t>
      </w:r>
      <w:r w:rsidRPr="00007926">
        <w:rPr>
          <w:rFonts w:ascii="Calibri" w:hAnsi="Calibri" w:cs="Calibri"/>
          <w:i/>
          <w:iCs/>
          <w:noProof/>
          <w:szCs w:val="24"/>
        </w:rPr>
        <w:t>Ieeexplore.Ieee.Org</w:t>
      </w:r>
      <w:r w:rsidRPr="00007926">
        <w:rPr>
          <w:rFonts w:ascii="Calibri" w:hAnsi="Calibri" w:cs="Calibri"/>
          <w:noProof/>
          <w:szCs w:val="24"/>
        </w:rPr>
        <w:t>.</w:t>
      </w:r>
    </w:p>
    <w:p w14:paraId="70A719D3"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Boureau, YL, J. Ponce, … Y. LeCun-of the 27th international conference on, and undefined 2010. n.d. “A Theoretical Analysis of Feature Pooling in Visual Recognition.” </w:t>
      </w:r>
      <w:r w:rsidRPr="00007926">
        <w:rPr>
          <w:rFonts w:ascii="Calibri" w:hAnsi="Calibri" w:cs="Calibri"/>
          <w:i/>
          <w:iCs/>
          <w:noProof/>
          <w:szCs w:val="24"/>
        </w:rPr>
        <w:t>Di.Ens.Fr</w:t>
      </w:r>
      <w:r w:rsidRPr="00007926">
        <w:rPr>
          <w:rFonts w:ascii="Calibri" w:hAnsi="Calibri" w:cs="Calibri"/>
          <w:noProof/>
          <w:szCs w:val="24"/>
        </w:rPr>
        <w:t>.</w:t>
      </w:r>
    </w:p>
    <w:p w14:paraId="55969462"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Brandes, T. Scott. n.d. “Automated Sound Recording and Analysis Techniques for Bird Surveys and Conservation.” doi: 10.1017/S0959270908000415.</w:t>
      </w:r>
    </w:p>
    <w:p w14:paraId="0CC760A0"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Breiman, Leo. 2001. “Random Forests.” 45:5–32.</w:t>
      </w:r>
    </w:p>
    <w:p w14:paraId="57D2989D"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Cakir, Emre, Toni Heittola, Heikki Huttunen, and Tuomas Virtanen. 2015. “Polyphonic Sound Event Detection Using Multi Label Deep Neural Networks.” </w:t>
      </w:r>
      <w:r w:rsidRPr="00007926">
        <w:rPr>
          <w:rFonts w:ascii="Calibri" w:hAnsi="Calibri" w:cs="Calibri"/>
          <w:i/>
          <w:iCs/>
          <w:noProof/>
          <w:szCs w:val="24"/>
        </w:rPr>
        <w:t>Proceedings of the International Joint Conference on Neural Networks</w:t>
      </w:r>
      <w:r w:rsidRPr="00007926">
        <w:rPr>
          <w:rFonts w:ascii="Calibri" w:hAnsi="Calibri" w:cs="Calibri"/>
          <w:noProof/>
          <w:szCs w:val="24"/>
        </w:rPr>
        <w:t xml:space="preserve"> 2015-Septe. doi: 10.1109/IJCNN.2015.7280624.</w:t>
      </w:r>
    </w:p>
    <w:p w14:paraId="4535AB9B"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Caliskan, A., H. Badem, … A. Basturk-IU-Journal of Electrical &amp;., and undefined 2017. 2017. “Diagnosis of the Parkinson Disease by Using Deep Neural Network Classifier.” </w:t>
      </w:r>
      <w:r w:rsidRPr="00007926">
        <w:rPr>
          <w:rFonts w:ascii="Calibri" w:hAnsi="Calibri" w:cs="Calibri"/>
          <w:i/>
          <w:iCs/>
          <w:noProof/>
          <w:szCs w:val="24"/>
        </w:rPr>
        <w:t>Dergipark.Org.Tr</w:t>
      </w:r>
      <w:r w:rsidRPr="00007926">
        <w:rPr>
          <w:rFonts w:ascii="Calibri" w:hAnsi="Calibri" w:cs="Calibri"/>
          <w:noProof/>
          <w:szCs w:val="24"/>
        </w:rPr>
        <w:t xml:space="preserve"> 17(2):3311–18.</w:t>
      </w:r>
    </w:p>
    <w:p w14:paraId="37053AB7"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Casale, S., A. Russo, G. Scebba, and S. Serrano. 2008. “Speech Emotion Classification Using Machine Learning Algorithms.” </w:t>
      </w:r>
      <w:r w:rsidRPr="00007926">
        <w:rPr>
          <w:rFonts w:ascii="Calibri" w:hAnsi="Calibri" w:cs="Calibri"/>
          <w:i/>
          <w:iCs/>
          <w:noProof/>
          <w:szCs w:val="24"/>
        </w:rPr>
        <w:t>Proceedings - IEEE International Conference on Semantic Computing 2008, ICSC 2008</w:t>
      </w:r>
      <w:r w:rsidRPr="00007926">
        <w:rPr>
          <w:rFonts w:ascii="Calibri" w:hAnsi="Calibri" w:cs="Calibri"/>
          <w:noProof/>
          <w:szCs w:val="24"/>
        </w:rPr>
        <w:t xml:space="preserve"> 158–65. doi: 10.1109/ICSC.2008.43.</w:t>
      </w:r>
    </w:p>
    <w:p w14:paraId="5EAA5D6A"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lastRenderedPageBreak/>
        <w:t xml:space="preserve">Chandrakala, S., and S. L. Jayalakshmi. 2020. “Environmental Audio Scene and Sound Event Recognition for Autonomous Surveillance.” </w:t>
      </w:r>
      <w:r w:rsidRPr="00007926">
        <w:rPr>
          <w:rFonts w:ascii="Calibri" w:hAnsi="Calibri" w:cs="Calibri"/>
          <w:i/>
          <w:iCs/>
          <w:noProof/>
          <w:szCs w:val="24"/>
        </w:rPr>
        <w:t>ACM Computing Surveys</w:t>
      </w:r>
      <w:r w:rsidRPr="00007926">
        <w:rPr>
          <w:rFonts w:ascii="Calibri" w:hAnsi="Calibri" w:cs="Calibri"/>
          <w:noProof/>
          <w:szCs w:val="24"/>
        </w:rPr>
        <w:t xml:space="preserve"> 52(3):1–34. doi: 10.1145/3322240.</w:t>
      </w:r>
    </w:p>
    <w:p w14:paraId="48CE8AAB"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Choi, Keunwoo, György Fazekas, and Mark Sandler. 2016. “Automatic Tagging Using Deep Convolutional Neural Networks.” </w:t>
      </w:r>
      <w:r w:rsidRPr="00007926">
        <w:rPr>
          <w:rFonts w:ascii="Calibri" w:hAnsi="Calibri" w:cs="Calibri"/>
          <w:i/>
          <w:iCs/>
          <w:noProof/>
          <w:szCs w:val="24"/>
        </w:rPr>
        <w:t>Proceedings of the 17th International Society for Music Information Retrieval Conference, ISMIR 2016</w:t>
      </w:r>
      <w:r w:rsidRPr="00007926">
        <w:rPr>
          <w:rFonts w:ascii="Calibri" w:hAnsi="Calibri" w:cs="Calibri"/>
          <w:noProof/>
          <w:szCs w:val="24"/>
        </w:rPr>
        <w:t xml:space="preserve"> 805–11.</w:t>
      </w:r>
    </w:p>
    <w:p w14:paraId="36AA8FD3"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Choi, Tacksung, Sunkuk Moon, Young Cheol Park, Dae Hee Youn, and Seokpil Lee. 1996. “Robust Text-Independent Speaker Identification Using Gaussian Mixture Speaker Models.” </w:t>
      </w:r>
      <w:r w:rsidRPr="00007926">
        <w:rPr>
          <w:rFonts w:ascii="Calibri" w:hAnsi="Calibri" w:cs="Calibri"/>
          <w:i/>
          <w:iCs/>
          <w:noProof/>
          <w:szCs w:val="24"/>
        </w:rPr>
        <w:t>IEEE Trans. Speech Audio Process.</w:t>
      </w:r>
      <w:r w:rsidRPr="00007926">
        <w:rPr>
          <w:rFonts w:ascii="Calibri" w:hAnsi="Calibri" w:cs="Calibri"/>
          <w:noProof/>
          <w:szCs w:val="24"/>
        </w:rPr>
        <w:t xml:space="preserve"> 3(1):47–60. doi: 10.1587/TRANSINF.E92.D.1584.</w:t>
      </w:r>
    </w:p>
    <w:p w14:paraId="485C52FD"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Chu, Selina, Shrikanth Narayanan, and C. C. Ja. Kuo. 2009. “Environmental Sound Recognition with TimeFrequency Audio Features.” </w:t>
      </w:r>
      <w:r w:rsidRPr="00007926">
        <w:rPr>
          <w:rFonts w:ascii="Calibri" w:hAnsi="Calibri" w:cs="Calibri"/>
          <w:i/>
          <w:iCs/>
          <w:noProof/>
          <w:szCs w:val="24"/>
        </w:rPr>
        <w:t>IEEE Transactions on Audio, Speech and Language Processing</w:t>
      </w:r>
      <w:r w:rsidRPr="00007926">
        <w:rPr>
          <w:rFonts w:ascii="Calibri" w:hAnsi="Calibri" w:cs="Calibri"/>
          <w:noProof/>
          <w:szCs w:val="24"/>
        </w:rPr>
        <w:t xml:space="preserve"> 17(6):1142–58. doi: 10.1109/TASL.2009.2017438.</w:t>
      </w:r>
    </w:p>
    <w:p w14:paraId="18E89CBD"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Dai, W., C. Dai, S. Qu, J. Li, S. Das-2017 IEEE international, and undefined 2017. n.d. “Very Deep Convolutional Neural Networks for Raw Waveforms.” </w:t>
      </w:r>
      <w:r w:rsidRPr="00007926">
        <w:rPr>
          <w:rFonts w:ascii="Calibri" w:hAnsi="Calibri" w:cs="Calibri"/>
          <w:i/>
          <w:iCs/>
          <w:noProof/>
          <w:szCs w:val="24"/>
        </w:rPr>
        <w:t>Ieeexplore.Ieee.Org</w:t>
      </w:r>
      <w:r w:rsidRPr="00007926">
        <w:rPr>
          <w:rFonts w:ascii="Calibri" w:hAnsi="Calibri" w:cs="Calibri"/>
          <w:noProof/>
          <w:szCs w:val="24"/>
        </w:rPr>
        <w:t>.</w:t>
      </w:r>
    </w:p>
    <w:p w14:paraId="2ED1B68F"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Dang, A., TH Vu, JC Wang-2017 International Conference on, and undefined 2017. n.d. “A Survey of Deep Learning for Polyphonic Sound Event Detection.” </w:t>
      </w:r>
      <w:r w:rsidRPr="00007926">
        <w:rPr>
          <w:rFonts w:ascii="Calibri" w:hAnsi="Calibri" w:cs="Calibri"/>
          <w:i/>
          <w:iCs/>
          <w:noProof/>
          <w:szCs w:val="24"/>
        </w:rPr>
        <w:t>Ieeexplore.Ieee.Org</w:t>
      </w:r>
      <w:r w:rsidRPr="00007926">
        <w:rPr>
          <w:rFonts w:ascii="Calibri" w:hAnsi="Calibri" w:cs="Calibri"/>
          <w:noProof/>
          <w:szCs w:val="24"/>
        </w:rPr>
        <w:t>.</w:t>
      </w:r>
    </w:p>
    <w:p w14:paraId="3E5552C2"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Dekkers, Gert, Steven Lauwereins, Bart Thoen, Weldegebreal Adhana, Henk Brouckxon, Bertold Van Den Bergh, Toon Van Waterschoot, Bart Vanrumste, Marian Verhelst, Peter Karsmakers, and Mulu Weldegebreal Adhana. 2017. “The SINS Database for Detection of Daily Activities in a Home Environment Using an Acoustic Sensor Network.” </w:t>
      </w:r>
      <w:r w:rsidRPr="00007926">
        <w:rPr>
          <w:rFonts w:ascii="Calibri" w:hAnsi="Calibri" w:cs="Calibri"/>
          <w:i/>
          <w:iCs/>
          <w:noProof/>
          <w:szCs w:val="24"/>
        </w:rPr>
        <w:t>Lirias.Kuleuven.Be</w:t>
      </w:r>
      <w:r w:rsidRPr="00007926">
        <w:rPr>
          <w:rFonts w:ascii="Calibri" w:hAnsi="Calibri" w:cs="Calibri"/>
          <w:noProof/>
          <w:szCs w:val="24"/>
        </w:rPr>
        <w:t>.</w:t>
      </w:r>
    </w:p>
    <w:p w14:paraId="6A54A8E7"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Dobre, R. A., V. A. Nita, A. Ciobanu, C. Negrescu, and D. Stanomir. 2015. “Low Computational Method for Siren Detection.” </w:t>
      </w:r>
      <w:r w:rsidRPr="00007926">
        <w:rPr>
          <w:rFonts w:ascii="Calibri" w:hAnsi="Calibri" w:cs="Calibri"/>
          <w:i/>
          <w:iCs/>
          <w:noProof/>
          <w:szCs w:val="24"/>
        </w:rPr>
        <w:t>2015 IEEE 21st International Symposium for Design and Technology in Electronic Packaging, SIITME 2015</w:t>
      </w:r>
      <w:r w:rsidRPr="00007926">
        <w:rPr>
          <w:rFonts w:ascii="Calibri" w:hAnsi="Calibri" w:cs="Calibri"/>
          <w:noProof/>
          <w:szCs w:val="24"/>
        </w:rPr>
        <w:t xml:space="preserve"> 291–95. doi: 10.1109/SIITME.2015.7342342.</w:t>
      </w:r>
    </w:p>
    <w:p w14:paraId="4CE08A3F"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Drossos, K., S. Lipping, T. Virtanen-ICASSP 2020-2020 IEEE, and undefined 2020. 2019. “Clotho: An Audio Captioning Dataset.” </w:t>
      </w:r>
      <w:r w:rsidRPr="00007926">
        <w:rPr>
          <w:rFonts w:ascii="Calibri" w:hAnsi="Calibri" w:cs="Calibri"/>
          <w:i/>
          <w:iCs/>
          <w:noProof/>
          <w:szCs w:val="24"/>
        </w:rPr>
        <w:t>Ieeexplore.Ieee.Org</w:t>
      </w:r>
      <w:r w:rsidRPr="00007926">
        <w:rPr>
          <w:rFonts w:ascii="Calibri" w:hAnsi="Calibri" w:cs="Calibri"/>
          <w:noProof/>
          <w:szCs w:val="24"/>
        </w:rPr>
        <w:t>.</w:t>
      </w:r>
    </w:p>
    <w:p w14:paraId="5D24750B"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Ford, L., H. Tang, F. Grondin, JR Glass- InterSpeech, and undefined 2019. n.d. “A Deep Residual Network for Large-Scale Acoustic Scene Analysis.” </w:t>
      </w:r>
      <w:r w:rsidRPr="00007926">
        <w:rPr>
          <w:rFonts w:ascii="Calibri" w:hAnsi="Calibri" w:cs="Calibri"/>
          <w:i/>
          <w:iCs/>
          <w:noProof/>
          <w:szCs w:val="24"/>
        </w:rPr>
        <w:t>Groups.Csail.Mit.Edu</w:t>
      </w:r>
      <w:r w:rsidRPr="00007926">
        <w:rPr>
          <w:rFonts w:ascii="Calibri" w:hAnsi="Calibri" w:cs="Calibri"/>
          <w:noProof/>
          <w:szCs w:val="24"/>
        </w:rPr>
        <w:t>.</w:t>
      </w:r>
    </w:p>
    <w:p w14:paraId="5AAAFEE3"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Gemmeke, Jort F., Daniel P. W. Ellis, Dylan Freedman, Aren Jansen, Wade Lawrence, R. Channing Moore, Manoj Plakal, and Marvin Ritter. n.d. “Audio Set: An Ontology and Human-Labeled Dataset for Audio </w:t>
      </w:r>
      <w:r w:rsidRPr="00007926">
        <w:rPr>
          <w:rFonts w:ascii="Calibri" w:hAnsi="Calibri" w:cs="Calibri"/>
          <w:noProof/>
          <w:szCs w:val="24"/>
        </w:rPr>
        <w:lastRenderedPageBreak/>
        <w:t xml:space="preserve">Events.” </w:t>
      </w:r>
      <w:r w:rsidRPr="00007926">
        <w:rPr>
          <w:rFonts w:ascii="Calibri" w:hAnsi="Calibri" w:cs="Calibri"/>
          <w:i/>
          <w:iCs/>
          <w:noProof/>
          <w:szCs w:val="24"/>
        </w:rPr>
        <w:t>Ieeexplore.Ieee.Org</w:t>
      </w:r>
      <w:r w:rsidRPr="00007926">
        <w:rPr>
          <w:rFonts w:ascii="Calibri" w:hAnsi="Calibri" w:cs="Calibri"/>
          <w:noProof/>
          <w:szCs w:val="24"/>
        </w:rPr>
        <w:t>.</w:t>
      </w:r>
    </w:p>
    <w:p w14:paraId="6D0126C6" w14:textId="0ED2C8C8"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Gna</w:t>
      </w:r>
      <w:r w:rsidR="00565E2C">
        <w:rPr>
          <w:rFonts w:ascii="Calibri" w:hAnsi="Calibri" w:cs="Calibri"/>
          <w:noProof/>
          <w:szCs w:val="24"/>
        </w:rPr>
        <w:t>MEL</w:t>
      </w:r>
      <w:r w:rsidRPr="00007926">
        <w:rPr>
          <w:rFonts w:ascii="Calibri" w:hAnsi="Calibri" w:cs="Calibri"/>
          <w:noProof/>
          <w:szCs w:val="24"/>
        </w:rPr>
        <w:t xml:space="preserve">e, N’tcho Assoukpou Jean, Yelakan Berenger Ouattara, Toka Arsene Kobea, Geneviève Baudoin, and Jean Marc Laheurte. 2019. “KNN and SVM Classification for Chainsaw Sound Identification in the Forest Areas.” </w:t>
      </w:r>
      <w:r w:rsidRPr="00007926">
        <w:rPr>
          <w:rFonts w:ascii="Calibri" w:hAnsi="Calibri" w:cs="Calibri"/>
          <w:i/>
          <w:iCs/>
          <w:noProof/>
          <w:szCs w:val="24"/>
        </w:rPr>
        <w:t>International Journal of Advanced Computer Science and Applications</w:t>
      </w:r>
      <w:r w:rsidRPr="00007926">
        <w:rPr>
          <w:rFonts w:ascii="Calibri" w:hAnsi="Calibri" w:cs="Calibri"/>
          <w:noProof/>
          <w:szCs w:val="24"/>
        </w:rPr>
        <w:t xml:space="preserve"> 10(12):531–36. doi: 10.14569/IJACSA.2019.0101270.</w:t>
      </w:r>
    </w:p>
    <w:p w14:paraId="603971BD"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Graves, A., A. Mohamed, G. Hinton-2013 IEEE international, and undefined 2013. n.d. “Speech Recognition with Deep Recurrent Neural Networks.” </w:t>
      </w:r>
      <w:r w:rsidRPr="00007926">
        <w:rPr>
          <w:rFonts w:ascii="Calibri" w:hAnsi="Calibri" w:cs="Calibri"/>
          <w:i/>
          <w:iCs/>
          <w:noProof/>
          <w:szCs w:val="24"/>
        </w:rPr>
        <w:t>Ieeexplore.Ieee.Org</w:t>
      </w:r>
      <w:r w:rsidRPr="00007926">
        <w:rPr>
          <w:rFonts w:ascii="Calibri" w:hAnsi="Calibri" w:cs="Calibri"/>
          <w:noProof/>
          <w:szCs w:val="24"/>
        </w:rPr>
        <w:t>.</w:t>
      </w:r>
    </w:p>
    <w:p w14:paraId="16CD4A96"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Heittola, Toni, Annamaria Mesaros, Antti Eronen, and Tuomas Virtanen. 2013. “Context-Dependent Sound Event Detection.” </w:t>
      </w:r>
      <w:r w:rsidRPr="00007926">
        <w:rPr>
          <w:rFonts w:ascii="Calibri" w:hAnsi="Calibri" w:cs="Calibri"/>
          <w:i/>
          <w:iCs/>
          <w:noProof/>
          <w:szCs w:val="24"/>
        </w:rPr>
        <w:t>Eurasip Journal on Audio, Speech, and Music Processing</w:t>
      </w:r>
      <w:r w:rsidRPr="00007926">
        <w:rPr>
          <w:rFonts w:ascii="Calibri" w:hAnsi="Calibri" w:cs="Calibri"/>
          <w:noProof/>
          <w:szCs w:val="24"/>
        </w:rPr>
        <w:t xml:space="preserve"> 2013(1). doi: 10.1186/1687-4722-2013-1.</w:t>
      </w:r>
    </w:p>
    <w:p w14:paraId="5CB317AF"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Hershey, Shawn, Sourish Chaudhuri, Daniel P. W. Ellis, Jort F. Gemmeke, Aren Jansen, R. Channing Moore, Manoj Plakal, Devin Platt, Rif A. Saurous, Bryan Seybold, Malcolm Slaney, Ron J. Weiss, and Kevin Wilson. 2017. “CNN Architectures for Large-Scale Audio Classification.” </w:t>
      </w:r>
      <w:r w:rsidRPr="00007926">
        <w:rPr>
          <w:rFonts w:ascii="Calibri" w:hAnsi="Calibri" w:cs="Calibri"/>
          <w:i/>
          <w:iCs/>
          <w:noProof/>
          <w:szCs w:val="24"/>
        </w:rPr>
        <w:t>ICASSP, IEEE International Conference on Acoustics, Speech and Signal Processing - Proceedings</w:t>
      </w:r>
      <w:r w:rsidRPr="00007926">
        <w:rPr>
          <w:rFonts w:ascii="Calibri" w:hAnsi="Calibri" w:cs="Calibri"/>
          <w:noProof/>
          <w:szCs w:val="24"/>
        </w:rPr>
        <w:t xml:space="preserve"> 131–35. doi: 10.1109/ICASSP.2017.7952132.</w:t>
      </w:r>
    </w:p>
    <w:p w14:paraId="5DA08172"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Hinton, GE, S. Osindero, YW Teh-Neural computation, and undefined 2006. n.d. “A Fast Learning Algorithm for Deep Belief Nets.” </w:t>
      </w:r>
      <w:r w:rsidRPr="00007926">
        <w:rPr>
          <w:rFonts w:ascii="Calibri" w:hAnsi="Calibri" w:cs="Calibri"/>
          <w:i/>
          <w:iCs/>
          <w:noProof/>
          <w:szCs w:val="24"/>
        </w:rPr>
        <w:t>Direct.Mit.Edu</w:t>
      </w:r>
      <w:r w:rsidRPr="00007926">
        <w:rPr>
          <w:rFonts w:ascii="Calibri" w:hAnsi="Calibri" w:cs="Calibri"/>
          <w:noProof/>
          <w:szCs w:val="24"/>
        </w:rPr>
        <w:t>.</w:t>
      </w:r>
    </w:p>
    <w:p w14:paraId="7192C954"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Hoshen, Y., RJ Weiss, KW Wilson-2015 IEEE international, and undefined 2015. n.d. “Speech Acoustic Modeling from Raw Multichannel Waveforms.” </w:t>
      </w:r>
      <w:r w:rsidRPr="00007926">
        <w:rPr>
          <w:rFonts w:ascii="Calibri" w:hAnsi="Calibri" w:cs="Calibri"/>
          <w:i/>
          <w:iCs/>
          <w:noProof/>
          <w:szCs w:val="24"/>
        </w:rPr>
        <w:t>Ieeexplore.Ieee.Org</w:t>
      </w:r>
      <w:r w:rsidRPr="00007926">
        <w:rPr>
          <w:rFonts w:ascii="Calibri" w:hAnsi="Calibri" w:cs="Calibri"/>
          <w:noProof/>
          <w:szCs w:val="24"/>
        </w:rPr>
        <w:t>.</w:t>
      </w:r>
    </w:p>
    <w:p w14:paraId="27429055"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Ilievski, I., T. Akhtar, J. Feng, C. Shoemaker-Proceedings of the AAAI, and undefined 2017. n.d. “Efficient Hyperparameter Optimization for Deep Learning Algorithms Using Deterministic Rbf Surrogates.” </w:t>
      </w:r>
      <w:r w:rsidRPr="00007926">
        <w:rPr>
          <w:rFonts w:ascii="Calibri" w:hAnsi="Calibri" w:cs="Calibri"/>
          <w:i/>
          <w:iCs/>
          <w:noProof/>
          <w:szCs w:val="24"/>
        </w:rPr>
        <w:t>Ojs.Aaai.Org</w:t>
      </w:r>
      <w:r w:rsidRPr="00007926">
        <w:rPr>
          <w:rFonts w:ascii="Calibri" w:hAnsi="Calibri" w:cs="Calibri"/>
          <w:noProof/>
          <w:szCs w:val="24"/>
        </w:rPr>
        <w:t>.</w:t>
      </w:r>
    </w:p>
    <w:p w14:paraId="3FA7C740"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Jaitly, N., G. Hinton-2011 IEEE International Conference on, and undefined 2011. n.d. “Learning a Better Representation of Speech Soundwaves Using Restricted Boltzmann Machines.” </w:t>
      </w:r>
      <w:r w:rsidRPr="00007926">
        <w:rPr>
          <w:rFonts w:ascii="Calibri" w:hAnsi="Calibri" w:cs="Calibri"/>
          <w:i/>
          <w:iCs/>
          <w:noProof/>
          <w:szCs w:val="24"/>
        </w:rPr>
        <w:t>Ieeexplore.Ieee.Org</w:t>
      </w:r>
      <w:r w:rsidRPr="00007926">
        <w:rPr>
          <w:rFonts w:ascii="Calibri" w:hAnsi="Calibri" w:cs="Calibri"/>
          <w:noProof/>
          <w:szCs w:val="24"/>
        </w:rPr>
        <w:t>.</w:t>
      </w:r>
    </w:p>
    <w:p w14:paraId="2293A8D6"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Juang, B. H., and Lawrence R. Rabiner. 2004. “Automatic Speech Recognition-A Brief History of the Technology Development.”</w:t>
      </w:r>
    </w:p>
    <w:p w14:paraId="15C0D144"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Kahl, Stefan, Thomas Wilhelm-Stein, Hussein Hussein, H. Klinck, D. Kowerko, M. Ritter, and Maximilian Eibl. 2017. “Large-Scale Bird Sound Classification Using Convolutional Neural Networks.” </w:t>
      </w:r>
      <w:r w:rsidRPr="00007926">
        <w:rPr>
          <w:rFonts w:ascii="Calibri" w:hAnsi="Calibri" w:cs="Calibri"/>
          <w:i/>
          <w:iCs/>
          <w:noProof/>
          <w:szCs w:val="24"/>
        </w:rPr>
        <w:t>Undefined</w:t>
      </w:r>
      <w:r w:rsidRPr="00007926">
        <w:rPr>
          <w:rFonts w:ascii="Calibri" w:hAnsi="Calibri" w:cs="Calibri"/>
          <w:noProof/>
          <w:szCs w:val="24"/>
        </w:rPr>
        <w:t>.</w:t>
      </w:r>
    </w:p>
    <w:p w14:paraId="2128E809"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lastRenderedPageBreak/>
        <w:t xml:space="preserve">Kong, Q., Y. Cao, T. Iqbal, Y. Xu, … W. Wang-arXiv preprint arXiv, and undefined 2019. n.d. “Cross-Task Learning for Audio Tagging, Sound Event Detection and Spatial Localization: DCASE 2019 Baseline Systems.” </w:t>
      </w:r>
      <w:r w:rsidRPr="00007926">
        <w:rPr>
          <w:rFonts w:ascii="Calibri" w:hAnsi="Calibri" w:cs="Calibri"/>
          <w:i/>
          <w:iCs/>
          <w:noProof/>
          <w:szCs w:val="24"/>
        </w:rPr>
        <w:t>Arxiv.Org</w:t>
      </w:r>
      <w:r w:rsidRPr="00007926">
        <w:rPr>
          <w:rFonts w:ascii="Calibri" w:hAnsi="Calibri" w:cs="Calibri"/>
          <w:noProof/>
          <w:szCs w:val="24"/>
        </w:rPr>
        <w:t>.</w:t>
      </w:r>
    </w:p>
    <w:p w14:paraId="395A5BF0"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Kong, Q., Y. Xu, … W. Wang-2018 IEEE International, and undefined 2018. n.d. “Audio Set Classification with Attention Model: A Probabilistic Perspective.” </w:t>
      </w:r>
      <w:r w:rsidRPr="00007926">
        <w:rPr>
          <w:rFonts w:ascii="Calibri" w:hAnsi="Calibri" w:cs="Calibri"/>
          <w:i/>
          <w:iCs/>
          <w:noProof/>
          <w:szCs w:val="24"/>
        </w:rPr>
        <w:t>Ieeexplore.Ieee.Org</w:t>
      </w:r>
      <w:r w:rsidRPr="00007926">
        <w:rPr>
          <w:rFonts w:ascii="Calibri" w:hAnsi="Calibri" w:cs="Calibri"/>
          <w:noProof/>
          <w:szCs w:val="24"/>
        </w:rPr>
        <w:t>.</w:t>
      </w:r>
    </w:p>
    <w:p w14:paraId="5A85E8A4"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Kong, Q., C. Yu, Y. Xu, T. Iqbal, … W. Wang-…. /ACM Transactions on, and undefined 2019. n.d. “Weakly Labelled Audioset Tagging with Attention Neural Networks.” </w:t>
      </w:r>
      <w:r w:rsidRPr="00007926">
        <w:rPr>
          <w:rFonts w:ascii="Calibri" w:hAnsi="Calibri" w:cs="Calibri"/>
          <w:i/>
          <w:iCs/>
          <w:noProof/>
          <w:szCs w:val="24"/>
        </w:rPr>
        <w:t>Ieeexplore.Ieee.Org</w:t>
      </w:r>
      <w:r w:rsidRPr="00007926">
        <w:rPr>
          <w:rFonts w:ascii="Calibri" w:hAnsi="Calibri" w:cs="Calibri"/>
          <w:noProof/>
          <w:szCs w:val="24"/>
        </w:rPr>
        <w:t>.</w:t>
      </w:r>
    </w:p>
    <w:p w14:paraId="5E3ACF57"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Krizhevsky, A., I. Sutskever, GE Hinton-Communications of the ACM, and undefined 2017. 2017. “Imagenet Classification with Deep Convolutional Neural Networks.” </w:t>
      </w:r>
      <w:r w:rsidRPr="00007926">
        <w:rPr>
          <w:rFonts w:ascii="Calibri" w:hAnsi="Calibri" w:cs="Calibri"/>
          <w:i/>
          <w:iCs/>
          <w:noProof/>
          <w:szCs w:val="24"/>
        </w:rPr>
        <w:t>Dl.Acm.Org</w:t>
      </w:r>
      <w:r w:rsidRPr="00007926">
        <w:rPr>
          <w:rFonts w:ascii="Calibri" w:hAnsi="Calibri" w:cs="Calibri"/>
          <w:noProof/>
          <w:szCs w:val="24"/>
        </w:rPr>
        <w:t xml:space="preserve"> 60(6):84–90. doi: 10.1145/3065386.</w:t>
      </w:r>
    </w:p>
    <w:p w14:paraId="11312ECD"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Kumar, Anurag, and Bhiksha Raj. 2016. “Audio Event Detection Using Weakly Labeled Data.” </w:t>
      </w:r>
      <w:r w:rsidRPr="00007926">
        <w:rPr>
          <w:rFonts w:ascii="Calibri" w:hAnsi="Calibri" w:cs="Calibri"/>
          <w:i/>
          <w:iCs/>
          <w:noProof/>
          <w:szCs w:val="24"/>
        </w:rPr>
        <w:t>MM 2016 - Proceedings of the 2016 ACM Multimedia Conference</w:t>
      </w:r>
      <w:r w:rsidRPr="00007926">
        <w:rPr>
          <w:rFonts w:ascii="Calibri" w:hAnsi="Calibri" w:cs="Calibri"/>
          <w:noProof/>
          <w:szCs w:val="24"/>
        </w:rPr>
        <w:t xml:space="preserve"> 1038–47. doi: 10.1145/2964284.2964310.</w:t>
      </w:r>
    </w:p>
    <w:p w14:paraId="26DD1B0F"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Lee, Jongpil, Jiyoung Park, Keunhyoung Luke Kim, and Juhan Nam. 2019. “Sample-Level Deep Convolutional Neural Networks for Music Auto-Tagging Using Raw Waveforms.” </w:t>
      </w:r>
      <w:r w:rsidRPr="00007926">
        <w:rPr>
          <w:rFonts w:ascii="Calibri" w:hAnsi="Calibri" w:cs="Calibri"/>
          <w:i/>
          <w:iCs/>
          <w:noProof/>
          <w:szCs w:val="24"/>
        </w:rPr>
        <w:t>Proceedings of the 14th Sound and Music Computing Conference 2017, SMC 2017</w:t>
      </w:r>
      <w:r w:rsidRPr="00007926">
        <w:rPr>
          <w:rFonts w:ascii="Calibri" w:hAnsi="Calibri" w:cs="Calibri"/>
          <w:noProof/>
          <w:szCs w:val="24"/>
        </w:rPr>
        <w:t xml:space="preserve"> 220–26.</w:t>
      </w:r>
    </w:p>
    <w:p w14:paraId="0B63C4DA" w14:textId="49FC1A1B"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López-de-Ipiña, Kar</w:t>
      </w:r>
      <w:r w:rsidR="00565E2C">
        <w:rPr>
          <w:rFonts w:ascii="Calibri" w:hAnsi="Calibri" w:cs="Calibri"/>
          <w:noProof/>
          <w:szCs w:val="24"/>
        </w:rPr>
        <w:t>MEL</w:t>
      </w:r>
      <w:r w:rsidRPr="00007926">
        <w:rPr>
          <w:rFonts w:ascii="Calibri" w:hAnsi="Calibri" w:cs="Calibri"/>
          <w:noProof/>
          <w:szCs w:val="24"/>
        </w:rPr>
        <w:t xml:space="preserve">e, Jesus Bernardino Alonso, Carlos Manuel Travieso, Jordi Solé-Casals, Harkaitz Egiraun, Marcos Faundez-Zanuy, Aitzol Ezeiza, Nora Barroso, Miriam Ecay-Torres, Pablo Martinez-Lage, and Unai Martinez De Lizardui. 2013. “On the Selection of Non-Invasive Methods Based on Speech Analysis Oriented to Automatic Alzheimer Disease Diagnosis.” </w:t>
      </w:r>
      <w:r w:rsidRPr="00007926">
        <w:rPr>
          <w:rFonts w:ascii="Calibri" w:hAnsi="Calibri" w:cs="Calibri"/>
          <w:i/>
          <w:iCs/>
          <w:noProof/>
          <w:szCs w:val="24"/>
        </w:rPr>
        <w:t>Sensors 2013, Vol. 13, Pages 6730-6745</w:t>
      </w:r>
      <w:r w:rsidRPr="00007926">
        <w:rPr>
          <w:rFonts w:ascii="Calibri" w:hAnsi="Calibri" w:cs="Calibri"/>
          <w:noProof/>
          <w:szCs w:val="24"/>
        </w:rPr>
        <w:t xml:space="preserve"> 13(5):6730–45. doi: 10.3390/S130506730.</w:t>
      </w:r>
    </w:p>
    <w:p w14:paraId="0D838DBB"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McCulloch, Warren S., and Walter Pitts. 1943. “A Logical Calculus of the Ideas Immanent in Nervous Activity.” </w:t>
      </w:r>
      <w:r w:rsidRPr="00007926">
        <w:rPr>
          <w:rFonts w:ascii="Calibri" w:hAnsi="Calibri" w:cs="Calibri"/>
          <w:i/>
          <w:iCs/>
          <w:noProof/>
          <w:szCs w:val="24"/>
        </w:rPr>
        <w:t>The Bulletin of Mathematical Biophysics</w:t>
      </w:r>
      <w:r w:rsidRPr="00007926">
        <w:rPr>
          <w:rFonts w:ascii="Calibri" w:hAnsi="Calibri" w:cs="Calibri"/>
          <w:noProof/>
          <w:szCs w:val="24"/>
        </w:rPr>
        <w:t xml:space="preserve"> 5(4):115–33. doi: 10.1007/BF02478259.</w:t>
      </w:r>
    </w:p>
    <w:p w14:paraId="0AE0EAB2"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Mesaros, A., T. Heittola, T. Virtanen-2016 24th European Signal, and undefined 2016. n.d. “TUT Database for Acoustic Scene Classification and Sound Event Detection.” </w:t>
      </w:r>
      <w:r w:rsidRPr="00007926">
        <w:rPr>
          <w:rFonts w:ascii="Calibri" w:hAnsi="Calibri" w:cs="Calibri"/>
          <w:i/>
          <w:iCs/>
          <w:noProof/>
          <w:szCs w:val="24"/>
        </w:rPr>
        <w:t>Ieeexplore.Ieee.Org</w:t>
      </w:r>
      <w:r w:rsidRPr="00007926">
        <w:rPr>
          <w:rFonts w:ascii="Calibri" w:hAnsi="Calibri" w:cs="Calibri"/>
          <w:noProof/>
          <w:szCs w:val="24"/>
        </w:rPr>
        <w:t>.</w:t>
      </w:r>
    </w:p>
    <w:p w14:paraId="71986522"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Moon, Todd K. 1996. “The Expectation-Maximization Algorithm.” </w:t>
      </w:r>
      <w:r w:rsidRPr="00007926">
        <w:rPr>
          <w:rFonts w:ascii="Calibri" w:hAnsi="Calibri" w:cs="Calibri"/>
          <w:i/>
          <w:iCs/>
          <w:noProof/>
          <w:szCs w:val="24"/>
        </w:rPr>
        <w:t>IEEE Signal Processing Magazine</w:t>
      </w:r>
      <w:r w:rsidRPr="00007926">
        <w:rPr>
          <w:rFonts w:ascii="Calibri" w:hAnsi="Calibri" w:cs="Calibri"/>
          <w:noProof/>
          <w:szCs w:val="24"/>
        </w:rPr>
        <w:t xml:space="preserve"> 13(6):47–60. doi: 10.1109/79.543975.</w:t>
      </w:r>
    </w:p>
    <w:p w14:paraId="7E6CCB93"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Palaz, Dimitri, Ronan Collobert, and Mathew Magimai-Doss. 2013. “Estimating Phoneme Class Conditional Probabilities from Raw Speech Signal Using Convolutional Neural Networks.” </w:t>
      </w:r>
      <w:r w:rsidRPr="00007926">
        <w:rPr>
          <w:rFonts w:ascii="Calibri" w:hAnsi="Calibri" w:cs="Calibri"/>
          <w:i/>
          <w:iCs/>
          <w:noProof/>
          <w:szCs w:val="24"/>
        </w:rPr>
        <w:t xml:space="preserve">Proceedings of the </w:t>
      </w:r>
      <w:r w:rsidRPr="00007926">
        <w:rPr>
          <w:rFonts w:ascii="Calibri" w:hAnsi="Calibri" w:cs="Calibri"/>
          <w:i/>
          <w:iCs/>
          <w:noProof/>
          <w:szCs w:val="24"/>
        </w:rPr>
        <w:lastRenderedPageBreak/>
        <w:t>Annual Conference of the International Speech Communication Association, INTERSPEECH</w:t>
      </w:r>
      <w:r w:rsidRPr="00007926">
        <w:rPr>
          <w:rFonts w:ascii="Calibri" w:hAnsi="Calibri" w:cs="Calibri"/>
          <w:noProof/>
          <w:szCs w:val="24"/>
        </w:rPr>
        <w:t xml:space="preserve"> 1766–70. doi: 10.21437/interspeech.2013-438.</w:t>
      </w:r>
    </w:p>
    <w:p w14:paraId="2ECABAEB"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Peng, YT, CY Lin, … MT Sun-2009 IEEE International, and undefined 2009. n.d. “Healthcare Audio Event Classification Using Hidden Markov Models and Hierarchical Hidden Markov Models.” </w:t>
      </w:r>
      <w:r w:rsidRPr="00007926">
        <w:rPr>
          <w:rFonts w:ascii="Calibri" w:hAnsi="Calibri" w:cs="Calibri"/>
          <w:i/>
          <w:iCs/>
          <w:noProof/>
          <w:szCs w:val="24"/>
        </w:rPr>
        <w:t>Ieeexplore.Ieee.Org</w:t>
      </w:r>
      <w:r w:rsidRPr="00007926">
        <w:rPr>
          <w:rFonts w:ascii="Calibri" w:hAnsi="Calibri" w:cs="Calibri"/>
          <w:noProof/>
          <w:szCs w:val="24"/>
        </w:rPr>
        <w:t>.</w:t>
      </w:r>
    </w:p>
    <w:p w14:paraId="32718E3B"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Phan, Huy, Student Member, Marco Maaß, Radoslaw Mazur, Alfred Mertins, and Senior Member. n.d. “Random Regression Forests for Acoustic Event Detection and Classification.” </w:t>
      </w:r>
      <w:r w:rsidRPr="00007926">
        <w:rPr>
          <w:rFonts w:ascii="Calibri" w:hAnsi="Calibri" w:cs="Calibri"/>
          <w:i/>
          <w:iCs/>
          <w:noProof/>
          <w:szCs w:val="24"/>
        </w:rPr>
        <w:t>Ieeexplore.Ieee.Org</w:t>
      </w:r>
      <w:r w:rsidRPr="00007926">
        <w:rPr>
          <w:rFonts w:ascii="Calibri" w:hAnsi="Calibri" w:cs="Calibri"/>
          <w:noProof/>
          <w:szCs w:val="24"/>
        </w:rPr>
        <w:t xml:space="preserve"> (1):20–31. doi: 10.1109/TASLP.2014.2367814.</w:t>
      </w:r>
    </w:p>
    <w:p w14:paraId="496A4480"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Plinge, A., R. Grzeszick, GA Fink-2014 IEEE International, and undefined 2014. n.d. “A Bag-of-Features Approach to Acoustic Event Detection.” </w:t>
      </w:r>
      <w:r w:rsidRPr="00007926">
        <w:rPr>
          <w:rFonts w:ascii="Calibri" w:hAnsi="Calibri" w:cs="Calibri"/>
          <w:i/>
          <w:iCs/>
          <w:noProof/>
          <w:szCs w:val="24"/>
        </w:rPr>
        <w:t>Ieeexplore.Ieee.Org</w:t>
      </w:r>
      <w:r w:rsidRPr="00007926">
        <w:rPr>
          <w:rFonts w:ascii="Calibri" w:hAnsi="Calibri" w:cs="Calibri"/>
          <w:noProof/>
          <w:szCs w:val="24"/>
        </w:rPr>
        <w:t>.</w:t>
      </w:r>
    </w:p>
    <w:p w14:paraId="0CD2BEE4"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Purwins, Hendrik, Bo Li, Tuomas Virtanen, Jan Schlüter, Shuo Yiin Chang, and Tara Sainath. 2019. “Deep Learning for Audio Signal Processing.” </w:t>
      </w:r>
      <w:r w:rsidRPr="00007926">
        <w:rPr>
          <w:rFonts w:ascii="Calibri" w:hAnsi="Calibri" w:cs="Calibri"/>
          <w:i/>
          <w:iCs/>
          <w:noProof/>
          <w:szCs w:val="24"/>
        </w:rPr>
        <w:t>IEEE Journal on Selected Topics in Signal Processing</w:t>
      </w:r>
      <w:r w:rsidRPr="00007926">
        <w:rPr>
          <w:rFonts w:ascii="Calibri" w:hAnsi="Calibri" w:cs="Calibri"/>
          <w:noProof/>
          <w:szCs w:val="24"/>
        </w:rPr>
        <w:t xml:space="preserve"> 13(2):206–19. doi: 10.1109/JSTSP.2019.2908700.</w:t>
      </w:r>
    </w:p>
    <w:p w14:paraId="0BF1E2E2"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Radhakrishnan, R., … A. Divakaran-IEEE Workshop on, and undefined 2005. n.d. “Audio Analysis for Surveillance Applications.” </w:t>
      </w:r>
      <w:r w:rsidRPr="00007926">
        <w:rPr>
          <w:rFonts w:ascii="Calibri" w:hAnsi="Calibri" w:cs="Calibri"/>
          <w:i/>
          <w:iCs/>
          <w:noProof/>
          <w:szCs w:val="24"/>
        </w:rPr>
        <w:t>Ieeexplore.Ieee.Org</w:t>
      </w:r>
      <w:r w:rsidRPr="00007926">
        <w:rPr>
          <w:rFonts w:ascii="Calibri" w:hAnsi="Calibri" w:cs="Calibri"/>
          <w:noProof/>
          <w:szCs w:val="24"/>
        </w:rPr>
        <w:t>.</w:t>
      </w:r>
    </w:p>
    <w:p w14:paraId="5999B877"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Ren, S., K. He, R. Girshick, J. Sun-Advances in neural, and undefined 2015. n.d. “Faster R-Cnn: Towards Real-Time Object Detection with Region Proposal Networks.” </w:t>
      </w:r>
      <w:r w:rsidRPr="00007926">
        <w:rPr>
          <w:rFonts w:ascii="Calibri" w:hAnsi="Calibri" w:cs="Calibri"/>
          <w:i/>
          <w:iCs/>
          <w:noProof/>
          <w:szCs w:val="24"/>
        </w:rPr>
        <w:t>Proceedings.Neurips.Cc</w:t>
      </w:r>
      <w:r w:rsidRPr="00007926">
        <w:rPr>
          <w:rFonts w:ascii="Calibri" w:hAnsi="Calibri" w:cs="Calibri"/>
          <w:noProof/>
          <w:szCs w:val="24"/>
        </w:rPr>
        <w:t>.</w:t>
      </w:r>
    </w:p>
    <w:p w14:paraId="79468831"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Rosenblatt, F. 1958. “The Perceptron: A Probabilistic Model for Information Storage and Organization in the Brain.” </w:t>
      </w:r>
      <w:r w:rsidRPr="00007926">
        <w:rPr>
          <w:rFonts w:ascii="Calibri" w:hAnsi="Calibri" w:cs="Calibri"/>
          <w:i/>
          <w:iCs/>
          <w:noProof/>
          <w:szCs w:val="24"/>
        </w:rPr>
        <w:t>Psychological Review</w:t>
      </w:r>
      <w:r w:rsidRPr="00007926">
        <w:rPr>
          <w:rFonts w:ascii="Calibri" w:hAnsi="Calibri" w:cs="Calibri"/>
          <w:noProof/>
          <w:szCs w:val="24"/>
        </w:rPr>
        <w:t xml:space="preserve"> 65(6):386–408. doi: 10.1037/H0042519.</w:t>
      </w:r>
    </w:p>
    <w:p w14:paraId="21E3AD46" w14:textId="10F8AF7E"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Ru</w:t>
      </w:r>
      <w:r w:rsidR="00565E2C">
        <w:rPr>
          <w:rFonts w:ascii="Calibri" w:hAnsi="Calibri" w:cs="Calibri"/>
          <w:noProof/>
          <w:szCs w:val="24"/>
        </w:rPr>
        <w:t>MEL</w:t>
      </w:r>
      <w:r w:rsidRPr="00007926">
        <w:rPr>
          <w:rFonts w:ascii="Calibri" w:hAnsi="Calibri" w:cs="Calibri"/>
          <w:noProof/>
          <w:szCs w:val="24"/>
        </w:rPr>
        <w:t xml:space="preserve">hart, DE, GE Hinton, RJ Williams- nature, and undefined 1986. n.d. “Learning Representations by Back-Propagating Errors.” </w:t>
      </w:r>
      <w:r w:rsidRPr="00007926">
        <w:rPr>
          <w:rFonts w:ascii="Calibri" w:hAnsi="Calibri" w:cs="Calibri"/>
          <w:i/>
          <w:iCs/>
          <w:noProof/>
          <w:szCs w:val="24"/>
        </w:rPr>
        <w:t>Nature.Com</w:t>
      </w:r>
      <w:r w:rsidRPr="00007926">
        <w:rPr>
          <w:rFonts w:ascii="Calibri" w:hAnsi="Calibri" w:cs="Calibri"/>
          <w:noProof/>
          <w:szCs w:val="24"/>
        </w:rPr>
        <w:t>.</w:t>
      </w:r>
    </w:p>
    <w:p w14:paraId="367B1871"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Schölkopf, Bernhard. 1998. “SVMs - A Practical Consequence of Learning Theory.” </w:t>
      </w:r>
      <w:r w:rsidRPr="00007926">
        <w:rPr>
          <w:rFonts w:ascii="Calibri" w:hAnsi="Calibri" w:cs="Calibri"/>
          <w:i/>
          <w:iCs/>
          <w:noProof/>
          <w:szCs w:val="24"/>
        </w:rPr>
        <w:t>IEEE Intelligent Systems and Their Applications</w:t>
      </w:r>
      <w:r w:rsidRPr="00007926">
        <w:rPr>
          <w:rFonts w:ascii="Calibri" w:hAnsi="Calibri" w:cs="Calibri"/>
          <w:noProof/>
          <w:szCs w:val="24"/>
        </w:rPr>
        <w:t xml:space="preserve"> 13(4):18–21. doi: 10.1109/5254.708428.</w:t>
      </w:r>
    </w:p>
    <w:p w14:paraId="2B6581DE"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Schuster-Böckler, Benjamin, and Alex Bateman. 2007. “An Introduction to Hidden Markov Models.” </w:t>
      </w:r>
      <w:r w:rsidRPr="00007926">
        <w:rPr>
          <w:rFonts w:ascii="Calibri" w:hAnsi="Calibri" w:cs="Calibri"/>
          <w:i/>
          <w:iCs/>
          <w:noProof/>
          <w:szCs w:val="24"/>
        </w:rPr>
        <w:t>Current Protocols in Bioinformatics</w:t>
      </w:r>
      <w:r w:rsidRPr="00007926">
        <w:rPr>
          <w:rFonts w:ascii="Calibri" w:hAnsi="Calibri" w:cs="Calibri"/>
          <w:noProof/>
          <w:szCs w:val="24"/>
        </w:rPr>
        <w:t xml:space="preserve"> 18(1):A.3A.1-A.3A.9. doi: 10.1002/0471250953.BIA03AS18.</w:t>
      </w:r>
    </w:p>
    <w:p w14:paraId="7033DAD1"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Schuster, Mike, and Kuldip K. Paliwal. 1997. “Bidirectional Recurrent Neural Networks.” </w:t>
      </w:r>
      <w:r w:rsidRPr="00007926">
        <w:rPr>
          <w:rFonts w:ascii="Calibri" w:hAnsi="Calibri" w:cs="Calibri"/>
          <w:i/>
          <w:iCs/>
          <w:noProof/>
          <w:szCs w:val="24"/>
        </w:rPr>
        <w:t>IEEE Transactions on Signal Processing</w:t>
      </w:r>
      <w:r w:rsidRPr="00007926">
        <w:rPr>
          <w:rFonts w:ascii="Calibri" w:hAnsi="Calibri" w:cs="Calibri"/>
          <w:noProof/>
          <w:szCs w:val="24"/>
        </w:rPr>
        <w:t xml:space="preserve"> 45(11):2673–81. doi: 10.1109/78.650093.</w:t>
      </w:r>
    </w:p>
    <w:p w14:paraId="105E7479"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lastRenderedPageBreak/>
        <w:t xml:space="preserve">Sejdić, E., I. Djurović, J. Jiang-Digital signal processing, and undefined 2009. n.d. “Time–Frequency Feature Representation Using Energy Concentration: An Overview of Recent Advances.” </w:t>
      </w:r>
      <w:r w:rsidRPr="00007926">
        <w:rPr>
          <w:rFonts w:ascii="Calibri" w:hAnsi="Calibri" w:cs="Calibri"/>
          <w:i/>
          <w:iCs/>
          <w:noProof/>
          <w:szCs w:val="24"/>
        </w:rPr>
        <w:t>Elsevier</w:t>
      </w:r>
      <w:r w:rsidRPr="00007926">
        <w:rPr>
          <w:rFonts w:ascii="Calibri" w:hAnsi="Calibri" w:cs="Calibri"/>
          <w:noProof/>
          <w:szCs w:val="24"/>
        </w:rPr>
        <w:t>.</w:t>
      </w:r>
    </w:p>
    <w:p w14:paraId="12A6F2D8"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Sharda, M., and N. C. Singh. 2012. “Auditory Perception of Natural Sound Categories--an FMRI Study.” </w:t>
      </w:r>
      <w:r w:rsidRPr="00007926">
        <w:rPr>
          <w:rFonts w:ascii="Calibri" w:hAnsi="Calibri" w:cs="Calibri"/>
          <w:i/>
          <w:iCs/>
          <w:noProof/>
          <w:szCs w:val="24"/>
        </w:rPr>
        <w:t>Neuroscience</w:t>
      </w:r>
      <w:r w:rsidRPr="00007926">
        <w:rPr>
          <w:rFonts w:ascii="Calibri" w:hAnsi="Calibri" w:cs="Calibri"/>
          <w:noProof/>
          <w:szCs w:val="24"/>
        </w:rPr>
        <w:t xml:space="preserve"> 214:49–58. doi: 10.1016/J.NEUROSCIENCE.2012.03.053.</w:t>
      </w:r>
    </w:p>
    <w:p w14:paraId="29BEF461"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Shrawankar, Urmila, and Vilas Thakare. 2010. “Noise Estimation and Noise Removal Techniques for Speech Recognition in Adverse Environment.” </w:t>
      </w:r>
      <w:r w:rsidRPr="00007926">
        <w:rPr>
          <w:rFonts w:ascii="Calibri" w:hAnsi="Calibri" w:cs="Calibri"/>
          <w:i/>
          <w:iCs/>
          <w:noProof/>
          <w:szCs w:val="24"/>
        </w:rPr>
        <w:t>IFIP Advances in Information and Communication Technology</w:t>
      </w:r>
      <w:r w:rsidRPr="00007926">
        <w:rPr>
          <w:rFonts w:ascii="Calibri" w:hAnsi="Calibri" w:cs="Calibri"/>
          <w:noProof/>
          <w:szCs w:val="24"/>
        </w:rPr>
        <w:t xml:space="preserve"> 340 AICT:336–42. doi: 10.1007/978-3-642-16327-2_40.</w:t>
      </w:r>
    </w:p>
    <w:p w14:paraId="1DB1F1A6"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Simonyan, Karen, and Andrew Zisserman. 2015. “Very Deep Convolutional Networks for Large-Scale Image Recognition.” </w:t>
      </w:r>
      <w:r w:rsidRPr="00007926">
        <w:rPr>
          <w:rFonts w:ascii="Calibri" w:hAnsi="Calibri" w:cs="Calibri"/>
          <w:i/>
          <w:iCs/>
          <w:noProof/>
          <w:szCs w:val="24"/>
        </w:rPr>
        <w:t>3rd International Conference on Learning Representations, ICLR 2015 - Conference Track Proceedings</w:t>
      </w:r>
      <w:r w:rsidRPr="00007926">
        <w:rPr>
          <w:rFonts w:ascii="Calibri" w:hAnsi="Calibri" w:cs="Calibri"/>
          <w:noProof/>
          <w:szCs w:val="24"/>
        </w:rPr>
        <w:t>.</w:t>
      </w:r>
    </w:p>
    <w:p w14:paraId="4E9040ED"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Stevens, SS, … J. Volkmann-The journal of the, and undefined 1937. 1937. “A Scale for the Measurement of the Psychological Magnitude Pitch.” </w:t>
      </w:r>
      <w:r w:rsidRPr="00007926">
        <w:rPr>
          <w:rFonts w:ascii="Calibri" w:hAnsi="Calibri" w:cs="Calibri"/>
          <w:i/>
          <w:iCs/>
          <w:noProof/>
          <w:szCs w:val="24"/>
        </w:rPr>
        <w:t>Asa.Scitation.Org</w:t>
      </w:r>
      <w:r w:rsidRPr="00007926">
        <w:rPr>
          <w:rFonts w:ascii="Calibri" w:hAnsi="Calibri" w:cs="Calibri"/>
          <w:noProof/>
          <w:szCs w:val="24"/>
        </w:rPr>
        <w:t xml:space="preserve"> 8(3):185. doi: 10.1121/1.1915893.</w:t>
      </w:r>
    </w:p>
    <w:p w14:paraId="0F1792DA"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Temko, A., C. Nadeu-Pattern Recognition Letters, and undefined 2009. n.d. “Acoustic Event Detection in Meeting-Room Environments.” </w:t>
      </w:r>
      <w:r w:rsidRPr="00007926">
        <w:rPr>
          <w:rFonts w:ascii="Calibri" w:hAnsi="Calibri" w:cs="Calibri"/>
          <w:i/>
          <w:iCs/>
          <w:noProof/>
          <w:szCs w:val="24"/>
        </w:rPr>
        <w:t>Elsevier</w:t>
      </w:r>
      <w:r w:rsidRPr="00007926">
        <w:rPr>
          <w:rFonts w:ascii="Calibri" w:hAnsi="Calibri" w:cs="Calibri"/>
          <w:noProof/>
          <w:szCs w:val="24"/>
        </w:rPr>
        <w:t>.</w:t>
      </w:r>
    </w:p>
    <w:p w14:paraId="16696501"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Tom´, Tomáš, and Tomáš Mikolov. 2010. “Overview Introduction Model Description ASR Results Extensions MT Results Comparison Main Outcomes Future Work Recurrent Neural Network Based Language Model.”</w:t>
      </w:r>
    </w:p>
    <w:p w14:paraId="6454867E"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Tomasino, Barbara, Cinzia Canderan, Dario Marin, Marta Maieron, Michele Gremese, Serena D’agostini, Franco Fabbro, and Miran Skrap. 2015. “Identifying Environmental Sounds: A Multimodal Mapping Study.” </w:t>
      </w:r>
      <w:r w:rsidRPr="00007926">
        <w:rPr>
          <w:rFonts w:ascii="Calibri" w:hAnsi="Calibri" w:cs="Calibri"/>
          <w:i/>
          <w:iCs/>
          <w:noProof/>
          <w:szCs w:val="24"/>
        </w:rPr>
        <w:t>Frontiers in Human Neuroscience</w:t>
      </w:r>
      <w:r w:rsidRPr="00007926">
        <w:rPr>
          <w:rFonts w:ascii="Calibri" w:hAnsi="Calibri" w:cs="Calibri"/>
          <w:noProof/>
          <w:szCs w:val="24"/>
        </w:rPr>
        <w:t xml:space="preserve"> 9(OCTOBER):567. doi: 10.3389/FNHUM.2015.00567/BIBTEX.</w:t>
      </w:r>
    </w:p>
    <w:p w14:paraId="19B87348"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Valero, Xavier, and Francesc Alias. 2012. “Gammatone Cepstral Coefficients: Biologically Inspired Features for Non-Speech Audio Classification.” </w:t>
      </w:r>
      <w:r w:rsidRPr="00007926">
        <w:rPr>
          <w:rFonts w:ascii="Calibri" w:hAnsi="Calibri" w:cs="Calibri"/>
          <w:i/>
          <w:iCs/>
          <w:noProof/>
          <w:szCs w:val="24"/>
        </w:rPr>
        <w:t>IEEE Transactions on Multimedia</w:t>
      </w:r>
      <w:r w:rsidRPr="00007926">
        <w:rPr>
          <w:rFonts w:ascii="Calibri" w:hAnsi="Calibri" w:cs="Calibri"/>
          <w:noProof/>
          <w:szCs w:val="24"/>
        </w:rPr>
        <w:t xml:space="preserve"> 14(6):1684–89. doi: 10.1109/TMM.2012.2199972.</w:t>
      </w:r>
    </w:p>
    <w:p w14:paraId="542B4D06"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Vellinga, WP, R. Planqué-CLEF (Working Notes), and undefined 2015. n.d. “The Xeno-Canto Collection and Its Relation to Sound Recognition and Classification.” </w:t>
      </w:r>
      <w:r w:rsidRPr="00007926">
        <w:rPr>
          <w:rFonts w:ascii="Calibri" w:hAnsi="Calibri" w:cs="Calibri"/>
          <w:i/>
          <w:iCs/>
          <w:noProof/>
          <w:szCs w:val="24"/>
        </w:rPr>
        <w:t>Academia.Edu</w:t>
      </w:r>
      <w:r w:rsidRPr="00007926">
        <w:rPr>
          <w:rFonts w:ascii="Calibri" w:hAnsi="Calibri" w:cs="Calibri"/>
          <w:noProof/>
          <w:szCs w:val="24"/>
        </w:rPr>
        <w:t>.</w:t>
      </w:r>
    </w:p>
    <w:p w14:paraId="1C36BE0B"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Vincent, E., N. Bertin, … R. Gribonval-IEEE Signal Processing, and undefined 2014. n.d. “From Blind to Guided Audio Source Separation: How Models and Side Information Can Improve the Separation of </w:t>
      </w:r>
      <w:r w:rsidRPr="00007926">
        <w:rPr>
          <w:rFonts w:ascii="Calibri" w:hAnsi="Calibri" w:cs="Calibri"/>
          <w:noProof/>
          <w:szCs w:val="24"/>
        </w:rPr>
        <w:lastRenderedPageBreak/>
        <w:t xml:space="preserve">Sound.” </w:t>
      </w:r>
      <w:r w:rsidRPr="00007926">
        <w:rPr>
          <w:rFonts w:ascii="Calibri" w:hAnsi="Calibri" w:cs="Calibri"/>
          <w:i/>
          <w:iCs/>
          <w:noProof/>
          <w:szCs w:val="24"/>
        </w:rPr>
        <w:t>Ieeexplore.Ieee.Org</w:t>
      </w:r>
      <w:r w:rsidRPr="00007926">
        <w:rPr>
          <w:rFonts w:ascii="Calibri" w:hAnsi="Calibri" w:cs="Calibri"/>
          <w:noProof/>
          <w:szCs w:val="24"/>
        </w:rPr>
        <w:t>.</w:t>
      </w:r>
    </w:p>
    <w:p w14:paraId="7B255DD2"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Wang, Y., J. Li, F. Metze-ICASSP 2019-2019 IEEE International, and undefined 2019. n.d. “A Comparison of Five Multiple Instance Learning Pooling Functions for Sound Event Detection with Weak Labeling.” </w:t>
      </w:r>
      <w:r w:rsidRPr="00007926">
        <w:rPr>
          <w:rFonts w:ascii="Calibri" w:hAnsi="Calibri" w:cs="Calibri"/>
          <w:i/>
          <w:iCs/>
          <w:noProof/>
          <w:szCs w:val="24"/>
        </w:rPr>
        <w:t>Ieeexplore.Ieee.Org</w:t>
      </w:r>
      <w:r w:rsidRPr="00007926">
        <w:rPr>
          <w:rFonts w:ascii="Calibri" w:hAnsi="Calibri" w:cs="Calibri"/>
          <w:noProof/>
          <w:szCs w:val="24"/>
        </w:rPr>
        <w:t>.</w:t>
      </w:r>
    </w:p>
    <w:p w14:paraId="638D3979"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Xia, Xianjun, Roberto Togneri, Ferdous Sohel, Yuanjun Zhao, and Defeng Huang. 2019. “A Survey: Neural Network-Based Deep Learning for Acoustic Event Detection.” </w:t>
      </w:r>
      <w:r w:rsidRPr="00007926">
        <w:rPr>
          <w:rFonts w:ascii="Calibri" w:hAnsi="Calibri" w:cs="Calibri"/>
          <w:i/>
          <w:iCs/>
          <w:noProof/>
          <w:szCs w:val="24"/>
        </w:rPr>
        <w:t>Circuits, Systems, and Signal Processing</w:t>
      </w:r>
      <w:r w:rsidRPr="00007926">
        <w:rPr>
          <w:rFonts w:ascii="Calibri" w:hAnsi="Calibri" w:cs="Calibri"/>
          <w:noProof/>
          <w:szCs w:val="24"/>
        </w:rPr>
        <w:t xml:space="preserve"> 38(8):3433–53. doi: 10.1007/S00034-019-01094-1.</w:t>
      </w:r>
    </w:p>
    <w:p w14:paraId="3BE2BE49"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Yu, Changsong, Karim Said Barsim, Qiuqiang Kong, and Bin Yang. 2018. “Multi-Level Attention Model for Weakly Supervised Audio Classification.”</w:t>
      </w:r>
    </w:p>
    <w:p w14:paraId="04AABC82"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Yu, D., H. Wang, P. Chen, Z. Wei-International conference on rough sets and, and undefined 2014. 2016. “Mixed Pooling for Convolutional Neural Networks.” </w:t>
      </w:r>
      <w:r w:rsidRPr="00007926">
        <w:rPr>
          <w:rFonts w:ascii="Calibri" w:hAnsi="Calibri" w:cs="Calibri"/>
          <w:i/>
          <w:iCs/>
          <w:noProof/>
          <w:szCs w:val="24"/>
        </w:rPr>
        <w:t>Springer</w:t>
      </w:r>
      <w:r w:rsidRPr="00007926">
        <w:rPr>
          <w:rFonts w:ascii="Calibri" w:hAnsi="Calibri" w:cs="Calibri"/>
          <w:noProof/>
          <w:szCs w:val="24"/>
        </w:rPr>
        <w:t xml:space="preserve"> 8818:364–75. doi: 10.1007/978-3-319-11740-9_34.</w:t>
      </w:r>
    </w:p>
    <w:p w14:paraId="250E6D5E"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Yu, Dong, and Li Deng. 2015. “Automatic Speech Recognition.” doi: 10.1007/978-1-4471-5779-3.</w:t>
      </w:r>
    </w:p>
    <w:p w14:paraId="35867415" w14:textId="14269594"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Zhang, Xin, Aibin Chen, Guoxiong Zhou, Zhiqiang Zhang, Xibei Huang, and Xiaohu Qiang. 2019. “</w:t>
      </w:r>
      <w:r w:rsidR="00565E2C">
        <w:rPr>
          <w:rFonts w:ascii="Calibri" w:hAnsi="Calibri" w:cs="Calibri"/>
          <w:noProof/>
          <w:szCs w:val="24"/>
        </w:rPr>
        <w:t>Spectrogram</w:t>
      </w:r>
      <w:r w:rsidRPr="00007926">
        <w:rPr>
          <w:rFonts w:ascii="Calibri" w:hAnsi="Calibri" w:cs="Calibri"/>
          <w:noProof/>
          <w:szCs w:val="24"/>
        </w:rPr>
        <w:t xml:space="preserve">-Frame Linear Network and Continuous Frame Sequence for Bird Sound Classification.” </w:t>
      </w:r>
      <w:r w:rsidRPr="00007926">
        <w:rPr>
          <w:rFonts w:ascii="Calibri" w:hAnsi="Calibri" w:cs="Calibri"/>
          <w:i/>
          <w:iCs/>
          <w:noProof/>
          <w:szCs w:val="24"/>
        </w:rPr>
        <w:t>Ecological Informatics</w:t>
      </w:r>
      <w:r w:rsidRPr="00007926">
        <w:rPr>
          <w:rFonts w:ascii="Calibri" w:hAnsi="Calibri" w:cs="Calibri"/>
          <w:noProof/>
          <w:szCs w:val="24"/>
        </w:rPr>
        <w:t xml:space="preserve"> 54:101009. doi: 10.1016/J.ECOINF.2019.101009.</w:t>
      </w:r>
    </w:p>
    <w:p w14:paraId="022027AB"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szCs w:val="24"/>
        </w:rPr>
      </w:pPr>
      <w:r w:rsidRPr="00007926">
        <w:rPr>
          <w:rFonts w:ascii="Calibri" w:hAnsi="Calibri" w:cs="Calibri"/>
          <w:noProof/>
          <w:szCs w:val="24"/>
        </w:rPr>
        <w:t xml:space="preserve">Zhang, Y., D. LV-The Open Automation and Control Systems, and undefined 2015. 2015. “Selected Features for Classifying Environmental Audio Data with Random Forest.” </w:t>
      </w:r>
      <w:r w:rsidRPr="00007926">
        <w:rPr>
          <w:rFonts w:ascii="Calibri" w:hAnsi="Calibri" w:cs="Calibri"/>
          <w:i/>
          <w:iCs/>
          <w:noProof/>
          <w:szCs w:val="24"/>
        </w:rPr>
        <w:t>Benthamopen.Com</w:t>
      </w:r>
      <w:r w:rsidRPr="00007926">
        <w:rPr>
          <w:rFonts w:ascii="Calibri" w:hAnsi="Calibri" w:cs="Calibri"/>
          <w:noProof/>
          <w:szCs w:val="24"/>
        </w:rPr>
        <w:t xml:space="preserve"> 7:135–42.</w:t>
      </w:r>
    </w:p>
    <w:p w14:paraId="269E7D06" w14:textId="77777777" w:rsidR="00007926" w:rsidRPr="00007926" w:rsidRDefault="00007926" w:rsidP="0005222F">
      <w:pPr>
        <w:widowControl w:val="0"/>
        <w:autoSpaceDE w:val="0"/>
        <w:autoSpaceDN w:val="0"/>
        <w:adjustRightInd w:val="0"/>
        <w:spacing w:line="360" w:lineRule="auto"/>
        <w:ind w:left="480" w:hanging="480"/>
        <w:jc w:val="both"/>
        <w:rPr>
          <w:rFonts w:ascii="Calibri" w:hAnsi="Calibri" w:cs="Calibri"/>
          <w:noProof/>
        </w:rPr>
      </w:pPr>
      <w:r w:rsidRPr="00007926">
        <w:rPr>
          <w:rFonts w:ascii="Calibri" w:hAnsi="Calibri" w:cs="Calibri"/>
          <w:noProof/>
          <w:szCs w:val="24"/>
        </w:rPr>
        <w:t xml:space="preserve">Zhuang, Xiaodan, Xi Zhou, Mark A. Hasegawa-Johnson, and Thomas S. Huang. 2010. “Real-World Acoustic Event Detection.” </w:t>
      </w:r>
      <w:r w:rsidRPr="00007926">
        <w:rPr>
          <w:rFonts w:ascii="Calibri" w:hAnsi="Calibri" w:cs="Calibri"/>
          <w:i/>
          <w:iCs/>
          <w:noProof/>
          <w:szCs w:val="24"/>
        </w:rPr>
        <w:t>Pattern Recognition Letters</w:t>
      </w:r>
      <w:r w:rsidRPr="00007926">
        <w:rPr>
          <w:rFonts w:ascii="Calibri" w:hAnsi="Calibri" w:cs="Calibri"/>
          <w:noProof/>
          <w:szCs w:val="24"/>
        </w:rPr>
        <w:t xml:space="preserve"> 31(12):1543–51. doi: 10.1016/J.PATREC.2010.02.005.</w:t>
      </w:r>
    </w:p>
    <w:p w14:paraId="1A132F2A" w14:textId="6E47D48D" w:rsidR="00BA2BBF" w:rsidRPr="00862A56" w:rsidRDefault="00BA2BBF" w:rsidP="0005222F">
      <w:pPr>
        <w:spacing w:line="360" w:lineRule="auto"/>
        <w:jc w:val="both"/>
        <w:rPr>
          <w:color w:val="000000"/>
        </w:rPr>
      </w:pPr>
      <w:r>
        <w:rPr>
          <w:color w:val="000000"/>
        </w:rPr>
        <w:fldChar w:fldCharType="end"/>
      </w:r>
    </w:p>
    <w:sectPr w:rsidR="00BA2BBF" w:rsidRPr="00862A56" w:rsidSect="00AE5973">
      <w:footerReference w:type="default" r:id="rId6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24E72D" w14:textId="77777777" w:rsidR="00B83B38" w:rsidRDefault="00B83B38" w:rsidP="00AE5973">
      <w:pPr>
        <w:spacing w:after="0" w:line="240" w:lineRule="auto"/>
      </w:pPr>
      <w:r>
        <w:separator/>
      </w:r>
    </w:p>
  </w:endnote>
  <w:endnote w:type="continuationSeparator" w:id="0">
    <w:p w14:paraId="74D8DC7E" w14:textId="77777777" w:rsidR="00B83B38" w:rsidRDefault="00B83B38" w:rsidP="00AE5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Ubuntu">
    <w:altName w:val="Ubuntu"/>
    <w:charset w:val="00"/>
    <w:family w:val="swiss"/>
    <w:pitch w:val="variable"/>
    <w:sig w:usb0="E00002FF" w:usb1="5000205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4628079"/>
      <w:docPartObj>
        <w:docPartGallery w:val="Page Numbers (Bottom of Page)"/>
        <w:docPartUnique/>
      </w:docPartObj>
    </w:sdtPr>
    <w:sdtEndPr>
      <w:rPr>
        <w:noProof/>
      </w:rPr>
    </w:sdtEndPr>
    <w:sdtContent>
      <w:p w14:paraId="59171401" w14:textId="759F1994" w:rsidR="00AE5973" w:rsidRDefault="00AE59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FE72D0" w14:textId="77777777" w:rsidR="00AE5973" w:rsidRDefault="00AE59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6B7801" w14:textId="77777777" w:rsidR="00B83B38" w:rsidRDefault="00B83B38" w:rsidP="00AE5973">
      <w:pPr>
        <w:spacing w:after="0" w:line="240" w:lineRule="auto"/>
      </w:pPr>
      <w:r>
        <w:separator/>
      </w:r>
    </w:p>
  </w:footnote>
  <w:footnote w:type="continuationSeparator" w:id="0">
    <w:p w14:paraId="535FDBBF" w14:textId="77777777" w:rsidR="00B83B38" w:rsidRDefault="00B83B38" w:rsidP="00AE5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C6AE4"/>
    <w:multiLevelType w:val="hybridMultilevel"/>
    <w:tmpl w:val="F168A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804050"/>
    <w:multiLevelType w:val="hybridMultilevel"/>
    <w:tmpl w:val="12CEE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406A1E"/>
    <w:multiLevelType w:val="hybridMultilevel"/>
    <w:tmpl w:val="B504D5B2"/>
    <w:lvl w:ilvl="0" w:tplc="B2D404D6">
      <w:numFmt w:val="bullet"/>
      <w:lvlText w:val="•"/>
      <w:lvlJc w:val="left"/>
      <w:pPr>
        <w:ind w:left="630" w:hanging="360"/>
      </w:pPr>
      <w:rPr>
        <w:rFonts w:ascii="Calibri" w:eastAsiaTheme="minorHAnsi" w:hAnsi="Calibri" w:cs="Calibri"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3" w15:restartNumberingAfterBreak="0">
    <w:nsid w:val="1BA8277D"/>
    <w:multiLevelType w:val="hybridMultilevel"/>
    <w:tmpl w:val="4DDC604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1DE800BE"/>
    <w:multiLevelType w:val="hybridMultilevel"/>
    <w:tmpl w:val="55A4F510"/>
    <w:lvl w:ilvl="0" w:tplc="B2D404D6">
      <w:numFmt w:val="bullet"/>
      <w:lvlText w:val="•"/>
      <w:lvlJc w:val="left"/>
      <w:pPr>
        <w:ind w:left="63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C03E95"/>
    <w:multiLevelType w:val="hybridMultilevel"/>
    <w:tmpl w:val="C2DAAA88"/>
    <w:lvl w:ilvl="0" w:tplc="04090001">
      <w:start w:val="1"/>
      <w:numFmt w:val="bullet"/>
      <w:lvlText w:val=""/>
      <w:lvlJc w:val="left"/>
      <w:pPr>
        <w:ind w:left="720" w:hanging="360"/>
      </w:pPr>
      <w:rPr>
        <w:rFonts w:ascii="Symbol" w:hAnsi="Symbol" w:hint="default"/>
      </w:rPr>
    </w:lvl>
    <w:lvl w:ilvl="1" w:tplc="D2CA0F84">
      <w:numFmt w:val="bullet"/>
      <w:lvlText w:val="•"/>
      <w:lvlJc w:val="left"/>
      <w:pPr>
        <w:ind w:left="1287" w:hanging="720"/>
      </w:pPr>
      <w:rPr>
        <w:rFonts w:ascii="Calibri" w:eastAsiaTheme="minorHAnsi"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00101D8"/>
    <w:multiLevelType w:val="hybridMultilevel"/>
    <w:tmpl w:val="B2641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3DB408C"/>
    <w:multiLevelType w:val="hybridMultilevel"/>
    <w:tmpl w:val="EE8E7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FB0516"/>
    <w:multiLevelType w:val="multilevel"/>
    <w:tmpl w:val="26A87176"/>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bCs/>
      </w:rPr>
    </w:lvl>
    <w:lvl w:ilvl="2">
      <w:start w:val="1"/>
      <w:numFmt w:val="decimal"/>
      <w:pStyle w:val="Heading3"/>
      <w:lvlText w:val="%1.%2.%3"/>
      <w:lvlJc w:val="left"/>
      <w:pPr>
        <w:ind w:left="720" w:hanging="720"/>
      </w:pPr>
      <w:rPr>
        <w:rFonts w:asciiTheme="majorHAnsi" w:hAnsiTheme="majorHAnsi" w:hint="default"/>
        <w:b/>
        <w:b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7FDE349D"/>
    <w:multiLevelType w:val="hybridMultilevel"/>
    <w:tmpl w:val="5D74B32C"/>
    <w:lvl w:ilvl="0" w:tplc="A1E8D552">
      <w:numFmt w:val="bullet"/>
      <w:lvlText w:val="•"/>
      <w:lvlJc w:val="left"/>
      <w:pPr>
        <w:ind w:left="1080" w:hanging="72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99690430">
    <w:abstractNumId w:val="8"/>
  </w:num>
  <w:num w:numId="2" w16cid:durableId="1005551524">
    <w:abstractNumId w:val="8"/>
  </w:num>
  <w:num w:numId="3" w16cid:durableId="1931044506">
    <w:abstractNumId w:val="8"/>
  </w:num>
  <w:num w:numId="4" w16cid:durableId="1874731174">
    <w:abstractNumId w:val="8"/>
  </w:num>
  <w:num w:numId="5" w16cid:durableId="833225060">
    <w:abstractNumId w:val="8"/>
  </w:num>
  <w:num w:numId="6" w16cid:durableId="8258190">
    <w:abstractNumId w:val="8"/>
  </w:num>
  <w:num w:numId="7" w16cid:durableId="675771241">
    <w:abstractNumId w:val="8"/>
  </w:num>
  <w:num w:numId="8" w16cid:durableId="1008945710">
    <w:abstractNumId w:val="8"/>
  </w:num>
  <w:num w:numId="9" w16cid:durableId="1105887216">
    <w:abstractNumId w:val="8"/>
  </w:num>
  <w:num w:numId="10" w16cid:durableId="2040082423">
    <w:abstractNumId w:val="8"/>
  </w:num>
  <w:num w:numId="11" w16cid:durableId="1941797409">
    <w:abstractNumId w:val="8"/>
  </w:num>
  <w:num w:numId="12" w16cid:durableId="126749859">
    <w:abstractNumId w:val="8"/>
  </w:num>
  <w:num w:numId="13" w16cid:durableId="1635521201">
    <w:abstractNumId w:val="8"/>
  </w:num>
  <w:num w:numId="14" w16cid:durableId="29961185">
    <w:abstractNumId w:val="8"/>
  </w:num>
  <w:num w:numId="15" w16cid:durableId="106512818">
    <w:abstractNumId w:val="8"/>
  </w:num>
  <w:num w:numId="16" w16cid:durableId="1864317006">
    <w:abstractNumId w:val="8"/>
  </w:num>
  <w:num w:numId="17" w16cid:durableId="1014383137">
    <w:abstractNumId w:val="8"/>
  </w:num>
  <w:num w:numId="18" w16cid:durableId="881940278">
    <w:abstractNumId w:val="8"/>
  </w:num>
  <w:num w:numId="19" w16cid:durableId="924997561">
    <w:abstractNumId w:val="1"/>
  </w:num>
  <w:num w:numId="20" w16cid:durableId="2141459225">
    <w:abstractNumId w:val="6"/>
  </w:num>
  <w:num w:numId="21" w16cid:durableId="1419714270">
    <w:abstractNumId w:val="7"/>
  </w:num>
  <w:num w:numId="22" w16cid:durableId="1527404986">
    <w:abstractNumId w:val="5"/>
  </w:num>
  <w:num w:numId="23" w16cid:durableId="1939213352">
    <w:abstractNumId w:val="8"/>
  </w:num>
  <w:num w:numId="24" w16cid:durableId="1199392946">
    <w:abstractNumId w:val="8"/>
  </w:num>
  <w:num w:numId="25" w16cid:durableId="1312099656">
    <w:abstractNumId w:val="9"/>
  </w:num>
  <w:num w:numId="26" w16cid:durableId="970475481">
    <w:abstractNumId w:val="8"/>
  </w:num>
  <w:num w:numId="27" w16cid:durableId="570308374">
    <w:abstractNumId w:val="8"/>
  </w:num>
  <w:num w:numId="28" w16cid:durableId="2093575569">
    <w:abstractNumId w:val="3"/>
  </w:num>
  <w:num w:numId="29" w16cid:durableId="100879296">
    <w:abstractNumId w:val="8"/>
  </w:num>
  <w:num w:numId="30" w16cid:durableId="1453402023">
    <w:abstractNumId w:val="0"/>
  </w:num>
  <w:num w:numId="31" w16cid:durableId="1916164139">
    <w:abstractNumId w:val="2"/>
  </w:num>
  <w:num w:numId="32" w16cid:durableId="101653569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A3NzQ0NjMzMDA0MzBR0lEKTi0uzszPAykwNKoFACUkcWwtAAAA"/>
  </w:docVars>
  <w:rsids>
    <w:rsidRoot w:val="00AC212E"/>
    <w:rsid w:val="00007926"/>
    <w:rsid w:val="000423DE"/>
    <w:rsid w:val="00044F70"/>
    <w:rsid w:val="00050E14"/>
    <w:rsid w:val="0005222F"/>
    <w:rsid w:val="000624D9"/>
    <w:rsid w:val="00067C14"/>
    <w:rsid w:val="0007338B"/>
    <w:rsid w:val="00077256"/>
    <w:rsid w:val="000E4E88"/>
    <w:rsid w:val="000F6A99"/>
    <w:rsid w:val="0012051F"/>
    <w:rsid w:val="00124737"/>
    <w:rsid w:val="00133BD6"/>
    <w:rsid w:val="00135738"/>
    <w:rsid w:val="00161FCF"/>
    <w:rsid w:val="001A74EB"/>
    <w:rsid w:val="001C770D"/>
    <w:rsid w:val="001D70BE"/>
    <w:rsid w:val="001E727A"/>
    <w:rsid w:val="001F7AA0"/>
    <w:rsid w:val="0021174D"/>
    <w:rsid w:val="00234248"/>
    <w:rsid w:val="002728B1"/>
    <w:rsid w:val="00273D1A"/>
    <w:rsid w:val="00277ABC"/>
    <w:rsid w:val="002800B6"/>
    <w:rsid w:val="00283DB6"/>
    <w:rsid w:val="00284F2C"/>
    <w:rsid w:val="002B62C3"/>
    <w:rsid w:val="002E6B79"/>
    <w:rsid w:val="0033560C"/>
    <w:rsid w:val="00342322"/>
    <w:rsid w:val="0037001B"/>
    <w:rsid w:val="00395B23"/>
    <w:rsid w:val="003A2FB6"/>
    <w:rsid w:val="003A3361"/>
    <w:rsid w:val="003A5EA7"/>
    <w:rsid w:val="003B087B"/>
    <w:rsid w:val="003F7D30"/>
    <w:rsid w:val="004006AA"/>
    <w:rsid w:val="00452150"/>
    <w:rsid w:val="00495930"/>
    <w:rsid w:val="004B5300"/>
    <w:rsid w:val="004C39C0"/>
    <w:rsid w:val="004F3137"/>
    <w:rsid w:val="00501E5A"/>
    <w:rsid w:val="0053577C"/>
    <w:rsid w:val="00565E2C"/>
    <w:rsid w:val="00577C73"/>
    <w:rsid w:val="00597889"/>
    <w:rsid w:val="005A2F5B"/>
    <w:rsid w:val="005D694F"/>
    <w:rsid w:val="005E3814"/>
    <w:rsid w:val="005E7F45"/>
    <w:rsid w:val="005F5664"/>
    <w:rsid w:val="00625502"/>
    <w:rsid w:val="00627DBA"/>
    <w:rsid w:val="00661A7F"/>
    <w:rsid w:val="00666A82"/>
    <w:rsid w:val="006857D8"/>
    <w:rsid w:val="0068753D"/>
    <w:rsid w:val="006D20E3"/>
    <w:rsid w:val="006D5A66"/>
    <w:rsid w:val="006D7EDE"/>
    <w:rsid w:val="006E4D6B"/>
    <w:rsid w:val="006F692D"/>
    <w:rsid w:val="00706DA6"/>
    <w:rsid w:val="00713442"/>
    <w:rsid w:val="00753DEA"/>
    <w:rsid w:val="00771C0B"/>
    <w:rsid w:val="007903C1"/>
    <w:rsid w:val="007D4579"/>
    <w:rsid w:val="007E3D05"/>
    <w:rsid w:val="00800292"/>
    <w:rsid w:val="00862A56"/>
    <w:rsid w:val="00863EB8"/>
    <w:rsid w:val="00870FD8"/>
    <w:rsid w:val="00871FCD"/>
    <w:rsid w:val="008A02D2"/>
    <w:rsid w:val="008B27C6"/>
    <w:rsid w:val="008C551D"/>
    <w:rsid w:val="008E02D6"/>
    <w:rsid w:val="008E175F"/>
    <w:rsid w:val="008E78CB"/>
    <w:rsid w:val="008F34B1"/>
    <w:rsid w:val="00927DAB"/>
    <w:rsid w:val="009544A5"/>
    <w:rsid w:val="00955DF7"/>
    <w:rsid w:val="00957DAF"/>
    <w:rsid w:val="00973E11"/>
    <w:rsid w:val="00976CC6"/>
    <w:rsid w:val="00976EFB"/>
    <w:rsid w:val="00983A0E"/>
    <w:rsid w:val="00997CEA"/>
    <w:rsid w:val="009A3BF5"/>
    <w:rsid w:val="009B2C13"/>
    <w:rsid w:val="009B6D66"/>
    <w:rsid w:val="009D5574"/>
    <w:rsid w:val="009E22C3"/>
    <w:rsid w:val="009F5116"/>
    <w:rsid w:val="00A05875"/>
    <w:rsid w:val="00A16C83"/>
    <w:rsid w:val="00A313E2"/>
    <w:rsid w:val="00A47681"/>
    <w:rsid w:val="00A62304"/>
    <w:rsid w:val="00A93045"/>
    <w:rsid w:val="00AB39CA"/>
    <w:rsid w:val="00AB47BE"/>
    <w:rsid w:val="00AC212E"/>
    <w:rsid w:val="00AD1383"/>
    <w:rsid w:val="00AD175C"/>
    <w:rsid w:val="00AE5973"/>
    <w:rsid w:val="00AE7ECE"/>
    <w:rsid w:val="00B03997"/>
    <w:rsid w:val="00B7680C"/>
    <w:rsid w:val="00B83B38"/>
    <w:rsid w:val="00BA2BBF"/>
    <w:rsid w:val="00BB4B67"/>
    <w:rsid w:val="00BC7734"/>
    <w:rsid w:val="00BD4BDA"/>
    <w:rsid w:val="00BF3044"/>
    <w:rsid w:val="00C20FBD"/>
    <w:rsid w:val="00C2155C"/>
    <w:rsid w:val="00C2286F"/>
    <w:rsid w:val="00C25AE7"/>
    <w:rsid w:val="00C352D6"/>
    <w:rsid w:val="00C35742"/>
    <w:rsid w:val="00C43FC8"/>
    <w:rsid w:val="00C70055"/>
    <w:rsid w:val="00C86700"/>
    <w:rsid w:val="00C873C8"/>
    <w:rsid w:val="00CA0A40"/>
    <w:rsid w:val="00CB485F"/>
    <w:rsid w:val="00CB4C85"/>
    <w:rsid w:val="00CC40FB"/>
    <w:rsid w:val="00CC4DF9"/>
    <w:rsid w:val="00CD2945"/>
    <w:rsid w:val="00D23607"/>
    <w:rsid w:val="00D2683E"/>
    <w:rsid w:val="00D40C53"/>
    <w:rsid w:val="00D44C98"/>
    <w:rsid w:val="00D65CAA"/>
    <w:rsid w:val="00D84A12"/>
    <w:rsid w:val="00D86333"/>
    <w:rsid w:val="00D92D45"/>
    <w:rsid w:val="00DD7AF1"/>
    <w:rsid w:val="00DF6A09"/>
    <w:rsid w:val="00E038AB"/>
    <w:rsid w:val="00E05A08"/>
    <w:rsid w:val="00E115B5"/>
    <w:rsid w:val="00E11D8A"/>
    <w:rsid w:val="00E14C76"/>
    <w:rsid w:val="00E21B36"/>
    <w:rsid w:val="00E400F7"/>
    <w:rsid w:val="00E41E70"/>
    <w:rsid w:val="00E46B58"/>
    <w:rsid w:val="00E74B17"/>
    <w:rsid w:val="00EC15A0"/>
    <w:rsid w:val="00EC2F96"/>
    <w:rsid w:val="00EC3BAD"/>
    <w:rsid w:val="00EE262E"/>
    <w:rsid w:val="00EF3E19"/>
    <w:rsid w:val="00F006AF"/>
    <w:rsid w:val="00F01752"/>
    <w:rsid w:val="00F12557"/>
    <w:rsid w:val="00F50679"/>
    <w:rsid w:val="00F6073C"/>
    <w:rsid w:val="00FA0491"/>
    <w:rsid w:val="00FA48C2"/>
    <w:rsid w:val="00FC40B1"/>
    <w:rsid w:val="00FE6910"/>
    <w:rsid w:val="00FE6B6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073070"/>
  <w15:chartTrackingRefBased/>
  <w15:docId w15:val="{707F5983-CBFA-4F2D-8A1C-7DA9F30A5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7AF1"/>
  </w:style>
  <w:style w:type="paragraph" w:styleId="Heading1">
    <w:name w:val="heading 1"/>
    <w:basedOn w:val="Normal"/>
    <w:next w:val="Normal"/>
    <w:link w:val="Heading1Char"/>
    <w:uiPriority w:val="9"/>
    <w:qFormat/>
    <w:rsid w:val="00DD7AF1"/>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7AF1"/>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D7AF1"/>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D7AF1"/>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D7AF1"/>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D7AF1"/>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D7AF1"/>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D7AF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D7AF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7AF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D7AF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D7AF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DD7AF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D7AF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D7AF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D7AF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D7A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D7AF1"/>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DD7AF1"/>
    <w:pPr>
      <w:spacing w:after="200" w:line="240" w:lineRule="auto"/>
    </w:pPr>
    <w:rPr>
      <w:i/>
      <w:iCs/>
      <w:color w:val="44546A" w:themeColor="text2"/>
      <w:sz w:val="18"/>
      <w:szCs w:val="18"/>
    </w:rPr>
  </w:style>
  <w:style w:type="table" w:styleId="TableGrid">
    <w:name w:val="Table Grid"/>
    <w:basedOn w:val="TableNormal"/>
    <w:uiPriority w:val="39"/>
    <w:rsid w:val="00DD7A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038AB"/>
    <w:rPr>
      <w:color w:val="0000FF"/>
      <w:u w:val="single"/>
    </w:rPr>
  </w:style>
  <w:style w:type="table" w:styleId="TableGridLight">
    <w:name w:val="Grid Table Light"/>
    <w:basedOn w:val="TableNormal"/>
    <w:uiPriority w:val="40"/>
    <w:rsid w:val="0033560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1A74EB"/>
    <w:pPr>
      <w:ind w:left="720"/>
      <w:contextualSpacing/>
    </w:pPr>
  </w:style>
  <w:style w:type="table" w:styleId="PlainTable5">
    <w:name w:val="Plain Table 5"/>
    <w:basedOn w:val="TableNormal"/>
    <w:uiPriority w:val="45"/>
    <w:rsid w:val="00E115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IntenseReference">
    <w:name w:val="Intense Reference"/>
    <w:basedOn w:val="DefaultParagraphFont"/>
    <w:uiPriority w:val="32"/>
    <w:qFormat/>
    <w:rsid w:val="006E4D6B"/>
    <w:rPr>
      <w:b/>
      <w:bCs/>
      <w:smallCaps/>
      <w:color w:val="4472C4" w:themeColor="accent1"/>
      <w:spacing w:val="5"/>
    </w:rPr>
  </w:style>
  <w:style w:type="character" w:styleId="SubtleReference">
    <w:name w:val="Subtle Reference"/>
    <w:basedOn w:val="DefaultParagraphFont"/>
    <w:uiPriority w:val="31"/>
    <w:qFormat/>
    <w:rsid w:val="006E4D6B"/>
    <w:rPr>
      <w:smallCaps/>
      <w:color w:val="5A5A5A" w:themeColor="text1" w:themeTint="A5"/>
    </w:rPr>
  </w:style>
  <w:style w:type="paragraph" w:styleId="TableofFigures">
    <w:name w:val="table of figures"/>
    <w:basedOn w:val="Normal"/>
    <w:next w:val="Normal"/>
    <w:uiPriority w:val="99"/>
    <w:unhideWhenUsed/>
    <w:rsid w:val="008E78CB"/>
    <w:pPr>
      <w:spacing w:after="0"/>
    </w:pPr>
  </w:style>
  <w:style w:type="paragraph" w:styleId="TOCHeading">
    <w:name w:val="TOC Heading"/>
    <w:basedOn w:val="Heading1"/>
    <w:next w:val="Normal"/>
    <w:uiPriority w:val="39"/>
    <w:unhideWhenUsed/>
    <w:qFormat/>
    <w:rsid w:val="00E41E70"/>
    <w:pPr>
      <w:numPr>
        <w:numId w:val="0"/>
      </w:numPr>
      <w:outlineLvl w:val="9"/>
    </w:pPr>
  </w:style>
  <w:style w:type="paragraph" w:styleId="TOC1">
    <w:name w:val="toc 1"/>
    <w:basedOn w:val="Normal"/>
    <w:next w:val="Normal"/>
    <w:autoRedefine/>
    <w:uiPriority w:val="39"/>
    <w:unhideWhenUsed/>
    <w:rsid w:val="00E41E70"/>
    <w:pPr>
      <w:spacing w:after="100"/>
    </w:pPr>
  </w:style>
  <w:style w:type="paragraph" w:styleId="TOC2">
    <w:name w:val="toc 2"/>
    <w:basedOn w:val="Normal"/>
    <w:next w:val="Normal"/>
    <w:autoRedefine/>
    <w:uiPriority w:val="39"/>
    <w:unhideWhenUsed/>
    <w:rsid w:val="00E41E70"/>
    <w:pPr>
      <w:spacing w:after="100"/>
      <w:ind w:left="220"/>
    </w:pPr>
  </w:style>
  <w:style w:type="paragraph" w:styleId="TOC3">
    <w:name w:val="toc 3"/>
    <w:basedOn w:val="Normal"/>
    <w:next w:val="Normal"/>
    <w:autoRedefine/>
    <w:uiPriority w:val="39"/>
    <w:unhideWhenUsed/>
    <w:rsid w:val="00E41E70"/>
    <w:pPr>
      <w:spacing w:after="100"/>
      <w:ind w:left="440"/>
    </w:pPr>
  </w:style>
  <w:style w:type="character" w:styleId="LineNumber">
    <w:name w:val="line number"/>
    <w:basedOn w:val="DefaultParagraphFont"/>
    <w:uiPriority w:val="99"/>
    <w:semiHidden/>
    <w:unhideWhenUsed/>
    <w:rsid w:val="00AE5973"/>
  </w:style>
  <w:style w:type="paragraph" w:styleId="Header">
    <w:name w:val="header"/>
    <w:basedOn w:val="Normal"/>
    <w:link w:val="HeaderChar"/>
    <w:uiPriority w:val="99"/>
    <w:unhideWhenUsed/>
    <w:rsid w:val="00AE5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5973"/>
  </w:style>
  <w:style w:type="paragraph" w:styleId="Footer">
    <w:name w:val="footer"/>
    <w:basedOn w:val="Normal"/>
    <w:link w:val="FooterChar"/>
    <w:uiPriority w:val="99"/>
    <w:unhideWhenUsed/>
    <w:rsid w:val="00AE5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59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809432">
      <w:bodyDiv w:val="1"/>
      <w:marLeft w:val="0"/>
      <w:marRight w:val="0"/>
      <w:marTop w:val="0"/>
      <w:marBottom w:val="0"/>
      <w:divBdr>
        <w:top w:val="none" w:sz="0" w:space="0" w:color="auto"/>
        <w:left w:val="none" w:sz="0" w:space="0" w:color="auto"/>
        <w:bottom w:val="none" w:sz="0" w:space="0" w:color="auto"/>
        <w:right w:val="none" w:sz="0" w:space="0" w:color="auto"/>
      </w:divBdr>
    </w:div>
    <w:div w:id="161433253">
      <w:bodyDiv w:val="1"/>
      <w:marLeft w:val="0"/>
      <w:marRight w:val="0"/>
      <w:marTop w:val="0"/>
      <w:marBottom w:val="0"/>
      <w:divBdr>
        <w:top w:val="none" w:sz="0" w:space="0" w:color="auto"/>
        <w:left w:val="none" w:sz="0" w:space="0" w:color="auto"/>
        <w:bottom w:val="none" w:sz="0" w:space="0" w:color="auto"/>
        <w:right w:val="none" w:sz="0" w:space="0" w:color="auto"/>
      </w:divBdr>
    </w:div>
    <w:div w:id="338385410">
      <w:bodyDiv w:val="1"/>
      <w:marLeft w:val="0"/>
      <w:marRight w:val="0"/>
      <w:marTop w:val="0"/>
      <w:marBottom w:val="0"/>
      <w:divBdr>
        <w:top w:val="none" w:sz="0" w:space="0" w:color="auto"/>
        <w:left w:val="none" w:sz="0" w:space="0" w:color="auto"/>
        <w:bottom w:val="none" w:sz="0" w:space="0" w:color="auto"/>
        <w:right w:val="none" w:sz="0" w:space="0" w:color="auto"/>
      </w:divBdr>
    </w:div>
    <w:div w:id="396363107">
      <w:bodyDiv w:val="1"/>
      <w:marLeft w:val="0"/>
      <w:marRight w:val="0"/>
      <w:marTop w:val="0"/>
      <w:marBottom w:val="0"/>
      <w:divBdr>
        <w:top w:val="none" w:sz="0" w:space="0" w:color="auto"/>
        <w:left w:val="none" w:sz="0" w:space="0" w:color="auto"/>
        <w:bottom w:val="none" w:sz="0" w:space="0" w:color="auto"/>
        <w:right w:val="none" w:sz="0" w:space="0" w:color="auto"/>
      </w:divBdr>
    </w:div>
    <w:div w:id="401409791">
      <w:bodyDiv w:val="1"/>
      <w:marLeft w:val="0"/>
      <w:marRight w:val="0"/>
      <w:marTop w:val="0"/>
      <w:marBottom w:val="0"/>
      <w:divBdr>
        <w:top w:val="none" w:sz="0" w:space="0" w:color="auto"/>
        <w:left w:val="none" w:sz="0" w:space="0" w:color="auto"/>
        <w:bottom w:val="none" w:sz="0" w:space="0" w:color="auto"/>
        <w:right w:val="none" w:sz="0" w:space="0" w:color="auto"/>
      </w:divBdr>
    </w:div>
    <w:div w:id="414858778">
      <w:bodyDiv w:val="1"/>
      <w:marLeft w:val="0"/>
      <w:marRight w:val="0"/>
      <w:marTop w:val="0"/>
      <w:marBottom w:val="0"/>
      <w:divBdr>
        <w:top w:val="none" w:sz="0" w:space="0" w:color="auto"/>
        <w:left w:val="none" w:sz="0" w:space="0" w:color="auto"/>
        <w:bottom w:val="none" w:sz="0" w:space="0" w:color="auto"/>
        <w:right w:val="none" w:sz="0" w:space="0" w:color="auto"/>
      </w:divBdr>
    </w:div>
    <w:div w:id="504171415">
      <w:bodyDiv w:val="1"/>
      <w:marLeft w:val="0"/>
      <w:marRight w:val="0"/>
      <w:marTop w:val="0"/>
      <w:marBottom w:val="0"/>
      <w:divBdr>
        <w:top w:val="none" w:sz="0" w:space="0" w:color="auto"/>
        <w:left w:val="none" w:sz="0" w:space="0" w:color="auto"/>
        <w:bottom w:val="none" w:sz="0" w:space="0" w:color="auto"/>
        <w:right w:val="none" w:sz="0" w:space="0" w:color="auto"/>
      </w:divBdr>
    </w:div>
    <w:div w:id="518930902">
      <w:bodyDiv w:val="1"/>
      <w:marLeft w:val="0"/>
      <w:marRight w:val="0"/>
      <w:marTop w:val="0"/>
      <w:marBottom w:val="0"/>
      <w:divBdr>
        <w:top w:val="none" w:sz="0" w:space="0" w:color="auto"/>
        <w:left w:val="none" w:sz="0" w:space="0" w:color="auto"/>
        <w:bottom w:val="none" w:sz="0" w:space="0" w:color="auto"/>
        <w:right w:val="none" w:sz="0" w:space="0" w:color="auto"/>
      </w:divBdr>
    </w:div>
    <w:div w:id="553468975">
      <w:bodyDiv w:val="1"/>
      <w:marLeft w:val="0"/>
      <w:marRight w:val="0"/>
      <w:marTop w:val="0"/>
      <w:marBottom w:val="0"/>
      <w:divBdr>
        <w:top w:val="none" w:sz="0" w:space="0" w:color="auto"/>
        <w:left w:val="none" w:sz="0" w:space="0" w:color="auto"/>
        <w:bottom w:val="none" w:sz="0" w:space="0" w:color="auto"/>
        <w:right w:val="none" w:sz="0" w:space="0" w:color="auto"/>
      </w:divBdr>
    </w:div>
    <w:div w:id="616453363">
      <w:bodyDiv w:val="1"/>
      <w:marLeft w:val="0"/>
      <w:marRight w:val="0"/>
      <w:marTop w:val="0"/>
      <w:marBottom w:val="0"/>
      <w:divBdr>
        <w:top w:val="none" w:sz="0" w:space="0" w:color="auto"/>
        <w:left w:val="none" w:sz="0" w:space="0" w:color="auto"/>
        <w:bottom w:val="none" w:sz="0" w:space="0" w:color="auto"/>
        <w:right w:val="none" w:sz="0" w:space="0" w:color="auto"/>
      </w:divBdr>
    </w:div>
    <w:div w:id="629437671">
      <w:bodyDiv w:val="1"/>
      <w:marLeft w:val="0"/>
      <w:marRight w:val="0"/>
      <w:marTop w:val="0"/>
      <w:marBottom w:val="0"/>
      <w:divBdr>
        <w:top w:val="none" w:sz="0" w:space="0" w:color="auto"/>
        <w:left w:val="none" w:sz="0" w:space="0" w:color="auto"/>
        <w:bottom w:val="none" w:sz="0" w:space="0" w:color="auto"/>
        <w:right w:val="none" w:sz="0" w:space="0" w:color="auto"/>
      </w:divBdr>
    </w:div>
    <w:div w:id="771825647">
      <w:bodyDiv w:val="1"/>
      <w:marLeft w:val="0"/>
      <w:marRight w:val="0"/>
      <w:marTop w:val="0"/>
      <w:marBottom w:val="0"/>
      <w:divBdr>
        <w:top w:val="none" w:sz="0" w:space="0" w:color="auto"/>
        <w:left w:val="none" w:sz="0" w:space="0" w:color="auto"/>
        <w:bottom w:val="none" w:sz="0" w:space="0" w:color="auto"/>
        <w:right w:val="none" w:sz="0" w:space="0" w:color="auto"/>
      </w:divBdr>
    </w:div>
    <w:div w:id="882716490">
      <w:bodyDiv w:val="1"/>
      <w:marLeft w:val="0"/>
      <w:marRight w:val="0"/>
      <w:marTop w:val="0"/>
      <w:marBottom w:val="0"/>
      <w:divBdr>
        <w:top w:val="none" w:sz="0" w:space="0" w:color="auto"/>
        <w:left w:val="none" w:sz="0" w:space="0" w:color="auto"/>
        <w:bottom w:val="none" w:sz="0" w:space="0" w:color="auto"/>
        <w:right w:val="none" w:sz="0" w:space="0" w:color="auto"/>
      </w:divBdr>
    </w:div>
    <w:div w:id="1193766438">
      <w:bodyDiv w:val="1"/>
      <w:marLeft w:val="0"/>
      <w:marRight w:val="0"/>
      <w:marTop w:val="0"/>
      <w:marBottom w:val="0"/>
      <w:divBdr>
        <w:top w:val="none" w:sz="0" w:space="0" w:color="auto"/>
        <w:left w:val="none" w:sz="0" w:space="0" w:color="auto"/>
        <w:bottom w:val="none" w:sz="0" w:space="0" w:color="auto"/>
        <w:right w:val="none" w:sz="0" w:space="0" w:color="auto"/>
      </w:divBdr>
    </w:div>
    <w:div w:id="1313027445">
      <w:bodyDiv w:val="1"/>
      <w:marLeft w:val="0"/>
      <w:marRight w:val="0"/>
      <w:marTop w:val="0"/>
      <w:marBottom w:val="0"/>
      <w:divBdr>
        <w:top w:val="none" w:sz="0" w:space="0" w:color="auto"/>
        <w:left w:val="none" w:sz="0" w:space="0" w:color="auto"/>
        <w:bottom w:val="none" w:sz="0" w:space="0" w:color="auto"/>
        <w:right w:val="none" w:sz="0" w:space="0" w:color="auto"/>
      </w:divBdr>
    </w:div>
    <w:div w:id="1627856135">
      <w:bodyDiv w:val="1"/>
      <w:marLeft w:val="0"/>
      <w:marRight w:val="0"/>
      <w:marTop w:val="0"/>
      <w:marBottom w:val="0"/>
      <w:divBdr>
        <w:top w:val="none" w:sz="0" w:space="0" w:color="auto"/>
        <w:left w:val="none" w:sz="0" w:space="0" w:color="auto"/>
        <w:bottom w:val="none" w:sz="0" w:space="0" w:color="auto"/>
        <w:right w:val="none" w:sz="0" w:space="0" w:color="auto"/>
      </w:divBdr>
    </w:div>
    <w:div w:id="1712728765">
      <w:bodyDiv w:val="1"/>
      <w:marLeft w:val="0"/>
      <w:marRight w:val="0"/>
      <w:marTop w:val="0"/>
      <w:marBottom w:val="0"/>
      <w:divBdr>
        <w:top w:val="none" w:sz="0" w:space="0" w:color="auto"/>
        <w:left w:val="none" w:sz="0" w:space="0" w:color="auto"/>
        <w:bottom w:val="none" w:sz="0" w:space="0" w:color="auto"/>
        <w:right w:val="none" w:sz="0" w:space="0" w:color="auto"/>
      </w:divBdr>
    </w:div>
    <w:div w:id="1904442953">
      <w:bodyDiv w:val="1"/>
      <w:marLeft w:val="0"/>
      <w:marRight w:val="0"/>
      <w:marTop w:val="0"/>
      <w:marBottom w:val="0"/>
      <w:divBdr>
        <w:top w:val="none" w:sz="0" w:space="0" w:color="auto"/>
        <w:left w:val="none" w:sz="0" w:space="0" w:color="auto"/>
        <w:bottom w:val="none" w:sz="0" w:space="0" w:color="auto"/>
        <w:right w:val="none" w:sz="0" w:space="0" w:color="auto"/>
      </w:divBdr>
    </w:div>
    <w:div w:id="1973945258">
      <w:bodyDiv w:val="1"/>
      <w:marLeft w:val="0"/>
      <w:marRight w:val="0"/>
      <w:marTop w:val="0"/>
      <w:marBottom w:val="0"/>
      <w:divBdr>
        <w:top w:val="none" w:sz="0" w:space="0" w:color="auto"/>
        <w:left w:val="none" w:sz="0" w:space="0" w:color="auto"/>
        <w:bottom w:val="none" w:sz="0" w:space="0" w:color="auto"/>
        <w:right w:val="none" w:sz="0" w:space="0" w:color="auto"/>
      </w:divBdr>
    </w:div>
    <w:div w:id="2068213523">
      <w:bodyDiv w:val="1"/>
      <w:marLeft w:val="0"/>
      <w:marRight w:val="0"/>
      <w:marTop w:val="0"/>
      <w:marBottom w:val="0"/>
      <w:divBdr>
        <w:top w:val="none" w:sz="0" w:space="0" w:color="auto"/>
        <w:left w:val="none" w:sz="0" w:space="0" w:color="auto"/>
        <w:bottom w:val="none" w:sz="0" w:space="0" w:color="auto"/>
        <w:right w:val="none" w:sz="0" w:space="0" w:color="auto"/>
      </w:divBdr>
    </w:div>
    <w:div w:id="2093817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xeno-canto.org/contributor/YTUXOCTUEM/stats" TargetMode="External"/><Relationship Id="rId21" Type="http://schemas.openxmlformats.org/officeDocument/2006/relationships/hyperlink" Target="https://xeno-canto.org/collection/stats/recordists?o=1" TargetMode="External"/><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0.png"/><Relationship Id="rId68"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xeno-canto.org/contributor/KZYUWIRZVH/stats" TargetMode="External"/><Relationship Id="rId11" Type="http://schemas.openxmlformats.org/officeDocument/2006/relationships/image" Target="media/image4.png"/><Relationship Id="rId24" Type="http://schemas.openxmlformats.org/officeDocument/2006/relationships/hyperlink" Target="https://xeno-canto.org/contributor/OOECIWCSWV/stats" TargetMode="External"/><Relationship Id="rId32" Type="http://schemas.openxmlformats.org/officeDocument/2006/relationships/hyperlink" Target="https://xeno-canto.org/contributor/CDTGHVBGZP/stats" TargetMode="External"/><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3.png"/><Relationship Id="rId5" Type="http://schemas.openxmlformats.org/officeDocument/2006/relationships/webSettings" Target="webSettings.xml"/><Relationship Id="rId61" Type="http://schemas.openxmlformats.org/officeDocument/2006/relationships/image" Target="media/image39.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hyperlink" Target="https://xeno-canto.org/collection/stats/recordists?o=2" TargetMode="External"/><Relationship Id="rId27" Type="http://schemas.openxmlformats.org/officeDocument/2006/relationships/hyperlink" Target="https://xeno-canto.org/contributor/SDPCHKOHRH/stats" TargetMode="External"/><Relationship Id="rId30" Type="http://schemas.openxmlformats.org/officeDocument/2006/relationships/hyperlink" Target="https://xeno-canto.org/contributor/PWDLINYMKL/stats" TargetMode="External"/><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1.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9.png"/><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9.png"/><Relationship Id="rId25" Type="http://schemas.openxmlformats.org/officeDocument/2006/relationships/hyperlink" Target="https://xeno-canto.org/contributor/BTOFEKXFGW/stats" TargetMode="External"/><Relationship Id="rId33" Type="http://schemas.openxmlformats.org/officeDocument/2006/relationships/hyperlink" Target="https://xeno-canto.org/contributor/DXYUSANLSN/stats" TargetMode="External"/><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7.png"/><Relationship Id="rId67" Type="http://schemas.microsoft.com/office/2007/relationships/hdphoto" Target="media/hdphoto3.wdp"/><Relationship Id="rId20" Type="http://schemas.openxmlformats.org/officeDocument/2006/relationships/hyperlink" Target="https://xeno-canto.org/collection/stats/recordists?o=0" TargetMode="External"/><Relationship Id="rId41" Type="http://schemas.openxmlformats.org/officeDocument/2006/relationships/image" Target="media/image19.png"/><Relationship Id="rId54" Type="http://schemas.openxmlformats.org/officeDocument/2006/relationships/image" Target="media/image32.png"/><Relationship Id="rId62" Type="http://schemas.microsoft.com/office/2007/relationships/hdphoto" Target="media/hdphoto2.wdp"/><Relationship Id="rId7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hyperlink" Target="https://xeno-canto.org/collection/stats/recordists?o=3" TargetMode="External"/><Relationship Id="rId28" Type="http://schemas.openxmlformats.org/officeDocument/2006/relationships/hyperlink" Target="https://xeno-canto.org/contributor/LELYWQKUZX/stats" TargetMode="External"/><Relationship Id="rId36" Type="http://schemas.openxmlformats.org/officeDocument/2006/relationships/image" Target="media/image14.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image" Target="media/image3.png"/><Relationship Id="rId31" Type="http://schemas.openxmlformats.org/officeDocument/2006/relationships/hyperlink" Target="https://xeno-canto.org/contributor/XTVEPHMPPJ/stats" TargetMode="Externa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17.png"/><Relationship Id="rId34" Type="http://schemas.openxmlformats.org/officeDocument/2006/relationships/image" Target="media/image12.png"/><Relationship Id="rId50" Type="http://schemas.openxmlformats.org/officeDocument/2006/relationships/image" Target="media/image28.png"/><Relationship Id="rId55" Type="http://schemas.openxmlformats.org/officeDocument/2006/relationships/image" Target="media/image3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5F987E0DB244E5D99EB41CE61246A6A"/>
        <w:category>
          <w:name w:val="General"/>
          <w:gallery w:val="placeholder"/>
        </w:category>
        <w:types>
          <w:type w:val="bbPlcHdr"/>
        </w:types>
        <w:behaviors>
          <w:behavior w:val="content"/>
        </w:behaviors>
        <w:guid w:val="{C61EC17D-545F-4FA5-851D-1F8BC1F87544}"/>
      </w:docPartPr>
      <w:docPartBody>
        <w:p w:rsidR="00FB64DC" w:rsidRDefault="007B5094" w:rsidP="007B5094">
          <w:pPr>
            <w:pStyle w:val="C5F987E0DB244E5D99EB41CE61246A6A"/>
          </w:pPr>
          <w:r w:rsidRPr="000F013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Ubuntu">
    <w:altName w:val="Ubuntu"/>
    <w:charset w:val="00"/>
    <w:family w:val="swiss"/>
    <w:pitch w:val="variable"/>
    <w:sig w:usb0="E00002FF" w:usb1="5000205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5094"/>
    <w:rsid w:val="004C26EC"/>
    <w:rsid w:val="006D6B43"/>
    <w:rsid w:val="007523E4"/>
    <w:rsid w:val="007B5094"/>
    <w:rsid w:val="008B6513"/>
    <w:rsid w:val="008F2A59"/>
    <w:rsid w:val="00965C76"/>
    <w:rsid w:val="00C07922"/>
    <w:rsid w:val="00E10B48"/>
    <w:rsid w:val="00E351C6"/>
    <w:rsid w:val="00E36DE1"/>
    <w:rsid w:val="00E47624"/>
    <w:rsid w:val="00EA2B68"/>
    <w:rsid w:val="00FB64D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B5094"/>
    <w:rPr>
      <w:color w:val="808080"/>
    </w:rPr>
  </w:style>
  <w:style w:type="paragraph" w:customStyle="1" w:styleId="C5F987E0DB244E5D99EB41CE61246A6A">
    <w:name w:val="C5F987E0DB244E5D99EB41CE61246A6A"/>
    <w:rsid w:val="007B50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BFDD7B-257D-4E50-9B1F-30033FAECF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73</Pages>
  <Words>49159</Words>
  <Characters>267427</Characters>
  <Application>Microsoft Office Word</Application>
  <DocSecurity>0</DocSecurity>
  <Lines>6219</Lines>
  <Paragraphs>3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Nawaz</dc:creator>
  <cp:keywords/>
  <dc:description/>
  <cp:lastModifiedBy>Ali Nawaz</cp:lastModifiedBy>
  <cp:revision>31</cp:revision>
  <cp:lastPrinted>2022-10-02T16:49:00Z</cp:lastPrinted>
  <dcterms:created xsi:type="dcterms:W3CDTF">2022-10-02T12:04:00Z</dcterms:created>
  <dcterms:modified xsi:type="dcterms:W3CDTF">2022-10-02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25833058-43d1-31a1-9fa0-eb1fe7e1a507</vt:lpwstr>
  </property>
</Properties>
</file>